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FBAC1A" w14:textId="7FB76538" w:rsidR="001D57B9" w:rsidRPr="00825AC8" w:rsidRDefault="001D57B9" w:rsidP="00DB17A1">
      <w:pPr>
        <w:spacing w:line="480" w:lineRule="auto"/>
        <w:jc w:val="center"/>
        <w:rPr>
          <w:b/>
        </w:rPr>
      </w:pPr>
      <w:r w:rsidRPr="00825AC8">
        <w:rPr>
          <w:b/>
        </w:rPr>
        <w:t>Abstract</w:t>
      </w:r>
    </w:p>
    <w:p w14:paraId="757FABFC" w14:textId="71C28BA9" w:rsidR="00B17045" w:rsidRPr="00825AC8" w:rsidRDefault="00B17045" w:rsidP="00552E60">
      <w:pPr>
        <w:spacing w:line="480" w:lineRule="auto"/>
      </w:pPr>
      <w:r w:rsidRPr="00825AC8">
        <w:t xml:space="preserve">In the last decade, the body image literature has </w:t>
      </w:r>
      <w:r w:rsidR="00E00A57" w:rsidRPr="00825AC8">
        <w:t>begun to</w:t>
      </w:r>
      <w:r w:rsidRPr="00825AC8">
        <w:t xml:space="preserve"> extend beyond a primary focus on body image disturbances and</w:t>
      </w:r>
      <w:r w:rsidR="00E00A57" w:rsidRPr="00825AC8">
        <w:t xml:space="preserve"> </w:t>
      </w:r>
      <w:r w:rsidRPr="00825AC8">
        <w:t xml:space="preserve">examine the construct of positive body image. </w:t>
      </w:r>
      <w:r w:rsidR="00E00A57" w:rsidRPr="00825AC8">
        <w:t>Similarly,</w:t>
      </w:r>
      <w:r w:rsidRPr="00825AC8">
        <w:t xml:space="preserve"> </w:t>
      </w:r>
      <w:r w:rsidR="00715E83" w:rsidRPr="00825AC8">
        <w:t>“</w:t>
      </w:r>
      <w:r w:rsidR="00E2678E" w:rsidRPr="00825AC8">
        <w:t>Body positivity</w:t>
      </w:r>
      <w:r w:rsidR="00715E83" w:rsidRPr="00825AC8">
        <w:t>”</w:t>
      </w:r>
      <w:r w:rsidR="00E2678E" w:rsidRPr="00825AC8">
        <w:t xml:space="preserve"> is </w:t>
      </w:r>
      <w:r w:rsidR="004B72FD" w:rsidRPr="00825AC8">
        <w:t xml:space="preserve">a growing social media trend that </w:t>
      </w:r>
      <w:r w:rsidR="00693933" w:rsidRPr="00825AC8">
        <w:t xml:space="preserve">seeks </w:t>
      </w:r>
      <w:r w:rsidR="004B72FD" w:rsidRPr="00825AC8">
        <w:t xml:space="preserve">to challenge dominant societal appearance ideals and promote acceptance </w:t>
      </w:r>
      <w:r w:rsidR="00641936" w:rsidRPr="00825AC8">
        <w:t xml:space="preserve">and appreciation </w:t>
      </w:r>
      <w:r w:rsidR="004B72FD" w:rsidRPr="00825AC8">
        <w:t>of all bodies and appearances.</w:t>
      </w:r>
      <w:r w:rsidR="001D16B4" w:rsidRPr="00825AC8">
        <w:t xml:space="preserve"> </w:t>
      </w:r>
      <w:r w:rsidR="00E2678E" w:rsidRPr="00825AC8">
        <w:t xml:space="preserve">The </w:t>
      </w:r>
      <w:r w:rsidR="00F35B2A" w:rsidRPr="00825AC8">
        <w:t>present</w:t>
      </w:r>
      <w:r w:rsidR="00E2678E" w:rsidRPr="00825AC8">
        <w:t xml:space="preserve"> study</w:t>
      </w:r>
      <w:r w:rsidR="00E368A4" w:rsidRPr="00825AC8">
        <w:t xml:space="preserve"> </w:t>
      </w:r>
      <w:r w:rsidR="000F15F6" w:rsidRPr="00825AC8">
        <w:t xml:space="preserve">provides a content analysis of body positive posts on Instagram. </w:t>
      </w:r>
      <w:r w:rsidR="00C84E5C" w:rsidRPr="00825AC8">
        <w:t>A set of 640 Instagram posts sampled from popular body positive accounts were coded for</w:t>
      </w:r>
      <w:r w:rsidR="00F35B2A" w:rsidRPr="00825AC8">
        <w:t xml:space="preserve"> physical appearance-related attributes and</w:t>
      </w:r>
      <w:r w:rsidR="00E375DE" w:rsidRPr="00825AC8">
        <w:t xml:space="preserve"> central themes</w:t>
      </w:r>
      <w:r w:rsidR="00F35B2A" w:rsidRPr="00825AC8">
        <w:t xml:space="preserve"> featured. Results s</w:t>
      </w:r>
      <w:r w:rsidR="00E375DE" w:rsidRPr="00825AC8">
        <w:t xml:space="preserve">howed that body positive imagery typically depicted a broad range of </w:t>
      </w:r>
      <w:r w:rsidR="00663860" w:rsidRPr="00825AC8">
        <w:t>body sizes</w:t>
      </w:r>
      <w:r w:rsidR="00E375DE" w:rsidRPr="00825AC8">
        <w:t xml:space="preserve"> and appearances</w:t>
      </w:r>
      <w:r w:rsidR="00ED3A6A" w:rsidRPr="00825AC8">
        <w:t xml:space="preserve">. </w:t>
      </w:r>
      <w:r w:rsidR="00EA496A" w:rsidRPr="00825AC8">
        <w:t>Additionally</w:t>
      </w:r>
      <w:r w:rsidR="00FA5950" w:rsidRPr="00825AC8">
        <w:t xml:space="preserve">, </w:t>
      </w:r>
      <w:r w:rsidR="00EA496A" w:rsidRPr="00825AC8">
        <w:t>w</w:t>
      </w:r>
      <w:r w:rsidR="00FA5950" w:rsidRPr="00825AC8">
        <w:t xml:space="preserve">hile a proportion of posts were appearance-focused, </w:t>
      </w:r>
      <w:proofErr w:type="gramStart"/>
      <w:r w:rsidR="00FA5950" w:rsidRPr="00825AC8">
        <w:t>the majority of</w:t>
      </w:r>
      <w:proofErr w:type="gramEnd"/>
      <w:r w:rsidR="00FA5950" w:rsidRPr="00825AC8">
        <w:t xml:space="preserve"> posts conveyed </w:t>
      </w:r>
      <w:r w:rsidR="00EA496A" w:rsidRPr="00825AC8">
        <w:t xml:space="preserve">messages aligned with theoretical definitions of </w:t>
      </w:r>
      <w:r w:rsidR="00FA5950" w:rsidRPr="00825AC8">
        <w:t xml:space="preserve">positive body </w:t>
      </w:r>
      <w:r w:rsidR="00EA496A" w:rsidRPr="00825AC8">
        <w:t>image</w:t>
      </w:r>
      <w:r w:rsidR="00FA5950" w:rsidRPr="00825AC8">
        <w:t>.</w:t>
      </w:r>
      <w:r w:rsidR="0049185B" w:rsidRPr="00825AC8">
        <w:t xml:space="preserve"> </w:t>
      </w:r>
      <w:r w:rsidR="00815B1A" w:rsidRPr="00825AC8">
        <w:t>This study</w:t>
      </w:r>
      <w:r w:rsidR="001A2E47" w:rsidRPr="00825AC8">
        <w:t xml:space="preserve"> clarif</w:t>
      </w:r>
      <w:r w:rsidR="00815B1A" w:rsidRPr="00825AC8">
        <w:t>ies</w:t>
      </w:r>
      <w:r w:rsidR="001A2E47" w:rsidRPr="00825AC8">
        <w:t xml:space="preserve"> body positive content on Instagram, as well as </w:t>
      </w:r>
      <w:r w:rsidR="00114241" w:rsidRPr="00825AC8">
        <w:t xml:space="preserve">highlights </w:t>
      </w:r>
      <w:r w:rsidR="001A2E47" w:rsidRPr="00825AC8">
        <w:t>points of overlap and distinction from academic principles of positive body image and other appearance-focused social media content</w:t>
      </w:r>
      <w:r w:rsidR="00815B1A" w:rsidRPr="00825AC8">
        <w:t xml:space="preserve">. Accordingly, </w:t>
      </w:r>
      <w:r w:rsidR="001A2E47" w:rsidRPr="00825AC8">
        <w:t>the results offer theoretical and practical implications for future research and prevention efforts.</w:t>
      </w:r>
    </w:p>
    <w:p w14:paraId="7A09A940" w14:textId="77777777" w:rsidR="00C702AD" w:rsidRPr="00825AC8" w:rsidRDefault="00C702AD">
      <w:pPr>
        <w:rPr>
          <w:b/>
        </w:rPr>
      </w:pPr>
      <w:r w:rsidRPr="00825AC8">
        <w:rPr>
          <w:b/>
        </w:rPr>
        <w:br w:type="page"/>
      </w:r>
    </w:p>
    <w:p w14:paraId="1FE03F4D" w14:textId="6F917609" w:rsidR="00660E34" w:rsidRPr="00825AC8" w:rsidRDefault="00101897" w:rsidP="00DB17A1">
      <w:pPr>
        <w:pStyle w:val="Heading1"/>
        <w:numPr>
          <w:ilvl w:val="0"/>
          <w:numId w:val="18"/>
        </w:numPr>
        <w:spacing w:line="480" w:lineRule="auto"/>
        <w:rPr>
          <w:rFonts w:cs="Times New Roman"/>
          <w:szCs w:val="24"/>
        </w:rPr>
      </w:pPr>
      <w:r>
        <w:rPr>
          <w:rFonts w:cs="Times New Roman"/>
          <w:szCs w:val="24"/>
        </w:rPr>
        <w:lastRenderedPageBreak/>
        <w:t>Introduction</w:t>
      </w:r>
    </w:p>
    <w:p w14:paraId="6A9B671F" w14:textId="714F2D5C" w:rsidR="002955AF" w:rsidRPr="00825AC8" w:rsidRDefault="002955AF" w:rsidP="00C941B5">
      <w:pPr>
        <w:spacing w:line="480" w:lineRule="auto"/>
        <w:ind w:firstLine="720"/>
      </w:pPr>
      <w:r w:rsidRPr="00825AC8">
        <w:t>It is well established that exposure to</w:t>
      </w:r>
      <w:r w:rsidR="00C266A6" w:rsidRPr="00825AC8">
        <w:t xml:space="preserve"> culturally-based beauty ideals</w:t>
      </w:r>
      <w:r w:rsidRPr="00825AC8">
        <w:t xml:space="preserve"> in the media is associated with body dissatisfaction, weight concern, thin-ideal internalisation, and disordered eating behaviours in women </w:t>
      </w:r>
      <w:r w:rsidRPr="00825AC8">
        <w:fldChar w:fldCharType="begin">
          <w:fldData xml:space="preserve">PEVuZE5vdGU+PENpdGU+PEF1dGhvcj5HcmFiZTwvQXV0aG9yPjxZZWFyPjIwMDg8L1llYXI+PFJl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==
</w:fldData>
        </w:fldChar>
      </w:r>
      <w:r w:rsidR="000D5478">
        <w:instrText xml:space="preserve"> ADDIN EN.CITE </w:instrText>
      </w:r>
      <w:r w:rsidR="000D5478">
        <w:fldChar w:fldCharType="begin">
          <w:fldData xml:space="preserve">PEVuZE5vdGU+PENpdGU+PEF1dGhvcj5HcmFiZTwvQXV0aG9yPjxZZWFyPjIwMDg8L1llYXI+PFJl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==
</w:fldData>
        </w:fldChar>
      </w:r>
      <w:r w:rsidR="000D5478">
        <w:instrText xml:space="preserve"> ADDIN EN.CITE.DATA </w:instrText>
      </w:r>
      <w:r w:rsidR="000D5478">
        <w:fldChar w:fldCharType="end"/>
      </w:r>
      <w:r w:rsidRPr="00825AC8">
        <w:fldChar w:fldCharType="separate"/>
      </w:r>
      <w:r w:rsidR="000D5478">
        <w:rPr>
          <w:noProof/>
        </w:rPr>
        <w:t>(Frederick, Daniels, Bates, &amp; Tylka, 2017; Grabe, Ward, &amp; Hyde, 2008; Groesz, Levine, &amp; Murnen, 2002)</w:t>
      </w:r>
      <w:r w:rsidRPr="00825AC8">
        <w:fldChar w:fldCharType="end"/>
      </w:r>
      <w:r w:rsidRPr="00825AC8">
        <w:t xml:space="preserve">. More recently, people are increasingly turning to </w:t>
      </w:r>
      <w:r w:rsidRPr="00825AC8">
        <w:rPr>
          <w:i/>
        </w:rPr>
        <w:t>social</w:t>
      </w:r>
      <w:r w:rsidRPr="00825AC8">
        <w:t xml:space="preserve"> media as a dominant source of information about social norms and appearance standards </w:t>
      </w:r>
      <w:r w:rsidRPr="00825AC8">
        <w:fldChar w:fldCharType="begin"/>
      </w:r>
      <w:r w:rsidRPr="00825AC8">
        <w:instrText xml:space="preserve"> ADDIN EN.CITE &lt;EndNote&gt;&lt;Cite&gt;&lt;Author&gt;Bair&lt;/Author&gt;&lt;Year&gt;2012&lt;/Year&gt;&lt;RecNum&gt;23&lt;/RecNum&gt;&lt;DisplayText&gt;(Bair, Kelly, Serdar, &amp;amp; Mazzeo, 2012)&lt;/DisplayText&gt;&lt;record&gt;&lt;rec-number&gt;23&lt;/rec-number&gt;&lt;foreign-keys&gt;&lt;key app="EN" db-id="svp2tfppttpvd4edrv2xaef6vx2fx2vfsade" timestamp="1470982351"&gt;23&lt;/key&gt;&lt;/foreign-keys&gt;&lt;ref-type name="Journal Article"&gt;17&lt;/ref-type&gt;&lt;contributors&gt;&lt;authors&gt;&lt;author&gt;Bair, Carrie E.&lt;/author&gt;&lt;author&gt;Kelly, Nichole R.&lt;/author&gt;&lt;author&gt;Serdar, Kasey L.&lt;/author&gt;&lt;author&gt;Mazzeo, Suzanne E.&lt;/author&gt;&lt;/authors&gt;&lt;/contributors&gt;&lt;auth-address&gt;Psychology Department, Virginia Commonwealth University, 806 West Franklin St., Richmond, VA 23284-2018, USA. bairce@vcu.edu&lt;/auth-address&gt;&lt;titles&gt;&lt;title&gt;Does the Internet function like magazines? An exploration of image-focused media, eating pathology, and body dissatisfaction&lt;/title&gt;&lt;secondary-title&gt;Eating Behaviors&lt;/secondary-title&gt;&lt;/titles&gt;&lt;periodical&gt;&lt;full-title&gt;Eating behaviors&lt;/full-title&gt;&lt;/periodical&gt;&lt;pages&gt;398-401&lt;/pages&gt;&lt;volume&gt;13&lt;/volume&gt;&lt;number&gt;4&lt;/number&gt;&lt;keywords&gt;&lt;keyword&gt;Body dissatisfaction&lt;/keyword&gt;&lt;keyword&gt;Media&lt;/keyword&gt;&lt;keyword&gt;Internet&lt;/keyword&gt;&lt;keyword&gt;Thin-ideal internalization&lt;/keyword&gt;&lt;keyword&gt;Eating disorders&lt;/keyword&gt;&lt;keyword&gt;Television&lt;/keyword&gt;&lt;/keywords&gt;&lt;dates&gt;&lt;year&gt;2012&lt;/year&gt;&lt;pub-dates&gt;&lt;date&gt;Dec&lt;/date&gt;&lt;/pub-dates&gt;&lt;/dates&gt;&lt;isbn&gt;1471-0153&lt;/isbn&gt;&lt;accession-num&gt;23121797&lt;/accession-num&gt;&lt;urls&gt;&lt;related-urls&gt;&lt;url&gt;http://www.sciencedirect.com/science/article/pii/S147101531200075X&lt;/url&gt;&lt;url&gt;http://ac.els-cdn.com.ezproxy1.library.usyd.edu.au/S147101531200075X/1-s2.0-S147101531200075X-main.pdf?_tid=8b88b140-7f00-11e2-8e5a-00000aab0f6c&amp;amp;acdnat=1361765289_7b291028cde56a61f1f087197e7b528c&lt;/url&gt;&lt;/related-urls&gt;&lt;/urls&gt;&lt;electronic-resource-num&gt;http://dx.doi.org/10.1016/j.eatbeh.2012.06.003&lt;/electronic-resource-num&gt;&lt;/record&gt;&lt;/Cite&gt;&lt;/EndNote&gt;</w:instrText>
      </w:r>
      <w:r w:rsidRPr="00825AC8">
        <w:fldChar w:fldCharType="separate"/>
      </w:r>
      <w:r w:rsidRPr="00825AC8">
        <w:rPr>
          <w:noProof/>
        </w:rPr>
        <w:t>(Bair, Kelly, Serdar, &amp; Mazzeo, 2012)</w:t>
      </w:r>
      <w:r w:rsidRPr="00825AC8">
        <w:fldChar w:fldCharType="end"/>
      </w:r>
      <w:r w:rsidR="00E25EE8" w:rsidRPr="00825AC8">
        <w:t>.</w:t>
      </w:r>
      <w:r w:rsidR="00870140" w:rsidRPr="00825AC8">
        <w:t xml:space="preserve"> </w:t>
      </w:r>
      <w:r w:rsidR="00B94970" w:rsidRPr="00825AC8">
        <w:t>Over</w:t>
      </w:r>
      <w:r w:rsidR="00FC0C95" w:rsidRPr="00825AC8">
        <w:t xml:space="preserve"> </w:t>
      </w:r>
      <w:r w:rsidR="00B94970" w:rsidRPr="00825AC8">
        <w:t xml:space="preserve">3 </w:t>
      </w:r>
      <w:r w:rsidR="00FC0C95" w:rsidRPr="00825AC8">
        <w:t>billion people use social media worldwide</w:t>
      </w:r>
      <w:r w:rsidR="00870140" w:rsidRPr="00825AC8">
        <w:t>,</w:t>
      </w:r>
      <w:r w:rsidR="00DC3EC0" w:rsidRPr="00825AC8">
        <w:t xml:space="preserve"> </w:t>
      </w:r>
      <w:r w:rsidRPr="00825AC8">
        <w:t xml:space="preserve">with 89% of young adults checking their social media accounts at least once per day, </w:t>
      </w:r>
      <w:r w:rsidR="00B94970" w:rsidRPr="00825AC8">
        <w:t xml:space="preserve">and </w:t>
      </w:r>
      <w:r w:rsidRPr="00825AC8">
        <w:t>women</w:t>
      </w:r>
      <w:r w:rsidR="005432AB" w:rsidRPr="00825AC8">
        <w:t xml:space="preserve"> checking</w:t>
      </w:r>
      <w:r w:rsidRPr="00825AC8">
        <w:t xml:space="preserve"> even more frequently </w:t>
      </w:r>
      <w:r w:rsidRPr="00825AC8">
        <w:fldChar w:fldCharType="begin"/>
      </w:r>
      <w:r w:rsidR="00162B27" w:rsidRPr="00825AC8">
        <w:instrText xml:space="preserve"> ADDIN EN.CITE &lt;EndNote&gt;&lt;Cite&gt;&lt;Author&gt;Pew Research Center&lt;/Author&gt;&lt;Year&gt;2018&lt;/Year&gt;&lt;RecNum&gt;456&lt;/RecNum&gt;&lt;DisplayText&gt;(Pew Research Center, 2018)&lt;/DisplayText&gt;&lt;record&gt;&lt;rec-number&gt;456&lt;/rec-number&gt;&lt;foreign-keys&gt;&lt;key app="EN" db-id="svp2tfppttpvd4edrv2xaef6vx2fx2vfsade" timestamp="1529589775"&gt;456&lt;/key&gt;&lt;/foreign-keys&gt;&lt;ref-type name="Government Document"&gt;46&lt;/ref-type&gt;&lt;contributors&gt;&lt;authors&gt;&lt;author&gt;Pew Research Center,&lt;/author&gt;&lt;/authors&gt;&lt;/contributors&gt;&lt;titles&gt;&lt;title&gt;Social media use in 2018&lt;/title&gt;&lt;/titles&gt;&lt;edition&gt;March 2018&lt;/edition&gt;&lt;dates&gt;&lt;year&gt;2018&lt;/year&gt;&lt;/dates&gt;&lt;urls&gt;&lt;related-urls&gt;&lt;url&gt;http://www.pewinternet.org/2018/03/01/social-media-use-in-2018/&lt;/url&gt;&lt;/related-urls&gt;&lt;/urls&gt;&lt;/record&gt;&lt;/Cite&gt;&lt;/EndNote&gt;</w:instrText>
      </w:r>
      <w:r w:rsidRPr="00825AC8">
        <w:fldChar w:fldCharType="separate"/>
      </w:r>
      <w:r w:rsidRPr="00825AC8">
        <w:rPr>
          <w:noProof/>
        </w:rPr>
        <w:t>(Pew Research Center, 2018)</w:t>
      </w:r>
      <w:r w:rsidRPr="00825AC8">
        <w:fldChar w:fldCharType="end"/>
      </w:r>
      <w:r w:rsidRPr="00825AC8">
        <w:t>. Recent research suggests that</w:t>
      </w:r>
      <w:r w:rsidR="003A02BB" w:rsidRPr="00825AC8">
        <w:t>, as with traditional media,</w:t>
      </w:r>
      <w:r w:rsidRPr="00825AC8">
        <w:t xml:space="preserve"> appearance-focused social media use is</w:t>
      </w:r>
      <w:r w:rsidR="00C266A6" w:rsidRPr="00825AC8">
        <w:t xml:space="preserve"> positively</w:t>
      </w:r>
      <w:r w:rsidRPr="00825AC8">
        <w:t xml:space="preserve"> associated with thin-ideal internalisation, self-objectification, body dissatisfaction, and disordered eating behaviours in women </w:t>
      </w:r>
      <w:r w:rsidRPr="00825AC8">
        <w:fldChar w:fldCharType="begin">
          <w:fldData xml:space="preserve">PEVuZE5vdGU+PENpdGU+PEF1dGhvcj5Db2hlbjwvQXV0aG9yPjxZZWFyPjIwMTc8L1llYXI+PFJl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</w:fldData>
        </w:fldChar>
      </w:r>
      <w:r w:rsidR="00676252" w:rsidRPr="00825AC8">
        <w:instrText xml:space="preserve"> ADDIN EN.CITE </w:instrText>
      </w:r>
      <w:r w:rsidR="00676252" w:rsidRPr="00825AC8">
        <w:fldChar w:fldCharType="begin">
          <w:fldData xml:space="preserve">PEVuZE5vdGU+PENpdGU+PEF1dGhvcj5Db2hlbjwvQXV0aG9yPjxZZWFyPjIwMTc8L1llYXI+PFJl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</w:fldData>
        </w:fldChar>
      </w:r>
      <w:r w:rsidR="00676252" w:rsidRPr="00825AC8">
        <w:instrText xml:space="preserve"> ADDIN EN.CITE.DATA </w:instrText>
      </w:r>
      <w:r w:rsidR="00676252" w:rsidRPr="00825AC8">
        <w:fldChar w:fldCharType="end"/>
      </w:r>
      <w:r w:rsidRPr="00825AC8">
        <w:fldChar w:fldCharType="separate"/>
      </w:r>
      <w:r w:rsidRPr="00825AC8">
        <w:rPr>
          <w:noProof/>
        </w:rPr>
        <w:t>(Cohen, Newton-John, &amp; Slater, 2017, 2018)</w:t>
      </w:r>
      <w:r w:rsidRPr="00825AC8">
        <w:fldChar w:fldCharType="end"/>
      </w:r>
      <w:r w:rsidRPr="00825AC8">
        <w:t xml:space="preserve">. </w:t>
      </w:r>
    </w:p>
    <w:p w14:paraId="66CFF27E" w14:textId="4EA6CC96" w:rsidR="002955AF" w:rsidRPr="00825AC8" w:rsidRDefault="00A96142" w:rsidP="0054553D">
      <w:pPr>
        <w:pStyle w:val="Heading2"/>
        <w:spacing w:line="480" w:lineRule="auto"/>
        <w:rPr>
          <w:rFonts w:eastAsia="Times New Roman" w:cs="Times New Roman"/>
          <w:szCs w:val="24"/>
        </w:rPr>
      </w:pPr>
      <w:r>
        <w:rPr>
          <w:rFonts w:eastAsia="Times New Roman" w:cs="Times New Roman"/>
          <w:szCs w:val="24"/>
        </w:rPr>
        <w:t xml:space="preserve">1.1. </w:t>
      </w:r>
      <w:r w:rsidR="002955AF" w:rsidRPr="00825AC8">
        <w:rPr>
          <w:rFonts w:eastAsia="Times New Roman" w:cs="Times New Roman"/>
          <w:szCs w:val="24"/>
        </w:rPr>
        <w:t>Appearance Ideals on Social Media</w:t>
      </w:r>
    </w:p>
    <w:p w14:paraId="14873123" w14:textId="20EA7B8B" w:rsidR="00BE0BCA" w:rsidRPr="00825AC8" w:rsidRDefault="00BC5095" w:rsidP="005E2C18">
      <w:pPr>
        <w:spacing w:line="480" w:lineRule="auto"/>
        <w:ind w:firstLine="720"/>
      </w:pPr>
      <w:r w:rsidRPr="00825AC8">
        <w:t>T</w:t>
      </w:r>
      <w:r w:rsidR="002955AF" w:rsidRPr="00825AC8">
        <w:t xml:space="preserve">wo predominant appearance ideals presented on social media are </w:t>
      </w:r>
      <w:r w:rsidR="002955AF" w:rsidRPr="00825AC8">
        <w:rPr>
          <w:i/>
        </w:rPr>
        <w:t xml:space="preserve">thinspiration </w:t>
      </w:r>
      <w:r w:rsidR="002955AF" w:rsidRPr="00825AC8">
        <w:t xml:space="preserve">(visual or textual images intended to inspire weight loss), and </w:t>
      </w:r>
      <w:r w:rsidR="002955AF" w:rsidRPr="00825AC8">
        <w:rPr>
          <w:i/>
        </w:rPr>
        <w:t xml:space="preserve">fitspiration </w:t>
      </w:r>
      <w:r w:rsidR="002955AF" w:rsidRPr="00825AC8">
        <w:t>(motivational images and text designed to inspire people to attain fitness goals). Content analyses of</w:t>
      </w:r>
      <w:r w:rsidR="00EE7E08" w:rsidRPr="00825AC8">
        <w:t xml:space="preserve"> online media depicting</w:t>
      </w:r>
      <w:r w:rsidR="002955AF" w:rsidRPr="00825AC8">
        <w:t xml:space="preserve"> </w:t>
      </w:r>
      <w:r w:rsidR="002955AF" w:rsidRPr="00825AC8">
        <w:rPr>
          <w:i/>
        </w:rPr>
        <w:t>thinspiration</w:t>
      </w:r>
      <w:r w:rsidR="002955AF" w:rsidRPr="00825AC8">
        <w:t xml:space="preserve"> and </w:t>
      </w:r>
      <w:r w:rsidR="002955AF" w:rsidRPr="00825AC8">
        <w:rPr>
          <w:i/>
        </w:rPr>
        <w:t>fitspiration</w:t>
      </w:r>
      <w:r w:rsidR="002955AF" w:rsidRPr="00825AC8">
        <w:t xml:space="preserve"> have found that the</w:t>
      </w:r>
      <w:r w:rsidR="0043594C" w:rsidRPr="00825AC8">
        <w:t>se</w:t>
      </w:r>
      <w:r w:rsidR="002955AF" w:rsidRPr="00825AC8">
        <w:t xml:space="preserve"> images typically portray scantily-clad women with ultra-thin or thin-athletic bodies in sexually objectifying poses </w:t>
      </w:r>
      <w:r w:rsidR="002955AF" w:rsidRPr="00825AC8">
        <w:fldChar w:fldCharType="begin">
          <w:fldData xml:space="preserve">PEVuZE5vdGU+PENpdGU+PEF1dGhvcj5DYXJyb3R0ZTwvQXV0aG9yPjxZZWFyPjIwMTc8L1llYXI+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==
</w:fldData>
        </w:fldChar>
      </w:r>
      <w:r w:rsidR="005D7FC8" w:rsidRPr="00825AC8">
        <w:instrText xml:space="preserve"> ADDIN EN.CITE </w:instrText>
      </w:r>
      <w:r w:rsidR="005D7FC8" w:rsidRPr="00825AC8">
        <w:fldChar w:fldCharType="begin">
          <w:fldData xml:space="preserve">PEVuZE5vdGU+PENpdGU+PEF1dGhvcj5DYXJyb3R0ZTwvQXV0aG9yPjxZZWFyPjIwMTc8L1llYXI+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==
</w:fldData>
        </w:fldChar>
      </w:r>
      <w:r w:rsidR="005D7FC8" w:rsidRPr="00825AC8">
        <w:instrText xml:space="preserve"> ADDIN EN.CITE.DATA </w:instrText>
      </w:r>
      <w:r w:rsidR="005D7FC8" w:rsidRPr="00825AC8">
        <w:fldChar w:fldCharType="end"/>
      </w:r>
      <w:r w:rsidR="002955AF" w:rsidRPr="00825AC8">
        <w:fldChar w:fldCharType="separate"/>
      </w:r>
      <w:r w:rsidR="005367A5" w:rsidRPr="00825AC8">
        <w:rPr>
          <w:noProof/>
        </w:rPr>
        <w:t>(Carrotte, Prichard, &amp; Lim, 2017; Ghaznavi &amp; Taylor, 2015; Tiggemann &amp; Zaccardo, 2018)</w:t>
      </w:r>
      <w:r w:rsidR="002955AF" w:rsidRPr="00825AC8">
        <w:fldChar w:fldCharType="end"/>
      </w:r>
      <w:r w:rsidR="00354140" w:rsidRPr="00825AC8">
        <w:t>.</w:t>
      </w:r>
      <w:r w:rsidR="00EE7005" w:rsidRPr="00825AC8">
        <w:t xml:space="preserve"> </w:t>
      </w:r>
      <w:r w:rsidR="00876D6A" w:rsidRPr="00825AC8">
        <w:t>Most images contain messages that</w:t>
      </w:r>
      <w:r w:rsidR="00354140" w:rsidRPr="00825AC8">
        <w:t xml:space="preserve"> </w:t>
      </w:r>
      <w:r w:rsidR="002955AF" w:rsidRPr="00825AC8">
        <w:t>glorify the thin or thin and toned ideals, as well as promot</w:t>
      </w:r>
      <w:r w:rsidR="00354140" w:rsidRPr="00825AC8">
        <w:t>e</w:t>
      </w:r>
      <w:r w:rsidR="002955AF" w:rsidRPr="00825AC8">
        <w:t xml:space="preserve"> dietary restraint and exercise for appearance-motivated reasons </w:t>
      </w:r>
      <w:r w:rsidR="002955AF" w:rsidRPr="00825AC8">
        <w:fldChar w:fldCharType="begin">
          <w:fldData xml:space="preserve">PEVuZE5vdGU+PENpdGU+PEF1dGhvcj5Cb2VwcGxlPC9BdXRob3I+PFllYXI+MjAxNjwvWWVhcj48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</w:fldData>
        </w:fldChar>
      </w:r>
      <w:r w:rsidR="00162B27" w:rsidRPr="00825AC8">
        <w:instrText xml:space="preserve"> ADDIN EN.CITE </w:instrText>
      </w:r>
      <w:r w:rsidR="00162B27" w:rsidRPr="00825AC8">
        <w:fldChar w:fldCharType="begin">
          <w:fldData xml:space="preserve">PEVuZE5vdGU+PENpdGU+PEF1dGhvcj5Cb2VwcGxlPC9BdXRob3I+PFllYXI+MjAxNjwvWWVhcj48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</w:fldData>
        </w:fldChar>
      </w:r>
      <w:r w:rsidR="00162B27" w:rsidRPr="00825AC8">
        <w:instrText xml:space="preserve"> ADDIN EN.CITE.DATA </w:instrText>
      </w:r>
      <w:r w:rsidR="00162B27" w:rsidRPr="00825AC8">
        <w:fldChar w:fldCharType="end"/>
      </w:r>
      <w:r w:rsidR="002955AF" w:rsidRPr="00825AC8">
        <w:fldChar w:fldCharType="separate"/>
      </w:r>
      <w:r w:rsidR="002955AF" w:rsidRPr="00825AC8">
        <w:rPr>
          <w:noProof/>
        </w:rPr>
        <w:t>(Boepple, Ata, Rum, &amp; Thompson, 2016; Simpson &amp; Mazzeo, 2017; Wick &amp; Harriger, 2018)</w:t>
      </w:r>
      <w:r w:rsidR="002955AF" w:rsidRPr="00825AC8">
        <w:fldChar w:fldCharType="end"/>
      </w:r>
      <w:r w:rsidR="002955AF" w:rsidRPr="00825AC8">
        <w:t xml:space="preserve">. </w:t>
      </w:r>
      <w:r w:rsidR="00370EF0" w:rsidRPr="00825AC8">
        <w:t xml:space="preserve">Given that </w:t>
      </w:r>
      <w:r w:rsidR="00370EF0" w:rsidRPr="00B77653">
        <w:rPr>
          <w:i/>
        </w:rPr>
        <w:t>fitspiration</w:t>
      </w:r>
      <w:r w:rsidR="00370EF0" w:rsidRPr="00825AC8">
        <w:t xml:space="preserve"> is designed to motivate exercise and health, </w:t>
      </w:r>
      <w:r w:rsidR="00310D00">
        <w:t xml:space="preserve">one may </w:t>
      </w:r>
      <w:r w:rsidR="00082C1E">
        <w:t>assume that</w:t>
      </w:r>
      <w:r w:rsidR="00310D00">
        <w:t xml:space="preserve"> </w:t>
      </w:r>
      <w:r w:rsidR="00861D55">
        <w:t xml:space="preserve">it is </w:t>
      </w:r>
      <w:r w:rsidR="00B77653">
        <w:t>healthier</w:t>
      </w:r>
      <w:r w:rsidR="00861D55">
        <w:t xml:space="preserve"> than </w:t>
      </w:r>
      <w:r w:rsidR="00861D55" w:rsidRPr="00082C1E">
        <w:rPr>
          <w:i/>
        </w:rPr>
        <w:t>thinspiration</w:t>
      </w:r>
      <w:r w:rsidR="00370EF0" w:rsidRPr="00825AC8">
        <w:t>.</w:t>
      </w:r>
      <w:r w:rsidR="005E2C18" w:rsidRPr="00825AC8">
        <w:t xml:space="preserve"> </w:t>
      </w:r>
      <w:r w:rsidR="009E00F6" w:rsidRPr="00825AC8">
        <w:t>However</w:t>
      </w:r>
      <w:r w:rsidR="005E2C18" w:rsidRPr="00825AC8">
        <w:t xml:space="preserve">, </w:t>
      </w:r>
      <w:r w:rsidR="002955AF" w:rsidRPr="00825AC8">
        <w:fldChar w:fldCharType="begin"/>
      </w:r>
      <w:r w:rsidR="005C2E02" w:rsidRPr="00825AC8">
        <w:instrText xml:space="preserve"> ADDIN EN.CITE &lt;EndNote&gt;&lt;Cite AuthorYear="1"&gt;&lt;Author&gt;Boepple&lt;/Author&gt;&lt;Year&gt;2016&lt;/Year&gt;&lt;RecNum&gt;63&lt;/RecNum&gt;&lt;DisplayText&gt;Boepple and Thompson (2016)&lt;/DisplayText&gt;&lt;record&gt;&lt;rec-number&gt;63&lt;/rec-number&gt;&lt;foreign-keys&gt;&lt;key app="EN" db-id="svp2tfppttpvd4edrv2xaef6vx2fx2vfsade" timestamp="1470982397"&gt;63&lt;/key&gt;&lt;/foreign-keys&gt;&lt;ref-type name="Journal Article"&gt;17&lt;/ref-type&gt;&lt;contributors&gt;&lt;authors&gt;&lt;author&gt;Boepple, Leah&lt;/author&gt;&lt;author&gt;Thompson, J Kevin&lt;/author&gt;&lt;/authors&gt;&lt;/contributors&gt;&lt;auth-address&gt;Department of Psychology, University of South Florida, Tampa, Florida.&lt;/auth-address&gt;&lt;titles&gt;&lt;title&gt;A content analytic comparison of fitspiration and thinspiration websites&lt;/title&gt;&lt;secondary-title&gt;International Journal of Eating Disorders&lt;/secondary-title&gt;&lt;/titles&gt;&lt;periodical&gt;&lt;full-title&gt;International Journal of Eating Disorders&lt;/full-title&gt;&lt;/periodical&gt;&lt;pages&gt;98-101&lt;/pages&gt;&lt;volume&gt;49&lt;/volume&gt;&lt;number&gt;1&lt;/number&gt;&lt;keywords&gt;&lt;keyword&gt;eating disturbance&lt;/keyword&gt;&lt;keyword&gt;fitspiration&lt;/keyword&gt;&lt;keyword&gt;internet sites&lt;/keyword&gt;&lt;keyword&gt;media influences&lt;/keyword&gt;&lt;keyword&gt;thinspiration&lt;/keyword&gt;&lt;/keywords&gt;&lt;dates&gt;&lt;year&gt;2016&lt;/year&gt;&lt;pub-dates&gt;&lt;date&gt;Jan&lt;/date&gt;&lt;/pub-dates&gt;&lt;/dates&gt;&lt;isbn&gt;1098-108X&lt;/isbn&gt;&lt;accession-num&gt;25778714&lt;/accession-num&gt;&lt;urls&gt;&lt;related-urls&gt;&lt;url&gt;http://www.ncbi.nlm.nih.gov/pubmed/25778714&lt;/url&gt;&lt;url&gt;http://onlinelibrary.wiley.com/store/10.1002/eat.22403/asset/eat22403.pdf?v=1&amp;amp;t=itjd6dna&amp;amp;s=de64a5c5288a6d0000e0808155a5d021dd1c3c01&lt;/url&gt;&lt;/related-urls&gt;&lt;/urls&gt;&lt;electronic-resource-num&gt;http://dx.doi.org/10.1002/eat.22403&lt;/electronic-resource-num&gt;&lt;/record&gt;&lt;/Cite&gt;&lt;/EndNote&gt;</w:instrText>
      </w:r>
      <w:r w:rsidR="002955AF" w:rsidRPr="00825AC8">
        <w:fldChar w:fldCharType="separate"/>
      </w:r>
      <w:r w:rsidR="002955AF" w:rsidRPr="00825AC8">
        <w:rPr>
          <w:noProof/>
        </w:rPr>
        <w:t>Boepple and Thompson (2016)</w:t>
      </w:r>
      <w:r w:rsidR="002955AF" w:rsidRPr="00825AC8">
        <w:fldChar w:fldCharType="end"/>
      </w:r>
      <w:r w:rsidR="002955AF" w:rsidRPr="00825AC8">
        <w:t xml:space="preserve"> found that </w:t>
      </w:r>
      <w:r w:rsidR="002955AF" w:rsidRPr="00825AC8">
        <w:rPr>
          <w:i/>
        </w:rPr>
        <w:t xml:space="preserve">thinspiration </w:t>
      </w:r>
      <w:r w:rsidR="002955AF" w:rsidRPr="00825AC8">
        <w:t xml:space="preserve">and </w:t>
      </w:r>
      <w:r w:rsidR="002955AF" w:rsidRPr="00825AC8">
        <w:rPr>
          <w:i/>
        </w:rPr>
        <w:lastRenderedPageBreak/>
        <w:t>fitspiration</w:t>
      </w:r>
      <w:r w:rsidR="002955AF" w:rsidRPr="00825AC8">
        <w:t xml:space="preserve"> online content did not differ on guilt-inducing messages regarding weight or the body, fat stigmatisation, the presence of objectifying phrases, and dieting messages, with 88% of </w:t>
      </w:r>
      <w:r w:rsidR="002955AF" w:rsidRPr="00825AC8">
        <w:rPr>
          <w:i/>
        </w:rPr>
        <w:t>thinspiration</w:t>
      </w:r>
      <w:r w:rsidR="002955AF" w:rsidRPr="00825AC8">
        <w:t xml:space="preserve"> and 80% of </w:t>
      </w:r>
      <w:r w:rsidR="002955AF" w:rsidRPr="00825AC8">
        <w:rPr>
          <w:i/>
        </w:rPr>
        <w:t>fitspiration</w:t>
      </w:r>
      <w:r w:rsidR="002955AF" w:rsidRPr="00825AC8">
        <w:t xml:space="preserve"> content containing one or more of the</w:t>
      </w:r>
      <w:r w:rsidR="009C2EA9" w:rsidRPr="00825AC8">
        <w:t>se</w:t>
      </w:r>
      <w:r w:rsidR="00FF153B" w:rsidRPr="00825AC8">
        <w:t xml:space="preserve"> messages</w:t>
      </w:r>
      <w:r w:rsidR="002955AF" w:rsidRPr="00825AC8">
        <w:t xml:space="preserve">. It is not surprising then, that acute exposure to such content has been found to increase body dissatisfaction, negative mood, and decrease appearance self-esteem in women </w:t>
      </w:r>
      <w:r w:rsidR="002955AF" w:rsidRPr="00825AC8">
        <w:fldChar w:fldCharType="begin">
          <w:fldData xml:space="preserve">PEVuZE5vdGU+PENpdGU+PEF1dGhvcj5Sb2JpbnNvbjwvQXV0aG9yPjxZZWFyPjIwMTc8L1llYXI+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</w:fldData>
        </w:fldChar>
      </w:r>
      <w:r w:rsidR="00162B27" w:rsidRPr="00825AC8">
        <w:instrText xml:space="preserve"> ADDIN EN.CITE </w:instrText>
      </w:r>
      <w:r w:rsidR="00162B27" w:rsidRPr="00825AC8">
        <w:fldChar w:fldCharType="begin">
          <w:fldData xml:space="preserve">PEVuZE5vdGU+PENpdGU+PEF1dGhvcj5Sb2JpbnNvbjwvQXV0aG9yPjxZZWFyPjIwMTc8L1llYXI+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</w:fldData>
        </w:fldChar>
      </w:r>
      <w:r w:rsidR="00162B27" w:rsidRPr="00825AC8">
        <w:instrText xml:space="preserve"> ADDIN EN.CITE.DATA </w:instrText>
      </w:r>
      <w:r w:rsidR="00162B27" w:rsidRPr="00825AC8">
        <w:fldChar w:fldCharType="end"/>
      </w:r>
      <w:r w:rsidR="002955AF" w:rsidRPr="00825AC8">
        <w:fldChar w:fldCharType="separate"/>
      </w:r>
      <w:r w:rsidR="002955AF" w:rsidRPr="00825AC8">
        <w:rPr>
          <w:noProof/>
        </w:rPr>
        <w:t>(Robinson et al., 2017; Tiggemann &amp; Zaccardo, 2015)</w:t>
      </w:r>
      <w:r w:rsidR="002955AF" w:rsidRPr="00825AC8">
        <w:fldChar w:fldCharType="end"/>
      </w:r>
      <w:r w:rsidR="00C941B5" w:rsidRPr="00825AC8">
        <w:t>.</w:t>
      </w:r>
    </w:p>
    <w:p w14:paraId="63F234D1" w14:textId="1910D1CB" w:rsidR="002955AF" w:rsidRPr="00825AC8" w:rsidRDefault="00B77653" w:rsidP="001C6608">
      <w:pPr>
        <w:spacing w:line="480" w:lineRule="auto"/>
        <w:outlineLvl w:val="0"/>
        <w:rPr>
          <w:rFonts w:eastAsia="Times New Roman"/>
          <w:b/>
        </w:rPr>
      </w:pPr>
      <w:r>
        <w:rPr>
          <w:rFonts w:eastAsia="Times New Roman"/>
          <w:b/>
        </w:rPr>
        <w:t xml:space="preserve">1.2. </w:t>
      </w:r>
      <w:r w:rsidR="002955AF" w:rsidRPr="00825AC8">
        <w:rPr>
          <w:rFonts w:eastAsia="Times New Roman"/>
          <w:b/>
        </w:rPr>
        <w:t>Body Positivity</w:t>
      </w:r>
    </w:p>
    <w:p w14:paraId="202C0C99" w14:textId="2BD981DA" w:rsidR="002955AF" w:rsidRPr="00825AC8" w:rsidRDefault="002955AF" w:rsidP="00C941B5">
      <w:pPr>
        <w:spacing w:line="480" w:lineRule="auto"/>
        <w:ind w:firstLine="720"/>
        <w:rPr>
          <w:rFonts w:eastAsia="Times New Roman"/>
        </w:rPr>
      </w:pPr>
      <w:r w:rsidRPr="00825AC8">
        <w:rPr>
          <w:rFonts w:eastAsia="Times New Roman"/>
        </w:rPr>
        <w:t xml:space="preserve">In response to the dominant </w:t>
      </w:r>
      <w:r w:rsidR="00C97E94" w:rsidRPr="00825AC8">
        <w:rPr>
          <w:rFonts w:eastAsia="Times New Roman"/>
        </w:rPr>
        <w:t>appearance</w:t>
      </w:r>
      <w:r w:rsidRPr="00825AC8">
        <w:rPr>
          <w:rFonts w:eastAsia="Times New Roman"/>
        </w:rPr>
        <w:t xml:space="preserve">-ideal messages in traditional and social media, there has been growing momentum to reject these narrowly-defined and inaccessible body ideals in favour of a more inclusive and positive conceptualisation of body image. In popular culture, this momentum has been termed the </w:t>
      </w:r>
      <w:r w:rsidR="006E087B" w:rsidRPr="00825AC8">
        <w:rPr>
          <w:rFonts w:eastAsia="Times New Roman"/>
        </w:rPr>
        <w:t>“</w:t>
      </w:r>
      <w:r w:rsidRPr="00825AC8">
        <w:rPr>
          <w:rFonts w:eastAsia="Times New Roman"/>
        </w:rPr>
        <w:t>body positive movement</w:t>
      </w:r>
      <w:r w:rsidR="006E087B" w:rsidRPr="00825AC8">
        <w:rPr>
          <w:rFonts w:eastAsia="Times New Roman"/>
        </w:rPr>
        <w:t>”</w:t>
      </w:r>
      <w:r w:rsidRPr="00825AC8">
        <w:rPr>
          <w:rFonts w:eastAsia="Times New Roman"/>
        </w:rPr>
        <w:t xml:space="preserve"> or </w:t>
      </w:r>
      <w:r w:rsidR="006E087B" w:rsidRPr="00825AC8">
        <w:rPr>
          <w:rFonts w:eastAsia="Times New Roman"/>
        </w:rPr>
        <w:t>“</w:t>
      </w:r>
      <w:r w:rsidRPr="00825AC8">
        <w:rPr>
          <w:rFonts w:eastAsia="Times New Roman"/>
        </w:rPr>
        <w:t>body positivity</w:t>
      </w:r>
      <w:r w:rsidR="006629A4" w:rsidRPr="00825AC8">
        <w:rPr>
          <w:rFonts w:eastAsia="Times New Roman"/>
        </w:rPr>
        <w:t>.</w:t>
      </w:r>
      <w:r w:rsidR="006E087B" w:rsidRPr="00825AC8">
        <w:rPr>
          <w:rFonts w:eastAsia="Times New Roman"/>
        </w:rPr>
        <w:t>”</w:t>
      </w:r>
      <w:r w:rsidR="006629A4" w:rsidRPr="00825AC8">
        <w:rPr>
          <w:rFonts w:eastAsia="Times New Roman"/>
        </w:rPr>
        <w:t xml:space="preserve"> </w:t>
      </w:r>
      <w:r w:rsidRPr="00825AC8">
        <w:rPr>
          <w:rFonts w:eastAsia="Times New Roman"/>
        </w:rPr>
        <w:t>This movement stems from the 1960s feminist-grounded fat acceptance movement that emerged in reaction to the rise in anti-fat discourse in Canada and the United States at the time</w:t>
      </w:r>
      <w:r w:rsidR="00CC5299" w:rsidRPr="00825AC8">
        <w:rPr>
          <w:rFonts w:eastAsia="Times New Roman"/>
        </w:rPr>
        <w:t xml:space="preserve"> </w:t>
      </w:r>
      <w:r w:rsidR="00CC5299" w:rsidRPr="00825AC8">
        <w:rPr>
          <w:rFonts w:eastAsia="Times New Roman"/>
        </w:rPr>
        <w:fldChar w:fldCharType="begin"/>
      </w:r>
      <w:r w:rsidR="0065698D" w:rsidRPr="00825AC8">
        <w:rPr>
          <w:rFonts w:eastAsia="Times New Roman"/>
        </w:rPr>
        <w:instrText xml:space="preserve"> ADDIN EN.CITE &lt;EndNote&gt;&lt;Cite&gt;&lt;Author&gt;Afful&lt;/Author&gt;&lt;Year&gt;2015&lt;/Year&gt;&lt;RecNum&gt;434&lt;/RecNum&gt;&lt;DisplayText&gt;(Afful &amp;amp; Ricciardelli, 2015)&lt;/DisplayText&gt;&lt;record&gt;&lt;rec-number&gt;434&lt;/rec-number&gt;&lt;foreign-keys&gt;&lt;key app="EN" db-id="svp2tfppttpvd4edrv2xaef6vx2fx2vfsade" timestamp="1516582120"&gt;434&lt;/key&gt;&lt;/foreign-keys&gt;&lt;ref-type name="Journal Article"&gt;17&lt;/ref-type&gt;&lt;contributors&gt;&lt;authors&gt;&lt;author&gt;Afful, A. A.&lt;/author&gt;&lt;author&gt;Ricciardelli, R.&lt;/author&gt;&lt;/authors&gt;&lt;/contributors&gt;&lt;auth-address&gt;York Univ, Dept Human, Fac Grad Studies, Toronto, ON M3J 2R7, Canada&amp;#xD;Mem Univ Newfoundland, Dept Sociol, Fac Arts, St John, NF 4066AA, Canada&lt;/auth-address&gt;&lt;titles&gt;&lt;title&gt;Shaping the online fat acceptance movement: Talking about body image and beauty standards&lt;/title&gt;&lt;secondary-title&gt;Journal of Gender Studies&lt;/secondary-title&gt;&lt;alt-title&gt;J Gender Stud&lt;/alt-title&gt;&lt;/titles&gt;&lt;periodical&gt;&lt;full-title&gt;Journal of Gender Studies&lt;/full-title&gt;&lt;/periodical&gt;&lt;pages&gt;453-472&lt;/pages&gt;&lt;volume&gt;24&lt;/volume&gt;&lt;keywords&gt;&lt;keyword&gt;beauty&lt;/keyword&gt;&lt;keyword&gt;blogging&lt;/keyword&gt;&lt;keyword&gt;online activism&lt;/keyword&gt;&lt;keyword&gt;fat acceptance&lt;/keyword&gt;&lt;keyword&gt;citizenship&lt;/keyword&gt;&lt;keyword&gt;body image&lt;/keyword&gt;&lt;keyword&gt;obesity stigma&lt;/keyword&gt;&lt;keyword&gt;feminist issue&lt;/keyword&gt;&lt;keyword&gt;weight-loss&lt;/keyword&gt;&lt;keyword&gt;self&lt;/keyword&gt;&lt;keyword&gt;foucault,michel&lt;/keyword&gt;&lt;keyword&gt;consciousness&lt;/keyword&gt;&lt;keyword&gt;consumerism&lt;/keyword&gt;&lt;keyword&gt;perspective&lt;/keyword&gt;&lt;keyword&gt;activists&lt;/keyword&gt;&lt;keyword&gt;discourse&lt;/keyword&gt;&lt;/keywords&gt;&lt;dates&gt;&lt;year&gt;2015&lt;/year&gt;&lt;pub-dates&gt;&lt;date&gt;Jul 4&lt;/date&gt;&lt;/pub-dates&gt;&lt;/dates&gt;&lt;isbn&gt;0958-9236&lt;/isbn&gt;&lt;accession-num&gt;WOS:000357733600006&lt;/accession-num&gt;&lt;urls&gt;&lt;related-urls&gt;&lt;url&gt;&amp;lt;Go to ISI&amp;gt;://WOS:000357733600006&lt;/url&gt;&lt;/related-urls&gt;&lt;/urls&gt;&lt;electronic-resource-num&gt;https://dx.doi.org/10.1080/09589236.2015.1028523&lt;/electronic-resource-num&gt;&lt;language&gt;English&lt;/language&gt;&lt;/record&gt;&lt;/Cite&gt;&lt;/EndNote&gt;</w:instrText>
      </w:r>
      <w:r w:rsidR="00CC5299" w:rsidRPr="00825AC8">
        <w:rPr>
          <w:rFonts w:eastAsia="Times New Roman"/>
        </w:rPr>
        <w:fldChar w:fldCharType="separate"/>
      </w:r>
      <w:r w:rsidR="00CC5299" w:rsidRPr="00825AC8">
        <w:rPr>
          <w:rFonts w:eastAsia="Times New Roman"/>
          <w:noProof/>
        </w:rPr>
        <w:t>(Afful &amp; Ricciardelli, 2015)</w:t>
      </w:r>
      <w:r w:rsidR="00CC5299" w:rsidRPr="00825AC8">
        <w:rPr>
          <w:rFonts w:eastAsia="Times New Roman"/>
        </w:rPr>
        <w:fldChar w:fldCharType="end"/>
      </w:r>
      <w:r w:rsidR="00CC5299" w:rsidRPr="00825AC8">
        <w:rPr>
          <w:rFonts w:eastAsia="Times New Roman"/>
        </w:rPr>
        <w:t>. The fat acceptance movement</w:t>
      </w:r>
      <w:r w:rsidRPr="00825AC8">
        <w:rPr>
          <w:rFonts w:eastAsia="Times New Roman"/>
        </w:rPr>
        <w:t xml:space="preserve"> aimed to encourage critical debate about societal assumptions of body image and protest discrimination against fat people </w:t>
      </w:r>
      <w:r w:rsidRPr="00825AC8">
        <w:rPr>
          <w:rFonts w:eastAsia="Times New Roman"/>
        </w:rPr>
        <w:fldChar w:fldCharType="begin"/>
      </w:r>
      <w:r w:rsidR="0065698D" w:rsidRPr="00825AC8">
        <w:rPr>
          <w:rFonts w:eastAsia="Times New Roman"/>
        </w:rPr>
        <w:instrText xml:space="preserve"> ADDIN EN.CITE &lt;EndNote&gt;&lt;Cite&gt;&lt;Author&gt;Afful&lt;/Author&gt;&lt;Year&gt;2015&lt;/Year&gt;&lt;RecNum&gt;434&lt;/RecNum&gt;&lt;DisplayText&gt;(Afful &amp;amp; Ricciardelli, 2015)&lt;/DisplayText&gt;&lt;record&gt;&lt;rec-number&gt;434&lt;/rec-number&gt;&lt;foreign-keys&gt;&lt;key app="EN" db-id="svp2tfppttpvd4edrv2xaef6vx2fx2vfsade" timestamp="1516582120"&gt;434&lt;/key&gt;&lt;/foreign-keys&gt;&lt;ref-type name="Journal Article"&gt;17&lt;/ref-type&gt;&lt;contributors&gt;&lt;authors&gt;&lt;author&gt;Afful, A. A.&lt;/author&gt;&lt;author&gt;Ricciardelli, R.&lt;/author&gt;&lt;/authors&gt;&lt;/contributors&gt;&lt;auth-address&gt;York Univ, Dept Human, Fac Grad Studies, Toronto, ON M3J 2R7, Canada&amp;#xD;Mem Univ Newfoundland, Dept Sociol, Fac Arts, St John, NF 4066AA, Canada&lt;/auth-address&gt;&lt;titles&gt;&lt;title&gt;Shaping the online fat acceptance movement: Talking about body image and beauty standards&lt;/title&gt;&lt;secondary-title&gt;Journal of Gender Studies&lt;/secondary-title&gt;&lt;alt-title&gt;J Gender Stud&lt;/alt-title&gt;&lt;/titles&gt;&lt;periodical&gt;&lt;full-title&gt;Journal of Gender Studies&lt;/full-title&gt;&lt;/periodical&gt;&lt;pages&gt;453-472&lt;/pages&gt;&lt;volume&gt;24&lt;/volume&gt;&lt;keywords&gt;&lt;keyword&gt;beauty&lt;/keyword&gt;&lt;keyword&gt;blogging&lt;/keyword&gt;&lt;keyword&gt;online activism&lt;/keyword&gt;&lt;keyword&gt;fat acceptance&lt;/keyword&gt;&lt;keyword&gt;citizenship&lt;/keyword&gt;&lt;keyword&gt;body image&lt;/keyword&gt;&lt;keyword&gt;obesity stigma&lt;/keyword&gt;&lt;keyword&gt;feminist issue&lt;/keyword&gt;&lt;keyword&gt;weight-loss&lt;/keyword&gt;&lt;keyword&gt;self&lt;/keyword&gt;&lt;keyword&gt;foucault,michel&lt;/keyword&gt;&lt;keyword&gt;consciousness&lt;/keyword&gt;&lt;keyword&gt;consumerism&lt;/keyword&gt;&lt;keyword&gt;perspective&lt;/keyword&gt;&lt;keyword&gt;activists&lt;/keyword&gt;&lt;keyword&gt;discourse&lt;/keyword&gt;&lt;/keywords&gt;&lt;dates&gt;&lt;year&gt;2015&lt;/year&gt;&lt;pub-dates&gt;&lt;date&gt;Jul 4&lt;/date&gt;&lt;/pub-dates&gt;&lt;/dates&gt;&lt;isbn&gt;0958-9236&lt;/isbn&gt;&lt;accession-num&gt;WOS:000357733600006&lt;/accession-num&gt;&lt;urls&gt;&lt;related-urls&gt;&lt;url&gt;&amp;lt;Go to ISI&amp;gt;://WOS:000357733600006&lt;/url&gt;&lt;/related-urls&gt;&lt;/urls&gt;&lt;electronic-resource-num&gt;https://dx.doi.org/10.1080/09589236.2015.1028523&lt;/electronic-resource-num&gt;&lt;language&gt;English&lt;/language&gt;&lt;/record&gt;&lt;/Cite&gt;&lt;/EndNote&gt;</w:instrText>
      </w:r>
      <w:r w:rsidRPr="00825AC8">
        <w:rPr>
          <w:rFonts w:eastAsia="Times New Roman"/>
        </w:rPr>
        <w:fldChar w:fldCharType="separate"/>
      </w:r>
      <w:r w:rsidRPr="00825AC8">
        <w:rPr>
          <w:rFonts w:eastAsia="Times New Roman"/>
          <w:noProof/>
        </w:rPr>
        <w:t>(Afful &amp; Ricciardelli, 2015)</w:t>
      </w:r>
      <w:r w:rsidRPr="00825AC8">
        <w:rPr>
          <w:rFonts w:eastAsia="Times New Roman"/>
        </w:rPr>
        <w:fldChar w:fldCharType="end"/>
      </w:r>
      <w:r w:rsidRPr="00825AC8">
        <w:rPr>
          <w:rFonts w:eastAsia="Times New Roman"/>
        </w:rPr>
        <w:t xml:space="preserve">. Similarly, </w:t>
      </w:r>
      <w:r w:rsidR="00111542" w:rsidRPr="00825AC8">
        <w:rPr>
          <w:rFonts w:eastAsia="Times New Roman"/>
        </w:rPr>
        <w:t xml:space="preserve">body positivity </w:t>
      </w:r>
      <w:r w:rsidRPr="00825AC8">
        <w:rPr>
          <w:rFonts w:eastAsia="Times New Roman"/>
        </w:rPr>
        <w:t>aims to challenge the prevailing thin-ideal messages in the media and foster acceptance and appreciation of bodies of all shapes, sizes, and appearances</w:t>
      </w:r>
      <w:r w:rsidR="000D5478">
        <w:rPr>
          <w:rFonts w:eastAsia="Times New Roman"/>
        </w:rPr>
        <w:t xml:space="preserve"> </w:t>
      </w:r>
      <w:r w:rsidR="000D5478">
        <w:rPr>
          <w:rFonts w:eastAsia="Times New Roman"/>
        </w:rPr>
        <w:fldChar w:fldCharType="begin"/>
      </w:r>
      <w:r w:rsidR="000D5478">
        <w:rPr>
          <w:rFonts w:eastAsia="Times New Roman"/>
        </w:rPr>
        <w:instrText xml:space="preserve"> ADDIN EN.CITE &lt;EndNote&gt;&lt;Cite&gt;&lt;Author&gt;Cwynar-Horta&lt;/Author&gt;&lt;Year&gt;2016&lt;/Year&gt;&lt;RecNum&gt;373&lt;/RecNum&gt;&lt;DisplayText&gt;(Cwynar-Horta, 2016)&lt;/DisplayText&gt;&lt;record&gt;&lt;rec-number&gt;373&lt;/rec-number&gt;&lt;foreign-keys&gt;&lt;key app="EN" db-id="svp2tfppttpvd4edrv2xaef6vx2fx2vfsade" timestamp="1494464969"&gt;373&lt;/key&gt;&lt;/foreign-keys&gt;&lt;ref-type name="Journal Article"&gt;17&lt;/ref-type&gt;&lt;contributors&gt;&lt;authors&gt;&lt;author&gt;Cwynar-Horta, Jessica&lt;/author&gt;&lt;/authors&gt;&lt;/contributors&gt;&lt;titles&gt;&lt;title&gt;The commodification of the body positive movement on Instagram&lt;/title&gt;&lt;secondary-title&gt;Stream: Culture/Politics/Technology&lt;/secondary-title&gt;&lt;/titles&gt;&lt;periodical&gt;&lt;full-title&gt;Stream: Culture/Politics/Technology&lt;/full-title&gt;&lt;/periodical&gt;&lt;pages&gt;36-56&lt;/pages&gt;&lt;volume&gt;8&lt;/volume&gt;&lt;number&gt;2&lt;/number&gt;&lt;dates&gt;&lt;year&gt;2016&lt;/year&gt;&lt;/dates&gt;&lt;isbn&gt;1916-5897&lt;/isbn&gt;&lt;urls&gt;&lt;/urls&gt;&lt;electronic-resource-num&gt;https://doi.org/10.1016/B978-0-12-384925-0.00104-8&lt;/electronic-resource-num&gt;&lt;/record&gt;&lt;/Cite&gt;&lt;/EndNote&gt;</w:instrText>
      </w:r>
      <w:r w:rsidR="000D5478">
        <w:rPr>
          <w:rFonts w:eastAsia="Times New Roman"/>
        </w:rPr>
        <w:fldChar w:fldCharType="separate"/>
      </w:r>
      <w:r w:rsidR="000D5478">
        <w:rPr>
          <w:rFonts w:eastAsia="Times New Roman"/>
          <w:noProof/>
        </w:rPr>
        <w:t>(Cwynar-Horta, 2016)</w:t>
      </w:r>
      <w:r w:rsidR="000D5478">
        <w:rPr>
          <w:rFonts w:eastAsia="Times New Roman"/>
        </w:rPr>
        <w:fldChar w:fldCharType="end"/>
      </w:r>
      <w:r w:rsidRPr="00825AC8">
        <w:rPr>
          <w:rFonts w:eastAsia="Times New Roman"/>
        </w:rPr>
        <w:t xml:space="preserve">. </w:t>
      </w:r>
    </w:p>
    <w:p w14:paraId="00180EEE" w14:textId="47CF6F71" w:rsidR="002955AF" w:rsidRPr="00825AC8" w:rsidRDefault="002955AF" w:rsidP="00C941B5">
      <w:pPr>
        <w:spacing w:line="480" w:lineRule="auto"/>
        <w:ind w:firstLine="720"/>
        <w:rPr>
          <w:rFonts w:eastAsia="Times New Roman"/>
        </w:rPr>
      </w:pPr>
      <w:r w:rsidRPr="00825AC8">
        <w:rPr>
          <w:rFonts w:eastAsia="Times New Roman"/>
        </w:rPr>
        <w:t xml:space="preserve">In recent years, </w:t>
      </w:r>
      <w:r w:rsidR="00111542" w:rsidRPr="00825AC8">
        <w:rPr>
          <w:rFonts w:eastAsia="Times New Roman"/>
        </w:rPr>
        <w:t>body positivity</w:t>
      </w:r>
      <w:r w:rsidRPr="00825AC8">
        <w:rPr>
          <w:rFonts w:eastAsia="Times New Roman"/>
        </w:rPr>
        <w:t xml:space="preserve"> has become popularised through the photo-based social networking site, Instagram, which has seen a rise in body positive Instagram accounts. A search of the hashtag #bodypositive on Instagram elicits </w:t>
      </w:r>
      <w:r w:rsidR="0055213A" w:rsidRPr="00825AC8">
        <w:t>7,069,114</w:t>
      </w:r>
      <w:r w:rsidRPr="00825AC8">
        <w:t xml:space="preserve"> posts</w:t>
      </w:r>
      <w:r w:rsidRPr="00825AC8">
        <w:rPr>
          <w:rFonts w:eastAsia="Times New Roman"/>
        </w:rPr>
        <w:t xml:space="preserve"> and #bodypositivity shows </w:t>
      </w:r>
      <w:r w:rsidR="0055213A" w:rsidRPr="00825AC8">
        <w:t>2,195,968</w:t>
      </w:r>
      <w:r w:rsidRPr="00825AC8">
        <w:t xml:space="preserve"> posts</w:t>
      </w:r>
      <w:r w:rsidR="00BA5E07" w:rsidRPr="00825AC8">
        <w:t xml:space="preserve"> (Instagram, </w:t>
      </w:r>
      <w:r w:rsidR="0055213A" w:rsidRPr="00825AC8">
        <w:t>Sept</w:t>
      </w:r>
      <w:r w:rsidR="00BA5E07" w:rsidRPr="00825AC8">
        <w:t>e</w:t>
      </w:r>
      <w:r w:rsidR="0055213A" w:rsidRPr="00825AC8">
        <w:t>mber</w:t>
      </w:r>
      <w:r w:rsidR="00BA5E07" w:rsidRPr="00825AC8">
        <w:t xml:space="preserve"> 2018)</w:t>
      </w:r>
      <w:r w:rsidRPr="00825AC8">
        <w:t xml:space="preserve">. These hashtags accompany a variety of </w:t>
      </w:r>
      <w:r w:rsidR="00F4508B" w:rsidRPr="00825AC8">
        <w:t>imagery</w:t>
      </w:r>
      <w:r w:rsidR="00B14C80" w:rsidRPr="00825AC8">
        <w:t>,</w:t>
      </w:r>
      <w:r w:rsidRPr="00825AC8">
        <w:t xml:space="preserve"> including </w:t>
      </w:r>
      <w:r w:rsidR="006E087B" w:rsidRPr="00825AC8">
        <w:t>“</w:t>
      </w:r>
      <w:r w:rsidRPr="00825AC8">
        <w:t>fat</w:t>
      </w:r>
      <w:r w:rsidR="006E087B" w:rsidRPr="00825AC8">
        <w:t>”</w:t>
      </w:r>
      <w:r w:rsidRPr="00825AC8">
        <w:t xml:space="preserve"> women </w:t>
      </w:r>
      <w:r w:rsidRPr="00825AC8">
        <w:rPr>
          <w:rFonts w:eastAsia="Times New Roman"/>
        </w:rPr>
        <w:t xml:space="preserve">practicing yoga with captions like “fat girls can be active, fit and fabulous too!”, and plus-size fashion bloggers wearing the latest trends previously reserved for thin-ideal runway models, with hashtags like </w:t>
      </w:r>
      <w:r w:rsidRPr="00825AC8">
        <w:rPr>
          <w:rFonts w:eastAsia="Times New Roman"/>
        </w:rPr>
        <w:lastRenderedPageBreak/>
        <w:t xml:space="preserve">#plussizefashion and #styleissizeless. Such posts intend to increase the visibility and normalisation of otherwise underrepresented bodies in traditional media </w:t>
      </w:r>
      <w:r w:rsidRPr="00825AC8">
        <w:rPr>
          <w:rFonts w:eastAsia="Times New Roman"/>
        </w:rPr>
        <w:fldChar w:fldCharType="begin"/>
      </w:r>
      <w:r w:rsidR="00162B27" w:rsidRPr="00825AC8">
        <w:rPr>
          <w:rFonts w:eastAsia="Times New Roman"/>
        </w:rPr>
        <w:instrText xml:space="preserve"> ADDIN EN.CITE &lt;EndNote&gt;&lt;Cite&gt;&lt;Author&gt;Saguy&lt;/Author&gt;&lt;Year&gt;2011&lt;/Year&gt;&lt;RecNum&gt;428&lt;/RecNum&gt;&lt;DisplayText&gt;(Saguy &amp;amp; Ward, 2011)&lt;/DisplayText&gt;&lt;record&gt;&lt;rec-number&gt;428&lt;/rec-number&gt;&lt;foreign-keys&gt;&lt;key app="EN" db-id="svp2tfppttpvd4edrv2xaef6vx2fx2vfsade" timestamp="1515449508"&gt;428&lt;/key&gt;&lt;/foreign-keys&gt;&lt;ref-type name="Journal Article"&gt;17&lt;/ref-type&gt;&lt;contributors&gt;&lt;authors&gt;&lt;author&gt;Saguy, Abigail C&lt;/author&gt;&lt;author&gt;Ward, Anna&lt;/author&gt;&lt;/authors&gt;&lt;/contributors&gt;&lt;auth-address&gt;Univ Calif Los Angeles, UCLA Dept Sociol, Los Angeles, CA 90095 USA&amp;#xD;Swarthmore Coll, Swarthmore, PA 19081 USA&lt;/auth-address&gt;&lt;titles&gt;&lt;title&gt;Coming out as fat: Rethinking stigma&lt;/title&gt;&lt;secondary-title&gt;Social Psychology Quarterly&lt;/secondary-title&gt;&lt;alt-title&gt;Soc Psychol Quart&lt;/alt-title&gt;&lt;/titles&gt;&lt;periodical&gt;&lt;full-title&gt;Social Psychology Quarterly&lt;/full-title&gt;&lt;/periodical&gt;&lt;pages&gt;53-75&lt;/pages&gt;&lt;volume&gt;74&lt;/volume&gt;&lt;number&gt;1&lt;/number&gt;&lt;keywords&gt;&lt;keyword&gt;stigma&lt;/keyword&gt;&lt;keyword&gt;coming out&lt;/keyword&gt;&lt;keyword&gt;covering&lt;/keyword&gt;&lt;keyword&gt;flaunting&lt;/keyword&gt;&lt;keyword&gt;destigmatization strategies&lt;/keyword&gt;&lt;keyword&gt;obesity&lt;/keyword&gt;&lt;keyword&gt;movement&lt;/keyword&gt;&lt;keyword&gt;fitness&lt;/keyword&gt;&lt;/keywords&gt;&lt;dates&gt;&lt;year&gt;2011&lt;/year&gt;&lt;pub-dates&gt;&lt;date&gt;Mar&lt;/date&gt;&lt;/pub-dates&gt;&lt;/dates&gt;&lt;isbn&gt;0190-2725&lt;/isbn&gt;&lt;accession-num&gt;WOS:000289175100005&lt;/accession-num&gt;&lt;urls&gt;&lt;related-urls&gt;&lt;url&gt;&amp;lt;Go to ISI&amp;gt;://WOS:000289175100005&lt;/url&gt;&lt;/related-urls&gt;&lt;/urls&gt;&lt;electronic-resource-num&gt;https://dx.doi.org/10.1177/0190272511398190&lt;/electronic-resource-num&gt;&lt;language&gt;English&lt;/language&gt;&lt;/record&gt;&lt;/Cite&gt;&lt;/EndNote&gt;</w:instrText>
      </w:r>
      <w:r w:rsidRPr="00825AC8">
        <w:rPr>
          <w:rFonts w:eastAsia="Times New Roman"/>
        </w:rPr>
        <w:fldChar w:fldCharType="separate"/>
      </w:r>
      <w:r w:rsidRPr="00825AC8">
        <w:rPr>
          <w:rFonts w:eastAsia="Times New Roman"/>
          <w:noProof/>
        </w:rPr>
        <w:t>(Saguy &amp; Ward, 2011)</w:t>
      </w:r>
      <w:r w:rsidRPr="00825AC8">
        <w:rPr>
          <w:rFonts w:eastAsia="Times New Roman"/>
        </w:rPr>
        <w:fldChar w:fldCharType="end"/>
      </w:r>
      <w:r w:rsidRPr="00825AC8">
        <w:rPr>
          <w:rFonts w:eastAsia="Times New Roman"/>
        </w:rPr>
        <w:t>. Other popular body positive accounts share their journeys from body hatred and</w:t>
      </w:r>
      <w:r w:rsidR="009C2EA9" w:rsidRPr="00825AC8">
        <w:rPr>
          <w:rFonts w:eastAsia="Times New Roman"/>
        </w:rPr>
        <w:t>/or</w:t>
      </w:r>
      <w:r w:rsidRPr="00825AC8">
        <w:rPr>
          <w:rFonts w:eastAsia="Times New Roman"/>
        </w:rPr>
        <w:t xml:space="preserve"> disordered eating to body acceptance and appreciation. For example, @bodyposipanda, one of the most prominent body positive </w:t>
      </w:r>
      <w:r w:rsidR="006E087B" w:rsidRPr="00825AC8">
        <w:rPr>
          <w:rFonts w:eastAsia="Times New Roman"/>
        </w:rPr>
        <w:t>“</w:t>
      </w:r>
      <w:r w:rsidRPr="00825AC8">
        <w:rPr>
          <w:rFonts w:eastAsia="Times New Roman"/>
        </w:rPr>
        <w:t>influencers</w:t>
      </w:r>
      <w:r w:rsidR="006E087B" w:rsidRPr="00825AC8">
        <w:rPr>
          <w:rFonts w:eastAsia="Times New Roman"/>
        </w:rPr>
        <w:t>”</w:t>
      </w:r>
      <w:r w:rsidRPr="00825AC8">
        <w:rPr>
          <w:rFonts w:eastAsia="Times New Roman"/>
          <w:vertAlign w:val="superscript"/>
        </w:rPr>
        <w:footnoteReference w:id="1"/>
      </w:r>
      <w:r w:rsidRPr="00825AC8">
        <w:rPr>
          <w:rFonts w:eastAsia="Times New Roman"/>
        </w:rPr>
        <w:t xml:space="preserve"> on Instagram, describes herself as a “body positive babe [and] anorexia conqueror</w:t>
      </w:r>
      <w:r w:rsidR="00446F27" w:rsidRPr="00825AC8">
        <w:rPr>
          <w:rFonts w:eastAsia="Times New Roman"/>
        </w:rPr>
        <w:t>.</w:t>
      </w:r>
      <w:r w:rsidRPr="00825AC8">
        <w:rPr>
          <w:rFonts w:eastAsia="Times New Roman"/>
        </w:rPr>
        <w:t>”</w:t>
      </w:r>
      <w:r w:rsidR="002960A8" w:rsidRPr="00825AC8">
        <w:rPr>
          <w:rFonts w:eastAsia="Times New Roman"/>
        </w:rPr>
        <w:t xml:space="preserve"> On her Instagram account, she</w:t>
      </w:r>
      <w:r w:rsidRPr="00825AC8">
        <w:rPr>
          <w:rFonts w:eastAsia="Times New Roman"/>
        </w:rPr>
        <w:t xml:space="preserve"> shares her experiences recovering from anorexia nervosa</w:t>
      </w:r>
      <w:r w:rsidR="002960A8" w:rsidRPr="00825AC8">
        <w:rPr>
          <w:rFonts w:eastAsia="Times New Roman"/>
        </w:rPr>
        <w:t xml:space="preserve"> with</w:t>
      </w:r>
      <w:r w:rsidRPr="00825AC8">
        <w:rPr>
          <w:rFonts w:eastAsia="Times New Roman"/>
        </w:rPr>
        <w:t xml:space="preserve"> her 1 million followers </w:t>
      </w:r>
      <w:r w:rsidR="002960A8" w:rsidRPr="00825AC8">
        <w:rPr>
          <w:rFonts w:eastAsia="Times New Roman"/>
        </w:rPr>
        <w:t>and posts messages about</w:t>
      </w:r>
      <w:r w:rsidRPr="00825AC8">
        <w:rPr>
          <w:rFonts w:eastAsia="Times New Roman"/>
        </w:rPr>
        <w:t xml:space="preserve"> accep</w:t>
      </w:r>
      <w:r w:rsidR="002960A8" w:rsidRPr="00825AC8">
        <w:rPr>
          <w:rFonts w:eastAsia="Times New Roman"/>
        </w:rPr>
        <w:t xml:space="preserve">ting one’s </w:t>
      </w:r>
      <w:r w:rsidRPr="00825AC8">
        <w:rPr>
          <w:rFonts w:eastAsia="Times New Roman"/>
        </w:rPr>
        <w:t>bod</w:t>
      </w:r>
      <w:r w:rsidR="002960A8" w:rsidRPr="00825AC8">
        <w:rPr>
          <w:rFonts w:eastAsia="Times New Roman"/>
        </w:rPr>
        <w:t>y</w:t>
      </w:r>
      <w:r w:rsidRPr="00825AC8">
        <w:rPr>
          <w:rFonts w:eastAsia="Times New Roman"/>
        </w:rPr>
        <w:t xml:space="preserve"> as </w:t>
      </w:r>
      <w:r w:rsidR="00B22284" w:rsidRPr="00825AC8">
        <w:rPr>
          <w:rFonts w:eastAsia="Times New Roman"/>
        </w:rPr>
        <w:t>it</w:t>
      </w:r>
      <w:r w:rsidRPr="00825AC8">
        <w:rPr>
          <w:rFonts w:eastAsia="Times New Roman"/>
        </w:rPr>
        <w:t xml:space="preserve"> </w:t>
      </w:r>
      <w:r w:rsidR="00B22284" w:rsidRPr="00825AC8">
        <w:rPr>
          <w:rFonts w:eastAsia="Times New Roman"/>
        </w:rPr>
        <w:t>is</w:t>
      </w:r>
      <w:r w:rsidRPr="00825AC8">
        <w:rPr>
          <w:rFonts w:eastAsia="Times New Roman"/>
        </w:rPr>
        <w:t>, seeing “beauty in the rolls, folds, lumps and curves on your body</w:t>
      </w:r>
      <w:r w:rsidR="00446F27" w:rsidRPr="00825AC8">
        <w:rPr>
          <w:rFonts w:eastAsia="Times New Roman"/>
        </w:rPr>
        <w:t>.</w:t>
      </w:r>
      <w:r w:rsidRPr="00825AC8">
        <w:rPr>
          <w:rFonts w:eastAsia="Times New Roman"/>
        </w:rPr>
        <w:t xml:space="preserve">” </w:t>
      </w:r>
    </w:p>
    <w:p w14:paraId="1F07FBD4" w14:textId="1B524447" w:rsidR="002955AF" w:rsidRPr="00825AC8" w:rsidRDefault="002955AF" w:rsidP="00C941B5">
      <w:pPr>
        <w:spacing w:line="480" w:lineRule="auto"/>
        <w:ind w:firstLine="720"/>
        <w:rPr>
          <w:rFonts w:eastAsia="Times New Roman"/>
        </w:rPr>
      </w:pPr>
      <w:r w:rsidRPr="00825AC8">
        <w:rPr>
          <w:rFonts w:eastAsia="Times New Roman"/>
        </w:rPr>
        <w:t xml:space="preserve">Unlike traditional media consumption, social media users are both passive consumers and active creators of content. Social networking sites, like Instagram, have become one of the most dominant and influential mediums to cultivate awareness, foster online communities and advocate for social change at a global level </w:t>
      </w:r>
      <w:r w:rsidRPr="00825AC8">
        <w:rPr>
          <w:rFonts w:eastAsia="Times New Roman"/>
        </w:rPr>
        <w:fldChar w:fldCharType="begin"/>
      </w:r>
      <w:r w:rsidR="00D3491F">
        <w:rPr>
          <w:rFonts w:eastAsia="Times New Roman"/>
        </w:rPr>
        <w:instrText xml:space="preserve"> ADDIN EN.CITE &lt;EndNote&gt;&lt;Cite&gt;&lt;Author&gt;Kasana&lt;/Author&gt;&lt;Year&gt;2014&lt;/Year&gt;&lt;RecNum&gt;429&lt;/RecNum&gt;&lt;DisplayText&gt;(Kasana, 2014)&lt;/DisplayText&gt;&lt;record&gt;&lt;rec-number&gt;429&lt;/rec-number&gt;&lt;foreign-keys&gt;&lt;key app="EN" db-id="svp2tfppttpvd4edrv2xaef6vx2fx2vfsade" timestamp="1515479171"&gt;429&lt;/key&gt;&lt;/foreign-keys&gt;&lt;ref-type name="Journal Article"&gt;17&lt;/ref-type&gt;&lt;contributors&gt;&lt;authors&gt;&lt;author&gt;Kasana, Mehreen&lt;/author&gt;&lt;/authors&gt;&lt;/contributors&gt;&lt;titles&gt;&lt;title&gt;Feminisms and the social media sphere&lt;/title&gt;&lt;secondary-title&gt;Women&amp;apos;s Studies Quarterly&lt;/secondary-title&gt;&lt;/titles&gt;&lt;periodical&gt;&lt;full-title&gt;Women&amp;apos;s Studies Quarterly&lt;/full-title&gt;&lt;/periodical&gt;&lt;pages&gt;236-249&lt;/pages&gt;&lt;volume&gt;42&lt;/volume&gt;&lt;number&gt;3&lt;/number&gt;&lt;dates&gt;&lt;year&gt;2014&lt;/year&gt;&lt;/dates&gt;&lt;isbn&gt;1934-1520&lt;/isbn&gt;&lt;urls&gt;&lt;related-urls&gt;&lt;url&gt;www.jstor.org/stable/24365006.&lt;/url&gt;&lt;/related-urls&gt;&lt;/urls&gt;&lt;electronic-resource-num&gt;https://dx.doi.org/10.1353/wsq.2014.0065&lt;/electronic-resource-num&gt;&lt;/record&gt;&lt;/Cite&gt;&lt;/EndNote&gt;</w:instrText>
      </w:r>
      <w:r w:rsidRPr="00825AC8">
        <w:rPr>
          <w:rFonts w:eastAsia="Times New Roman"/>
        </w:rPr>
        <w:fldChar w:fldCharType="separate"/>
      </w:r>
      <w:r w:rsidRPr="00825AC8">
        <w:rPr>
          <w:rFonts w:eastAsia="Times New Roman"/>
          <w:noProof/>
        </w:rPr>
        <w:t>(Kasana, 2014)</w:t>
      </w:r>
      <w:r w:rsidRPr="00825AC8">
        <w:rPr>
          <w:rFonts w:eastAsia="Times New Roman"/>
        </w:rPr>
        <w:fldChar w:fldCharType="end"/>
      </w:r>
      <w:r w:rsidRPr="00825AC8">
        <w:rPr>
          <w:rFonts w:eastAsia="Times New Roman"/>
        </w:rPr>
        <w:t xml:space="preserve">. Accordingly, Instagram offers body positive advocates a global platform to reframe the prevailing discourse on body image, </w:t>
      </w:r>
      <w:r w:rsidR="0057033B" w:rsidRPr="00825AC8">
        <w:rPr>
          <w:rFonts w:eastAsia="Times New Roman"/>
        </w:rPr>
        <w:t>beauty,</w:t>
      </w:r>
      <w:r w:rsidRPr="00825AC8">
        <w:rPr>
          <w:rFonts w:eastAsia="Times New Roman"/>
        </w:rPr>
        <w:t xml:space="preserve"> and health in the media to be more inclusive and affirmative. </w:t>
      </w:r>
      <w:r w:rsidR="00A67415" w:rsidRPr="00825AC8">
        <w:rPr>
          <w:rFonts w:eastAsia="Times New Roman"/>
        </w:rPr>
        <w:t xml:space="preserve">This has been accompanied by a barrage of media outlets urging readers to follow the top body positive Instagram accounts with headlines like “7 Body-Positive Instagram Accounts To Follow For A Confidence Boost” </w:t>
      </w:r>
      <w:r w:rsidR="00A67415" w:rsidRPr="00825AC8">
        <w:rPr>
          <w:rFonts w:eastAsia="Times New Roman"/>
        </w:rPr>
        <w:fldChar w:fldCharType="begin"/>
      </w:r>
      <w:r w:rsidR="002568C2">
        <w:rPr>
          <w:rFonts w:eastAsia="Times New Roman"/>
        </w:rPr>
        <w:instrText xml:space="preserve"> ADDIN EN.CITE &lt;EndNote&gt;&lt;Cite&gt;&lt;Author&gt;Moss&lt;/Author&gt;&lt;Year&gt;2017&lt;/Year&gt;&lt;RecNum&gt;464&lt;/RecNum&gt;&lt;DisplayText&gt;(Moss, 2017)&lt;/DisplayText&gt;&lt;record&gt;&lt;rec-number&gt;464&lt;/rec-number&gt;&lt;foreign-keys&gt;&lt;key app="EN" db-id="svp2tfppttpvd4edrv2xaef6vx2fx2vfsade" timestamp="1532332777"&gt;464&lt;/key&gt;&lt;/foreign-keys&gt;&lt;ref-type name="Blog"&gt;56&lt;/ref-type&gt;&lt;contributors&gt;&lt;authors&gt;&lt;author&gt;Moss, Rachel&lt;/author&gt;&lt;/authors&gt;&lt;/contributors&gt;&lt;titles&gt;&lt;title&gt;7 body-positive Instagram accounts to follow for A confidence boost&lt;/title&gt;&lt;secondary-title&gt;HuffPost UK&lt;/secondary-title&gt;&lt;/titles&gt;&lt;volume&gt;2018&lt;/volume&gt;&lt;dates&gt;&lt;year&gt;2017&lt;/year&gt;&lt;/dates&gt;&lt;publisher&gt;HuffPost UK&lt;/publisher&gt;&lt;urls&gt;&lt;related-urls&gt;&lt;url&gt;https://www.huffingtonpost.co.uk/entry/7-body-positive-instagram-accounts-to-follow-for-an-instant-confidence-boost_uk_5a0d6bf0e4b0c0b2f2f7df0e?guccounter=1&lt;/url&gt;&lt;/related-urls&gt;&lt;/urls&gt;&lt;access-date&gt;June&lt;/access-date&gt;&lt;/record&gt;&lt;/Cite&gt;&lt;/EndNote&gt;</w:instrText>
      </w:r>
      <w:r w:rsidR="00A67415" w:rsidRPr="00825AC8">
        <w:rPr>
          <w:rFonts w:eastAsia="Times New Roman"/>
        </w:rPr>
        <w:fldChar w:fldCharType="separate"/>
      </w:r>
      <w:r w:rsidR="00A67415" w:rsidRPr="00825AC8">
        <w:rPr>
          <w:rFonts w:eastAsia="Times New Roman"/>
          <w:noProof/>
        </w:rPr>
        <w:t>(Moss, 2017)</w:t>
      </w:r>
      <w:r w:rsidR="00A67415" w:rsidRPr="00825AC8">
        <w:rPr>
          <w:rFonts w:eastAsia="Times New Roman"/>
        </w:rPr>
        <w:fldChar w:fldCharType="end"/>
      </w:r>
      <w:r w:rsidR="00A67415" w:rsidRPr="00825AC8">
        <w:rPr>
          <w:rFonts w:eastAsia="Times New Roman"/>
        </w:rPr>
        <w:t xml:space="preserve"> and “13 Body-Positive Influencers You Should Follow on Instagram” </w:t>
      </w:r>
      <w:r w:rsidR="00A67415" w:rsidRPr="00825AC8">
        <w:rPr>
          <w:rFonts w:eastAsia="Times New Roman"/>
        </w:rPr>
        <w:fldChar w:fldCharType="begin"/>
      </w:r>
      <w:r w:rsidR="002568C2">
        <w:rPr>
          <w:rFonts w:eastAsia="Times New Roman"/>
        </w:rPr>
        <w:instrText xml:space="preserve"> ADDIN EN.CITE &lt;EndNote&gt;&lt;Cite&gt;&lt;Author&gt;Williams&lt;/Author&gt;&lt;Year&gt;2017&lt;/Year&gt;&lt;RecNum&gt;465&lt;/RecNum&gt;&lt;DisplayText&gt;(Williams &amp;amp; Williams, 2017)&lt;/DisplayText&gt;&lt;record&gt;&lt;rec-number&gt;465&lt;/rec-number&gt;&lt;foreign-keys&gt;&lt;key app="EN" db-id="svp2tfppttpvd4edrv2xaef6vx2fx2vfsade" timestamp="1532333486"&gt;465&lt;/key&gt;&lt;/foreign-keys&gt;&lt;ref-type name="Blog"&gt;56&lt;/ref-type&gt;&lt;contributors&gt;&lt;authors&gt;&lt;author&gt;Williams, Lashauna&lt;/author&gt;&lt;author&gt;Williams, Rachel&lt;/author&gt;&lt;/authors&gt;&lt;/contributors&gt;&lt;titles&gt;&lt;title&gt;13 body-positive influencers you should follow on Instagram&lt;/title&gt;&lt;secondary-title&gt;InStyle&lt;/secondary-title&gt;&lt;/titles&gt;&lt;volume&gt;2018&lt;/volume&gt;&lt;dates&gt;&lt;year&gt;2017&lt;/year&gt;&lt;/dates&gt;&lt;publisher&gt;InStyle&lt;/publisher&gt;&lt;urls&gt;&lt;related-urls&gt;&lt;url&gt;https://www.instyle.com/reviews-coverage/social-media/body-positive-influencers-instagram-follow&lt;/url&gt;&lt;/related-urls&gt;&lt;/urls&gt;&lt;/record&gt;&lt;/Cite&gt;&lt;/EndNote&gt;</w:instrText>
      </w:r>
      <w:r w:rsidR="00A67415" w:rsidRPr="00825AC8">
        <w:rPr>
          <w:rFonts w:eastAsia="Times New Roman"/>
        </w:rPr>
        <w:fldChar w:fldCharType="separate"/>
      </w:r>
      <w:r w:rsidR="00A67415" w:rsidRPr="00825AC8">
        <w:rPr>
          <w:rFonts w:eastAsia="Times New Roman"/>
          <w:noProof/>
        </w:rPr>
        <w:t>(Williams &amp; Williams, 2017)</w:t>
      </w:r>
      <w:r w:rsidR="00A67415" w:rsidRPr="00825AC8">
        <w:rPr>
          <w:rFonts w:eastAsia="Times New Roman"/>
        </w:rPr>
        <w:fldChar w:fldCharType="end"/>
      </w:r>
      <w:r w:rsidR="00A67415" w:rsidRPr="00825AC8">
        <w:rPr>
          <w:rFonts w:eastAsia="Times New Roman"/>
        </w:rPr>
        <w:t>.</w:t>
      </w:r>
    </w:p>
    <w:p w14:paraId="1054B32F" w14:textId="0EBC1177" w:rsidR="002955AF" w:rsidRPr="00825AC8" w:rsidRDefault="00764D46" w:rsidP="001C6608">
      <w:pPr>
        <w:spacing w:line="480" w:lineRule="auto"/>
        <w:outlineLvl w:val="0"/>
        <w:rPr>
          <w:rFonts w:eastAsia="Times New Roman"/>
          <w:b/>
        </w:rPr>
      </w:pPr>
      <w:r>
        <w:rPr>
          <w:rFonts w:eastAsia="Times New Roman"/>
          <w:b/>
        </w:rPr>
        <w:t xml:space="preserve">1.3. </w:t>
      </w:r>
      <w:r w:rsidR="002955AF" w:rsidRPr="00825AC8">
        <w:rPr>
          <w:rFonts w:eastAsia="Times New Roman"/>
          <w:b/>
        </w:rPr>
        <w:t>Positive Body Image in Research</w:t>
      </w:r>
    </w:p>
    <w:p w14:paraId="44FB4319" w14:textId="44320944" w:rsidR="00C97E94" w:rsidRPr="00825AC8" w:rsidRDefault="002955AF" w:rsidP="00B657FE">
      <w:pPr>
        <w:spacing w:line="480" w:lineRule="auto"/>
        <w:ind w:firstLine="720"/>
        <w:rPr>
          <w:rFonts w:eastAsia="Times New Roman"/>
        </w:rPr>
      </w:pPr>
      <w:r w:rsidRPr="00825AC8">
        <w:rPr>
          <w:rFonts w:eastAsia="Times New Roman"/>
        </w:rPr>
        <w:t xml:space="preserve">This shift towards positive body image has also been reflected in the body image scholarship. In the last decade, the body image literature has begun to embrace a more </w:t>
      </w:r>
      <w:r w:rsidRPr="00825AC8">
        <w:rPr>
          <w:rFonts w:eastAsia="Times New Roman"/>
        </w:rPr>
        <w:lastRenderedPageBreak/>
        <w:t xml:space="preserve">holistic understanding of body image by moving beyond a singular focus on body image </w:t>
      </w:r>
      <w:r w:rsidRPr="00825AC8">
        <w:rPr>
          <w:rFonts w:eastAsia="Times New Roman"/>
          <w:i/>
        </w:rPr>
        <w:t>disturbance</w:t>
      </w:r>
      <w:r w:rsidRPr="00825AC8">
        <w:rPr>
          <w:rFonts w:eastAsia="Times New Roman"/>
        </w:rPr>
        <w:t xml:space="preserve"> and investigating the concept of </w:t>
      </w:r>
      <w:r w:rsidRPr="00825AC8">
        <w:rPr>
          <w:rFonts w:eastAsia="Times New Roman"/>
          <w:i/>
        </w:rPr>
        <w:t xml:space="preserve">positive </w:t>
      </w:r>
      <w:r w:rsidRPr="00825AC8">
        <w:rPr>
          <w:rFonts w:eastAsia="Times New Roman"/>
        </w:rPr>
        <w:t xml:space="preserve">body image </w:t>
      </w:r>
      <w:r w:rsidRPr="00825AC8">
        <w:rPr>
          <w:rFonts w:eastAsia="Times New Roman"/>
        </w:rPr>
        <w:fldChar w:fldCharType="begin"/>
      </w:r>
      <w:r w:rsidR="000D5478">
        <w:rPr>
          <w:rFonts w:eastAsia="Times New Roman"/>
        </w:rPr>
        <w:instrText xml:space="preserve"> ADDIN EN.CITE &lt;EndNote&gt;&lt;Cite&gt;&lt;Author&gt;Tylka&lt;/Author&gt;&lt;Year&gt;2012&lt;/Year&gt;&lt;RecNum&gt;417&lt;/RecNum&gt;&lt;DisplayText&gt;(Tylka, 2012, 2018)&lt;/DisplayText&gt;&lt;record&gt;&lt;rec-number&gt;417&lt;/rec-number&gt;&lt;foreign-keys&gt;&lt;key app="EN" db-id="svp2tfppttpvd4edrv2xaef6vx2fx2vfsade" timestamp="1515046585"&gt;417&lt;/key&gt;&lt;/foreign-keys&gt;&lt;ref-type name="Book Section"&gt;5&lt;/ref-type&gt;&lt;contributors&gt;&lt;authors&gt;&lt;author&gt;Tylka, Tracy L&lt;/author&gt;&lt;/authors&gt;&lt;secondary-authors&gt;&lt;author&gt;T. F. Cash&lt;/author&gt;&lt;/secondary-authors&gt;&lt;/contributors&gt;&lt;titles&gt;&lt;title&gt;Positive psychology perspectives on body image&lt;/title&gt;&lt;secondary-title&gt;Encyclopedia of body image and human appearance&lt;/secondary-title&gt;&lt;/titles&gt;&lt;pages&gt;657-663&lt;/pages&gt;&lt;volume&gt;2&lt;/volume&gt;&lt;dates&gt;&lt;year&gt;2012&lt;/year&gt;&lt;/dates&gt;&lt;pub-location&gt;San Diego, CA&lt;/pub-location&gt;&lt;publisher&gt;Academic Press&lt;/publisher&gt;&lt;urls&gt;&lt;/urls&gt;&lt;/record&gt;&lt;/Cite&gt;&lt;Cite&gt;&lt;Author&gt;Tylka&lt;/Author&gt;&lt;Year&gt;2018&lt;/Year&gt;&lt;RecNum&gt;547&lt;/RecNum&gt;&lt;record&gt;&lt;rec-number&gt;547&lt;/rec-number&gt;&lt;foreign-keys&gt;&lt;key app="EN" db-id="svp2tfppttpvd4edrv2xaef6vx2fx2vfsade" timestamp="1549237191"&gt;547&lt;/key&gt;&lt;/foreign-keys&gt;&lt;ref-type name="Book Section"&gt;5&lt;/ref-type&gt;&lt;contributors&gt;&lt;authors&gt;&lt;author&gt;Tylka, Tracy L&lt;/author&gt;&lt;/authors&gt;&lt;secondary-authors&gt;&lt;author&gt;E. A. Daniels&lt;/author&gt;&lt;author&gt;M. M. Gillen&lt;/author&gt;&lt;author&gt;C. H. Markey&lt;/author&gt;&lt;/secondary-authors&gt;&lt;/contributors&gt;&lt;titles&gt;&lt;title&gt;Overview of the field of positive body image&lt;/title&gt;&lt;secondary-title&gt;The body positive: Understanding and improving body image in science and practice&lt;/secondary-title&gt;&lt;/titles&gt;&lt;pages&gt;6-33&lt;/pages&gt;&lt;dates&gt;&lt;year&gt;2018&lt;/year&gt;&lt;/dates&gt;&lt;pub-location&gt;New York, NY&lt;/pub-location&gt;&lt;publisher&gt;Cambridge University Press&lt;/publisher&gt;&lt;isbn&gt;1108317596&lt;/isbn&gt;&lt;urls&gt;&lt;/urls&gt;&lt;/record&gt;&lt;/Cite&gt;&lt;/EndNote&gt;</w:instrText>
      </w:r>
      <w:r w:rsidRPr="00825AC8">
        <w:rPr>
          <w:rFonts w:eastAsia="Times New Roman"/>
        </w:rPr>
        <w:fldChar w:fldCharType="separate"/>
      </w:r>
      <w:r w:rsidR="000D5478">
        <w:rPr>
          <w:rFonts w:eastAsia="Times New Roman"/>
          <w:noProof/>
        </w:rPr>
        <w:t>(Tylka, 2012, 2018)</w:t>
      </w:r>
      <w:r w:rsidRPr="00825AC8">
        <w:rPr>
          <w:rFonts w:eastAsia="Times New Roman"/>
        </w:rPr>
        <w:fldChar w:fldCharType="end"/>
      </w:r>
      <w:r w:rsidRPr="00825AC8">
        <w:rPr>
          <w:rFonts w:eastAsia="Times New Roman"/>
        </w:rPr>
        <w:t xml:space="preserve">. </w:t>
      </w:r>
      <w:r w:rsidR="007E1968" w:rsidRPr="00825AC8">
        <w:rPr>
          <w:rFonts w:eastAsia="Times New Roman"/>
        </w:rPr>
        <w:t xml:space="preserve">Positive body image </w:t>
      </w:r>
      <w:r w:rsidR="00AA0E4E" w:rsidRPr="00825AC8">
        <w:rPr>
          <w:rFonts w:eastAsia="Times New Roman"/>
        </w:rPr>
        <w:t xml:space="preserve">has been defined as an overarching love and respect for the body, consisting </w:t>
      </w:r>
      <w:r w:rsidR="008D3BC5" w:rsidRPr="00825AC8">
        <w:rPr>
          <w:rFonts w:eastAsia="Times New Roman"/>
        </w:rPr>
        <w:t>of six core components:</w:t>
      </w:r>
      <w:r w:rsidR="00D13E36" w:rsidRPr="00825AC8">
        <w:rPr>
          <w:rFonts w:eastAsia="Times New Roman"/>
        </w:rPr>
        <w:t xml:space="preserve"> </w:t>
      </w:r>
      <w:r w:rsidR="00764D46">
        <w:rPr>
          <w:rFonts w:eastAsia="Times New Roman"/>
        </w:rPr>
        <w:t>(</w:t>
      </w:r>
      <w:r w:rsidR="00D13E36" w:rsidRPr="00825AC8">
        <w:rPr>
          <w:rFonts w:eastAsia="Times New Roman"/>
        </w:rPr>
        <w:t>1) body appreciation</w:t>
      </w:r>
      <w:r w:rsidR="00B657FE" w:rsidRPr="00825AC8">
        <w:rPr>
          <w:rFonts w:eastAsia="Times New Roman"/>
        </w:rPr>
        <w:t xml:space="preserve"> (gratitude for the function, health</w:t>
      </w:r>
      <w:r w:rsidR="00764D46">
        <w:rPr>
          <w:rFonts w:eastAsia="Times New Roman"/>
        </w:rPr>
        <w:t>,</w:t>
      </w:r>
      <w:r w:rsidR="00B657FE" w:rsidRPr="00825AC8">
        <w:rPr>
          <w:rFonts w:eastAsia="Times New Roman"/>
        </w:rPr>
        <w:t xml:space="preserve"> and unique features of the body)</w:t>
      </w:r>
      <w:r w:rsidR="00D13E36" w:rsidRPr="00825AC8">
        <w:rPr>
          <w:rFonts w:eastAsia="Times New Roman"/>
        </w:rPr>
        <w:t xml:space="preserve">, </w:t>
      </w:r>
      <w:r w:rsidR="00764D46">
        <w:rPr>
          <w:rFonts w:eastAsia="Times New Roman"/>
        </w:rPr>
        <w:t>(</w:t>
      </w:r>
      <w:r w:rsidR="00D13E36" w:rsidRPr="00825AC8">
        <w:rPr>
          <w:rFonts w:eastAsia="Times New Roman"/>
        </w:rPr>
        <w:t>2) body acceptance and love</w:t>
      </w:r>
      <w:r w:rsidR="00B657FE" w:rsidRPr="00825AC8">
        <w:rPr>
          <w:rFonts w:eastAsia="Times New Roman"/>
        </w:rPr>
        <w:t xml:space="preserve"> (accepting aspects of the body that are inconsistent with idealised media images)</w:t>
      </w:r>
      <w:r w:rsidR="00D13E36" w:rsidRPr="00825AC8">
        <w:rPr>
          <w:rFonts w:eastAsia="Times New Roman"/>
        </w:rPr>
        <w:t xml:space="preserve">, </w:t>
      </w:r>
      <w:r w:rsidR="00764D46">
        <w:rPr>
          <w:rFonts w:eastAsia="Times New Roman"/>
        </w:rPr>
        <w:t>(</w:t>
      </w:r>
      <w:r w:rsidR="00D13E36" w:rsidRPr="00825AC8">
        <w:rPr>
          <w:rFonts w:eastAsia="Times New Roman"/>
        </w:rPr>
        <w:t>3) conceptualising beauty broadly</w:t>
      </w:r>
      <w:r w:rsidR="00B657FE" w:rsidRPr="00825AC8">
        <w:rPr>
          <w:rFonts w:eastAsia="Times New Roman"/>
        </w:rPr>
        <w:t xml:space="preserve"> (perceiving beauty based on a variety of appearances and internal characteristics)</w:t>
      </w:r>
      <w:r w:rsidR="00D13E36" w:rsidRPr="00825AC8">
        <w:rPr>
          <w:rFonts w:eastAsia="Times New Roman"/>
        </w:rPr>
        <w:t xml:space="preserve">, </w:t>
      </w:r>
      <w:r w:rsidR="00764D46">
        <w:rPr>
          <w:rFonts w:eastAsia="Times New Roman"/>
        </w:rPr>
        <w:t>(</w:t>
      </w:r>
      <w:r w:rsidR="00D13E36" w:rsidRPr="00825AC8">
        <w:rPr>
          <w:rFonts w:eastAsia="Times New Roman"/>
        </w:rPr>
        <w:t>4) adaptive investment in body</w:t>
      </w:r>
      <w:r w:rsidR="00EE2222">
        <w:rPr>
          <w:rFonts w:eastAsia="Times New Roman"/>
        </w:rPr>
        <w:t xml:space="preserve"> </w:t>
      </w:r>
      <w:r w:rsidR="00D13E36" w:rsidRPr="00825AC8">
        <w:rPr>
          <w:rFonts w:eastAsia="Times New Roman"/>
        </w:rPr>
        <w:t>care</w:t>
      </w:r>
      <w:r w:rsidR="00D13E36" w:rsidRPr="00825AC8">
        <w:rPr>
          <w:rStyle w:val="FootnoteReference"/>
          <w:rFonts w:eastAsia="Times New Roman"/>
        </w:rPr>
        <w:footnoteReference w:id="2"/>
      </w:r>
      <w:r w:rsidR="00B657FE" w:rsidRPr="00825AC8">
        <w:rPr>
          <w:rFonts w:eastAsia="Times New Roman"/>
        </w:rPr>
        <w:t xml:space="preserve"> (tending to the body’s needs </w:t>
      </w:r>
      <w:r w:rsidR="00661B6E" w:rsidRPr="00825AC8">
        <w:rPr>
          <w:rFonts w:eastAsia="Times New Roman"/>
        </w:rPr>
        <w:t xml:space="preserve">through </w:t>
      </w:r>
      <w:r w:rsidR="00B657FE" w:rsidRPr="00825AC8">
        <w:rPr>
          <w:rFonts w:eastAsia="Times New Roman"/>
        </w:rPr>
        <w:t>exercise, sleep, hydration</w:t>
      </w:r>
      <w:r w:rsidR="00661B6E" w:rsidRPr="00825AC8">
        <w:rPr>
          <w:rFonts w:eastAsia="Times New Roman"/>
        </w:rPr>
        <w:t xml:space="preserve"> etc.</w:t>
      </w:r>
      <w:r w:rsidR="00B657FE" w:rsidRPr="00825AC8">
        <w:rPr>
          <w:rFonts w:eastAsia="Times New Roman"/>
        </w:rPr>
        <w:t>)</w:t>
      </w:r>
      <w:r w:rsidR="00D13E36" w:rsidRPr="00825AC8">
        <w:rPr>
          <w:rFonts w:eastAsia="Times New Roman"/>
        </w:rPr>
        <w:t xml:space="preserve">, </w:t>
      </w:r>
      <w:r w:rsidR="00764D46">
        <w:rPr>
          <w:rFonts w:eastAsia="Times New Roman"/>
        </w:rPr>
        <w:t>(</w:t>
      </w:r>
      <w:r w:rsidR="00D13E36" w:rsidRPr="00825AC8">
        <w:rPr>
          <w:rFonts w:eastAsia="Times New Roman"/>
        </w:rPr>
        <w:t>5)</w:t>
      </w:r>
      <w:r w:rsidR="007B52DD" w:rsidRPr="00825AC8">
        <w:rPr>
          <w:rFonts w:eastAsia="Times New Roman"/>
        </w:rPr>
        <w:t xml:space="preserve"> inner positivity</w:t>
      </w:r>
      <w:r w:rsidR="00B657FE" w:rsidRPr="00825AC8">
        <w:rPr>
          <w:rFonts w:eastAsia="Times New Roman"/>
        </w:rPr>
        <w:t xml:space="preserve"> (feeling beautiful on th</w:t>
      </w:r>
      <w:r w:rsidR="00256C8B" w:rsidRPr="00825AC8">
        <w:rPr>
          <w:rFonts w:eastAsia="Times New Roman"/>
        </w:rPr>
        <w:t>e</w:t>
      </w:r>
      <w:r w:rsidR="00B657FE" w:rsidRPr="00825AC8">
        <w:rPr>
          <w:rFonts w:eastAsia="Times New Roman"/>
        </w:rPr>
        <w:t xml:space="preserve"> inside which may radiate to the external appearance and behaviour</w:t>
      </w:r>
      <w:r w:rsidR="00764D46">
        <w:rPr>
          <w:rFonts w:eastAsia="Times New Roman"/>
        </w:rPr>
        <w:t>,</w:t>
      </w:r>
      <w:r w:rsidR="00B657FE" w:rsidRPr="00825AC8">
        <w:rPr>
          <w:rFonts w:eastAsia="Times New Roman"/>
        </w:rPr>
        <w:t xml:space="preserve"> e.g.</w:t>
      </w:r>
      <w:r w:rsidR="00256C8B" w:rsidRPr="00825AC8">
        <w:rPr>
          <w:rFonts w:eastAsia="Times New Roman"/>
        </w:rPr>
        <w:t>,</w:t>
      </w:r>
      <w:r w:rsidR="00B657FE" w:rsidRPr="00825AC8">
        <w:rPr>
          <w:rFonts w:eastAsia="Times New Roman"/>
        </w:rPr>
        <w:t xml:space="preserve"> kindness, mindfulness)</w:t>
      </w:r>
      <w:r w:rsidR="007B52DD" w:rsidRPr="00825AC8">
        <w:rPr>
          <w:rFonts w:eastAsia="Times New Roman"/>
        </w:rPr>
        <w:t xml:space="preserve">, and </w:t>
      </w:r>
      <w:r w:rsidR="00764D46">
        <w:rPr>
          <w:rFonts w:eastAsia="Times New Roman"/>
        </w:rPr>
        <w:t>(</w:t>
      </w:r>
      <w:r w:rsidR="007B52DD" w:rsidRPr="00825AC8">
        <w:rPr>
          <w:rFonts w:eastAsia="Times New Roman"/>
        </w:rPr>
        <w:t xml:space="preserve">6) </w:t>
      </w:r>
      <w:r w:rsidR="0011369C" w:rsidRPr="00825AC8">
        <w:rPr>
          <w:rFonts w:eastAsia="Times New Roman"/>
        </w:rPr>
        <w:t>protective filtering of information</w:t>
      </w:r>
      <w:r w:rsidR="00B657FE" w:rsidRPr="00825AC8">
        <w:rPr>
          <w:rFonts w:eastAsia="Times New Roman"/>
        </w:rPr>
        <w:t xml:space="preserve"> (rejecting negative body-related information while accepting positive information)</w:t>
      </w:r>
      <w:r w:rsidR="00C97E94" w:rsidRPr="00825AC8">
        <w:rPr>
          <w:rFonts w:eastAsia="Times New Roman"/>
        </w:rPr>
        <w:t xml:space="preserve"> </w:t>
      </w:r>
      <w:r w:rsidR="00C97E94" w:rsidRPr="00825AC8">
        <w:rPr>
          <w:rFonts w:eastAsia="Times New Roman"/>
        </w:rPr>
        <w:fldChar w:fldCharType="begin">
          <w:fldData xml:space="preserve">PEVuZE5vdGU+PENpdGU+PEF1dGhvcj5UeWxrYTwvQXV0aG9yPjxZZWFyPjIwMTI8L1llYXI+PFJl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</w:fldData>
        </w:fldChar>
      </w:r>
      <w:r w:rsidR="000D5478">
        <w:rPr>
          <w:rFonts w:eastAsia="Times New Roman"/>
        </w:rPr>
        <w:instrText xml:space="preserve"> ADDIN EN.CITE </w:instrText>
      </w:r>
      <w:r w:rsidR="000D5478">
        <w:rPr>
          <w:rFonts w:eastAsia="Times New Roman"/>
        </w:rPr>
        <w:fldChar w:fldCharType="begin">
          <w:fldData xml:space="preserve">PEVuZE5vdGU+PENpdGU+PEF1dGhvcj5UeWxrYTwvQXV0aG9yPjxZZWFyPjIwMTI8L1llYXI+PFJl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</w:fldData>
        </w:fldChar>
      </w:r>
      <w:r w:rsidR="000D5478">
        <w:rPr>
          <w:rFonts w:eastAsia="Times New Roman"/>
        </w:rPr>
        <w:instrText xml:space="preserve"> ADDIN EN.CITE.DATA </w:instrText>
      </w:r>
      <w:r w:rsidR="000D5478">
        <w:rPr>
          <w:rFonts w:eastAsia="Times New Roman"/>
        </w:rPr>
      </w:r>
      <w:r w:rsidR="000D5478">
        <w:rPr>
          <w:rFonts w:eastAsia="Times New Roman"/>
        </w:rPr>
        <w:fldChar w:fldCharType="end"/>
      </w:r>
      <w:r w:rsidR="00C97E94" w:rsidRPr="00825AC8">
        <w:rPr>
          <w:rFonts w:eastAsia="Times New Roman"/>
        </w:rPr>
      </w:r>
      <w:r w:rsidR="00C97E94" w:rsidRPr="00825AC8">
        <w:rPr>
          <w:rFonts w:eastAsia="Times New Roman"/>
        </w:rPr>
        <w:fldChar w:fldCharType="separate"/>
      </w:r>
      <w:r w:rsidR="000D5478">
        <w:rPr>
          <w:rFonts w:eastAsia="Times New Roman"/>
          <w:noProof/>
        </w:rPr>
        <w:t>(Tylka, 2012, 2018; Tylka &amp; Wood-Barcalow, 2015b)</w:t>
      </w:r>
      <w:r w:rsidR="00C97E94" w:rsidRPr="00825AC8">
        <w:rPr>
          <w:rFonts w:eastAsia="Times New Roman"/>
        </w:rPr>
        <w:fldChar w:fldCharType="end"/>
      </w:r>
      <w:r w:rsidR="0011369C" w:rsidRPr="00825AC8">
        <w:rPr>
          <w:rFonts w:eastAsia="Times New Roman"/>
        </w:rPr>
        <w:t xml:space="preserve">. </w:t>
      </w:r>
    </w:p>
    <w:p w14:paraId="446C0BA9" w14:textId="670137B5" w:rsidR="00811B8E" w:rsidRPr="00825AC8" w:rsidRDefault="002B3AA3" w:rsidP="00097F1B">
      <w:pPr>
        <w:spacing w:line="480" w:lineRule="auto"/>
        <w:ind w:firstLine="720"/>
        <w:rPr>
          <w:rFonts w:eastAsia="Times New Roman"/>
        </w:rPr>
      </w:pPr>
      <w:r w:rsidRPr="00825AC8">
        <w:rPr>
          <w:rFonts w:eastAsia="Times New Roman"/>
        </w:rPr>
        <w:t>A growing body of</w:t>
      </w:r>
      <w:r w:rsidR="002955AF" w:rsidRPr="00825AC8">
        <w:rPr>
          <w:rFonts w:eastAsia="Times New Roman"/>
        </w:rPr>
        <w:t xml:space="preserve"> research shows that positive body image is related to greater emotional, psychological</w:t>
      </w:r>
      <w:r w:rsidR="00E918FD" w:rsidRPr="00825AC8">
        <w:rPr>
          <w:rFonts w:eastAsia="Times New Roman"/>
        </w:rPr>
        <w:t>,</w:t>
      </w:r>
      <w:r w:rsidR="002955AF" w:rsidRPr="00825AC8">
        <w:rPr>
          <w:rFonts w:eastAsia="Times New Roman"/>
        </w:rPr>
        <w:t xml:space="preserve"> and social well-being, as well as physical health outcomes </w:t>
      </w:r>
      <w:r w:rsidR="002955AF" w:rsidRPr="00825AC8">
        <w:rPr>
          <w:rFonts w:eastAsia="Times New Roman"/>
        </w:rPr>
        <w:fldChar w:fldCharType="begin">
          <w:fldData xml:space="preserve">PEVuZE5vdGU+PENpdGU+PEF1dGhvcj5BbmRyZXc8L0F1dGhvcj48WWVhcj4yMDE2PC9ZZWFyPjxS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</w:fldData>
        </w:fldChar>
      </w:r>
      <w:r w:rsidR="000D5478">
        <w:rPr>
          <w:rFonts w:eastAsia="Times New Roman"/>
        </w:rPr>
        <w:instrText xml:space="preserve"> ADDIN EN.CITE </w:instrText>
      </w:r>
      <w:r w:rsidR="000D5478">
        <w:rPr>
          <w:rFonts w:eastAsia="Times New Roman"/>
        </w:rPr>
        <w:fldChar w:fldCharType="begin">
          <w:fldData xml:space="preserve">PEVuZE5vdGU+PENpdGU+PEF1dGhvcj5BbmRyZXc8L0F1dGhvcj48WWVhcj4yMDE2PC9ZZWFyPjxS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</w:fldData>
        </w:fldChar>
      </w:r>
      <w:r w:rsidR="000D5478">
        <w:rPr>
          <w:rFonts w:eastAsia="Times New Roman"/>
        </w:rPr>
        <w:instrText xml:space="preserve"> ADDIN EN.CITE.DATA </w:instrText>
      </w:r>
      <w:r w:rsidR="000D5478">
        <w:rPr>
          <w:rFonts w:eastAsia="Times New Roman"/>
        </w:rPr>
      </w:r>
      <w:r w:rsidR="000D5478">
        <w:rPr>
          <w:rFonts w:eastAsia="Times New Roman"/>
        </w:rPr>
        <w:fldChar w:fldCharType="end"/>
      </w:r>
      <w:r w:rsidR="002955AF" w:rsidRPr="00825AC8">
        <w:rPr>
          <w:rFonts w:eastAsia="Times New Roman"/>
        </w:rPr>
      </w:r>
      <w:r w:rsidR="002955AF" w:rsidRPr="00825AC8">
        <w:rPr>
          <w:rFonts w:eastAsia="Times New Roman"/>
        </w:rPr>
        <w:fldChar w:fldCharType="separate"/>
      </w:r>
      <w:r w:rsidR="000D5478">
        <w:rPr>
          <w:rFonts w:eastAsia="Times New Roman"/>
          <w:noProof/>
        </w:rPr>
        <w:t>(Andrew, Tiggemann, &amp; Clark, 2016a, 2016b; Swami, Weis, Barron, &amp; Furnham, 2018; Tylka, 2018)</w:t>
      </w:r>
      <w:r w:rsidR="002955AF" w:rsidRPr="00825AC8">
        <w:rPr>
          <w:rFonts w:eastAsia="Times New Roman"/>
        </w:rPr>
        <w:fldChar w:fldCharType="end"/>
      </w:r>
      <w:r w:rsidR="002955AF" w:rsidRPr="00825AC8">
        <w:rPr>
          <w:rFonts w:eastAsia="Times New Roman"/>
        </w:rPr>
        <w:t>. Moreover, research has found associations between positive body image and adaptive behavioural outcomes</w:t>
      </w:r>
      <w:r w:rsidR="00115ED1" w:rsidRPr="00825AC8">
        <w:rPr>
          <w:rFonts w:eastAsia="Times New Roman"/>
        </w:rPr>
        <w:t>,</w:t>
      </w:r>
      <w:r w:rsidR="002955AF" w:rsidRPr="00825AC8">
        <w:rPr>
          <w:rFonts w:eastAsia="Times New Roman"/>
        </w:rPr>
        <w:t xml:space="preserve"> including healthier eating patterns in adolescent and adult women </w:t>
      </w:r>
      <w:r w:rsidR="002955AF" w:rsidRPr="00825AC8">
        <w:rPr>
          <w:rFonts w:eastAsia="Times New Roman"/>
        </w:rPr>
        <w:fldChar w:fldCharType="begin">
          <w:fldData xml:space="preserve">PEVuZE5vdGU+PENpdGU+PEF1dGhvcj5BbmRyZXc8L0F1dGhvcj48WWVhcj4yMDE0PC9ZZWFyPjxS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</w:fldData>
        </w:fldChar>
      </w:r>
      <w:r w:rsidR="00082C1E">
        <w:rPr>
          <w:rFonts w:eastAsia="Times New Roman"/>
        </w:rPr>
        <w:instrText xml:space="preserve"> ADDIN EN.CITE </w:instrText>
      </w:r>
      <w:r w:rsidR="00082C1E">
        <w:rPr>
          <w:rFonts w:eastAsia="Times New Roman"/>
        </w:rPr>
        <w:fldChar w:fldCharType="begin">
          <w:fldData xml:space="preserve">PEVuZE5vdGU+PENpdGU+PEF1dGhvcj5BbmRyZXc8L0F1dGhvcj48WWVhcj4yMDE0PC9ZZWFyPjxS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</w:fldData>
        </w:fldChar>
      </w:r>
      <w:r w:rsidR="00082C1E">
        <w:rPr>
          <w:rFonts w:eastAsia="Times New Roman"/>
        </w:rPr>
        <w:instrText xml:space="preserve"> ADDIN EN.CITE.DATA </w:instrText>
      </w:r>
      <w:r w:rsidR="00082C1E">
        <w:rPr>
          <w:rFonts w:eastAsia="Times New Roman"/>
        </w:rPr>
      </w:r>
      <w:r w:rsidR="00082C1E">
        <w:rPr>
          <w:rFonts w:eastAsia="Times New Roman"/>
        </w:rPr>
        <w:fldChar w:fldCharType="end"/>
      </w:r>
      <w:r w:rsidR="002955AF" w:rsidRPr="00825AC8">
        <w:rPr>
          <w:rFonts w:eastAsia="Times New Roman"/>
        </w:rPr>
      </w:r>
      <w:r w:rsidR="002955AF" w:rsidRPr="00825AC8">
        <w:rPr>
          <w:rFonts w:eastAsia="Times New Roman"/>
        </w:rPr>
        <w:fldChar w:fldCharType="separate"/>
      </w:r>
      <w:r w:rsidR="00082C1E">
        <w:rPr>
          <w:rFonts w:eastAsia="Times New Roman"/>
          <w:noProof/>
        </w:rPr>
        <w:t>(Andrew, Tiggemann, &amp; Clark, 2014; Andrew et al., 2016b; Augustus-Horvath &amp; Tylka, 2011)</w:t>
      </w:r>
      <w:r w:rsidR="002955AF" w:rsidRPr="00825AC8">
        <w:rPr>
          <w:rFonts w:eastAsia="Times New Roman"/>
        </w:rPr>
        <w:fldChar w:fldCharType="end"/>
      </w:r>
      <w:r w:rsidR="002955AF" w:rsidRPr="00825AC8">
        <w:rPr>
          <w:rFonts w:eastAsia="Times New Roman"/>
        </w:rPr>
        <w:t xml:space="preserve">, prosocial behaviour and self-care </w:t>
      </w:r>
      <w:r w:rsidR="002955AF" w:rsidRPr="00825AC8">
        <w:rPr>
          <w:rFonts w:eastAsia="Times New Roman"/>
        </w:rPr>
        <w:fldChar w:fldCharType="begin"/>
      </w:r>
      <w:r w:rsidR="00162B27" w:rsidRPr="00825AC8">
        <w:rPr>
          <w:rFonts w:eastAsia="Times New Roman"/>
        </w:rPr>
        <w:instrText xml:space="preserve"> ADDIN EN.CITE &lt;EndNote&gt;&lt;Cite&gt;&lt;Author&gt;Tylka&lt;/Author&gt;&lt;Year&gt;2012&lt;/Year&gt;&lt;RecNum&gt;417&lt;/RecNum&gt;&lt;DisplayText&gt;(Tylka, 2012)&lt;/DisplayText&gt;&lt;record&gt;&lt;rec-number&gt;417&lt;/rec-number&gt;&lt;foreign-keys&gt;&lt;key app="EN" db-id="svp2tfppttpvd4edrv2xaef6vx2fx2vfsade" timestamp="1515046585"&gt;417&lt;/key&gt;&lt;/foreign-keys&gt;&lt;ref-type name="Book Section"&gt;5&lt;/ref-type&gt;&lt;contributors&gt;&lt;authors&gt;&lt;author&gt;Tylka, Tracy L&lt;/author&gt;&lt;/authors&gt;&lt;secondary-authors&gt;&lt;author&gt;T. F. Cash&lt;/author&gt;&lt;/secondary-authors&gt;&lt;/contributors&gt;&lt;titles&gt;&lt;title&gt;Positive psychology perspectives on body image&lt;/title&gt;&lt;secondary-title&gt;Encyclopedia of body image and human appearance&lt;/secondary-title&gt;&lt;/titles&gt;&lt;pages&gt;657-663&lt;/pages&gt;&lt;volume&gt;2&lt;/volume&gt;&lt;dates&gt;&lt;year&gt;2012&lt;/year&gt;&lt;/dates&gt;&lt;pub-location&gt;San Diego, CA&lt;/pub-location&gt;&lt;publisher&gt;Academic Press&lt;/publisher&gt;&lt;urls&gt;&lt;/urls&gt;&lt;/record&gt;&lt;/Cite&gt;&lt;/EndNote&gt;</w:instrText>
      </w:r>
      <w:r w:rsidR="002955AF" w:rsidRPr="00825AC8">
        <w:rPr>
          <w:rFonts w:eastAsia="Times New Roman"/>
        </w:rPr>
        <w:fldChar w:fldCharType="separate"/>
      </w:r>
      <w:r w:rsidR="002955AF" w:rsidRPr="00825AC8">
        <w:rPr>
          <w:rFonts w:eastAsia="Times New Roman"/>
          <w:noProof/>
        </w:rPr>
        <w:t>(Tylka, 2012)</w:t>
      </w:r>
      <w:r w:rsidR="002955AF" w:rsidRPr="00825AC8">
        <w:rPr>
          <w:rFonts w:eastAsia="Times New Roman"/>
        </w:rPr>
        <w:fldChar w:fldCharType="end"/>
      </w:r>
      <w:r w:rsidR="002955AF" w:rsidRPr="00825AC8">
        <w:rPr>
          <w:rFonts w:eastAsia="Times New Roman"/>
        </w:rPr>
        <w:t xml:space="preserve">, increased exercise frequency </w:t>
      </w:r>
      <w:r w:rsidR="002955AF" w:rsidRPr="00825AC8">
        <w:rPr>
          <w:rFonts w:eastAsia="Times New Roman"/>
        </w:rPr>
        <w:fldChar w:fldCharType="begin"/>
      </w:r>
      <w:r w:rsidR="00162B27" w:rsidRPr="00825AC8">
        <w:rPr>
          <w:rFonts w:eastAsia="Times New Roman"/>
        </w:rPr>
        <w:instrText xml:space="preserve"> ADDIN EN.CITE &lt;EndNote&gt;&lt;Cite&gt;&lt;Author&gt;Homan&lt;/Author&gt;&lt;Year&gt;2014&lt;/Year&gt;&lt;RecNum&gt;426&lt;/RecNum&gt;&lt;DisplayText&gt;(Homan &amp;amp; Tylka, 2014)&lt;/DisplayText&gt;&lt;record&gt;&lt;rec-number&gt;426&lt;/rec-number&gt;&lt;foreign-keys&gt;&lt;key app="EN" db-id="svp2tfppttpvd4edrv2xaef6vx2fx2vfsade" timestamp="1515391647"&gt;426&lt;/key&gt;&lt;/foreign-keys&gt;&lt;ref-type name="Journal Article"&gt;17&lt;/ref-type&gt;&lt;contributors&gt;&lt;authors&gt;&lt;author&gt;Homan, Kristin J&lt;/author&gt;&lt;author&gt;Tylka, Tracy L&lt;/author&gt;&lt;/authors&gt;&lt;/contributors&gt;&lt;auth-address&gt;Grove City Coll, Dept Psychol, Grove City, PA USA&amp;#xD;Ohio State Univ, Dept Psychol, Marion, OH USA&lt;/auth-address&gt;&lt;titles&gt;&lt;title&gt;Appearance-based exercise motivation moderates the relationship between exercise frequency and positive body image&lt;/title&gt;&lt;secondary-title&gt;Body Image&lt;/secondary-title&gt;&lt;alt-title&gt;Body Image&lt;/alt-title&gt;&lt;/titles&gt;&lt;periodical&gt;&lt;full-title&gt;Body Image&lt;/full-title&gt;&lt;/periodical&gt;&lt;alt-periodical&gt;&lt;full-title&gt;Body Image&lt;/full-title&gt;&lt;/alt-periodical&gt;&lt;pages&gt;101-108&lt;/pages&gt;&lt;volume&gt;11&lt;/volume&gt;&lt;number&gt;2&lt;/number&gt;&lt;keywords&gt;&lt;keyword&gt;exercise&lt;/keyword&gt;&lt;keyword&gt;exercise motivation&lt;/keyword&gt;&lt;keyword&gt;positive body image&lt;/keyword&gt;&lt;keyword&gt;body appreciation&lt;/keyword&gt;&lt;keyword&gt;body function&lt;/keyword&gt;&lt;keyword&gt;physical-exercise&lt;/keyword&gt;&lt;keyword&gt;eating-disorders&lt;/keyword&gt;&lt;keyword&gt;metaanalysis&lt;/keyword&gt;&lt;keyword&gt;weight&lt;/keyword&gt;&lt;keyword&gt;women&lt;/keyword&gt;&lt;keyword&gt;item&lt;/keyword&gt;&lt;keyword&gt;dissatisfaction&lt;/keyword&gt;&lt;keyword&gt;questionnaires&lt;/keyword&gt;&lt;keyword&gt;validation&lt;/keyword&gt;&lt;keyword&gt;responses&lt;/keyword&gt;&lt;/keywords&gt;&lt;dates&gt;&lt;year&gt;2014&lt;/year&gt;&lt;pub-dates&gt;&lt;date&gt;Mar&lt;/date&gt;&lt;/pub-dates&gt;&lt;/dates&gt;&lt;isbn&gt;1740-1445&lt;/isbn&gt;&lt;accession-num&gt;WOS:000335104800001&lt;/accession-num&gt;&lt;urls&gt;&lt;related-urls&gt;&lt;url&gt;&amp;lt;Go to ISI&amp;gt;://WOS:000335104800001&lt;/url&gt;&lt;/related-urls&gt;&lt;/urls&gt;&lt;electronic-resource-num&gt;https://dx.doi.org/10.1016/j.bodyim.2014.01.003&lt;/electronic-resource-num&gt;&lt;language&gt;English&lt;/language&gt;&lt;/record&gt;&lt;/Cite&gt;&lt;/EndNote&gt;</w:instrText>
      </w:r>
      <w:r w:rsidR="002955AF" w:rsidRPr="00825AC8">
        <w:rPr>
          <w:rFonts w:eastAsia="Times New Roman"/>
        </w:rPr>
        <w:fldChar w:fldCharType="separate"/>
      </w:r>
      <w:r w:rsidR="002955AF" w:rsidRPr="00825AC8">
        <w:rPr>
          <w:rFonts w:eastAsia="Times New Roman"/>
          <w:noProof/>
        </w:rPr>
        <w:t>(Homan &amp; Tylka, 2014)</w:t>
      </w:r>
      <w:r w:rsidR="002955AF" w:rsidRPr="00825AC8">
        <w:rPr>
          <w:rFonts w:eastAsia="Times New Roman"/>
        </w:rPr>
        <w:fldChar w:fldCharType="end"/>
      </w:r>
      <w:r w:rsidR="00706F75">
        <w:rPr>
          <w:rFonts w:eastAsia="Times New Roman"/>
        </w:rPr>
        <w:t>,</w:t>
      </w:r>
      <w:r w:rsidR="002955AF" w:rsidRPr="00825AC8">
        <w:rPr>
          <w:rFonts w:eastAsia="Times New Roman"/>
        </w:rPr>
        <w:t xml:space="preserve"> and improved sexual functioning </w:t>
      </w:r>
      <w:r w:rsidR="002955AF" w:rsidRPr="00825AC8">
        <w:rPr>
          <w:rFonts w:eastAsia="Times New Roman"/>
        </w:rPr>
        <w:fldChar w:fldCharType="begin"/>
      </w:r>
      <w:r w:rsidR="00162B27" w:rsidRPr="00825AC8">
        <w:rPr>
          <w:rFonts w:eastAsia="Times New Roman"/>
        </w:rPr>
        <w:instrText xml:space="preserve"> ADDIN EN.CITE &lt;EndNote&gt;&lt;Cite&gt;&lt;Author&gt;Satinsky&lt;/Author&gt;&lt;Year&gt;2012&lt;/Year&gt;&lt;RecNum&gt;427&lt;/RecNum&gt;&lt;DisplayText&gt;(Satinsky, Reece, Dennis, Sanders, &amp;amp; Bardzell, 2012)&lt;/DisplayText&gt;&lt;record&gt;&lt;rec-number&gt;427&lt;/rec-number&gt;&lt;foreign-keys&gt;&lt;key app="EN" db-id="svp2tfppttpvd4edrv2xaef6vx2fx2vfsade" timestamp="1515391741"&gt;427&lt;/key&gt;&lt;/foreign-keys&gt;&lt;ref-type name="Journal Article"&gt;17&lt;/ref-type&gt;&lt;contributors&gt;&lt;authors&gt;&lt;author&gt;Satinsky, Sonya&lt;/author&gt;&lt;author&gt;Reece, Michael&lt;/author&gt;&lt;author&gt;Dennis, Barbara&lt;/author&gt;&lt;author&gt;Sanders, Stephanie&lt;/author&gt;&lt;author&gt;Bardzell, Shaowen&lt;/author&gt;&lt;/authors&gt;&lt;/contributors&gt;&lt;auth-address&gt;Department of Health, Sport, and Exercise Sciences, University of Kansas, Lawrence, KS 66045-2378, USA. satinsky@ku.edu&lt;/auth-address&gt;&lt;titles&gt;&lt;title&gt;An assessment of body appreciation and its relationship to sexual function in women&lt;/title&gt;&lt;secondary-title&gt;Body Image&lt;/secondary-title&gt;&lt;/titles&gt;&lt;periodical&gt;&lt;full-title&gt;Body Image&lt;/full-title&gt;&lt;/periodical&gt;&lt;pages&gt;137-144&lt;/pages&gt;&lt;volume&gt;9&lt;/volume&gt;&lt;number&gt;1&lt;/number&gt;&lt;keywords&gt;&lt;keyword&gt;Adolescent&lt;/keyword&gt;&lt;keyword&gt;Adult&lt;/keyword&gt;&lt;keyword&gt;*Body Image&lt;/keyword&gt;&lt;keyword&gt;Body Mass Index&lt;/keyword&gt;&lt;keyword&gt;Body Size&lt;/keyword&gt;&lt;keyword&gt;Female&lt;/keyword&gt;&lt;keyword&gt;*Gender Identity&lt;/keyword&gt;&lt;keyword&gt;Humans&lt;/keyword&gt;&lt;keyword&gt;Internal-External Control&lt;/keyword&gt;&lt;keyword&gt;Middle Aged&lt;/keyword&gt;&lt;keyword&gt;*Self Concept&lt;/keyword&gt;&lt;keyword&gt;Sexuality/*psychology&lt;/keyword&gt;&lt;keyword&gt;Statistics as Topic&lt;/keyword&gt;&lt;keyword&gt;Young Adult&lt;/keyword&gt;&lt;/keywords&gt;&lt;dates&gt;&lt;year&gt;2012&lt;/year&gt;&lt;pub-dates&gt;&lt;date&gt;Jan&lt;/date&gt;&lt;/pub-dates&gt;&lt;/dates&gt;&lt;isbn&gt;1740-1445&lt;/isbn&gt;&lt;accession-num&gt;22018776&lt;/accession-num&gt;&lt;urls&gt;&lt;related-urls&gt;&lt;url&gt;https://www.ncbi.nlm.nih.gov/pubmed/22018776&lt;/url&gt;&lt;/related-urls&gt;&lt;/urls&gt;&lt;electronic-resource-num&gt;https://dx.doi.org/10.1016/j.bodyim.2011.09.007&lt;/electronic-resource-num&gt;&lt;/record&gt;&lt;/Cite&gt;&lt;/EndNote&gt;</w:instrText>
      </w:r>
      <w:r w:rsidR="002955AF" w:rsidRPr="00825AC8">
        <w:rPr>
          <w:rFonts w:eastAsia="Times New Roman"/>
        </w:rPr>
        <w:fldChar w:fldCharType="separate"/>
      </w:r>
      <w:r w:rsidR="002955AF" w:rsidRPr="00825AC8">
        <w:rPr>
          <w:rFonts w:eastAsia="Times New Roman"/>
          <w:noProof/>
        </w:rPr>
        <w:t>(Satinsky, Reece, Dennis, Sanders, &amp; Bardzell, 2012)</w:t>
      </w:r>
      <w:r w:rsidR="002955AF" w:rsidRPr="00825AC8">
        <w:rPr>
          <w:rFonts w:eastAsia="Times New Roman"/>
        </w:rPr>
        <w:fldChar w:fldCharType="end"/>
      </w:r>
      <w:r w:rsidR="002955AF" w:rsidRPr="00825AC8">
        <w:rPr>
          <w:rFonts w:eastAsia="Times New Roman"/>
        </w:rPr>
        <w:t xml:space="preserve">. </w:t>
      </w:r>
    </w:p>
    <w:p w14:paraId="16AF9E25" w14:textId="369A2FFD" w:rsidR="003866AF" w:rsidRPr="00825AC8" w:rsidRDefault="003D7876" w:rsidP="005C2B5E">
      <w:pPr>
        <w:spacing w:line="480" w:lineRule="auto"/>
        <w:ind w:firstLine="720"/>
        <w:rPr>
          <w:rFonts w:eastAsia="Times New Roman"/>
        </w:rPr>
      </w:pPr>
      <w:r w:rsidRPr="00825AC8">
        <w:rPr>
          <w:rFonts w:eastAsia="Times New Roman"/>
        </w:rPr>
        <w:lastRenderedPageBreak/>
        <w:t>Research</w:t>
      </w:r>
      <w:r w:rsidR="00097F1B" w:rsidRPr="00825AC8">
        <w:rPr>
          <w:rFonts w:eastAsia="Times New Roman"/>
        </w:rPr>
        <w:t xml:space="preserve"> based on consumer preferences</w:t>
      </w:r>
      <w:r w:rsidRPr="00825AC8">
        <w:rPr>
          <w:rFonts w:eastAsia="Times New Roman"/>
        </w:rPr>
        <w:t xml:space="preserve"> suggests that providing women with greater diversity of appearances in media images and developing social networks that focus on positive, non-appearance focused qualities, </w:t>
      </w:r>
      <w:r w:rsidR="00097F1B" w:rsidRPr="00825AC8">
        <w:rPr>
          <w:rFonts w:eastAsia="Times New Roman"/>
        </w:rPr>
        <w:t xml:space="preserve">are </w:t>
      </w:r>
      <w:r w:rsidRPr="00825AC8">
        <w:rPr>
          <w:rFonts w:eastAsia="Times New Roman"/>
        </w:rPr>
        <w:t>worthwhile avenues to promote positive body image</w:t>
      </w:r>
      <w:r w:rsidR="00097F1B" w:rsidRPr="00825AC8">
        <w:rPr>
          <w:rFonts w:eastAsia="Times New Roman"/>
        </w:rPr>
        <w:t xml:space="preserve"> at a macro-level </w:t>
      </w:r>
      <w:r w:rsidR="00097F1B" w:rsidRPr="00825AC8">
        <w:rPr>
          <w:rFonts w:eastAsia="Times New Roman"/>
        </w:rPr>
        <w:fldChar w:fldCharType="begin"/>
      </w:r>
      <w:r w:rsidR="00162B27" w:rsidRPr="00825AC8">
        <w:rPr>
          <w:rFonts w:eastAsia="Times New Roman"/>
        </w:rPr>
        <w:instrText xml:space="preserve"> ADDIN EN.CITE &lt;EndNote&gt;&lt;Cite&gt;&lt;Author&gt;Paraskeva&lt;/Author&gt;&lt;Year&gt;2017&lt;/Year&gt;&lt;RecNum&gt;481&lt;/RecNum&gt;&lt;DisplayText&gt;(Paraskeva, Lewis-Smith, &amp;amp; Diedrichs, 2017)&lt;/DisplayText&gt;&lt;record&gt;&lt;rec-number&gt;481&lt;/rec-number&gt;&lt;foreign-keys&gt;&lt;key app="EN" db-id="svp2tfppttpvd4edrv2xaef6vx2fx2vfsade" timestamp="1535500953"&gt;481&lt;/key&gt;&lt;/foreign-keys&gt;&lt;ref-type name="Journal Article"&gt;17&lt;/ref-type&gt;&lt;contributors&gt;&lt;authors&gt;&lt;author&gt;Paraskeva, Nicole&lt;/author&gt;&lt;author&gt;Lewis-Smith, Helena&lt;/author&gt;&lt;author&gt;Diedrichs, Phillippa C&lt;/author&gt;&lt;/authors&gt;&lt;/contributors&gt;&lt;titles&gt;&lt;title&gt;Consumer opinion on social policy approaches to promoting positive body image: Airbrushed media images and disclaimer labels&lt;/title&gt;&lt;secondary-title&gt;Journal of Health Psychology&lt;/secondary-title&gt;&lt;/titles&gt;&lt;periodical&gt;&lt;full-title&gt;Journal of Health Psychology&lt;/full-title&gt;&lt;/periodical&gt;&lt;pages&gt;164-175&lt;/pages&gt;&lt;volume&gt;22&lt;/volume&gt;&lt;number&gt;2&lt;/number&gt;&lt;dates&gt;&lt;year&gt;2017&lt;/year&gt;&lt;/dates&gt;&lt;isbn&gt;1359-1053&lt;/isbn&gt;&lt;urls&gt;&lt;/urls&gt;&lt;electronic-resource-num&gt;http://dx.doi.org/10.1177/1359105315597052&lt;/electronic-resource-num&gt;&lt;/record&gt;&lt;/Cite&gt;&lt;/EndNote&gt;</w:instrText>
      </w:r>
      <w:r w:rsidR="00097F1B" w:rsidRPr="00825AC8">
        <w:rPr>
          <w:rFonts w:eastAsia="Times New Roman"/>
        </w:rPr>
        <w:fldChar w:fldCharType="separate"/>
      </w:r>
      <w:r w:rsidR="00097F1B" w:rsidRPr="00825AC8">
        <w:rPr>
          <w:rFonts w:eastAsia="Times New Roman"/>
          <w:noProof/>
        </w:rPr>
        <w:t>(Paraskeva, Lewis-Smith, &amp; Diedrichs, 2017)</w:t>
      </w:r>
      <w:r w:rsidR="00097F1B" w:rsidRPr="00825AC8">
        <w:rPr>
          <w:rFonts w:eastAsia="Times New Roman"/>
        </w:rPr>
        <w:fldChar w:fldCharType="end"/>
      </w:r>
      <w:r w:rsidR="00097F1B" w:rsidRPr="00825AC8">
        <w:rPr>
          <w:rFonts w:eastAsia="Times New Roman"/>
        </w:rPr>
        <w:t xml:space="preserve">. </w:t>
      </w:r>
      <w:r w:rsidR="005C2B5E" w:rsidRPr="00825AC8">
        <w:rPr>
          <w:rFonts w:eastAsia="Times New Roman"/>
        </w:rPr>
        <w:t xml:space="preserve">Qualitative research has shown that individuals with a positive body image tend to interpret appearance-related information in a body-protective manner, internalising positive information and rejecting or reframing negative information </w:t>
      </w:r>
      <w:r w:rsidR="005C2B5E" w:rsidRPr="00825AC8">
        <w:rPr>
          <w:rFonts w:eastAsia="Times New Roman"/>
        </w:rPr>
        <w:fldChar w:fldCharType="begin"/>
      </w:r>
      <w:r w:rsidR="00162B27" w:rsidRPr="00825AC8">
        <w:rPr>
          <w:rFonts w:eastAsia="Times New Roman"/>
        </w:rPr>
        <w:instrText xml:space="preserve"> ADDIN EN.CITE &lt;EndNote&gt;&lt;Cite&gt;&lt;Author&gt;Holmqvist&lt;/Author&gt;&lt;Year&gt;2012&lt;/Year&gt;&lt;RecNum&gt;278&lt;/RecNum&gt;&lt;DisplayText&gt;(Holmqvist &amp;amp; Frisén, 2012; Wood-Barcalow, Tylka, &amp;amp; Augustus-Horvath, 2010)&lt;/DisplayText&gt;&lt;record&gt;&lt;rec-number&gt;278&lt;/rec-number&gt;&lt;foreign-keys&gt;&lt;key app="EN" db-id="svp2tfppttpvd4edrv2xaef6vx2fx2vfsade" timestamp="1481527635"&gt;278&lt;/key&gt;&lt;/foreign-keys&gt;&lt;ref-type name="Journal Article"&gt;17&lt;/ref-type&gt;&lt;contributors&gt;&lt;authors&gt;&lt;author&gt;Holmqvist, Kristina&lt;/author&gt;&lt;author&gt;Frisén, Ann&lt;/author&gt;&lt;/authors&gt;&lt;/contributors&gt;&lt;titles&gt;&lt;title&gt;“I bet they aren’t that perfect in reality:” Appearance ideals viewed from the perspective of adolescents with a positive body image&lt;/title&gt;&lt;secondary-title&gt;Body Image&lt;/secondary-title&gt;&lt;/titles&gt;&lt;periodical&gt;&lt;full-title&gt;Body Image&lt;/full-title&gt;&lt;/periodical&gt;&lt;pages&gt;388-395&lt;/pages&gt;&lt;volume&gt;9&lt;/volume&gt;&lt;number&gt;3&lt;/number&gt;&lt;dates&gt;&lt;year&gt;2012&lt;/year&gt;&lt;/dates&gt;&lt;isbn&gt;1740-1445&lt;/isbn&gt;&lt;urls&gt;&lt;/urls&gt;&lt;electronic-resource-num&gt;https://doi.org/10.1016/j.bodyim.2012.03.007&lt;/electronic-resource-num&gt;&lt;/record&gt;&lt;/Cite&gt;&lt;Cite&gt;&lt;Author&gt;Wood-Barcalow&lt;/Author&gt;&lt;Year&gt;2010&lt;/Year&gt;&lt;RecNum&gt;419&lt;/RecNum&gt;&lt;record&gt;&lt;rec-number&gt;419&lt;/rec-number&gt;&lt;foreign-keys&gt;&lt;key app="EN" db-id="svp2tfppttpvd4edrv2xaef6vx2fx2vfsade" timestamp="1515368444"&gt;419&lt;/key&gt;&lt;/foreign-keys&gt;&lt;ref-type name="Journal Article"&gt;17&lt;/ref-type&gt;&lt;contributors&gt;&lt;authors&gt;&lt;author&gt;Wood-Barcalow, Nichole L&lt;/author&gt;&lt;author&gt;Tylka, Tracy L&lt;/author&gt;&lt;author&gt;Augustus-Horvath, Casey L&lt;/author&gt;&lt;/authors&gt;&lt;/contributors&gt;&lt;titles&gt;&lt;title&gt;“But I like my body”: Positive body image characteristics and a holistic model for young-adult women&lt;/title&gt;&lt;secondary-title&gt;Body Image&lt;/secondary-title&gt;&lt;/titles&gt;&lt;periodical&gt;&lt;full-title&gt;Body Image&lt;/full-title&gt;&lt;/periodical&gt;&lt;pages&gt;106-116&lt;/pages&gt;&lt;volume&gt;7&lt;/volume&gt;&lt;number&gt;2&lt;/number&gt;&lt;dates&gt;&lt;year&gt;2010&lt;/year&gt;&lt;/dates&gt;&lt;isbn&gt;1740-1445&lt;/isbn&gt;&lt;urls&gt;&lt;/urls&gt;&lt;electronic-resource-num&gt;https://dx.doi.org/10.1016/j.bodyim.2010.01.001&lt;/electronic-resource-num&gt;&lt;/record&gt;&lt;/Cite&gt;&lt;/EndNote&gt;</w:instrText>
      </w:r>
      <w:r w:rsidR="005C2B5E" w:rsidRPr="00825AC8">
        <w:rPr>
          <w:rFonts w:eastAsia="Times New Roman"/>
        </w:rPr>
        <w:fldChar w:fldCharType="separate"/>
      </w:r>
      <w:r w:rsidR="005C2B5E" w:rsidRPr="00825AC8">
        <w:rPr>
          <w:rFonts w:eastAsia="Times New Roman"/>
          <w:noProof/>
        </w:rPr>
        <w:t>(Holmqvist &amp; Frisén, 2012; Wood-Barcalow, Tylka, &amp; Augustus-Horvath, 2010)</w:t>
      </w:r>
      <w:r w:rsidR="005C2B5E" w:rsidRPr="00825AC8">
        <w:rPr>
          <w:rFonts w:eastAsia="Times New Roman"/>
        </w:rPr>
        <w:fldChar w:fldCharType="end"/>
      </w:r>
      <w:r w:rsidR="005C2B5E" w:rsidRPr="00825AC8">
        <w:rPr>
          <w:rFonts w:eastAsia="Times New Roman"/>
        </w:rPr>
        <w:t xml:space="preserve">. </w:t>
      </w:r>
      <w:r w:rsidR="002955AF" w:rsidRPr="00825AC8">
        <w:rPr>
          <w:rFonts w:eastAsia="Times New Roman"/>
        </w:rPr>
        <w:t xml:space="preserve">Accordingly, body positive Instagram accounts, which purport to offer online communities dedicated to sharing </w:t>
      </w:r>
      <w:r w:rsidR="00B83B05" w:rsidRPr="00825AC8">
        <w:rPr>
          <w:rFonts w:eastAsia="Times New Roman"/>
        </w:rPr>
        <w:t>appearance</w:t>
      </w:r>
      <w:r w:rsidR="002955AF" w:rsidRPr="00825AC8">
        <w:rPr>
          <w:rFonts w:eastAsia="Times New Roman"/>
        </w:rPr>
        <w:t xml:space="preserve">-ideal resistance strategies and fostering appreciation for a wider variety of body appearances, may play an important role in the development </w:t>
      </w:r>
      <w:r w:rsidR="005C2B5E" w:rsidRPr="00825AC8">
        <w:rPr>
          <w:rFonts w:eastAsia="Times New Roman"/>
        </w:rPr>
        <w:t xml:space="preserve">and maintenance </w:t>
      </w:r>
      <w:r w:rsidR="002955AF" w:rsidRPr="00825AC8">
        <w:rPr>
          <w:rFonts w:eastAsia="Times New Roman"/>
        </w:rPr>
        <w:t>of positive body image in young women.</w:t>
      </w:r>
      <w:r w:rsidR="0092096D" w:rsidRPr="00825AC8">
        <w:rPr>
          <w:rFonts w:eastAsia="Times New Roman"/>
        </w:rPr>
        <w:t xml:space="preserve"> Therefore, it is important to </w:t>
      </w:r>
      <w:r w:rsidR="00AA47D7" w:rsidRPr="00825AC8">
        <w:rPr>
          <w:rFonts w:eastAsia="Times New Roman"/>
        </w:rPr>
        <w:t xml:space="preserve">examine body positivity on </w:t>
      </w:r>
      <w:r w:rsidR="0092096D" w:rsidRPr="00825AC8">
        <w:rPr>
          <w:rFonts w:eastAsia="Times New Roman"/>
        </w:rPr>
        <w:t xml:space="preserve">social media </w:t>
      </w:r>
      <w:proofErr w:type="gramStart"/>
      <w:r w:rsidR="0092096D" w:rsidRPr="00825AC8">
        <w:rPr>
          <w:rFonts w:eastAsia="Times New Roman"/>
        </w:rPr>
        <w:t>in order to</w:t>
      </w:r>
      <w:proofErr w:type="gramEnd"/>
      <w:r w:rsidR="0092096D" w:rsidRPr="00825AC8">
        <w:rPr>
          <w:rFonts w:eastAsia="Times New Roman"/>
        </w:rPr>
        <w:t xml:space="preserve"> </w:t>
      </w:r>
      <w:r w:rsidR="00AA47D7" w:rsidRPr="00825AC8">
        <w:rPr>
          <w:rFonts w:eastAsia="Times New Roman"/>
        </w:rPr>
        <w:t>enrich</w:t>
      </w:r>
      <w:r w:rsidR="0092096D" w:rsidRPr="00825AC8">
        <w:rPr>
          <w:rFonts w:eastAsia="Times New Roman"/>
        </w:rPr>
        <w:t xml:space="preserve"> </w:t>
      </w:r>
      <w:r w:rsidR="00AA47D7" w:rsidRPr="00825AC8">
        <w:rPr>
          <w:rFonts w:eastAsia="Times New Roman"/>
        </w:rPr>
        <w:t>our understanding</w:t>
      </w:r>
      <w:r w:rsidR="002B3AA3" w:rsidRPr="00825AC8">
        <w:rPr>
          <w:rFonts w:eastAsia="Times New Roman"/>
        </w:rPr>
        <w:t xml:space="preserve"> of consumer experiences of positive body image</w:t>
      </w:r>
      <w:r w:rsidR="00AA47D7" w:rsidRPr="00825AC8">
        <w:rPr>
          <w:rFonts w:eastAsia="Times New Roman"/>
        </w:rPr>
        <w:t>, and potentially</w:t>
      </w:r>
      <w:r w:rsidR="009E2B68" w:rsidRPr="00825AC8">
        <w:rPr>
          <w:rFonts w:eastAsia="Times New Roman"/>
        </w:rPr>
        <w:t xml:space="preserve"> d</w:t>
      </w:r>
      <w:r w:rsidR="00425D15" w:rsidRPr="00825AC8">
        <w:rPr>
          <w:rFonts w:eastAsia="Times New Roman"/>
        </w:rPr>
        <w:t>iscover a</w:t>
      </w:r>
      <w:r w:rsidR="009E2B68" w:rsidRPr="00825AC8">
        <w:rPr>
          <w:rFonts w:eastAsia="Times New Roman"/>
        </w:rPr>
        <w:t xml:space="preserve"> novel avenue</w:t>
      </w:r>
      <w:r w:rsidR="0051298D" w:rsidRPr="00825AC8">
        <w:rPr>
          <w:rFonts w:eastAsia="Times New Roman"/>
        </w:rPr>
        <w:t xml:space="preserve"> </w:t>
      </w:r>
      <w:r w:rsidR="009E2B68" w:rsidRPr="00825AC8">
        <w:rPr>
          <w:rFonts w:eastAsia="Times New Roman"/>
        </w:rPr>
        <w:t>to promote positive body image at a macro-level.</w:t>
      </w:r>
      <w:r w:rsidR="005C2B5E" w:rsidRPr="00825AC8">
        <w:rPr>
          <w:rFonts w:eastAsia="Times New Roman"/>
        </w:rPr>
        <w:t xml:space="preserve"> </w:t>
      </w:r>
    </w:p>
    <w:p w14:paraId="1AB0520F" w14:textId="6B609F47" w:rsidR="002955AF" w:rsidRPr="00825AC8" w:rsidRDefault="000053BB" w:rsidP="001C6608">
      <w:pPr>
        <w:spacing w:line="480" w:lineRule="auto"/>
        <w:outlineLvl w:val="0"/>
        <w:rPr>
          <w:rFonts w:eastAsia="Times New Roman"/>
          <w:b/>
        </w:rPr>
      </w:pPr>
      <w:r>
        <w:rPr>
          <w:rFonts w:eastAsia="Times New Roman"/>
          <w:b/>
        </w:rPr>
        <w:t xml:space="preserve">1.4. </w:t>
      </w:r>
      <w:r w:rsidR="001C6608" w:rsidRPr="00825AC8">
        <w:rPr>
          <w:rFonts w:eastAsia="Times New Roman"/>
          <w:b/>
        </w:rPr>
        <w:t>Potential N</w:t>
      </w:r>
      <w:r w:rsidR="002955AF" w:rsidRPr="00825AC8">
        <w:rPr>
          <w:rFonts w:eastAsia="Times New Roman"/>
          <w:b/>
        </w:rPr>
        <w:t>egatives of Body Positive Social Media Content</w:t>
      </w:r>
    </w:p>
    <w:p w14:paraId="24B678D2" w14:textId="28BA56A7" w:rsidR="00A85312" w:rsidRPr="00825AC8" w:rsidRDefault="002955AF" w:rsidP="00637959">
      <w:pPr>
        <w:spacing w:line="480" w:lineRule="auto"/>
        <w:ind w:firstLine="720"/>
        <w:rPr>
          <w:rFonts w:eastAsia="Times New Roman"/>
        </w:rPr>
      </w:pPr>
      <w:r w:rsidRPr="00825AC8">
        <w:rPr>
          <w:rFonts w:eastAsia="Times New Roman"/>
        </w:rPr>
        <w:t xml:space="preserve">Despite the </w:t>
      </w:r>
      <w:r w:rsidR="0099098A" w:rsidRPr="00825AC8">
        <w:rPr>
          <w:rFonts w:eastAsia="Times New Roman"/>
        </w:rPr>
        <w:t xml:space="preserve">ostensible </w:t>
      </w:r>
      <w:r w:rsidRPr="00825AC8">
        <w:rPr>
          <w:rFonts w:eastAsia="Times New Roman"/>
        </w:rPr>
        <w:t xml:space="preserve">benefits of body positive content on social media, some researchers have questioned whether the large number of images of women’s bodies and the emphasis on “loving your looks” continues to reinforce, rather than nullify, society’s preoccupation with appearance over other attributes </w:t>
      </w:r>
      <w:r w:rsidRPr="00825AC8">
        <w:rPr>
          <w:rFonts w:eastAsia="Times New Roman"/>
        </w:rPr>
        <w:fldChar w:fldCharType="begin"/>
      </w:r>
      <w:r w:rsidR="00676252" w:rsidRPr="00825AC8">
        <w:rPr>
          <w:rFonts w:eastAsia="Times New Roman"/>
        </w:rPr>
        <w:instrText xml:space="preserve"> ADDIN EN.CITE &lt;EndNote&gt;&lt;Cite&gt;&lt;Author&gt;Webb&lt;/Author&gt;&lt;Year&gt;2017&lt;/Year&gt;&lt;RecNum&gt;412&lt;/RecNum&gt;&lt;DisplayText&gt;(Webb, Vinoski, Bonar, Davies, &amp;amp; Etzel, 2017a)&lt;/DisplayText&gt;&lt;record&gt;&lt;rec-number&gt;412&lt;/rec-number&gt;&lt;foreign-keys&gt;&lt;key app="EN" db-id="svp2tfppttpvd4edrv2xaef6vx2fx2vfsade" timestamp="1512965747"&gt;412&lt;/key&gt;&lt;/foreign-keys&gt;&lt;ref-type name="Journal Article"&gt;17&lt;/ref-type&gt;&lt;contributors&gt;&lt;authors&gt;&lt;author&gt;Webb, Jennifer B.&lt;/author&gt;&lt;author&gt;Vinoski, Erin R.&lt;/author&gt;&lt;author&gt;Bonar, Adrienne S.&lt;/author&gt;&lt;author&gt;Davies, Alexandria E.&lt;/author&gt;&lt;author&gt;Etzel, Lena&lt;/author&gt;&lt;/authors&gt;&lt;/contributors&gt;&lt;titles&gt;&lt;title&gt;Fat is fashionable and fit: A comparative content analysis of Fatspiration and Health at Every Size® Instagram images&lt;/title&gt;&lt;secondary-title&gt;Body Image&lt;/secondary-title&gt;&lt;/titles&gt;&lt;periodical&gt;&lt;full-title&gt;Body Image&lt;/full-title&gt;&lt;/periodical&gt;&lt;pages&gt;53-64&lt;/pages&gt;&lt;volume&gt;22&lt;/volume&gt;&lt;number&gt;Supplement C&lt;/number&gt;&lt;keywords&gt;&lt;keyword&gt;Social media&lt;/keyword&gt;&lt;keyword&gt;Fat acceptance&lt;/keyword&gt;&lt;keyword&gt;Health at Every Size&lt;/keyword&gt;&lt;keyword&gt;Weight stigma&lt;/keyword&gt;&lt;keyword&gt;Body pride&lt;/keyword&gt;&lt;keyword&gt;Body functionality&lt;/keyword&gt;&lt;/keywords&gt;&lt;dates&gt;&lt;year&gt;2017&lt;/year&gt;&lt;pub-dates&gt;&lt;date&gt;2017/09/01/&lt;/date&gt;&lt;/pub-dates&gt;&lt;/dates&gt;&lt;isbn&gt;1740-1445&lt;/isbn&gt;&lt;urls&gt;&lt;related-urls&gt;&lt;url&gt;http://www.sciencedirect.com/science/article/pii/S174014451630314X&lt;/url&gt;&lt;/related-urls&gt;&lt;/urls&gt;&lt;electronic-resource-num&gt;https://doi.org/10.1016/j.bodyim.2017.05.003&lt;/electronic-resource-num&gt;&lt;/record&gt;&lt;/Cite&gt;&lt;/EndNote&gt;</w:instrText>
      </w:r>
      <w:r w:rsidRPr="00825AC8">
        <w:rPr>
          <w:rFonts w:eastAsia="Times New Roman"/>
        </w:rPr>
        <w:fldChar w:fldCharType="separate"/>
      </w:r>
      <w:r w:rsidR="00676252" w:rsidRPr="00825AC8">
        <w:rPr>
          <w:rFonts w:eastAsia="Times New Roman"/>
          <w:noProof/>
        </w:rPr>
        <w:t>(Webb, Vinoski, Bonar, Davies, &amp; Etzel, 2017a)</w:t>
      </w:r>
      <w:r w:rsidRPr="00825AC8">
        <w:rPr>
          <w:rFonts w:eastAsia="Times New Roman"/>
        </w:rPr>
        <w:fldChar w:fldCharType="end"/>
      </w:r>
      <w:r w:rsidRPr="00825AC8">
        <w:rPr>
          <w:rFonts w:eastAsia="Times New Roman"/>
        </w:rPr>
        <w:t xml:space="preserve">. Others are critical that, aside from portraying higher weight individuals, influential body positive accounts typically depict conventionally attractive </w:t>
      </w:r>
      <w:r w:rsidR="008E0524" w:rsidRPr="00825AC8">
        <w:rPr>
          <w:rFonts w:eastAsia="Times New Roman"/>
        </w:rPr>
        <w:t>White</w:t>
      </w:r>
      <w:r w:rsidRPr="00825AC8">
        <w:rPr>
          <w:rFonts w:eastAsia="Times New Roman"/>
        </w:rPr>
        <w:t xml:space="preserve"> women and often exclude other marginalised bodies, such as </w:t>
      </w:r>
      <w:r w:rsidR="00A67415" w:rsidRPr="00825AC8">
        <w:rPr>
          <w:rFonts w:eastAsia="Times New Roman"/>
        </w:rPr>
        <w:t>diverse ethnicities</w:t>
      </w:r>
      <w:r w:rsidRPr="00825AC8">
        <w:rPr>
          <w:rFonts w:eastAsia="Times New Roman"/>
        </w:rPr>
        <w:t xml:space="preserve">, </w:t>
      </w:r>
      <w:r w:rsidR="00585C09" w:rsidRPr="00825AC8">
        <w:rPr>
          <w:rFonts w:eastAsia="Times New Roman"/>
        </w:rPr>
        <w:t>individuals with a physical disability</w:t>
      </w:r>
      <w:r w:rsidRPr="00825AC8">
        <w:rPr>
          <w:rFonts w:eastAsia="Times New Roman"/>
        </w:rPr>
        <w:t xml:space="preserve">, and gender non-conforming bodies </w:t>
      </w:r>
      <w:r w:rsidRPr="00825AC8">
        <w:rPr>
          <w:rFonts w:eastAsia="Times New Roman"/>
        </w:rPr>
        <w:fldChar w:fldCharType="begin"/>
      </w:r>
      <w:r w:rsidR="00162B27" w:rsidRPr="00825AC8">
        <w:rPr>
          <w:rFonts w:eastAsia="Times New Roman"/>
        </w:rPr>
        <w:instrText xml:space="preserve"> ADDIN EN.CITE &lt;EndNote&gt;&lt;Cite&gt;&lt;Author&gt;Dalessandro&lt;/Author&gt;&lt;Year&gt;2016&lt;/Year&gt;&lt;RecNum&gt;444&lt;/RecNum&gt;&lt;DisplayText&gt;(Dalessandro, 2016)&lt;/DisplayText&gt;&lt;record&gt;&lt;rec-number&gt;444&lt;/rec-number&gt;&lt;foreign-keys&gt;&lt;key app="EN" db-id="svp2tfppttpvd4edrv2xaef6vx2fx2vfsade" timestamp="1519010184"&gt;444&lt;/key&gt;&lt;/foreign-keys&gt;&lt;ref-type name="Blog"&gt;56&lt;/ref-type&gt;&lt;contributors&gt;&lt;authors&gt;&lt;author&gt;Alysse Dalessandro&lt;/author&gt;&lt;/authors&gt;&lt;/contributors&gt;&lt;titles&gt;&lt;title&gt;15 definitions of body positivity straight from influencers &amp;amp; activists&lt;/title&gt;&lt;/titles&gt;&lt;dates&gt;&lt;year&gt;2016&lt;/year&gt;&lt;/dates&gt;&lt;urls&gt;&lt;related-urls&gt;&lt;url&gt;https://www.bustle.com/articles/165804-15-definitions-of-body-positivity-straight-from-influencers-activists&lt;/url&gt;&lt;/related-urls&gt;&lt;/urls&gt;&lt;/record&gt;&lt;/Cite&gt;&lt;/EndNote&gt;</w:instrText>
      </w:r>
      <w:r w:rsidRPr="00825AC8">
        <w:rPr>
          <w:rFonts w:eastAsia="Times New Roman"/>
        </w:rPr>
        <w:fldChar w:fldCharType="separate"/>
      </w:r>
      <w:r w:rsidRPr="00825AC8">
        <w:rPr>
          <w:rFonts w:eastAsia="Times New Roman"/>
          <w:noProof/>
        </w:rPr>
        <w:t>(Dalessandro, 2016)</w:t>
      </w:r>
      <w:r w:rsidRPr="00825AC8">
        <w:rPr>
          <w:rFonts w:eastAsia="Times New Roman"/>
        </w:rPr>
        <w:fldChar w:fldCharType="end"/>
      </w:r>
      <w:r w:rsidRPr="00825AC8">
        <w:rPr>
          <w:rFonts w:eastAsia="Times New Roman"/>
        </w:rPr>
        <w:t>.</w:t>
      </w:r>
      <w:r w:rsidR="0099098A" w:rsidRPr="00825AC8">
        <w:rPr>
          <w:rFonts w:eastAsia="Times New Roman"/>
        </w:rPr>
        <w:t xml:space="preserve"> </w:t>
      </w:r>
      <w:r w:rsidRPr="00825AC8">
        <w:t>Moreover, some critics argue that, just like thin-ideal accounts, body positive accounts are becoming commodified as they grow in popularity, whereby</w:t>
      </w:r>
      <w:r w:rsidR="002B3AA3" w:rsidRPr="00825AC8">
        <w:t xml:space="preserve"> </w:t>
      </w:r>
      <w:r w:rsidR="00F02B65" w:rsidRPr="00825AC8">
        <w:t>influencers</w:t>
      </w:r>
      <w:r w:rsidR="002B3AA3" w:rsidRPr="00825AC8">
        <w:t xml:space="preserve"> are paid to promote commercial products</w:t>
      </w:r>
      <w:r w:rsidRPr="00825AC8">
        <w:t xml:space="preserve"> </w:t>
      </w:r>
      <w:r w:rsidRPr="00825AC8">
        <w:lastRenderedPageBreak/>
        <w:fldChar w:fldCharType="begin"/>
      </w:r>
      <w:r w:rsidR="00162B27" w:rsidRPr="00825AC8">
        <w:instrText xml:space="preserve"> ADDIN EN.CITE &lt;EndNote&gt;&lt;Cite&gt;&lt;Author&gt;Cwynar-Horta&lt;/Author&gt;&lt;Year&gt;2016&lt;/Year&gt;&lt;RecNum&gt;373&lt;/RecNum&gt;&lt;DisplayText&gt;(Cwynar-Horta, 2016)&lt;/DisplayText&gt;&lt;record&gt;&lt;rec-number&gt;373&lt;/rec-number&gt;&lt;foreign-keys&gt;&lt;key app="EN" db-id="svp2tfppttpvd4edrv2xaef6vx2fx2vfsade" timestamp="1494464969"&gt;373&lt;/key&gt;&lt;/foreign-keys&gt;&lt;ref-type name="Journal Article"&gt;17&lt;/ref-type&gt;&lt;contributors&gt;&lt;authors&gt;&lt;author&gt;Cwynar-Horta, Jessica&lt;/author&gt;&lt;/authors&gt;&lt;/contributors&gt;&lt;titles&gt;&lt;title&gt;The commodification of the body positive movement on Instagram&lt;/title&gt;&lt;secondary-title&gt;Stream: Culture/Politics/Technology&lt;/secondary-title&gt;&lt;/titles&gt;&lt;periodical&gt;&lt;full-title&gt;Stream: Culture/Politics/Technology&lt;/full-title&gt;&lt;/periodical&gt;&lt;pages&gt;36-56&lt;/pages&gt;&lt;volume&gt;8&lt;/volume&gt;&lt;number&gt;2&lt;/number&gt;&lt;dates&gt;&lt;year&gt;2016&lt;/year&gt;&lt;/dates&gt;&lt;isbn&gt;1916-5897&lt;/isbn&gt;&lt;urls&gt;&lt;/urls&gt;&lt;electronic-resource-num&gt;https://doi.org/10.1016/B978-0-12-384925-0.00104-8&lt;/electronic-resource-num&gt;&lt;/record&gt;&lt;/Cite&gt;&lt;/EndNote&gt;</w:instrText>
      </w:r>
      <w:r w:rsidRPr="00825AC8">
        <w:fldChar w:fldCharType="separate"/>
      </w:r>
      <w:r w:rsidRPr="00825AC8">
        <w:rPr>
          <w:noProof/>
        </w:rPr>
        <w:t>(Cwynar-Horta, 2016)</w:t>
      </w:r>
      <w:r w:rsidRPr="00825AC8">
        <w:fldChar w:fldCharType="end"/>
      </w:r>
      <w:r w:rsidRPr="00825AC8">
        <w:rPr>
          <w:rFonts w:eastAsia="Times New Roman"/>
          <w:shd w:val="clear" w:color="auto" w:fill="FFFFFF"/>
        </w:rPr>
        <w:t>.</w:t>
      </w:r>
      <w:r w:rsidRPr="00825AC8">
        <w:t xml:space="preserve"> </w:t>
      </w:r>
      <w:r w:rsidRPr="00825AC8">
        <w:fldChar w:fldCharType="begin"/>
      </w:r>
      <w:r w:rsidR="00162B27" w:rsidRPr="00825AC8">
        <w:instrText xml:space="preserve"> ADDIN EN.CITE &lt;EndNote&gt;&lt;Cite AuthorYear="1"&gt;&lt;Author&gt;Cwynar-Horta&lt;/Author&gt;&lt;Year&gt;2016&lt;/Year&gt;&lt;RecNum&gt;373&lt;/RecNum&gt;&lt;DisplayText&gt;Cwynar-Horta (2016)&lt;/DisplayText&gt;&lt;record&gt;&lt;rec-number&gt;373&lt;/rec-number&gt;&lt;foreign-keys&gt;&lt;key app="EN" db-id="svp2tfppttpvd4edrv2xaef6vx2fx2vfsade" timestamp="1494464969"&gt;373&lt;/key&gt;&lt;/foreign-keys&gt;&lt;ref-type name="Journal Article"&gt;17&lt;/ref-type&gt;&lt;contributors&gt;&lt;authors&gt;&lt;author&gt;Cwynar-Horta, Jessica&lt;/author&gt;&lt;/authors&gt;&lt;/contributors&gt;&lt;titles&gt;&lt;title&gt;The commodification of the body positive movement on Instagram&lt;/title&gt;&lt;secondary-title&gt;Stream: Culture/Politics/Technology&lt;/secondary-title&gt;&lt;/titles&gt;&lt;periodical&gt;&lt;full-title&gt;Stream: Culture/Politics/Technology&lt;/full-title&gt;&lt;/periodical&gt;&lt;pages&gt;36-56&lt;/pages&gt;&lt;volume&gt;8&lt;/volume&gt;&lt;number&gt;2&lt;/number&gt;&lt;dates&gt;&lt;year&gt;2016&lt;/year&gt;&lt;/dates&gt;&lt;isbn&gt;1916-5897&lt;/isbn&gt;&lt;urls&gt;&lt;/urls&gt;&lt;electronic-resource-num&gt;https://doi.org/10.1016/B978-0-12-384925-0.00104-8&lt;/electronic-resource-num&gt;&lt;/record&gt;&lt;/Cite&gt;&lt;/EndNote&gt;</w:instrText>
      </w:r>
      <w:r w:rsidRPr="00825AC8">
        <w:fldChar w:fldCharType="separate"/>
      </w:r>
      <w:r w:rsidRPr="00825AC8">
        <w:rPr>
          <w:noProof/>
        </w:rPr>
        <w:t>Cwynar-Horta (2016)</w:t>
      </w:r>
      <w:r w:rsidRPr="00825AC8">
        <w:fldChar w:fldCharType="end"/>
      </w:r>
      <w:r w:rsidR="000053BB">
        <w:t xml:space="preserve"> further</w:t>
      </w:r>
      <w:r w:rsidRPr="00825AC8">
        <w:t xml:space="preserve"> argues that</w:t>
      </w:r>
      <w:r w:rsidR="00AA285C" w:rsidRPr="00825AC8">
        <w:t>,</w:t>
      </w:r>
      <w:r w:rsidRPr="00825AC8">
        <w:t xml:space="preserve"> during this commodification process, body positive advocates deviate from their initial body positive ideals and their Instagram content begins to resemble the more dominant appearance-focused content on Instagram.</w:t>
      </w:r>
      <w:r w:rsidRPr="00825AC8">
        <w:rPr>
          <w:rFonts w:eastAsia="Times New Roman"/>
        </w:rPr>
        <w:t xml:space="preserve"> </w:t>
      </w:r>
    </w:p>
    <w:p w14:paraId="7B1F2CBE" w14:textId="45C23088" w:rsidR="002955AF" w:rsidRPr="00825AC8" w:rsidRDefault="002955AF" w:rsidP="00C941B5">
      <w:pPr>
        <w:spacing w:line="480" w:lineRule="auto"/>
        <w:ind w:firstLine="720"/>
      </w:pPr>
      <w:r w:rsidRPr="00825AC8">
        <w:t>Despite these concerns, no research to date has systematically examined body positive content on social media</w:t>
      </w:r>
      <w:r w:rsidR="00057E93" w:rsidRPr="00825AC8">
        <w:t xml:space="preserve"> to determine whether it does in fact promote what it intends</w:t>
      </w:r>
      <w:r w:rsidRPr="00825AC8">
        <w:t xml:space="preserve">. </w:t>
      </w:r>
      <w:r w:rsidR="00057E93" w:rsidRPr="00825AC8">
        <w:t xml:space="preserve">For example, </w:t>
      </w:r>
      <w:r w:rsidR="00057E93" w:rsidRPr="00825AC8">
        <w:rPr>
          <w:i/>
        </w:rPr>
        <w:t>fitspiration</w:t>
      </w:r>
      <w:r w:rsidR="00057E93" w:rsidRPr="00825AC8">
        <w:t xml:space="preserve"> is ostensibly intended to promote health and fitness, yet content analyses have found that it promotes thinness and disordered eating </w:t>
      </w:r>
      <w:r w:rsidR="00057E93" w:rsidRPr="00825AC8">
        <w:fldChar w:fldCharType="begin">
          <w:fldData xml:space="preserve">PEVuZE5vdGU+PENpdGU+PEF1dGhvcj5Cb2VwcGxlPC9BdXRob3I+PFllYXI+MjAxNjwvWWVhcj48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</w:fldData>
        </w:fldChar>
      </w:r>
      <w:r w:rsidR="000D5478">
        <w:instrText xml:space="preserve"> ADDIN EN.CITE </w:instrText>
      </w:r>
      <w:r w:rsidR="000D5478">
        <w:fldChar w:fldCharType="begin">
          <w:fldData xml:space="preserve">PEVuZE5vdGU+PENpdGU+PEF1dGhvcj5Cb2VwcGxlPC9BdXRob3I+PFllYXI+MjAxNjwvWWVhcj48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</w:fldData>
        </w:fldChar>
      </w:r>
      <w:r w:rsidR="000D5478">
        <w:instrText xml:space="preserve"> ADDIN EN.CITE.DATA </w:instrText>
      </w:r>
      <w:r w:rsidR="000D5478">
        <w:fldChar w:fldCharType="end"/>
      </w:r>
      <w:r w:rsidR="00057E93" w:rsidRPr="00825AC8">
        <w:fldChar w:fldCharType="separate"/>
      </w:r>
      <w:r w:rsidR="000D5478">
        <w:rPr>
          <w:noProof/>
        </w:rPr>
        <w:t>(Boepple et al., 2016; Simpson &amp; Mazzeo, 2017; Tiggemann &amp; Zaccardo, 2018; Wick &amp; Harriger, 2018)</w:t>
      </w:r>
      <w:r w:rsidR="00057E93" w:rsidRPr="00825AC8">
        <w:fldChar w:fldCharType="end"/>
      </w:r>
      <w:r w:rsidR="00EF5510" w:rsidRPr="00825AC8">
        <w:t>. In addition, viewing such content has been found to be</w:t>
      </w:r>
      <w:r w:rsidR="00A925E6" w:rsidRPr="00825AC8">
        <w:t xml:space="preserve"> associated with greater body dissatisfaction</w:t>
      </w:r>
      <w:r w:rsidR="00EF5510" w:rsidRPr="00825AC8">
        <w:t xml:space="preserve"> and </w:t>
      </w:r>
      <w:r w:rsidR="00FB73AC" w:rsidRPr="00825AC8">
        <w:t>have</w:t>
      </w:r>
      <w:r w:rsidR="00EF5510" w:rsidRPr="00825AC8">
        <w:t xml:space="preserve"> no </w:t>
      </w:r>
      <w:r w:rsidR="00FB73AC" w:rsidRPr="00825AC8">
        <w:t>relationship</w:t>
      </w:r>
      <w:r w:rsidR="00EF5510" w:rsidRPr="00825AC8">
        <w:t xml:space="preserve"> with actual exercise behaviour</w:t>
      </w:r>
      <w:r w:rsidR="00FB73AC" w:rsidRPr="00825AC8">
        <w:t xml:space="preserve"> </w:t>
      </w:r>
      <w:r w:rsidR="00FB73AC" w:rsidRPr="00825AC8">
        <w:fldChar w:fldCharType="begin">
          <w:fldData xml:space="preserve">PEVuZE5vdGU+PENpdGU+PEF1dGhvcj5Sb2JpbnNvbjwvQXV0aG9yPjxZZWFyPjIwMTc8L1llYXI+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</w:fldData>
        </w:fldChar>
      </w:r>
      <w:r w:rsidR="00FB73AC" w:rsidRPr="00825AC8">
        <w:instrText xml:space="preserve"> ADDIN EN.CITE </w:instrText>
      </w:r>
      <w:r w:rsidR="00FB73AC" w:rsidRPr="00825AC8">
        <w:fldChar w:fldCharType="begin">
          <w:fldData xml:space="preserve">PEVuZE5vdGU+PENpdGU+PEF1dGhvcj5Sb2JpbnNvbjwvQXV0aG9yPjxZZWFyPjIwMTc8L1llYXI+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</w:fldData>
        </w:fldChar>
      </w:r>
      <w:r w:rsidR="00FB73AC" w:rsidRPr="00825AC8">
        <w:instrText xml:space="preserve"> ADDIN EN.CITE.DATA </w:instrText>
      </w:r>
      <w:r w:rsidR="00FB73AC" w:rsidRPr="00825AC8">
        <w:fldChar w:fldCharType="end"/>
      </w:r>
      <w:r w:rsidR="00FB73AC" w:rsidRPr="00825AC8">
        <w:fldChar w:fldCharType="separate"/>
      </w:r>
      <w:r w:rsidR="00FB73AC" w:rsidRPr="00825AC8">
        <w:rPr>
          <w:noProof/>
        </w:rPr>
        <w:t>(Robinson et al., 2017; Tiggemann &amp; Zaccardo, 2015)</w:t>
      </w:r>
      <w:r w:rsidR="00FB73AC" w:rsidRPr="00825AC8">
        <w:fldChar w:fldCharType="end"/>
      </w:r>
      <w:r w:rsidR="00A925E6" w:rsidRPr="00825AC8">
        <w:t xml:space="preserve">. </w:t>
      </w:r>
      <w:r w:rsidR="00263CC6" w:rsidRPr="00825AC8">
        <w:t>Similarly, r</w:t>
      </w:r>
      <w:r w:rsidRPr="00825AC8">
        <w:t xml:space="preserve">esearch </w:t>
      </w:r>
      <w:r w:rsidR="00A950B4" w:rsidRPr="00825AC8">
        <w:t xml:space="preserve">examining </w:t>
      </w:r>
      <w:r w:rsidR="00057E93" w:rsidRPr="00825AC8">
        <w:t xml:space="preserve">body positive </w:t>
      </w:r>
      <w:r w:rsidRPr="00825AC8">
        <w:t xml:space="preserve">content is necessary to further develop our understanding </w:t>
      </w:r>
      <w:r w:rsidR="00A950B4" w:rsidRPr="00825AC8">
        <w:t xml:space="preserve">of </w:t>
      </w:r>
      <w:r w:rsidRPr="00825AC8">
        <w:t xml:space="preserve">the emerging social and cultural influences that may be contributing to the shifting body image landscape. </w:t>
      </w:r>
    </w:p>
    <w:p w14:paraId="793F9A3D" w14:textId="427753DC" w:rsidR="00DD688D" w:rsidRPr="00825AC8" w:rsidRDefault="00A950B4" w:rsidP="005256DF">
      <w:pPr>
        <w:spacing w:line="480" w:lineRule="auto"/>
        <w:ind w:firstLine="720"/>
      </w:pPr>
      <w:r w:rsidRPr="00825AC8">
        <w:t xml:space="preserve">One content analysis, however, examined </w:t>
      </w:r>
      <w:r w:rsidR="002955AF" w:rsidRPr="00825AC8">
        <w:t xml:space="preserve">the different types of fat acceptance messages on Instagram </w:t>
      </w:r>
      <w:r w:rsidRPr="00825AC8">
        <w:t xml:space="preserve">by comparing </w:t>
      </w:r>
      <w:r w:rsidR="002955AF" w:rsidRPr="00825AC8">
        <w:t xml:space="preserve">200 images tagged with the hashtag </w:t>
      </w:r>
      <w:r w:rsidR="00504770" w:rsidRPr="00825AC8">
        <w:t>“</w:t>
      </w:r>
      <w:r w:rsidR="002955AF" w:rsidRPr="00825AC8">
        <w:t>#fatspiration</w:t>
      </w:r>
      <w:r w:rsidR="00504770" w:rsidRPr="00825AC8">
        <w:t>”</w:t>
      </w:r>
      <w:r w:rsidR="002955AF" w:rsidRPr="00825AC8">
        <w:t xml:space="preserve"> and 200 images tagged with </w:t>
      </w:r>
      <w:r w:rsidR="00504770" w:rsidRPr="00825AC8">
        <w:t>“</w:t>
      </w:r>
      <w:r w:rsidR="002955AF" w:rsidRPr="00825AC8">
        <w:t>#</w:t>
      </w:r>
      <w:r w:rsidR="00504770" w:rsidRPr="00825AC8">
        <w:t xml:space="preserve">healthateverysize” </w:t>
      </w:r>
      <w:r w:rsidR="002955AF" w:rsidRPr="00825AC8">
        <w:fldChar w:fldCharType="begin"/>
      </w:r>
      <w:r w:rsidR="00676252" w:rsidRPr="00825AC8">
        <w:instrText xml:space="preserve"> ADDIN EN.CITE &lt;EndNote&gt;&lt;Cite&gt;&lt;Author&gt;Webb&lt;/Author&gt;&lt;Year&gt;2017&lt;/Year&gt;&lt;RecNum&gt;412&lt;/RecNum&gt;&lt;DisplayText&gt;(Webb et al., 2017a)&lt;/DisplayText&gt;&lt;record&gt;&lt;rec-number&gt;412&lt;/rec-number&gt;&lt;foreign-keys&gt;&lt;key app="EN" db-id="svp2tfppttpvd4edrv2xaef6vx2fx2vfsade" timestamp="1512965747"&gt;412&lt;/key&gt;&lt;/foreign-keys&gt;&lt;ref-type name="Journal Article"&gt;17&lt;/ref-type&gt;&lt;contributors&gt;&lt;authors&gt;&lt;author&gt;Webb, Jennifer B.&lt;/author&gt;&lt;author&gt;Vinoski, Erin R.&lt;/author&gt;&lt;author&gt;Bonar, Adrienne S.&lt;/author&gt;&lt;author&gt;Davies, Alexandria E.&lt;/author&gt;&lt;author&gt;Etzel, Lena&lt;/author&gt;&lt;/authors&gt;&lt;/contributors&gt;&lt;titles&gt;&lt;title&gt;Fat is fashionable and fit: A comparative content analysis of Fatspiration and Health at Every Size® Instagram images&lt;/title&gt;&lt;secondary-title&gt;Body Image&lt;/secondary-title&gt;&lt;/titles&gt;&lt;periodical&gt;&lt;full-title&gt;Body Image&lt;/full-title&gt;&lt;/periodical&gt;&lt;pages&gt;53-64&lt;/pages&gt;&lt;volume&gt;22&lt;/volume&gt;&lt;number&gt;Supplement C&lt;/number&gt;&lt;keywords&gt;&lt;keyword&gt;Social media&lt;/keyword&gt;&lt;keyword&gt;Fat acceptance&lt;/keyword&gt;&lt;keyword&gt;Health at Every Size&lt;/keyword&gt;&lt;keyword&gt;Weight stigma&lt;/keyword&gt;&lt;keyword&gt;Body pride&lt;/keyword&gt;&lt;keyword&gt;Body functionality&lt;/keyword&gt;&lt;/keywords&gt;&lt;dates&gt;&lt;year&gt;2017&lt;/year&gt;&lt;pub-dates&gt;&lt;date&gt;2017/09/01/&lt;/date&gt;&lt;/pub-dates&gt;&lt;/dates&gt;&lt;isbn&gt;1740-1445&lt;/isbn&gt;&lt;urls&gt;&lt;related-urls&gt;&lt;url&gt;http://www.sciencedirect.com/science/article/pii/S174014451630314X&lt;/url&gt;&lt;/related-urls&gt;&lt;/urls&gt;&lt;electronic-resource-num&gt;https://doi.org/10.1016/j.bodyim.2017.05.003&lt;/electronic-resource-num&gt;&lt;/record&gt;&lt;/Cite&gt;&lt;/EndNote&gt;</w:instrText>
      </w:r>
      <w:r w:rsidR="002955AF" w:rsidRPr="00825AC8">
        <w:fldChar w:fldCharType="separate"/>
      </w:r>
      <w:r w:rsidR="00676252" w:rsidRPr="00825AC8">
        <w:rPr>
          <w:noProof/>
        </w:rPr>
        <w:t>(Webb et al., 2017a)</w:t>
      </w:r>
      <w:r w:rsidR="002955AF" w:rsidRPr="00825AC8">
        <w:fldChar w:fldCharType="end"/>
      </w:r>
      <w:r w:rsidR="002955AF" w:rsidRPr="00825AC8">
        <w:t>. Images across both groups were found to represent predominantly White women of high “normal weight” to low “overweight” body mass index (BMI). Despite these similarities, images associated with #fatspiration more frequently conveyed messages of fat acceptance through fashion and beauty-related activism (i.e.</w:t>
      </w:r>
      <w:r w:rsidRPr="00825AC8">
        <w:t>,</w:t>
      </w:r>
      <w:r w:rsidR="002955AF" w:rsidRPr="00825AC8">
        <w:t xml:space="preserve"> selfies, clothing item or fashion accessory prominently featured, additional fashion and beauty hashtags), whereas images tagged with #healthateverysize more often endorsed physical activity, health</w:t>
      </w:r>
      <w:r w:rsidR="00F02B65" w:rsidRPr="00825AC8">
        <w:t>,</w:t>
      </w:r>
      <w:r w:rsidR="002955AF" w:rsidRPr="00825AC8">
        <w:t xml:space="preserve"> and wellness</w:t>
      </w:r>
      <w:r w:rsidR="00B22C4A" w:rsidRPr="00825AC8">
        <w:t xml:space="preserve">. Surprisingly, posts tagged with #healthateverysize were associated with </w:t>
      </w:r>
      <w:r w:rsidR="002955AF" w:rsidRPr="00825AC8">
        <w:t xml:space="preserve">fat stigmatising content. </w:t>
      </w:r>
      <w:r w:rsidR="00E23E31" w:rsidRPr="00825AC8">
        <w:fldChar w:fldCharType="begin"/>
      </w:r>
      <w:r w:rsidR="00676252" w:rsidRPr="00825AC8">
        <w:instrText xml:space="preserve"> ADDIN EN.CITE &lt;EndNote&gt;&lt;Cite AuthorYear="1"&gt;&lt;Author&gt;Webb&lt;/Author&gt;&lt;Year&gt;2017&lt;/Year&gt;&lt;RecNum&gt;412&lt;/RecNum&gt;&lt;DisplayText&gt;Webb et al. (2017a)&lt;/DisplayText&gt;&lt;record&gt;&lt;rec-number&gt;412&lt;/rec-number&gt;&lt;foreign-keys&gt;&lt;key app="EN" db-id="svp2tfppttpvd4edrv2xaef6vx2fx2vfsade" timestamp="1512965747"&gt;412&lt;/key&gt;&lt;/foreign-keys&gt;&lt;ref-type name="Journal Article"&gt;17&lt;/ref-type&gt;&lt;contributors&gt;&lt;authors&gt;&lt;author&gt;Webb, Jennifer B.&lt;/author&gt;&lt;author&gt;Vinoski, Erin R.&lt;/author&gt;&lt;author&gt;Bonar, Adrienne S.&lt;/author&gt;&lt;author&gt;Davies, Alexandria E.&lt;/author&gt;&lt;author&gt;Etzel, Lena&lt;/author&gt;&lt;/authors&gt;&lt;/contributors&gt;&lt;titles&gt;&lt;title&gt;Fat is fashionable and fit: A comparative content analysis of Fatspiration and Health at Every Size® Instagram images&lt;/title&gt;&lt;secondary-title&gt;Body Image&lt;/secondary-title&gt;&lt;/titles&gt;&lt;periodical&gt;&lt;full-title&gt;Body Image&lt;/full-title&gt;&lt;/periodical&gt;&lt;pages&gt;53-64&lt;/pages&gt;&lt;volume&gt;22&lt;/volume&gt;&lt;number&gt;Supplement C&lt;/number&gt;&lt;keywords&gt;&lt;keyword&gt;Social media&lt;/keyword&gt;&lt;keyword&gt;Fat acceptance&lt;/keyword&gt;&lt;keyword&gt;Health at Every Size&lt;/keyword&gt;&lt;keyword&gt;Weight stigma&lt;/keyword&gt;&lt;keyword&gt;Body pride&lt;/keyword&gt;&lt;keyword&gt;Body functionality&lt;/keyword&gt;&lt;/keywords&gt;&lt;dates&gt;&lt;year&gt;2017&lt;/year&gt;&lt;pub-dates&gt;&lt;date&gt;2017/09/01/&lt;/date&gt;&lt;/pub-dates&gt;&lt;/dates&gt;&lt;isbn&gt;1740-1445&lt;/isbn&gt;&lt;urls&gt;&lt;related-urls&gt;&lt;url&gt;http://www.sciencedirect.com/science/article/pii/S174014451630314X&lt;/url&gt;&lt;/related-urls&gt;&lt;/urls&gt;&lt;electronic-resource-num&gt;https://doi.org/10.1016/j.bodyim.2017.05.003&lt;/electronic-resource-num&gt;&lt;/record&gt;&lt;/Cite&gt;&lt;/EndNote&gt;</w:instrText>
      </w:r>
      <w:r w:rsidR="00E23E31" w:rsidRPr="00825AC8">
        <w:fldChar w:fldCharType="separate"/>
      </w:r>
      <w:r w:rsidR="00676252" w:rsidRPr="00825AC8">
        <w:rPr>
          <w:noProof/>
        </w:rPr>
        <w:t>Webb et al. (2017a)</w:t>
      </w:r>
      <w:r w:rsidR="00E23E31" w:rsidRPr="00825AC8">
        <w:fldChar w:fldCharType="end"/>
      </w:r>
      <w:r w:rsidR="00E23E31" w:rsidRPr="00825AC8">
        <w:t xml:space="preserve"> </w:t>
      </w:r>
      <w:r w:rsidR="007400C5" w:rsidRPr="00825AC8">
        <w:t xml:space="preserve">speculated </w:t>
      </w:r>
      <w:r w:rsidR="00E23E31" w:rsidRPr="00825AC8">
        <w:t xml:space="preserve">that this weight stigmatising content </w:t>
      </w:r>
      <w:r w:rsidR="007400C5" w:rsidRPr="00825AC8">
        <w:t xml:space="preserve">may </w:t>
      </w:r>
      <w:r w:rsidR="00E23E31" w:rsidRPr="00825AC8">
        <w:t xml:space="preserve">stem from the public’s scepticism that </w:t>
      </w:r>
      <w:r w:rsidR="00E23E31" w:rsidRPr="00825AC8">
        <w:lastRenderedPageBreak/>
        <w:t xml:space="preserve">an individual can be both </w:t>
      </w:r>
      <w:r w:rsidR="00504770" w:rsidRPr="00825AC8">
        <w:t>“</w:t>
      </w:r>
      <w:r w:rsidR="00E23E31" w:rsidRPr="00825AC8">
        <w:t>fat and fit</w:t>
      </w:r>
      <w:r w:rsidR="000053BB">
        <w:t>,</w:t>
      </w:r>
      <w:r w:rsidR="00504770" w:rsidRPr="00825AC8">
        <w:t>”</w:t>
      </w:r>
      <w:r w:rsidR="00E23E31" w:rsidRPr="00825AC8">
        <w:t xml:space="preserve"> and</w:t>
      </w:r>
      <w:r w:rsidR="00B22C4A" w:rsidRPr="00825AC8">
        <w:t xml:space="preserve"> the resulting belief that</w:t>
      </w:r>
      <w:r w:rsidR="00E23E31" w:rsidRPr="00825AC8">
        <w:t xml:space="preserve"> this type of content may negatively impact users’ motivation to seek support for engaging in healthy lifestyle behaviours. </w:t>
      </w:r>
      <w:r w:rsidR="002955AF" w:rsidRPr="00825AC8">
        <w:t xml:space="preserve">Whilst this content analysis </w:t>
      </w:r>
      <w:r w:rsidR="00AA285C" w:rsidRPr="00825AC8">
        <w:t xml:space="preserve">demonstrated </w:t>
      </w:r>
      <w:r w:rsidR="002955AF" w:rsidRPr="00825AC8">
        <w:t xml:space="preserve">the multi-faceted nature of fat acceptance messages on Instagram, it did not examine broader body positive content </w:t>
      </w:r>
      <w:r w:rsidR="002955AF" w:rsidRPr="00825AC8">
        <w:fldChar w:fldCharType="begin"/>
      </w:r>
      <w:r w:rsidR="00676252" w:rsidRPr="00825AC8">
        <w:instrText xml:space="preserve"> ADDIN EN.CITE &lt;EndNote&gt;&lt;Cite&gt;&lt;Author&gt;Webb&lt;/Author&gt;&lt;Year&gt;2017&lt;/Year&gt;&lt;RecNum&gt;412&lt;/RecNum&gt;&lt;DisplayText&gt;(Webb et al., 2017a)&lt;/DisplayText&gt;&lt;record&gt;&lt;rec-number&gt;412&lt;/rec-number&gt;&lt;foreign-keys&gt;&lt;key app="EN" db-id="svp2tfppttpvd4edrv2xaef6vx2fx2vfsade" timestamp="1512965747"&gt;412&lt;/key&gt;&lt;/foreign-keys&gt;&lt;ref-type name="Journal Article"&gt;17&lt;/ref-type&gt;&lt;contributors&gt;&lt;authors&gt;&lt;author&gt;Webb, Jennifer B.&lt;/author&gt;&lt;author&gt;Vinoski, Erin R.&lt;/author&gt;&lt;author&gt;Bonar, Adrienne S.&lt;/author&gt;&lt;author&gt;Davies, Alexandria E.&lt;/author&gt;&lt;author&gt;Etzel, Lena&lt;/author&gt;&lt;/authors&gt;&lt;/contributors&gt;&lt;titles&gt;&lt;title&gt;Fat is fashionable and fit: A comparative content analysis of Fatspiration and Health at Every Size® Instagram images&lt;/title&gt;&lt;secondary-title&gt;Body Image&lt;/secondary-title&gt;&lt;/titles&gt;&lt;periodical&gt;&lt;full-title&gt;Body Image&lt;/full-title&gt;&lt;/periodical&gt;&lt;pages&gt;53-64&lt;/pages&gt;&lt;volume&gt;22&lt;/volume&gt;&lt;number&gt;Supplement C&lt;/number&gt;&lt;keywords&gt;&lt;keyword&gt;Social media&lt;/keyword&gt;&lt;keyword&gt;Fat acceptance&lt;/keyword&gt;&lt;keyword&gt;Health at Every Size&lt;/keyword&gt;&lt;keyword&gt;Weight stigma&lt;/keyword&gt;&lt;keyword&gt;Body pride&lt;/keyword&gt;&lt;keyword&gt;Body functionality&lt;/keyword&gt;&lt;/keywords&gt;&lt;dates&gt;&lt;year&gt;2017&lt;/year&gt;&lt;pub-dates&gt;&lt;date&gt;2017/09/01/&lt;/date&gt;&lt;/pub-dates&gt;&lt;/dates&gt;&lt;isbn&gt;1740-1445&lt;/isbn&gt;&lt;urls&gt;&lt;related-urls&gt;&lt;url&gt;http://www.sciencedirect.com/science/article/pii/S174014451630314X&lt;/url&gt;&lt;/related-urls&gt;&lt;/urls&gt;&lt;electronic-resource-num&gt;https://doi.org/10.1016/j.bodyim.2017.05.003&lt;/electronic-resource-num&gt;&lt;/record&gt;&lt;/Cite&gt;&lt;/EndNote&gt;</w:instrText>
      </w:r>
      <w:r w:rsidR="002955AF" w:rsidRPr="00825AC8">
        <w:fldChar w:fldCharType="separate"/>
      </w:r>
      <w:r w:rsidR="00676252" w:rsidRPr="00825AC8">
        <w:rPr>
          <w:noProof/>
        </w:rPr>
        <w:t>(Webb et al., 2017a)</w:t>
      </w:r>
      <w:r w:rsidR="002955AF" w:rsidRPr="00825AC8">
        <w:fldChar w:fldCharType="end"/>
      </w:r>
      <w:r w:rsidR="002955AF" w:rsidRPr="00825AC8">
        <w:t xml:space="preserve">. </w:t>
      </w:r>
    </w:p>
    <w:p w14:paraId="23C18771" w14:textId="54DE421C" w:rsidR="002955AF" w:rsidRPr="00825AC8" w:rsidRDefault="002955AF" w:rsidP="00DD688D">
      <w:pPr>
        <w:spacing w:line="480" w:lineRule="auto"/>
        <w:ind w:firstLine="720"/>
      </w:pPr>
      <w:r w:rsidRPr="00825AC8">
        <w:t xml:space="preserve">Accordingly, despite </w:t>
      </w:r>
      <w:r w:rsidR="00111542" w:rsidRPr="00825AC8">
        <w:t>body positivity</w:t>
      </w:r>
      <w:r w:rsidRPr="00825AC8">
        <w:t>’s growing influence and popularity on Instagram, it remains unclear what messages are being disseminated across leading body positive accounts, and how closely these messages align with the theoretical understandings of positive body image.</w:t>
      </w:r>
      <w:r w:rsidR="00DD688D" w:rsidRPr="00825AC8">
        <w:t xml:space="preserve"> </w:t>
      </w:r>
      <w:r w:rsidR="00DD688D" w:rsidRPr="00825AC8">
        <w:rPr>
          <w:color w:val="212121"/>
        </w:rPr>
        <w:t>If predominant body positive accounts are aligned with positive body image constructs, this may present a unique avenue to foster positive body image in young women.</w:t>
      </w:r>
      <w:r w:rsidR="00DD688D" w:rsidRPr="00825AC8">
        <w:t xml:space="preserve"> </w:t>
      </w:r>
      <w:r w:rsidR="006F4F77" w:rsidRPr="00825AC8">
        <w:rPr>
          <w:color w:val="212121"/>
        </w:rPr>
        <w:t>Alternativel</w:t>
      </w:r>
      <w:r w:rsidR="00DD688D" w:rsidRPr="00825AC8">
        <w:rPr>
          <w:color w:val="212121"/>
        </w:rPr>
        <w:t>y</w:t>
      </w:r>
      <w:r w:rsidR="006F4F77" w:rsidRPr="00825AC8">
        <w:rPr>
          <w:color w:val="212121"/>
        </w:rPr>
        <w:t>,</w:t>
      </w:r>
      <w:r w:rsidR="00DD688D" w:rsidRPr="00825AC8">
        <w:rPr>
          <w:color w:val="212121"/>
        </w:rPr>
        <w:t xml:space="preserve"> if </w:t>
      </w:r>
      <w:r w:rsidR="00282535" w:rsidRPr="00825AC8">
        <w:rPr>
          <w:color w:val="212121"/>
        </w:rPr>
        <w:t>appearance-ideal</w:t>
      </w:r>
      <w:r w:rsidR="00DD688D" w:rsidRPr="00825AC8">
        <w:rPr>
          <w:color w:val="212121"/>
        </w:rPr>
        <w:t xml:space="preserve"> attributes and messages are heavily featured</w:t>
      </w:r>
      <w:r w:rsidR="006F4F77" w:rsidRPr="00825AC8">
        <w:rPr>
          <w:color w:val="212121"/>
        </w:rPr>
        <w:t xml:space="preserve"> instead</w:t>
      </w:r>
      <w:r w:rsidR="00DD688D" w:rsidRPr="00825AC8">
        <w:rPr>
          <w:color w:val="212121"/>
        </w:rPr>
        <w:t xml:space="preserve">, this type of imagery may contribute to negative body image </w:t>
      </w:r>
      <w:proofErr w:type="gramStart"/>
      <w:r w:rsidR="000053BB">
        <w:rPr>
          <w:color w:val="212121"/>
        </w:rPr>
        <w:t>similar to</w:t>
      </w:r>
      <w:proofErr w:type="gramEnd"/>
      <w:r w:rsidR="00DD688D" w:rsidRPr="00825AC8">
        <w:rPr>
          <w:color w:val="212121"/>
        </w:rPr>
        <w:t xml:space="preserve"> other</w:t>
      </w:r>
      <w:r w:rsidR="00282535" w:rsidRPr="00825AC8">
        <w:rPr>
          <w:color w:val="212121"/>
        </w:rPr>
        <w:t xml:space="preserve"> appearance-focused</w:t>
      </w:r>
      <w:r w:rsidR="00DD688D" w:rsidRPr="00825AC8">
        <w:rPr>
          <w:color w:val="212121"/>
        </w:rPr>
        <w:t xml:space="preserve"> social media content.</w:t>
      </w:r>
      <w:r w:rsidR="00DD688D" w:rsidRPr="00825AC8">
        <w:t xml:space="preserve"> </w:t>
      </w:r>
      <w:r w:rsidR="00607E8B" w:rsidRPr="00825AC8">
        <w:t>Therefore</w:t>
      </w:r>
      <w:r w:rsidR="00451E5C" w:rsidRPr="00825AC8">
        <w:t>,</w:t>
      </w:r>
      <w:r w:rsidR="00607E8B" w:rsidRPr="00825AC8">
        <w:t xml:space="preserve"> a systematic analysis of this </w:t>
      </w:r>
      <w:r w:rsidR="00451E5C" w:rsidRPr="00825AC8">
        <w:t>body positive content</w:t>
      </w:r>
      <w:r w:rsidR="00DD688D" w:rsidRPr="00825AC8">
        <w:t xml:space="preserve"> may </w:t>
      </w:r>
      <w:r w:rsidR="00451E5C" w:rsidRPr="00825AC8">
        <w:t>provide valuable information</w:t>
      </w:r>
      <w:r w:rsidR="00DD688D" w:rsidRPr="00825AC8">
        <w:t xml:space="preserve"> for future prevention research and initiatives.</w:t>
      </w:r>
    </w:p>
    <w:p w14:paraId="5275B46B" w14:textId="132D9362" w:rsidR="002955AF" w:rsidRPr="00825AC8" w:rsidRDefault="000053BB" w:rsidP="001C6608">
      <w:pPr>
        <w:spacing w:line="480" w:lineRule="auto"/>
        <w:outlineLvl w:val="0"/>
        <w:rPr>
          <w:rFonts w:eastAsia="Times New Roman"/>
          <w:b/>
        </w:rPr>
      </w:pPr>
      <w:r>
        <w:rPr>
          <w:rFonts w:eastAsia="Times New Roman"/>
          <w:b/>
        </w:rPr>
        <w:t xml:space="preserve">1.5. </w:t>
      </w:r>
      <w:r w:rsidR="001C6608" w:rsidRPr="00825AC8">
        <w:rPr>
          <w:rFonts w:eastAsia="Times New Roman"/>
          <w:b/>
        </w:rPr>
        <w:t>The Present S</w:t>
      </w:r>
      <w:r w:rsidR="002955AF" w:rsidRPr="00825AC8">
        <w:rPr>
          <w:rFonts w:eastAsia="Times New Roman"/>
          <w:b/>
        </w:rPr>
        <w:t>tudy</w:t>
      </w:r>
    </w:p>
    <w:p w14:paraId="6EE2937B" w14:textId="279E153A" w:rsidR="001E7DAF" w:rsidRPr="00825AC8" w:rsidRDefault="002955AF" w:rsidP="005801A9">
      <w:pPr>
        <w:spacing w:line="480" w:lineRule="auto"/>
        <w:ind w:firstLine="720"/>
        <w:rPr>
          <w:rFonts w:eastAsia="Times New Roman"/>
        </w:rPr>
      </w:pPr>
      <w:r w:rsidRPr="00825AC8">
        <w:rPr>
          <w:rFonts w:eastAsia="Times New Roman"/>
        </w:rPr>
        <w:t>The present study aimed to investigate the content depicted in prominent body positive Instagram accounts, and to examine how closely this content aligns with the theoretical core components of positive body image, as outlined by</w:t>
      </w:r>
      <w:r w:rsidR="00427734">
        <w:rPr>
          <w:rFonts w:eastAsia="Times New Roman"/>
        </w:rPr>
        <w:t xml:space="preserve"> </w:t>
      </w:r>
      <w:r w:rsidR="00427734">
        <w:rPr>
          <w:rFonts w:eastAsia="Times New Roman"/>
        </w:rPr>
        <w:fldChar w:fldCharType="begin"/>
      </w:r>
      <w:r w:rsidR="00427734">
        <w:rPr>
          <w:rFonts w:eastAsia="Times New Roman"/>
        </w:rPr>
        <w:instrText xml:space="preserve"> ADDIN EN.CITE &lt;EndNote&gt;&lt;Cite AuthorYear="1"&gt;&lt;Author&gt;Tylka&lt;/Author&gt;&lt;Year&gt;2012&lt;/Year&gt;&lt;RecNum&gt;417&lt;/RecNum&gt;&lt;DisplayText&gt;Tylka (2012, 2018)&lt;/DisplayText&gt;&lt;record&gt;&lt;rec-number&gt;417&lt;/rec-number&gt;&lt;foreign-keys&gt;&lt;key app="EN" db-id="svp2tfppttpvd4edrv2xaef6vx2fx2vfsade" timestamp="1515046585"&gt;417&lt;/key&gt;&lt;/foreign-keys&gt;&lt;ref-type name="Book Section"&gt;5&lt;/ref-type&gt;&lt;contributors&gt;&lt;authors&gt;&lt;author&gt;Tylka, Tracy L&lt;/author&gt;&lt;/authors&gt;&lt;secondary-authors&gt;&lt;author&gt;T. F. Cash&lt;/author&gt;&lt;/secondary-authors&gt;&lt;/contributors&gt;&lt;titles&gt;&lt;title&gt;Positive psychology perspectives on body image&lt;/title&gt;&lt;secondary-title&gt;Encyclopedia of body image and human appearance&lt;/secondary-title&gt;&lt;/titles&gt;&lt;pages&gt;657-663&lt;/pages&gt;&lt;volume&gt;2&lt;/volume&gt;&lt;dates&gt;&lt;year&gt;2012&lt;/year&gt;&lt;/dates&gt;&lt;pub-location&gt;San Diego, CA&lt;/pub-location&gt;&lt;publisher&gt;Academic Press&lt;/publisher&gt;&lt;urls&gt;&lt;/urls&gt;&lt;/record&gt;&lt;/Cite&gt;&lt;Cite AuthorYear="1"&gt;&lt;Author&gt;Tylka&lt;/Author&gt;&lt;Year&gt;2018&lt;/Year&gt;&lt;RecNum&gt;547&lt;/RecNum&gt;&lt;record&gt;&lt;rec-number&gt;547&lt;/rec-number&gt;&lt;foreign-keys&gt;&lt;key app="EN" db-id="svp2tfppttpvd4edrv2xaef6vx2fx2vfsade" timestamp="1549237191"&gt;547&lt;/key&gt;&lt;/foreign-keys&gt;&lt;ref-type name="Book Section"&gt;5&lt;/ref-type&gt;&lt;contributors&gt;&lt;authors&gt;&lt;author&gt;Tylka, Tracy L&lt;/author&gt;&lt;/authors&gt;&lt;secondary-authors&gt;&lt;author&gt;E. A. Daniels&lt;/author&gt;&lt;author&gt;M. M. Gillen&lt;/author&gt;&lt;author&gt;C. H. Markey&lt;/author&gt;&lt;/secondary-authors&gt;&lt;/contributors&gt;&lt;titles&gt;&lt;title&gt;Overview of the field of positive body image&lt;/title&gt;&lt;secondary-title&gt;The body positive: Understanding and improving body image in science and practice&lt;/secondary-title&gt;&lt;/titles&gt;&lt;pages&gt;6-33&lt;/pages&gt;&lt;dates&gt;&lt;year&gt;2018&lt;/year&gt;&lt;/dates&gt;&lt;pub-location&gt;New York, NY&lt;/pub-location&gt;&lt;publisher&gt;Cambridge University Press&lt;/publisher&gt;&lt;isbn&gt;1108317596&lt;/isbn&gt;&lt;urls&gt;&lt;/urls&gt;&lt;/record&gt;&lt;/Cite&gt;&lt;/EndNote&gt;</w:instrText>
      </w:r>
      <w:r w:rsidR="00427734">
        <w:rPr>
          <w:rFonts w:eastAsia="Times New Roman"/>
        </w:rPr>
        <w:fldChar w:fldCharType="separate"/>
      </w:r>
      <w:r w:rsidR="00427734">
        <w:rPr>
          <w:rFonts w:eastAsia="Times New Roman"/>
          <w:noProof/>
        </w:rPr>
        <w:t>Tylka (2012, 2018)</w:t>
      </w:r>
      <w:r w:rsidR="00427734">
        <w:rPr>
          <w:rFonts w:eastAsia="Times New Roman"/>
        </w:rPr>
        <w:fldChar w:fldCharType="end"/>
      </w:r>
      <w:r w:rsidR="002F200C" w:rsidRPr="00825AC8">
        <w:rPr>
          <w:rFonts w:eastAsia="Times New Roman"/>
        </w:rPr>
        <w:t xml:space="preserve"> and expanded by </w:t>
      </w:r>
      <w:r w:rsidRPr="00825AC8">
        <w:rPr>
          <w:rFonts w:eastAsia="Times New Roman"/>
        </w:rPr>
        <w:fldChar w:fldCharType="begin"/>
      </w:r>
      <w:r w:rsidR="00A62DFF">
        <w:rPr>
          <w:rFonts w:eastAsia="Times New Roman"/>
        </w:rPr>
        <w:instrText xml:space="preserve"> ADDIN EN.CITE &lt;EndNote&gt;&lt;Cite AuthorYear="1"&gt;&lt;Author&gt;Tylka&lt;/Author&gt;&lt;Year&gt;2015&lt;/Year&gt;&lt;RecNum&gt;277&lt;/RecNum&gt;&lt;DisplayText&gt;Tylka and Wood-Barcalow (2015b)&lt;/DisplayText&gt;&lt;record&gt;&lt;rec-number&gt;277&lt;/rec-number&gt;&lt;foreign-keys&gt;&lt;key app="EN" db-id="svp2tfppttpvd4edrv2xaef6vx2fx2vfsade" timestamp="1480994936"&gt;277&lt;/key&gt;&lt;/foreign-keys&gt;&lt;ref-type name="Journal Article"&gt;17&lt;/ref-type&gt;&lt;contributors&gt;&lt;authors&gt;&lt;author&gt;Tylka, Tracy L&lt;/author&gt;&lt;author&gt;Wood-Barcalow, Nichole L&lt;/author&gt;&lt;/authors&gt;&lt;/contributors&gt;&lt;auth-address&gt;Ohio State Univ, Dept Psychol, Columbus, OH 43210 USA&amp;#xD;Ctr Balanced Living, Columbus, OH USA&lt;/auth-address&gt;&lt;titles&gt;&lt;title&gt;What is and what is not positive body image? Conceptual foundations and construct definition&lt;/title&gt;&lt;secondary-title&gt;Body Image&lt;/secondary-title&gt;&lt;alt-title&gt;Body Image&lt;/alt-title&gt;&lt;/titles&gt;&lt;periodical&gt;&lt;full-title&gt;Body Image&lt;/full-title&gt;&lt;/periodical&gt;&lt;alt-periodical&gt;&lt;full-title&gt;Body Image&lt;/full-title&gt;&lt;/alt-periodical&gt;&lt;pages&gt;118-129&lt;/pages&gt;&lt;volume&gt;14&lt;/volume&gt;&lt;keywords&gt;&lt;keyword&gt;positive body image&lt;/keyword&gt;&lt;keyword&gt;construct definition&lt;/keyword&gt;&lt;keyword&gt;foundations&lt;/keyword&gt;&lt;keyword&gt;protective factors&lt;/keyword&gt;&lt;keyword&gt;embodiment&lt;/keyword&gt;&lt;keyword&gt;body appreciation&lt;/keyword&gt;&lt;keyword&gt;scale-2 item refinement&lt;/keyword&gt;&lt;keyword&gt;college-women&lt;/keyword&gt;&lt;keyword&gt;appreciation scale&lt;/keyword&gt;&lt;keyword&gt;adolescent girls&lt;/keyword&gt;&lt;keyword&gt;african-american&lt;/keyword&gt;&lt;keyword&gt;psychometric evaluation&lt;/keyword&gt;&lt;keyword&gt;acceptance model&lt;/keyword&gt;&lt;keyword&gt;self-esteem&lt;/keyword&gt;&lt;keyword&gt;appearance&lt;/keyword&gt;&lt;keyword&gt;impact&lt;/keyword&gt;&lt;/keywords&gt;&lt;dates&gt;&lt;year&gt;2015&lt;/year&gt;&lt;/dates&gt;&lt;isbn&gt;1740-1445&lt;/isbn&gt;&lt;accession-num&gt;WOS:000357228500017&lt;/accession-num&gt;&lt;urls&gt;&lt;related-urls&gt;&lt;url&gt;&amp;lt;Go to ISI&amp;gt;://WOS:000357228500017&lt;/url&gt;&lt;/related-urls&gt;&lt;/urls&gt;&lt;electronic-resource-num&gt;https://dx.doi.org/10.1016/j.bodyim.2015.04.001&lt;/electronic-resource-num&gt;&lt;language&gt;English&lt;/language&gt;&lt;/record&gt;&lt;/Cite&gt;&lt;/EndNote&gt;</w:instrText>
      </w:r>
      <w:r w:rsidRPr="00825AC8">
        <w:rPr>
          <w:rFonts w:eastAsia="Times New Roman"/>
        </w:rPr>
        <w:fldChar w:fldCharType="separate"/>
      </w:r>
      <w:r w:rsidR="00A62DFF">
        <w:rPr>
          <w:rFonts w:eastAsia="Times New Roman"/>
          <w:noProof/>
        </w:rPr>
        <w:t>Tylka and Wood-Barcalow (2015b)</w:t>
      </w:r>
      <w:r w:rsidRPr="00825AC8">
        <w:rPr>
          <w:rFonts w:eastAsia="Times New Roman"/>
        </w:rPr>
        <w:fldChar w:fldCharType="end"/>
      </w:r>
      <w:r w:rsidRPr="00825AC8">
        <w:rPr>
          <w:rFonts w:eastAsia="Times New Roman"/>
        </w:rPr>
        <w:t xml:space="preserve">. </w:t>
      </w:r>
      <w:r w:rsidR="00EA1816" w:rsidRPr="00825AC8">
        <w:rPr>
          <w:rFonts w:eastAsia="Times New Roman"/>
        </w:rPr>
        <w:t>P</w:t>
      </w:r>
      <w:r w:rsidRPr="00825AC8">
        <w:rPr>
          <w:rFonts w:eastAsia="Times New Roman"/>
        </w:rPr>
        <w:t xml:space="preserve">revious content analyses of </w:t>
      </w:r>
      <w:r w:rsidRPr="00825AC8">
        <w:rPr>
          <w:rFonts w:eastAsia="Times New Roman"/>
          <w:i/>
        </w:rPr>
        <w:t>fitspiration</w:t>
      </w:r>
      <w:r w:rsidRPr="00825AC8">
        <w:rPr>
          <w:rFonts w:eastAsia="Times New Roman"/>
        </w:rPr>
        <w:t xml:space="preserve"> and </w:t>
      </w:r>
      <w:r w:rsidRPr="00825AC8">
        <w:rPr>
          <w:rFonts w:eastAsia="Times New Roman"/>
          <w:i/>
        </w:rPr>
        <w:t>thinspiration</w:t>
      </w:r>
      <w:r w:rsidRPr="00825AC8">
        <w:rPr>
          <w:rFonts w:eastAsia="Times New Roman"/>
        </w:rPr>
        <w:t xml:space="preserve"> social media content have found that the women depicted in the</w:t>
      </w:r>
      <w:r w:rsidR="009F4C70" w:rsidRPr="00825AC8">
        <w:rPr>
          <w:rFonts w:eastAsia="Times New Roman"/>
        </w:rPr>
        <w:t>se</w:t>
      </w:r>
      <w:r w:rsidRPr="00825AC8">
        <w:rPr>
          <w:rFonts w:eastAsia="Times New Roman"/>
        </w:rPr>
        <w:t xml:space="preserve"> images typically subscribe to ultra-thin or thin-athletic body ideals and are often posing in an objectified way. </w:t>
      </w:r>
      <w:r w:rsidR="00EA1816" w:rsidRPr="00825AC8">
        <w:rPr>
          <w:rFonts w:eastAsia="Times New Roman"/>
        </w:rPr>
        <w:t>We</w:t>
      </w:r>
      <w:r w:rsidR="00E86A2B" w:rsidRPr="00825AC8">
        <w:rPr>
          <w:rFonts w:eastAsia="Times New Roman"/>
        </w:rPr>
        <w:t xml:space="preserve"> therefore</w:t>
      </w:r>
      <w:r w:rsidR="00EA1816" w:rsidRPr="00825AC8">
        <w:rPr>
          <w:rFonts w:eastAsia="Times New Roman"/>
        </w:rPr>
        <w:t xml:space="preserve"> aimed to examin</w:t>
      </w:r>
      <w:r w:rsidR="00F2029F" w:rsidRPr="00825AC8">
        <w:rPr>
          <w:rFonts w:eastAsia="Times New Roman"/>
        </w:rPr>
        <w:t>e</w:t>
      </w:r>
      <w:r w:rsidR="00EA1816" w:rsidRPr="00825AC8">
        <w:rPr>
          <w:rFonts w:eastAsia="Times New Roman"/>
        </w:rPr>
        <w:t xml:space="preserve"> </w:t>
      </w:r>
      <w:r w:rsidR="00AA6529" w:rsidRPr="00825AC8">
        <w:rPr>
          <w:rFonts w:eastAsia="Times New Roman"/>
        </w:rPr>
        <w:t>the visual depiction of</w:t>
      </w:r>
      <w:r w:rsidR="00AA6529" w:rsidRPr="00825AC8" w:rsidDel="00EA1816">
        <w:rPr>
          <w:rFonts w:eastAsia="Times New Roman"/>
        </w:rPr>
        <w:t xml:space="preserve"> </w:t>
      </w:r>
      <w:r w:rsidR="00845C56" w:rsidRPr="00825AC8">
        <w:rPr>
          <w:rFonts w:eastAsia="Times New Roman"/>
        </w:rPr>
        <w:t xml:space="preserve">individuals </w:t>
      </w:r>
      <w:r w:rsidRPr="00825AC8">
        <w:rPr>
          <w:rFonts w:eastAsia="Times New Roman"/>
        </w:rPr>
        <w:t xml:space="preserve">in body positive accounts, in terms of appearance and level of objectification. </w:t>
      </w:r>
      <w:r w:rsidR="00040643" w:rsidRPr="00825AC8">
        <w:rPr>
          <w:rFonts w:eastAsia="Times New Roman"/>
        </w:rPr>
        <w:t xml:space="preserve">In response to the potential criticism of body positive accounts </w:t>
      </w:r>
      <w:r w:rsidR="00607C62" w:rsidRPr="00825AC8">
        <w:rPr>
          <w:rFonts w:eastAsia="Times New Roman"/>
        </w:rPr>
        <w:t xml:space="preserve">as </w:t>
      </w:r>
      <w:r w:rsidR="00040643" w:rsidRPr="00825AC8">
        <w:rPr>
          <w:rFonts w:eastAsia="Times New Roman"/>
        </w:rPr>
        <w:t>still being heavily focused on appearanc</w:t>
      </w:r>
      <w:r w:rsidR="00B765A8" w:rsidRPr="00825AC8">
        <w:rPr>
          <w:rFonts w:eastAsia="Times New Roman"/>
        </w:rPr>
        <w:t>e</w:t>
      </w:r>
      <w:r w:rsidR="00040643" w:rsidRPr="00825AC8">
        <w:rPr>
          <w:rFonts w:eastAsia="Times New Roman"/>
        </w:rPr>
        <w:t xml:space="preserve">, a </w:t>
      </w:r>
      <w:r w:rsidR="00040643" w:rsidRPr="00825AC8">
        <w:rPr>
          <w:rFonts w:eastAsia="Times New Roman"/>
        </w:rPr>
        <w:lastRenderedPageBreak/>
        <w:t xml:space="preserve">further aim was to examine appearance-focused themes. </w:t>
      </w:r>
      <w:r w:rsidRPr="00825AC8">
        <w:rPr>
          <w:rFonts w:eastAsia="Times New Roman"/>
        </w:rPr>
        <w:t xml:space="preserve">Based on a </w:t>
      </w:r>
      <w:r w:rsidR="00A167A5" w:rsidRPr="00825AC8">
        <w:rPr>
          <w:rFonts w:eastAsia="Times New Roman"/>
        </w:rPr>
        <w:t>scoping review</w:t>
      </w:r>
      <w:r w:rsidRPr="00825AC8">
        <w:rPr>
          <w:rFonts w:eastAsia="Times New Roman"/>
        </w:rPr>
        <w:t xml:space="preserve"> of current </w:t>
      </w:r>
      <w:r w:rsidR="00AA6529" w:rsidRPr="00825AC8">
        <w:rPr>
          <w:rFonts w:eastAsia="Times New Roman"/>
        </w:rPr>
        <w:t xml:space="preserve">popular </w:t>
      </w:r>
      <w:r w:rsidRPr="00825AC8">
        <w:rPr>
          <w:rFonts w:eastAsia="Times New Roman"/>
        </w:rPr>
        <w:t>accounts</w:t>
      </w:r>
      <w:r w:rsidR="00C43EA2" w:rsidRPr="00825AC8">
        <w:rPr>
          <w:rFonts w:eastAsia="Times New Roman"/>
        </w:rPr>
        <w:t xml:space="preserve"> (elaborated in the Method)</w:t>
      </w:r>
      <w:r w:rsidRPr="00825AC8">
        <w:rPr>
          <w:rFonts w:eastAsia="Times New Roman"/>
        </w:rPr>
        <w:t xml:space="preserve">, we hypothesised that body positive </w:t>
      </w:r>
      <w:r w:rsidR="00032ABC" w:rsidRPr="00825AC8">
        <w:rPr>
          <w:rFonts w:eastAsia="Times New Roman"/>
        </w:rPr>
        <w:t xml:space="preserve">Instagram </w:t>
      </w:r>
      <w:r w:rsidRPr="00825AC8">
        <w:rPr>
          <w:rFonts w:eastAsia="Times New Roman"/>
        </w:rPr>
        <w:t xml:space="preserve">accounts would depict a broad range of bodies and depict themes congruent with </w:t>
      </w:r>
      <w:r w:rsidR="00EC03A1" w:rsidRPr="00825AC8">
        <w:rPr>
          <w:rFonts w:eastAsia="Times New Roman"/>
        </w:rPr>
        <w:t>positive body image</w:t>
      </w:r>
      <w:r w:rsidR="00845C56" w:rsidRPr="00825AC8">
        <w:rPr>
          <w:rFonts w:eastAsia="Times New Roman"/>
        </w:rPr>
        <w:t>,</w:t>
      </w:r>
      <w:r w:rsidR="00E23E31" w:rsidRPr="00825AC8">
        <w:rPr>
          <w:rFonts w:eastAsia="Times New Roman"/>
        </w:rPr>
        <w:t xml:space="preserve"> </w:t>
      </w:r>
      <w:r w:rsidR="000053BB">
        <w:rPr>
          <w:rFonts w:eastAsia="Times New Roman"/>
        </w:rPr>
        <w:t>but</w:t>
      </w:r>
      <w:r w:rsidR="000053BB" w:rsidRPr="00825AC8">
        <w:rPr>
          <w:rFonts w:eastAsia="Times New Roman"/>
        </w:rPr>
        <w:t xml:space="preserve"> </w:t>
      </w:r>
      <w:r w:rsidR="00032ABC" w:rsidRPr="00825AC8">
        <w:rPr>
          <w:rFonts w:eastAsia="Times New Roman"/>
        </w:rPr>
        <w:t xml:space="preserve">would also contain </w:t>
      </w:r>
      <w:r w:rsidR="00E23E31" w:rsidRPr="00825AC8">
        <w:rPr>
          <w:rFonts w:eastAsia="Times New Roman"/>
        </w:rPr>
        <w:t>appearance-focused content</w:t>
      </w:r>
      <w:r w:rsidR="005801A9" w:rsidRPr="00825AC8">
        <w:rPr>
          <w:rFonts w:eastAsia="Times New Roman"/>
        </w:rPr>
        <w:t>.</w:t>
      </w:r>
    </w:p>
    <w:p w14:paraId="4965B0DC" w14:textId="58347A17" w:rsidR="002955AF" w:rsidRPr="00EE767F" w:rsidRDefault="002955AF" w:rsidP="00EE767F">
      <w:pPr>
        <w:pStyle w:val="ListParagraph"/>
        <w:numPr>
          <w:ilvl w:val="0"/>
          <w:numId w:val="18"/>
        </w:numPr>
        <w:spacing w:line="480" w:lineRule="auto"/>
        <w:jc w:val="center"/>
        <w:rPr>
          <w:rFonts w:eastAsia="Times New Roman"/>
          <w:b/>
        </w:rPr>
      </w:pPr>
      <w:r w:rsidRPr="00EE767F">
        <w:rPr>
          <w:rFonts w:eastAsia="Times New Roman"/>
          <w:b/>
        </w:rPr>
        <w:t>Method</w:t>
      </w:r>
    </w:p>
    <w:p w14:paraId="5D3ECA73" w14:textId="44337504" w:rsidR="002955AF" w:rsidRPr="00825AC8" w:rsidRDefault="000053BB" w:rsidP="001C6608">
      <w:pPr>
        <w:spacing w:line="480" w:lineRule="auto"/>
        <w:rPr>
          <w:rFonts w:eastAsia="Times New Roman"/>
          <w:b/>
        </w:rPr>
      </w:pPr>
      <w:r>
        <w:rPr>
          <w:rFonts w:eastAsia="Times New Roman"/>
          <w:b/>
        </w:rPr>
        <w:t xml:space="preserve">2.1. </w:t>
      </w:r>
      <w:r w:rsidR="000C7B1C" w:rsidRPr="00825AC8">
        <w:rPr>
          <w:rFonts w:eastAsia="Times New Roman"/>
          <w:b/>
        </w:rPr>
        <w:t>Sampl</w:t>
      </w:r>
      <w:r w:rsidR="000D280A" w:rsidRPr="00825AC8">
        <w:rPr>
          <w:rFonts w:eastAsia="Times New Roman"/>
          <w:b/>
        </w:rPr>
        <w:t>e</w:t>
      </w:r>
    </w:p>
    <w:p w14:paraId="388CA14C" w14:textId="39FE2FAE" w:rsidR="002955AF" w:rsidRPr="00825AC8" w:rsidRDefault="002955AF" w:rsidP="00845C56">
      <w:pPr>
        <w:spacing w:line="480" w:lineRule="auto"/>
        <w:ind w:firstLine="720"/>
      </w:pPr>
      <w:r w:rsidRPr="00825AC8">
        <w:t xml:space="preserve">To acquire the sample frame of popular body positive Instagram accounts, the search term “top body positive Instagram accounts” was </w:t>
      </w:r>
      <w:proofErr w:type="gramStart"/>
      <w:r w:rsidRPr="00825AC8">
        <w:t xml:space="preserve">entered into </w:t>
      </w:r>
      <w:r w:rsidR="00845C56" w:rsidRPr="00825AC8">
        <w:t>the</w:t>
      </w:r>
      <w:proofErr w:type="gramEnd"/>
      <w:r w:rsidR="00845C56" w:rsidRPr="00825AC8">
        <w:t xml:space="preserve"> </w:t>
      </w:r>
      <w:r w:rsidRPr="00825AC8">
        <w:t xml:space="preserve">three </w:t>
      </w:r>
      <w:r w:rsidR="00845C56" w:rsidRPr="00825AC8">
        <w:t xml:space="preserve">most used </w:t>
      </w:r>
      <w:r w:rsidRPr="00825AC8">
        <w:t xml:space="preserve">online search engines (Google, </w:t>
      </w:r>
      <w:r w:rsidR="00845C56" w:rsidRPr="00825AC8">
        <w:t>Bing</w:t>
      </w:r>
      <w:r w:rsidRPr="00825AC8">
        <w:t>, and</w:t>
      </w:r>
      <w:r w:rsidR="00845C56" w:rsidRPr="00825AC8">
        <w:t xml:space="preserve"> Yahoo!</w:t>
      </w:r>
      <w:r w:rsidRPr="00825AC8">
        <w:t xml:space="preserve">). </w:t>
      </w:r>
      <w:r w:rsidRPr="00825AC8">
        <w:rPr>
          <w:color w:val="000000" w:themeColor="text1"/>
        </w:rPr>
        <w:t xml:space="preserve">This </w:t>
      </w:r>
      <w:r w:rsidR="00455871" w:rsidRPr="00825AC8">
        <w:rPr>
          <w:color w:val="000000" w:themeColor="text1"/>
        </w:rPr>
        <w:t>purposive sampling approach</w:t>
      </w:r>
      <w:r w:rsidRPr="00825AC8">
        <w:rPr>
          <w:color w:val="000000" w:themeColor="text1"/>
        </w:rPr>
        <w:t xml:space="preserve"> is consistent with previous content analyses interested in the predominant appearance-related messages being communicated to consumers in magazines, books, and television </w:t>
      </w:r>
      <w:r w:rsidRPr="00825AC8">
        <w:rPr>
          <w:color w:val="000000" w:themeColor="text1"/>
        </w:rPr>
        <w:fldChar w:fldCharType="begin">
          <w:fldData xml:space="preserve">PEVuZE5vdGU+PENpdGU+PEF1dGhvcj5BdWJyZXk8L0F1dGhvcj48WWVhcj4yMDEwPC9ZZWFyPjxS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</w:fldData>
        </w:fldChar>
      </w:r>
      <w:r w:rsidR="0065698D" w:rsidRPr="00825AC8">
        <w:rPr>
          <w:color w:val="000000" w:themeColor="text1"/>
        </w:rPr>
        <w:instrText xml:space="preserve"> ADDIN EN.CITE </w:instrText>
      </w:r>
      <w:r w:rsidR="0065698D" w:rsidRPr="00825AC8">
        <w:rPr>
          <w:color w:val="000000" w:themeColor="text1"/>
        </w:rPr>
        <w:fldChar w:fldCharType="begin">
          <w:fldData xml:space="preserve">PEVuZE5vdGU+PENpdGU+PEF1dGhvcj5BdWJyZXk8L0F1dGhvcj48WWVhcj4yMDEwPC9ZZWFyPjxS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</w:fldData>
        </w:fldChar>
      </w:r>
      <w:r w:rsidR="0065698D" w:rsidRPr="00825AC8">
        <w:rPr>
          <w:color w:val="000000" w:themeColor="text1"/>
        </w:rPr>
        <w:instrText xml:space="preserve"> ADDIN EN.CITE.DATA </w:instrText>
      </w:r>
      <w:r w:rsidR="0065698D" w:rsidRPr="00825AC8">
        <w:rPr>
          <w:color w:val="000000" w:themeColor="text1"/>
        </w:rPr>
      </w:r>
      <w:r w:rsidR="0065698D" w:rsidRPr="00825AC8">
        <w:rPr>
          <w:color w:val="000000" w:themeColor="text1"/>
        </w:rPr>
        <w:fldChar w:fldCharType="end"/>
      </w:r>
      <w:r w:rsidRPr="00825AC8">
        <w:rPr>
          <w:color w:val="000000" w:themeColor="text1"/>
        </w:rPr>
      </w:r>
      <w:r w:rsidRPr="00825AC8">
        <w:rPr>
          <w:color w:val="000000" w:themeColor="text1"/>
        </w:rPr>
        <w:fldChar w:fldCharType="separate"/>
      </w:r>
      <w:r w:rsidRPr="00825AC8">
        <w:rPr>
          <w:noProof/>
          <w:color w:val="000000" w:themeColor="text1"/>
        </w:rPr>
        <w:t>(Aubrey, 2010; Boepple et al., 2016; Conlin &amp; Bissell, 2014; Herbozo, Tantleff-Dunn, Gokee-Larose, &amp; Thompson, 2004; Wasylkiw, Emms, Meuse, &amp; Poirier, 2009)</w:t>
      </w:r>
      <w:r w:rsidRPr="00825AC8">
        <w:rPr>
          <w:color w:val="000000" w:themeColor="text1"/>
        </w:rPr>
        <w:fldChar w:fldCharType="end"/>
      </w:r>
      <w:r w:rsidRPr="00825AC8">
        <w:rPr>
          <w:color w:val="000000" w:themeColor="text1"/>
        </w:rPr>
        <w:t xml:space="preserve">. </w:t>
      </w:r>
      <w:r w:rsidRPr="00825AC8">
        <w:t>The search was conducted</w:t>
      </w:r>
      <w:r w:rsidR="00E71B4B" w:rsidRPr="00825AC8">
        <w:t xml:space="preserve"> in January 2018</w:t>
      </w:r>
      <w:r w:rsidRPr="00825AC8">
        <w:t xml:space="preserve"> from a public library computer on a private browser to avoid targeted responses based on previous search histories and cookies.</w:t>
      </w:r>
      <w:r w:rsidRPr="00825AC8">
        <w:rPr>
          <w:color w:val="000000" w:themeColor="text1"/>
        </w:rPr>
        <w:t xml:space="preserve"> Consistent with </w:t>
      </w:r>
      <w:r w:rsidRPr="00825AC8">
        <w:fldChar w:fldCharType="begin"/>
      </w:r>
      <w:r w:rsidR="00162B27" w:rsidRPr="00825AC8">
        <w:instrText xml:space="preserve"> ADDIN EN.CITE &lt;EndNote&gt;&lt;Cite AuthorYear="1"&gt;&lt;Author&gt;Boepple&lt;/Author&gt;&lt;Year&gt;2016&lt;/Year&gt;&lt;RecNum&gt;432&lt;/RecNum&gt;&lt;DisplayText&gt;Boepple et al. (2016)&lt;/DisplayText&gt;&lt;record&gt;&lt;rec-number&gt;432&lt;/rec-number&gt;&lt;foreign-keys&gt;&lt;key app="EN" db-id="svp2tfppttpvd4edrv2xaef6vx2fx2vfsade" timestamp="1516235498"&gt;432&lt;/key&gt;&lt;/foreign-keys&gt;&lt;ref-type name="Journal Article"&gt;17&lt;/ref-type&gt;&lt;contributors&gt;&lt;authors&gt;&lt;author&gt;Boepple, Leah&lt;/author&gt;&lt;author&gt;Ata, Rheanna N&lt;/author&gt;&lt;author&gt;Rum, Ruba&lt;/author&gt;&lt;author&gt;Thompson, J Kevin&lt;/author&gt;&lt;/authors&gt;&lt;/contributors&gt;&lt;auth-address&gt;Univ S Florida, Tampa, FL 33620 USA&lt;/auth-address&gt;&lt;titles&gt;&lt;title&gt;Strong is the new skinny: A content analysis of fitspiration websites&lt;/title&gt;&lt;secondary-title&gt;Body Image&lt;/secondary-title&gt;&lt;alt-title&gt;Body Image&lt;/alt-title&gt;&lt;/titles&gt;&lt;periodical&gt;&lt;full-title&gt;Body Image&lt;/full-title&gt;&lt;/periodical&gt;&lt;alt-periodical&gt;&lt;full-title&gt;Body Image&lt;/full-title&gt;&lt;/alt-periodical&gt;&lt;pages&gt;132-135&lt;/pages&gt;&lt;volume&gt;17&lt;/volume&gt;&lt;keywords&gt;&lt;keyword&gt;fitspiration&lt;/keyword&gt;&lt;keyword&gt;diet&lt;/keyword&gt;&lt;keyword&gt;body dissatisfaction&lt;/keyword&gt;&lt;keyword&gt;media&lt;/keyword&gt;&lt;keyword&gt;sociocultural messages&lt;/keyword&gt;&lt;keyword&gt;content analysis&lt;/keyword&gt;&lt;keyword&gt;body-image&lt;/keyword&gt;&lt;keyword&gt;anorexia-nervosa&lt;/keyword&gt;&lt;keyword&gt;female adolescents&lt;/keyword&gt;&lt;keyword&gt;survival analysis&lt;/keyword&gt;&lt;keyword&gt;exercise&lt;/keyword&gt;&lt;keyword&gt;media&lt;/keyword&gt;&lt;keyword&gt;metaanalysis&lt;/keyword&gt;&lt;keyword&gt;predictors&lt;/keyword&gt;&lt;keyword&gt;behaviors&lt;/keyword&gt;&lt;keyword&gt;attitudes&lt;/keyword&gt;&lt;/keywords&gt;&lt;dates&gt;&lt;year&gt;2016&lt;/year&gt;&lt;pub-dates&gt;&lt;date&gt;Jun&lt;/date&gt;&lt;/pub-dates&gt;&lt;/dates&gt;&lt;isbn&gt;1740-1445&lt;/isbn&gt;&lt;accession-num&gt;WOS:000377728500016&lt;/accession-num&gt;&lt;urls&gt;&lt;related-urls&gt;&lt;url&gt;&amp;lt;Go to ISI&amp;gt;://WOS:000377728500016&lt;/url&gt;&lt;/related-urls&gt;&lt;/urls&gt;&lt;electronic-resource-num&gt;http://dx.doi.org/10.1016/j.bodyim.2016.03.001&lt;/electronic-resource-num&gt;&lt;language&gt;English&lt;/language&gt;&lt;/record&gt;&lt;/Cite&gt;&lt;/EndNote&gt;</w:instrText>
      </w:r>
      <w:r w:rsidRPr="00825AC8">
        <w:fldChar w:fldCharType="separate"/>
      </w:r>
      <w:r w:rsidRPr="00825AC8">
        <w:rPr>
          <w:noProof/>
        </w:rPr>
        <w:t>Boepple et al. (2016)</w:t>
      </w:r>
      <w:r w:rsidRPr="00825AC8">
        <w:fldChar w:fldCharType="end"/>
      </w:r>
      <w:r w:rsidRPr="00825AC8">
        <w:t>,</w:t>
      </w:r>
      <w:r w:rsidRPr="00825AC8">
        <w:rPr>
          <w:color w:val="000000" w:themeColor="text1"/>
        </w:rPr>
        <w:t xml:space="preserve"> links were sampled from the first webpage returned by </w:t>
      </w:r>
      <w:r w:rsidR="007E57B7" w:rsidRPr="00825AC8">
        <w:rPr>
          <w:color w:val="000000" w:themeColor="text1"/>
        </w:rPr>
        <w:t xml:space="preserve">each </w:t>
      </w:r>
      <w:r w:rsidRPr="00825AC8">
        <w:rPr>
          <w:color w:val="000000" w:themeColor="text1"/>
        </w:rPr>
        <w:t>search engine</w:t>
      </w:r>
      <w:r w:rsidR="00C459A7" w:rsidRPr="00825AC8">
        <w:rPr>
          <w:color w:val="000000" w:themeColor="text1"/>
        </w:rPr>
        <w:t>,</w:t>
      </w:r>
      <w:r w:rsidRPr="00825AC8">
        <w:rPr>
          <w:color w:val="000000" w:themeColor="text1"/>
        </w:rPr>
        <w:t xml:space="preserve"> </w:t>
      </w:r>
      <w:r w:rsidRPr="00825AC8">
        <w:t xml:space="preserve">because this presents the most widely accessed and influential websites </w:t>
      </w:r>
      <w:r w:rsidRPr="00825AC8">
        <w:fldChar w:fldCharType="begin"/>
      </w:r>
      <w:r w:rsidR="002568C2">
        <w:instrText xml:space="preserve"> ADDIN EN.CITE &lt;EndNote&gt;&lt;Cite&gt;&lt;Author&gt;Hindman&lt;/Author&gt;&lt;Year&gt;2003&lt;/Year&gt;&lt;RecNum&gt;442&lt;/RecNum&gt;&lt;DisplayText&gt;(Hindman, Tsioutsiouliklis, &amp;amp; Johnson, 2003)&lt;/DisplayText&gt;&lt;record&gt;&lt;rec-number&gt;442&lt;/rec-number&gt;&lt;foreign-keys&gt;&lt;key app="EN" db-id="svp2tfppttpvd4edrv2xaef6vx2fx2vfsade" timestamp="1516853290"&gt;442&lt;/key&gt;&lt;/foreign-keys&gt;&lt;ref-type name="Conference Proceedings"&gt;10&lt;/ref-type&gt;&lt;contributors&gt;&lt;authors&gt;&lt;author&gt;Hindman, Matthew&lt;/author&gt;&lt;author&gt;Tsioutsiouliklis, Kostas&lt;/author&gt;&lt;author&gt;Johnson, Judy A&lt;/author&gt;&lt;/authors&gt;&lt;/contributors&gt;&lt;titles&gt;&lt;title&gt;Googlearchy: How a few heavily-linked sites dominate politics on the web&lt;/title&gt;&lt;secondary-title&gt;Annual Meeting of the Midwest Political Science Association&lt;/secondary-title&gt;&lt;/titles&gt;&lt;pages&gt;1-33&lt;/pages&gt;&lt;volume&gt;4&lt;/volume&gt;&lt;dates&gt;&lt;year&gt;2003&lt;/year&gt;&lt;pub-dates&gt;&lt;date&gt;April&lt;/date&gt;&lt;/pub-dates&gt;&lt;/dates&gt;&lt;pub-location&gt;Chicago, IL&lt;/pub-location&gt;&lt;urls&gt;&lt;/urls&gt;&lt;/record&gt;&lt;/Cite&gt;&lt;/EndNote&gt;</w:instrText>
      </w:r>
      <w:r w:rsidRPr="00825AC8">
        <w:fldChar w:fldCharType="separate"/>
      </w:r>
      <w:r w:rsidRPr="00825AC8">
        <w:rPr>
          <w:noProof/>
        </w:rPr>
        <w:t>(Hindman, Tsioutsiouliklis, &amp; Johnson, 2003)</w:t>
      </w:r>
      <w:r w:rsidRPr="00825AC8">
        <w:fldChar w:fldCharType="end"/>
      </w:r>
      <w:r w:rsidRPr="00825AC8">
        <w:t xml:space="preserve">. </w:t>
      </w:r>
    </w:p>
    <w:p w14:paraId="7F97A14E" w14:textId="56D83FE3" w:rsidR="00DA680C" w:rsidRPr="00825AC8" w:rsidRDefault="002955AF" w:rsidP="004E3C8F">
      <w:pPr>
        <w:spacing w:line="480" w:lineRule="auto"/>
        <w:ind w:firstLine="720"/>
      </w:pPr>
      <w:r w:rsidRPr="00825AC8">
        <w:t xml:space="preserve">The search returned 16 unique links. </w:t>
      </w:r>
      <w:r w:rsidRPr="00825AC8">
        <w:rPr>
          <w:color w:val="000000" w:themeColor="text1"/>
        </w:rPr>
        <w:t>Links were excluded if they did not list individual accounts (</w:t>
      </w:r>
      <w:r w:rsidRPr="00825AC8">
        <w:rPr>
          <w:i/>
          <w:color w:val="000000" w:themeColor="text1"/>
        </w:rPr>
        <w:t>n</w:t>
      </w:r>
      <w:r w:rsidRPr="00825AC8">
        <w:rPr>
          <w:color w:val="000000" w:themeColor="text1"/>
        </w:rPr>
        <w:t xml:space="preserve"> = 1) or if they were older than December 2016 (</w:t>
      </w:r>
      <w:r w:rsidRPr="00825AC8">
        <w:rPr>
          <w:i/>
          <w:color w:val="000000" w:themeColor="text1"/>
        </w:rPr>
        <w:t>n</w:t>
      </w:r>
      <w:r w:rsidRPr="00825AC8">
        <w:rPr>
          <w:color w:val="000000" w:themeColor="text1"/>
        </w:rPr>
        <w:t xml:space="preserve"> = 4), </w:t>
      </w:r>
      <w:r w:rsidRPr="00825AC8">
        <w:t>yielding a final sample frame of 11 website</w:t>
      </w:r>
      <w:r w:rsidR="00AF4518" w:rsidRPr="00825AC8">
        <w:t xml:space="preserve"> articles</w:t>
      </w:r>
      <w:r w:rsidRPr="00825AC8">
        <w:t xml:space="preserve"> listing 67 unique Instagram accounts</w:t>
      </w:r>
      <w:r w:rsidR="00AF4518" w:rsidRPr="00825AC8">
        <w:t xml:space="preserve"> in total</w:t>
      </w:r>
      <w:r w:rsidRPr="00825AC8">
        <w:t xml:space="preserve">. Inclusion of each account was determined by </w:t>
      </w:r>
      <w:r w:rsidR="00B12F27" w:rsidRPr="00825AC8">
        <w:t>four</w:t>
      </w:r>
      <w:r w:rsidRPr="00825AC8">
        <w:t xml:space="preserve"> main criteria: </w:t>
      </w:r>
      <w:r w:rsidR="00290913">
        <w:t>(</w:t>
      </w:r>
      <w:r w:rsidRPr="00825AC8">
        <w:t>1) popularity (minimum 50</w:t>
      </w:r>
      <w:r w:rsidR="00290913">
        <w:t>,000</w:t>
      </w:r>
      <w:r w:rsidRPr="00825AC8">
        <w:t xml:space="preserve"> followers</w:t>
      </w:r>
      <w:r w:rsidR="00DA680C" w:rsidRPr="00825AC8">
        <w:t xml:space="preserve">; </w:t>
      </w:r>
      <w:r w:rsidR="00DA680C" w:rsidRPr="00825AC8">
        <w:rPr>
          <w:i/>
        </w:rPr>
        <w:t>n</w:t>
      </w:r>
      <w:r w:rsidR="00DA680C" w:rsidRPr="00825AC8">
        <w:t xml:space="preserve"> = </w:t>
      </w:r>
      <w:r w:rsidR="006F4F77" w:rsidRPr="00825AC8">
        <w:t>20 removed</w:t>
      </w:r>
      <w:r w:rsidRPr="00825AC8">
        <w:t xml:space="preserve">), </w:t>
      </w:r>
      <w:r w:rsidR="00290913">
        <w:t>(</w:t>
      </w:r>
      <w:r w:rsidRPr="00825AC8">
        <w:t>2) activity level on Instagram (minimum 100 posts, including the most recent post being made within two weeks of sampling</w:t>
      </w:r>
      <w:r w:rsidR="00DA680C" w:rsidRPr="00825AC8">
        <w:t xml:space="preserve">; </w:t>
      </w:r>
      <w:r w:rsidR="00B12F27" w:rsidRPr="00825AC8">
        <w:rPr>
          <w:i/>
        </w:rPr>
        <w:t xml:space="preserve">n </w:t>
      </w:r>
      <w:r w:rsidR="00B12F27" w:rsidRPr="00825AC8">
        <w:t>= 4</w:t>
      </w:r>
      <w:r w:rsidR="006F4F77" w:rsidRPr="00825AC8">
        <w:t xml:space="preserve"> removed</w:t>
      </w:r>
      <w:r w:rsidRPr="00825AC8">
        <w:t xml:space="preserve">), </w:t>
      </w:r>
      <w:r w:rsidR="00290913">
        <w:t>(</w:t>
      </w:r>
      <w:r w:rsidRPr="00825AC8">
        <w:t>3) body positive-related content (</w:t>
      </w:r>
      <w:r w:rsidR="00C07EA5" w:rsidRPr="00825AC8">
        <w:t xml:space="preserve">e.g., </w:t>
      </w:r>
      <w:r w:rsidRPr="00825AC8">
        <w:t>account biography references body positivity</w:t>
      </w:r>
      <w:r w:rsidR="00A14850" w:rsidRPr="00825AC8">
        <w:t>/</w:t>
      </w:r>
      <w:r w:rsidR="009D694D" w:rsidRPr="00825AC8">
        <w:t xml:space="preserve">positive body </w:t>
      </w:r>
      <w:r w:rsidR="009D694D" w:rsidRPr="00825AC8">
        <w:lastRenderedPageBreak/>
        <w:t>image</w:t>
      </w:r>
      <w:r w:rsidR="00B12F27" w:rsidRPr="00825AC8">
        <w:t xml:space="preserve">; </w:t>
      </w:r>
      <w:r w:rsidR="00B12F27" w:rsidRPr="00825AC8">
        <w:rPr>
          <w:i/>
        </w:rPr>
        <w:t>n</w:t>
      </w:r>
      <w:r w:rsidR="00B12F27" w:rsidRPr="00825AC8">
        <w:t xml:space="preserve"> = </w:t>
      </w:r>
      <w:r w:rsidR="006F4F77" w:rsidRPr="00825AC8">
        <w:t>10 removed</w:t>
      </w:r>
      <w:r w:rsidRPr="00825AC8">
        <w:t>)</w:t>
      </w:r>
      <w:r w:rsidR="00B12F27" w:rsidRPr="00825AC8">
        <w:t xml:space="preserve">, and </w:t>
      </w:r>
      <w:r w:rsidR="00290913">
        <w:t>(</w:t>
      </w:r>
      <w:r w:rsidR="00B12F27" w:rsidRPr="00825AC8">
        <w:t>4) English as primary language used in posts (</w:t>
      </w:r>
      <w:r w:rsidR="00B12F27" w:rsidRPr="00825AC8">
        <w:rPr>
          <w:i/>
        </w:rPr>
        <w:t>n</w:t>
      </w:r>
      <w:r w:rsidR="006F4F77" w:rsidRPr="00825AC8">
        <w:t xml:space="preserve"> = 1 removed</w:t>
      </w:r>
      <w:r w:rsidR="00B12F27" w:rsidRPr="00825AC8">
        <w:t>)</w:t>
      </w:r>
      <w:r w:rsidRPr="00825AC8">
        <w:t>. All body positive accounts that met criteria were retained for coding (</w:t>
      </w:r>
      <w:r w:rsidRPr="00825AC8">
        <w:rPr>
          <w:i/>
        </w:rPr>
        <w:t>n</w:t>
      </w:r>
      <w:r w:rsidRPr="00825AC8">
        <w:t xml:space="preserve"> = 32). </w:t>
      </w:r>
    </w:p>
    <w:p w14:paraId="63478AB3" w14:textId="351D4F19" w:rsidR="002955AF" w:rsidRPr="00825AC8" w:rsidRDefault="002955AF" w:rsidP="00811ED3">
      <w:pPr>
        <w:spacing w:line="480" w:lineRule="auto"/>
        <w:ind w:firstLine="720"/>
      </w:pPr>
      <w:r w:rsidRPr="00825AC8">
        <w:t xml:space="preserve">Twenty posts were </w:t>
      </w:r>
      <w:r w:rsidR="00476529" w:rsidRPr="00825AC8">
        <w:t xml:space="preserve">then </w:t>
      </w:r>
      <w:r w:rsidRPr="00825AC8">
        <w:t xml:space="preserve">randomly sampled from each account, generating a final sample of 640 posts for coding. The target sample size was selected based on previous research </w:t>
      </w:r>
      <w:r w:rsidRPr="00825AC8">
        <w:fldChar w:fldCharType="begin">
          <w:fldData xml:space="preserve">PEVuZE5vdGU+PENpdGU+PEF1dGhvcj5Cb2VwcGxlPC9BdXRob3I+PFllYXI+MjAxNjwvWWVhcj48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</w:fldData>
        </w:fldChar>
      </w:r>
      <w:r w:rsidR="00162B27" w:rsidRPr="00825AC8">
        <w:instrText xml:space="preserve"> ADDIN EN.CITE </w:instrText>
      </w:r>
      <w:r w:rsidR="00162B27" w:rsidRPr="00825AC8">
        <w:fldChar w:fldCharType="begin">
          <w:fldData xml:space="preserve">PEVuZE5vdGU+PENpdGU+PEF1dGhvcj5Cb2VwcGxlPC9BdXRob3I+PFllYXI+MjAxNjwvWWVhcj48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</w:fldData>
        </w:fldChar>
      </w:r>
      <w:r w:rsidR="00162B27" w:rsidRPr="00825AC8">
        <w:instrText xml:space="preserve"> ADDIN EN.CITE.DATA </w:instrText>
      </w:r>
      <w:r w:rsidR="00162B27" w:rsidRPr="00825AC8">
        <w:fldChar w:fldCharType="end"/>
      </w:r>
      <w:r w:rsidRPr="00825AC8">
        <w:fldChar w:fldCharType="separate"/>
      </w:r>
      <w:r w:rsidR="005367A5" w:rsidRPr="00825AC8">
        <w:rPr>
          <w:noProof/>
        </w:rPr>
        <w:t>(Boepple &amp; Thompson, 2016; Tiggemann &amp; Zaccardo, 2018)</w:t>
      </w:r>
      <w:r w:rsidRPr="00825AC8">
        <w:fldChar w:fldCharType="end"/>
      </w:r>
      <w:r w:rsidR="00D94597" w:rsidRPr="00825AC8">
        <w:t>. P</w:t>
      </w:r>
      <w:r w:rsidRPr="00825AC8">
        <w:t xml:space="preserve">osts were randomly sampled </w:t>
      </w:r>
      <w:r w:rsidR="00B11C52" w:rsidRPr="00825AC8">
        <w:t xml:space="preserve">using a random number generator </w:t>
      </w:r>
      <w:r w:rsidRPr="00825AC8">
        <w:t xml:space="preserve">across the 2017 calendar year to ensure the sample represented up-to-date body positive content </w:t>
      </w:r>
      <w:r w:rsidR="00B11C52" w:rsidRPr="00825AC8">
        <w:t xml:space="preserve">without the potential biases that would arise from sampling consecutive posts during a </w:t>
      </w:r>
      <w:proofErr w:type="gramStart"/>
      <w:r w:rsidR="00B11C52" w:rsidRPr="00825AC8">
        <w:t>particular week</w:t>
      </w:r>
      <w:proofErr w:type="gramEnd"/>
      <w:r w:rsidR="00B11C52" w:rsidRPr="00825AC8">
        <w:t xml:space="preserve"> or month (e.g.</w:t>
      </w:r>
      <w:r w:rsidR="000D01E7" w:rsidRPr="00825AC8">
        <w:t>,</w:t>
      </w:r>
      <w:r w:rsidR="00B11C52" w:rsidRPr="00825AC8">
        <w:t xml:space="preserve"> only summer)</w:t>
      </w:r>
      <w:r w:rsidRPr="00825AC8">
        <w:t xml:space="preserve">. </w:t>
      </w:r>
    </w:p>
    <w:p w14:paraId="4AA0DBAE" w14:textId="6B5620A5" w:rsidR="002955AF" w:rsidRPr="00825AC8" w:rsidRDefault="001A7944" w:rsidP="001C6608">
      <w:pPr>
        <w:spacing w:line="480" w:lineRule="auto"/>
        <w:rPr>
          <w:b/>
        </w:rPr>
      </w:pPr>
      <w:r>
        <w:rPr>
          <w:b/>
        </w:rPr>
        <w:t xml:space="preserve">2.2. </w:t>
      </w:r>
      <w:r w:rsidR="002955AF" w:rsidRPr="00825AC8">
        <w:rPr>
          <w:b/>
        </w:rPr>
        <w:t>Coding Procedures</w:t>
      </w:r>
    </w:p>
    <w:p w14:paraId="1F075993" w14:textId="47D59601" w:rsidR="004D1807" w:rsidRPr="00825AC8" w:rsidRDefault="002955AF" w:rsidP="00E90D86">
      <w:pPr>
        <w:spacing w:line="480" w:lineRule="auto"/>
        <w:ind w:firstLine="720"/>
      </w:pPr>
      <w:r w:rsidRPr="00825AC8">
        <w:rPr>
          <w:color w:val="000000"/>
        </w:rPr>
        <w:t xml:space="preserve">Since there was no prior codebook of body positive content on social media, </w:t>
      </w:r>
      <w:r w:rsidRPr="00825AC8">
        <w:t>a codebook was created for the present study</w:t>
      </w:r>
      <w:r w:rsidR="00B1100A" w:rsidRPr="00825AC8">
        <w:t xml:space="preserve"> based on theoretical concepts, prior content analyses</w:t>
      </w:r>
      <w:r w:rsidR="003C2FC6" w:rsidRPr="00825AC8">
        <w:t xml:space="preserve"> of social media content</w:t>
      </w:r>
      <w:r w:rsidR="00B1100A" w:rsidRPr="00825AC8">
        <w:t>, and a scoping review of body positive content</w:t>
      </w:r>
      <w:r w:rsidRPr="00825AC8">
        <w:t xml:space="preserve">. </w:t>
      </w:r>
      <w:r w:rsidR="00911209" w:rsidRPr="00825AC8">
        <w:t>Specifically, t</w:t>
      </w:r>
      <w:r w:rsidRPr="00825AC8">
        <w:t xml:space="preserve">he body positive coding categories were developed based on </w:t>
      </w:r>
      <w:r w:rsidR="00B05808">
        <w:fldChar w:fldCharType="begin"/>
      </w:r>
      <w:r w:rsidR="00B05808">
        <w:instrText xml:space="preserve"> ADDIN EN.CITE &lt;EndNote&gt;&lt;Cite AuthorYear="1"&gt;&lt;Author&gt;Tylka&lt;/Author&gt;&lt;Year&gt;2012&lt;/Year&gt;&lt;RecNum&gt;417&lt;/RecNum&gt;&lt;DisplayText&gt;Tylka (2012, 2018)&lt;/DisplayText&gt;&lt;record&gt;&lt;rec-number&gt;417&lt;/rec-number&gt;&lt;foreign-keys&gt;&lt;key app="EN" db-id="svp2tfppttpvd4edrv2xaef6vx2fx2vfsade" timestamp="1515046585"&gt;417&lt;/key&gt;&lt;/foreign-keys&gt;&lt;ref-type name="Book Section"&gt;5&lt;/ref-type&gt;&lt;contributors&gt;&lt;authors&gt;&lt;author&gt;Tylka, Tracy L&lt;/author&gt;&lt;/authors&gt;&lt;secondary-authors&gt;&lt;author&gt;T. F. Cash&lt;/author&gt;&lt;/secondary-authors&gt;&lt;/contributors&gt;&lt;titles&gt;&lt;title&gt;Positive psychology perspectives on body image&lt;/title&gt;&lt;secondary-title&gt;Encyclopedia of body image and human appearance&lt;/secondary-title&gt;&lt;/titles&gt;&lt;pages&gt;657-663&lt;/pages&gt;&lt;volume&gt;2&lt;/volume&gt;&lt;dates&gt;&lt;year&gt;2012&lt;/year&gt;&lt;/dates&gt;&lt;pub-location&gt;San Diego, CA&lt;/pub-location&gt;&lt;publisher&gt;Academic Press&lt;/publisher&gt;&lt;urls&gt;&lt;/urls&gt;&lt;/record&gt;&lt;/Cite&gt;&lt;Cite AuthorYear="1"&gt;&lt;Author&gt;Tylka&lt;/Author&gt;&lt;Year&gt;2018&lt;/Year&gt;&lt;RecNum&gt;547&lt;/RecNum&gt;&lt;record&gt;&lt;rec-number&gt;547&lt;/rec-number&gt;&lt;foreign-keys&gt;&lt;key app="EN" db-id="svp2tfppttpvd4edrv2xaef6vx2fx2vfsade" timestamp="1549237191"&gt;547&lt;/key&gt;&lt;/foreign-keys&gt;&lt;ref-type name="Book Section"&gt;5&lt;/ref-type&gt;&lt;contributors&gt;&lt;authors&gt;&lt;author&gt;Tylka, Tracy L&lt;/author&gt;&lt;/authors&gt;&lt;secondary-authors&gt;&lt;author&gt;E. A. Daniels&lt;/author&gt;&lt;author&gt;M. M. Gillen&lt;/author&gt;&lt;author&gt;C. H. Markey&lt;/author&gt;&lt;/secondary-authors&gt;&lt;/contributors&gt;&lt;titles&gt;&lt;title&gt;Overview of the field of positive body image&lt;/title&gt;&lt;secondary-title&gt;The body positive: Understanding and improving body image in science and practice&lt;/secondary-title&gt;&lt;/titles&gt;&lt;pages&gt;6-33&lt;/pages&gt;&lt;dates&gt;&lt;year&gt;2018&lt;/year&gt;&lt;/dates&gt;&lt;pub-location&gt;New York, NY&lt;/pub-location&gt;&lt;publisher&gt;Cambridge University Press&lt;/publisher&gt;&lt;isbn&gt;1108317596&lt;/isbn&gt;&lt;urls&gt;&lt;/urls&gt;&lt;/record&gt;&lt;/Cite&gt;&lt;/EndNote&gt;</w:instrText>
      </w:r>
      <w:r w:rsidR="00B05808">
        <w:fldChar w:fldCharType="separate"/>
      </w:r>
      <w:r w:rsidR="00B05808">
        <w:rPr>
          <w:noProof/>
        </w:rPr>
        <w:t>Tylka (2012, 2018)</w:t>
      </w:r>
      <w:r w:rsidR="00B05808">
        <w:fldChar w:fldCharType="end"/>
      </w:r>
      <w:r w:rsidR="00B05808">
        <w:t xml:space="preserve"> and Tylka and Wood-Barcalow’s </w:t>
      </w:r>
      <w:r w:rsidR="00B05808">
        <w:fldChar w:fldCharType="begin"/>
      </w:r>
      <w:r w:rsidR="00B05808">
        <w:instrText xml:space="preserve"> ADDIN EN.CITE &lt;EndNote&gt;&lt;Cite ExcludeAuth="1"&gt;&lt;Author&gt;Tylka&lt;/Author&gt;&lt;Year&gt;2015&lt;/Year&gt;&lt;RecNum&gt;277&lt;/RecNum&gt;&lt;DisplayText&gt;(2015b)&lt;/DisplayText&gt;&lt;record&gt;&lt;rec-number&gt;277&lt;/rec-number&gt;&lt;foreign-keys&gt;&lt;key app="EN" db-id="svp2tfppttpvd4edrv2xaef6vx2fx2vfsade" timestamp="1480994936"&gt;277&lt;/key&gt;&lt;/foreign-keys&gt;&lt;ref-type name="Journal Article"&gt;17&lt;/ref-type&gt;&lt;contributors&gt;&lt;authors&gt;&lt;author&gt;Tylka, Tracy L&lt;/author&gt;&lt;author&gt;Wood-Barcalow, Nichole L&lt;/author&gt;&lt;/authors&gt;&lt;/contributors&gt;&lt;auth-address&gt;Ohio State Univ, Dept Psychol, Columbus, OH 43210 USA&amp;#xD;Ctr Balanced Living, Columbus, OH USA&lt;/auth-address&gt;&lt;titles&gt;&lt;title&gt;What is and what is not positive body image? Conceptual foundations and construct definition&lt;/title&gt;&lt;secondary-title&gt;Body Image&lt;/secondary-title&gt;&lt;alt-title&gt;Body Image&lt;/alt-title&gt;&lt;/titles&gt;&lt;periodical&gt;&lt;full-title&gt;Body Image&lt;/full-title&gt;&lt;/periodical&gt;&lt;alt-periodical&gt;&lt;full-title&gt;Body Image&lt;/full-title&gt;&lt;/alt-periodical&gt;&lt;pages&gt;118-129&lt;/pages&gt;&lt;volume&gt;14&lt;/volume&gt;&lt;keywords&gt;&lt;keyword&gt;positive body image&lt;/keyword&gt;&lt;keyword&gt;construct definition&lt;/keyword&gt;&lt;keyword&gt;foundations&lt;/keyword&gt;&lt;keyword&gt;protective factors&lt;/keyword&gt;&lt;keyword&gt;embodiment&lt;/keyword&gt;&lt;keyword&gt;body appreciation&lt;/keyword&gt;&lt;keyword&gt;scale-2 item refinement&lt;/keyword&gt;&lt;keyword&gt;college-women&lt;/keyword&gt;&lt;keyword&gt;appreciation scale&lt;/keyword&gt;&lt;keyword&gt;adolescent girls&lt;/keyword&gt;&lt;keyword&gt;african-american&lt;/keyword&gt;&lt;keyword&gt;psychometric evaluation&lt;/keyword&gt;&lt;keyword&gt;acceptance model&lt;/keyword&gt;&lt;keyword&gt;self-esteem&lt;/keyword&gt;&lt;keyword&gt;appearance&lt;/keyword&gt;&lt;keyword&gt;impact&lt;/keyword&gt;&lt;/keywords&gt;&lt;dates&gt;&lt;year&gt;2015&lt;/year&gt;&lt;/dates&gt;&lt;isbn&gt;1740-1445&lt;/isbn&gt;&lt;accession-num&gt;WOS:000357228500017&lt;/accession-num&gt;&lt;urls&gt;&lt;related-urls&gt;&lt;url&gt;&amp;lt;Go to ISI&amp;gt;://WOS:000357228500017&lt;/url&gt;&lt;/related-urls&gt;&lt;/urls&gt;&lt;electronic-resource-num&gt;https://dx.doi.org/10.1016/j.bodyim.2015.04.001&lt;/electronic-resource-num&gt;&lt;language&gt;English&lt;/language&gt;&lt;/record&gt;&lt;/Cite&gt;&lt;/EndNote&gt;</w:instrText>
      </w:r>
      <w:r w:rsidR="00B05808">
        <w:fldChar w:fldCharType="separate"/>
      </w:r>
      <w:r w:rsidR="00B05808">
        <w:rPr>
          <w:noProof/>
        </w:rPr>
        <w:t>(2015b)</w:t>
      </w:r>
      <w:r w:rsidR="00B05808">
        <w:fldChar w:fldCharType="end"/>
      </w:r>
      <w:r w:rsidR="00B05808">
        <w:t xml:space="preserve"> </w:t>
      </w:r>
      <w:r w:rsidRPr="00825AC8">
        <w:t xml:space="preserve">core components of positive body image. Appearance-focused coding categories were derived from previous content analyses of appearance-related content on social media </w:t>
      </w:r>
      <w:r w:rsidRPr="00825AC8">
        <w:fldChar w:fldCharType="begin">
          <w:fldData xml:space="preserve">PEVuZE5vdGU+PENpdGU+PEF1dGhvcj5Cb2VwcGxlPC9BdXRob3I+PFllYXI+MjAxNjwvWWVhcj48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==
</w:fldData>
        </w:fldChar>
      </w:r>
      <w:r w:rsidR="00162B27" w:rsidRPr="00825AC8">
        <w:instrText xml:space="preserve"> ADDIN EN.CITE </w:instrText>
      </w:r>
      <w:r w:rsidR="00162B27" w:rsidRPr="00825AC8">
        <w:fldChar w:fldCharType="begin">
          <w:fldData xml:space="preserve">PEVuZE5vdGU+PENpdGU+PEF1dGhvcj5Cb2VwcGxlPC9BdXRob3I+PFllYXI+MjAxNjwvWWVhcj48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==
</w:fldData>
        </w:fldChar>
      </w:r>
      <w:r w:rsidR="00162B27" w:rsidRPr="00825AC8">
        <w:instrText xml:space="preserve"> ADDIN EN.CITE.DATA </w:instrText>
      </w:r>
      <w:r w:rsidR="00162B27" w:rsidRPr="00825AC8">
        <w:fldChar w:fldCharType="end"/>
      </w:r>
      <w:r w:rsidRPr="00825AC8">
        <w:fldChar w:fldCharType="separate"/>
      </w:r>
      <w:r w:rsidR="00676252" w:rsidRPr="00825AC8">
        <w:rPr>
          <w:noProof/>
        </w:rPr>
        <w:t>(Boepple et al., 2016; Webb et al., 2017a)</w:t>
      </w:r>
      <w:r w:rsidRPr="00825AC8">
        <w:fldChar w:fldCharType="end"/>
      </w:r>
      <w:r w:rsidRPr="00825AC8">
        <w:t xml:space="preserve">. </w:t>
      </w:r>
      <w:r w:rsidR="009934C3" w:rsidRPr="00825AC8">
        <w:t>In addition, the first and second author</w:t>
      </w:r>
      <w:r w:rsidR="00171EAB" w:rsidRPr="00825AC8">
        <w:t>s</w:t>
      </w:r>
      <w:r w:rsidR="009934C3" w:rsidRPr="00825AC8">
        <w:t xml:space="preserve"> conducted an initial scoping review of the images to determine which variables were relevant for the analysis.</w:t>
      </w:r>
      <w:r w:rsidR="00C15D05" w:rsidRPr="00825AC8">
        <w:t xml:space="preserve"> Six additional attributes/themes emerged from this scoping review</w:t>
      </w:r>
      <w:r w:rsidR="00AA0D29">
        <w:t>:</w:t>
      </w:r>
      <w:r w:rsidR="00C15D05" w:rsidRPr="00825AC8">
        <w:t xml:space="preserve"> two additional </w:t>
      </w:r>
      <w:r w:rsidR="007C2BDC" w:rsidRPr="00825AC8">
        <w:t xml:space="preserve">demographic and </w:t>
      </w:r>
      <w:r w:rsidR="00C15D05" w:rsidRPr="00825AC8">
        <w:t>body-related attributes (i.e.,</w:t>
      </w:r>
      <w:r w:rsidR="007C2BDC" w:rsidRPr="00825AC8">
        <w:t xml:space="preserve"> visible physical disability and</w:t>
      </w:r>
      <w:r w:rsidR="00C15D05" w:rsidRPr="00825AC8">
        <w:t xml:space="preserve"> perceived “flaws”) and four </w:t>
      </w:r>
      <w:r w:rsidR="00A91192" w:rsidRPr="00825AC8">
        <w:t>other r</w:t>
      </w:r>
      <w:r w:rsidR="00C15D05" w:rsidRPr="00825AC8">
        <w:t>elevant</w:t>
      </w:r>
      <w:r w:rsidR="00A91192" w:rsidRPr="00825AC8">
        <w:t xml:space="preserve"> t</w:t>
      </w:r>
      <w:r w:rsidR="00C15D05" w:rsidRPr="00825AC8">
        <w:t xml:space="preserve">hemes (i.e., commercialism, mental health, eating disorders, and activism). </w:t>
      </w:r>
    </w:p>
    <w:p w14:paraId="3CBC79AC" w14:textId="3CAEDF35" w:rsidR="002955AF" w:rsidRPr="00825AC8" w:rsidRDefault="007934F6" w:rsidP="00F84CAE">
      <w:pPr>
        <w:spacing w:line="480" w:lineRule="auto"/>
        <w:ind w:firstLine="720"/>
        <w:rPr>
          <w:color w:val="000000"/>
        </w:rPr>
      </w:pPr>
      <w:r w:rsidRPr="00825AC8">
        <w:rPr>
          <w:color w:val="212121"/>
        </w:rPr>
        <w:t>The first author and the main coder (</w:t>
      </w:r>
      <w:r w:rsidR="005F27F1">
        <w:rPr>
          <w:color w:val="212121"/>
        </w:rPr>
        <w:t xml:space="preserve">second author, </w:t>
      </w:r>
      <w:r w:rsidRPr="00825AC8">
        <w:rPr>
          <w:color w:val="212121"/>
        </w:rPr>
        <w:t xml:space="preserve">postgraduate psychology student) met for a series of training sessions involving an iterative process of consensus coding and making updates to the original codebook. Following this process, two rounds of pilot coding were conducted using posts captured in February 2018; 32 posts were analysed each time </w:t>
      </w:r>
      <w:r w:rsidRPr="00825AC8">
        <w:rPr>
          <w:color w:val="212121"/>
        </w:rPr>
        <w:lastRenderedPageBreak/>
        <w:t xml:space="preserve">(not included </w:t>
      </w:r>
      <w:proofErr w:type="gramStart"/>
      <w:r w:rsidRPr="00825AC8">
        <w:rPr>
          <w:color w:val="212121"/>
        </w:rPr>
        <w:t>in the final analysis</w:t>
      </w:r>
      <w:proofErr w:type="gramEnd"/>
      <w:r w:rsidRPr="00825AC8">
        <w:rPr>
          <w:color w:val="212121"/>
        </w:rPr>
        <w:t xml:space="preserve">). Each coder rated the posts independently and then met to discuss any discrepancies. This resulted in finalising the coding instrument. Following training and codebook refinement, the </w:t>
      </w:r>
      <w:r w:rsidR="00E816A7">
        <w:rPr>
          <w:color w:val="212121"/>
        </w:rPr>
        <w:t>main</w:t>
      </w:r>
      <w:r w:rsidRPr="00825AC8">
        <w:rPr>
          <w:color w:val="212121"/>
        </w:rPr>
        <w:t xml:space="preserve"> coder went on to code all 640 official posts. To establish inter-rater agreement and reliability</w:t>
      </w:r>
      <w:r w:rsidR="00487705" w:rsidRPr="00825AC8">
        <w:rPr>
          <w:color w:val="212121"/>
        </w:rPr>
        <w:t xml:space="preserve"> (Table 2)</w:t>
      </w:r>
      <w:r w:rsidRPr="00825AC8">
        <w:rPr>
          <w:color w:val="212121"/>
        </w:rPr>
        <w:t>, a second coder (</w:t>
      </w:r>
      <w:r w:rsidR="00614D66">
        <w:rPr>
          <w:color w:val="212121"/>
        </w:rPr>
        <w:t>third author</w:t>
      </w:r>
      <w:r w:rsidR="00EA7489">
        <w:rPr>
          <w:color w:val="212121"/>
        </w:rPr>
        <w:t>,</w:t>
      </w:r>
      <w:r w:rsidR="00614D66">
        <w:rPr>
          <w:color w:val="212121"/>
        </w:rPr>
        <w:t xml:space="preserve"> </w:t>
      </w:r>
      <w:r w:rsidRPr="00825AC8">
        <w:rPr>
          <w:color w:val="212121"/>
        </w:rPr>
        <w:t xml:space="preserve">PhD-level clinical psychologist) was trained in the coding procedures and coded a random selection of 10% of the posts for all study variables according to the codebook. </w:t>
      </w:r>
      <w:r w:rsidRPr="00825AC8">
        <w:rPr>
          <w:color w:val="000000"/>
        </w:rPr>
        <w:t>The total agree</w:t>
      </w:r>
      <w:r w:rsidR="00D62B92" w:rsidRPr="00825AC8">
        <w:rPr>
          <w:color w:val="000000"/>
        </w:rPr>
        <w:t>ment across all coding was 94.</w:t>
      </w:r>
      <w:r w:rsidR="00910B81" w:rsidRPr="00825AC8">
        <w:rPr>
          <w:color w:val="000000"/>
        </w:rPr>
        <w:t>23</w:t>
      </w:r>
      <w:r w:rsidRPr="00825AC8">
        <w:rPr>
          <w:color w:val="000000"/>
        </w:rPr>
        <w:t xml:space="preserve">%, indicating a high level of inter-coder agreement. Inter-rater reliability was calculated for nominal variables using Cohen’s Kappa </w:t>
      </w:r>
      <w:r w:rsidR="00F84CAE" w:rsidRPr="00825AC8">
        <w:fldChar w:fldCharType="begin"/>
      </w:r>
      <w:r w:rsidR="00D3491F">
        <w:instrText xml:space="preserve"> ADDIN EN.CITE &lt;EndNote&gt;&lt;Cite&gt;&lt;Author&gt;Landis&lt;/Author&gt;&lt;Year&gt;1977&lt;/Year&gt;&lt;RecNum&gt;524&lt;/RecNum&gt;&lt;Prefix&gt;average κ =.85`, indicating high reliability`; &lt;/Prefix&gt;&lt;DisplayText&gt;(average κ =.85, indicating high reliability; Landis &amp;amp; Koch, 1977)&lt;/DisplayText&gt;&lt;record&gt;&lt;rec-number&gt;524&lt;/rec-number&gt;&lt;foreign-keys&gt;&lt;key app="EN" db-id="svp2tfppttpvd4edrv2xaef6vx2fx2vfsade" timestamp="1544416725"&gt;524&lt;/key&gt;&lt;/foreign-keys&gt;&lt;ref-type name="Journal Article"&gt;17&lt;/ref-type&gt;&lt;contributors&gt;&lt;authors&gt;&lt;author&gt;Landis, J Richard&lt;/author&gt;&lt;author&gt;Koch, Gary G&lt;/author&gt;&lt;/authors&gt;&lt;/contributors&gt;&lt;titles&gt;&lt;title&gt;The measurement of observer agreement for categorical data&lt;/title&gt;&lt;secondary-title&gt;Biometrics&lt;/secondary-title&gt;&lt;/titles&gt;&lt;periodical&gt;&lt;full-title&gt;biometrics&lt;/full-title&gt;&lt;/periodical&gt;&lt;pages&gt;159-174&lt;/pages&gt;&lt;dates&gt;&lt;year&gt;1977&lt;/year&gt;&lt;/dates&gt;&lt;isbn&gt;0006-341X&lt;/isbn&gt;&lt;urls&gt;&lt;/urls&gt;&lt;electronic-resource-num&gt;https://dx.doi.org/10.2307/2529310&lt;/electronic-resource-num&gt;&lt;/record&gt;&lt;/Cite&gt;&lt;/EndNote&gt;</w:instrText>
      </w:r>
      <w:r w:rsidR="00F84CAE" w:rsidRPr="00825AC8">
        <w:fldChar w:fldCharType="separate"/>
      </w:r>
      <w:r w:rsidR="00570956">
        <w:rPr>
          <w:noProof/>
        </w:rPr>
        <w:t>(average κ =.85, indicating high reliability; Landis &amp; Koch, 1977)</w:t>
      </w:r>
      <w:r w:rsidR="00F84CAE" w:rsidRPr="00825AC8">
        <w:fldChar w:fldCharType="end"/>
      </w:r>
      <w:r w:rsidRPr="00825AC8">
        <w:rPr>
          <w:color w:val="000000"/>
        </w:rPr>
        <w:t xml:space="preserve">, and for continuous variables using two-way mixed intra-class correlation coefficients </w:t>
      </w:r>
      <w:r w:rsidRPr="00825AC8">
        <w:fldChar w:fldCharType="begin"/>
      </w:r>
      <w:r w:rsidR="005546C5">
        <w:instrText xml:space="preserve"> ADDIN EN.CITE &lt;EndNote&gt;&lt;Cite&gt;&lt;Author&gt;Cicchetti&lt;/Author&gt;&lt;Year&gt;1994&lt;/Year&gt;&lt;RecNum&gt;525&lt;/RecNum&gt;&lt;Prefix&gt;average ICC = .95`, indicating excellent reliability`; &lt;/Prefix&gt;&lt;DisplayText&gt;(average ICC = .95, indicating excellent reliability; Cicchetti, 1994)&lt;/DisplayText&gt;&lt;record&gt;&lt;rec-number&gt;525&lt;/rec-number&gt;&lt;foreign-keys&gt;&lt;key app="EN" db-id="svp2tfppttpvd4edrv2xaef6vx2fx2vfsade" timestamp="1544416808"&gt;525&lt;/key&gt;&lt;/foreign-keys&gt;&lt;ref-type name="Journal Article"&gt;17&lt;/ref-type&gt;&lt;contributors&gt;&lt;authors&gt;&lt;author&gt;Cicchetti, Domenic V&lt;/author&gt;&lt;/authors&gt;&lt;/contributors&gt;&lt;titles&gt;&lt;title&gt;Guidelines, criteria, and rules of thumb for evaluating normed and standardized assessment instruments in psychology&lt;/title&gt;&lt;secondary-title&gt;Psychological Assessment&lt;/secondary-title&gt;&lt;/titles&gt;&lt;periodical&gt;&lt;full-title&gt;Psychological assessment&lt;/full-title&gt;&lt;/periodical&gt;&lt;pages&gt;284&lt;/pages&gt;&lt;volume&gt;6&lt;/volume&gt;&lt;number&gt;4&lt;/number&gt;&lt;dates&gt;&lt;year&gt;1994&lt;/year&gt;&lt;/dates&gt;&lt;isbn&gt;1939-134X&lt;/isbn&gt;&lt;urls&gt;&lt;/urls&gt;&lt;electronic-resource-num&gt;https://doi.org/10.1037/1040-3590.6.4.284&lt;/electronic-resource-num&gt;&lt;/record&gt;&lt;/Cite&gt;&lt;/EndNote&gt;</w:instrText>
      </w:r>
      <w:r w:rsidRPr="00825AC8">
        <w:fldChar w:fldCharType="separate"/>
      </w:r>
      <w:r w:rsidRPr="00825AC8">
        <w:rPr>
          <w:noProof/>
        </w:rPr>
        <w:t>(average ICC = .95, indicating excellent reliability; Cicchetti, 1994)</w:t>
      </w:r>
      <w:r w:rsidRPr="00825AC8">
        <w:fldChar w:fldCharType="end"/>
      </w:r>
      <w:r w:rsidRPr="00825AC8">
        <w:rPr>
          <w:color w:val="000000"/>
        </w:rPr>
        <w:t>. A third coder resolved any discrepancies</w:t>
      </w:r>
      <w:r w:rsidR="00CB1CF2" w:rsidRPr="00825AC8">
        <w:rPr>
          <w:color w:val="000000"/>
        </w:rPr>
        <w:t>.</w:t>
      </w:r>
      <w:r w:rsidR="00E607E4" w:rsidRPr="00825AC8">
        <w:rPr>
          <w:color w:val="000000"/>
        </w:rPr>
        <w:t xml:space="preserve"> </w:t>
      </w:r>
    </w:p>
    <w:p w14:paraId="259484D7" w14:textId="41224E1D" w:rsidR="002955AF" w:rsidRPr="00825AC8" w:rsidRDefault="00AA0D29" w:rsidP="001C6608">
      <w:pPr>
        <w:spacing w:line="480" w:lineRule="auto"/>
        <w:rPr>
          <w:b/>
        </w:rPr>
      </w:pPr>
      <w:r>
        <w:rPr>
          <w:b/>
          <w:color w:val="000000"/>
        </w:rPr>
        <w:t xml:space="preserve">2.3. </w:t>
      </w:r>
      <w:r w:rsidR="002955AF" w:rsidRPr="00825AC8">
        <w:rPr>
          <w:b/>
          <w:color w:val="000000"/>
        </w:rPr>
        <w:t>Coding Attributes and Themes</w:t>
      </w:r>
    </w:p>
    <w:p w14:paraId="4B014DA7" w14:textId="7B511634" w:rsidR="00A162F0" w:rsidRPr="00825AC8" w:rsidRDefault="00DB4258" w:rsidP="00A162F0">
      <w:pPr>
        <w:spacing w:line="480" w:lineRule="auto"/>
        <w:ind w:firstLine="720"/>
      </w:pPr>
      <w:r w:rsidRPr="00825AC8">
        <w:t xml:space="preserve">The Instagram posts were coded on three levels: </w:t>
      </w:r>
      <w:r w:rsidR="00AA0D29">
        <w:t>(</w:t>
      </w:r>
      <w:r w:rsidRPr="00825AC8">
        <w:t xml:space="preserve">1) Imagery (not including caption); </w:t>
      </w:r>
      <w:r w:rsidR="00AA0D29">
        <w:t>(</w:t>
      </w:r>
      <w:r w:rsidRPr="00825AC8">
        <w:t xml:space="preserve">2) Human subjects (if present in Imagery); and </w:t>
      </w:r>
      <w:r w:rsidR="00AA0D29">
        <w:t>(</w:t>
      </w:r>
      <w:r w:rsidRPr="00825AC8">
        <w:t xml:space="preserve">3) Post themes (including imagery, caption, and hashtags). </w:t>
      </w:r>
    </w:p>
    <w:p w14:paraId="35746EEC" w14:textId="5E171DF2" w:rsidR="003F463B" w:rsidRPr="00825AC8" w:rsidRDefault="00AA0D29" w:rsidP="00755054">
      <w:pPr>
        <w:spacing w:line="480" w:lineRule="auto"/>
        <w:ind w:firstLine="720"/>
      </w:pPr>
      <w:r>
        <w:rPr>
          <w:b/>
        </w:rPr>
        <w:t xml:space="preserve">2.3.1. </w:t>
      </w:r>
      <w:r w:rsidR="00BA689C" w:rsidRPr="00825AC8">
        <w:rPr>
          <w:b/>
        </w:rPr>
        <w:t xml:space="preserve">Imagery. </w:t>
      </w:r>
      <w:r w:rsidR="002E3A4E" w:rsidRPr="00825AC8">
        <w:t>The visual component of posts</w:t>
      </w:r>
      <w:r w:rsidR="002955AF" w:rsidRPr="00825AC8">
        <w:t xml:space="preserve"> </w:t>
      </w:r>
      <w:r w:rsidR="00DB4258" w:rsidRPr="00825AC8">
        <w:t>was</w:t>
      </w:r>
      <w:r w:rsidR="002955AF" w:rsidRPr="00825AC8">
        <w:t xml:space="preserve"> coded as: </w:t>
      </w:r>
      <w:r w:rsidR="003C5D51">
        <w:t>(</w:t>
      </w:r>
      <w:r w:rsidR="002955AF" w:rsidRPr="00825AC8">
        <w:t xml:space="preserve">a) visual image </w:t>
      </w:r>
      <w:r w:rsidR="00FC48BC" w:rsidRPr="00825AC8">
        <w:t xml:space="preserve">only </w:t>
      </w:r>
      <w:r w:rsidR="002955AF" w:rsidRPr="00825AC8">
        <w:t>(human figure/s, cartoon figure/s of humans, or non-human image of nature, food, animals)</w:t>
      </w:r>
      <w:r w:rsidR="00F544D2" w:rsidRPr="00825AC8">
        <w:t>;</w:t>
      </w:r>
      <w:r w:rsidR="002955AF" w:rsidRPr="00825AC8">
        <w:t xml:space="preserve"> </w:t>
      </w:r>
      <w:r w:rsidR="003C5D51">
        <w:t>(</w:t>
      </w:r>
      <w:r w:rsidR="002955AF" w:rsidRPr="00825AC8">
        <w:t xml:space="preserve">b) text only (motivational quote, educational text, humorous text, </w:t>
      </w:r>
      <w:r w:rsidR="00F37292" w:rsidRPr="00825AC8">
        <w:t>opini</w:t>
      </w:r>
      <w:r w:rsidR="00D946B9" w:rsidRPr="00825AC8">
        <w:t>o</w:t>
      </w:r>
      <w:r w:rsidR="00F37292" w:rsidRPr="00825AC8">
        <w:t xml:space="preserve">n, </w:t>
      </w:r>
      <w:r w:rsidR="002955AF" w:rsidRPr="00825AC8">
        <w:t>other)</w:t>
      </w:r>
      <w:r w:rsidR="00F544D2" w:rsidRPr="00825AC8">
        <w:t>;</w:t>
      </w:r>
      <w:r w:rsidR="002955AF" w:rsidRPr="00825AC8">
        <w:t xml:space="preserve"> </w:t>
      </w:r>
      <w:r w:rsidR="003C5D51">
        <w:t>(</w:t>
      </w:r>
      <w:r w:rsidR="002955AF" w:rsidRPr="00825AC8">
        <w:t>c) visual image and text combined (e.g.</w:t>
      </w:r>
      <w:r w:rsidR="000242C7" w:rsidRPr="00825AC8">
        <w:t>,</w:t>
      </w:r>
      <w:r w:rsidR="002955AF" w:rsidRPr="00825AC8">
        <w:t xml:space="preserve"> quote overlaid on </w:t>
      </w:r>
      <w:r w:rsidR="00B11C52" w:rsidRPr="00825AC8">
        <w:t xml:space="preserve">an </w:t>
      </w:r>
      <w:r w:rsidR="002955AF" w:rsidRPr="00825AC8">
        <w:t>image)</w:t>
      </w:r>
      <w:r w:rsidR="00F544D2" w:rsidRPr="00825AC8">
        <w:t>;</w:t>
      </w:r>
      <w:r w:rsidR="002955AF" w:rsidRPr="00825AC8">
        <w:t xml:space="preserve"> or </w:t>
      </w:r>
      <w:r w:rsidR="003C5D51">
        <w:t>(</w:t>
      </w:r>
      <w:r w:rsidR="002955AF" w:rsidRPr="00825AC8">
        <w:t>d) video.</w:t>
      </w:r>
      <w:r w:rsidR="00BA689C" w:rsidRPr="00825AC8">
        <w:t xml:space="preserve"> </w:t>
      </w:r>
    </w:p>
    <w:p w14:paraId="3860A860" w14:textId="2941E338" w:rsidR="00EA5235" w:rsidRPr="00825AC8" w:rsidRDefault="003C5D51" w:rsidP="00755054">
      <w:pPr>
        <w:widowControl w:val="0"/>
        <w:autoSpaceDE w:val="0"/>
        <w:autoSpaceDN w:val="0"/>
        <w:adjustRightInd w:val="0"/>
        <w:spacing w:after="240" w:line="480" w:lineRule="auto"/>
        <w:ind w:firstLine="720"/>
      </w:pPr>
      <w:r>
        <w:rPr>
          <w:b/>
        </w:rPr>
        <w:t xml:space="preserve">2.3.2. </w:t>
      </w:r>
      <w:r w:rsidR="00BA689C" w:rsidRPr="00825AC8">
        <w:rPr>
          <w:b/>
        </w:rPr>
        <w:t xml:space="preserve">Human subjects. </w:t>
      </w:r>
      <w:r w:rsidR="00EA5235" w:rsidRPr="00825AC8">
        <w:t xml:space="preserve">Imagery containing humans or cartoon figures of humans were coded further for demographics, body-related attributes, clothing, activity, and objectification. If the imagery contained more than one dominant human figure, each figure was coded individually for these features. Still images and videos were coded in the same way, with videos coded </w:t>
      </w:r>
      <w:r w:rsidR="00C751E7" w:rsidRPr="00825AC8">
        <w:t>at</w:t>
      </w:r>
      <w:r w:rsidR="00EA5235" w:rsidRPr="00825AC8">
        <w:t xml:space="preserve"> the overall video level</w:t>
      </w:r>
      <w:r w:rsidR="00755054" w:rsidRPr="00825AC8">
        <w:t xml:space="preserve"> in line with prior co</w:t>
      </w:r>
      <w:r w:rsidR="00FB717F" w:rsidRPr="00825AC8">
        <w:t>ntent analyses of video content</w:t>
      </w:r>
      <w:r w:rsidR="00755054" w:rsidRPr="00825AC8">
        <w:rPr>
          <w:color w:val="212121"/>
        </w:rPr>
        <w:t xml:space="preserve"> </w:t>
      </w:r>
      <w:r w:rsidR="00755054" w:rsidRPr="00825AC8">
        <w:rPr>
          <w:color w:val="212121"/>
        </w:rPr>
        <w:fldChar w:fldCharType="begin"/>
      </w:r>
      <w:r w:rsidR="0065698D" w:rsidRPr="00825AC8">
        <w:rPr>
          <w:color w:val="212121"/>
        </w:rPr>
        <w:instrText xml:space="preserve"> ADDIN EN.CITE &lt;EndNote&gt;&lt;Cite&gt;&lt;Author&gt;Aubrey&lt;/Author&gt;&lt;Year&gt;2011&lt;/Year&gt;&lt;RecNum&gt;520&lt;/RecNum&gt;&lt;Prefix&gt;see for example`, &lt;/Prefix&gt;&lt;DisplayText&gt;(see for example, Aubrey &amp;amp; Frisby, 2011)&lt;/DisplayText&gt;&lt;record&gt;&lt;rec-number&gt;520&lt;/rec-number&gt;&lt;foreign-keys&gt;&lt;key app="EN" db-id="svp2tfppttpvd4edrv2xaef6vx2fx2vfsade" timestamp="1544161007"&gt;520&lt;/key&gt;&lt;/foreign-keys&gt;&lt;ref-type name="Journal Article"&gt;17&lt;/ref-type&gt;&lt;contributors&gt;&lt;authors&gt;&lt;author&gt;Aubrey, Jennifer Stevens&lt;/author&gt;&lt;author&gt;Frisby, Cynthia M&lt;/author&gt;&lt;/authors&gt;&lt;/contributors&gt;&lt;titles&gt;&lt;title&gt;Sexual objectification in music videos: A content analysis comparing gender and genre&lt;/title&gt;&lt;secondary-title&gt;Mass Communication and Society&lt;/secondary-title&gt;&lt;/titles&gt;&lt;periodical&gt;&lt;full-title&gt;Mass Communication and Society&lt;/full-title&gt;&lt;/periodical&gt;&lt;pages&gt;475-501&lt;/pages&gt;&lt;volume&gt;14&lt;/volume&gt;&lt;dates&gt;&lt;year&gt;2011&lt;/year&gt;&lt;/dates&gt;&lt;isbn&gt;1520-5436&lt;/isbn&gt;&lt;urls&gt;&lt;/urls&gt;&lt;electronic-resource-num&gt;https://doi.org/10.1080/15205436.2010.513468&lt;/electronic-resource-num&gt;&lt;/record&gt;&lt;/Cite&gt;&lt;/EndNote&gt;</w:instrText>
      </w:r>
      <w:r w:rsidR="00755054" w:rsidRPr="00825AC8">
        <w:rPr>
          <w:color w:val="212121"/>
        </w:rPr>
        <w:fldChar w:fldCharType="separate"/>
      </w:r>
      <w:r w:rsidR="00755054" w:rsidRPr="00825AC8">
        <w:rPr>
          <w:noProof/>
          <w:color w:val="212121"/>
        </w:rPr>
        <w:t>(see for example, Aubrey &amp; Frisby, 2011)</w:t>
      </w:r>
      <w:r w:rsidR="00755054" w:rsidRPr="00825AC8">
        <w:rPr>
          <w:color w:val="212121"/>
        </w:rPr>
        <w:fldChar w:fldCharType="end"/>
      </w:r>
      <w:r w:rsidR="00EA5235" w:rsidRPr="00825AC8">
        <w:t>.</w:t>
      </w:r>
    </w:p>
    <w:p w14:paraId="6E6E767E" w14:textId="5CB47AB8" w:rsidR="00C941B5" w:rsidRPr="00825AC8" w:rsidRDefault="00B0081D" w:rsidP="00114754">
      <w:pPr>
        <w:widowControl w:val="0"/>
        <w:autoSpaceDE w:val="0"/>
        <w:autoSpaceDN w:val="0"/>
        <w:adjustRightInd w:val="0"/>
        <w:spacing w:line="480" w:lineRule="auto"/>
        <w:ind w:firstLine="720"/>
      </w:pPr>
      <w:r w:rsidRPr="00114754">
        <w:rPr>
          <w:rStyle w:val="Heading3Char"/>
          <w:szCs w:val="24"/>
        </w:rPr>
        <w:lastRenderedPageBreak/>
        <w:t>2.3.2.1.</w:t>
      </w:r>
      <w:r>
        <w:rPr>
          <w:rStyle w:val="Heading3Char"/>
          <w:i/>
          <w:szCs w:val="24"/>
        </w:rPr>
        <w:t xml:space="preserve"> </w:t>
      </w:r>
      <w:r w:rsidR="002955AF" w:rsidRPr="00825AC8">
        <w:rPr>
          <w:rStyle w:val="Heading3Char"/>
          <w:i/>
          <w:szCs w:val="24"/>
        </w:rPr>
        <w:t>Demographics.</w:t>
      </w:r>
      <w:r w:rsidR="00E607E4" w:rsidRPr="00825AC8">
        <w:rPr>
          <w:i/>
        </w:rPr>
        <w:t xml:space="preserve"> </w:t>
      </w:r>
      <w:r w:rsidR="00E607E4" w:rsidRPr="00825AC8">
        <w:t xml:space="preserve">In line with Webb et al.’s </w:t>
      </w:r>
      <w:r w:rsidR="00E607E4" w:rsidRPr="00825AC8">
        <w:fldChar w:fldCharType="begin">
          <w:fldData xml:space="preserve">PEVuZE5vdGU+PENpdGUgRXhjbHVkZUF1dGg9IjEiPjxBdXRob3I+V2ViYjwvQXV0aG9yPjxZZWFy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==
</w:fldData>
        </w:fldChar>
      </w:r>
      <w:r w:rsidR="003A16D1">
        <w:instrText xml:space="preserve"> ADDIN EN.CITE </w:instrText>
      </w:r>
      <w:r w:rsidR="003A16D1">
        <w:fldChar w:fldCharType="begin">
          <w:fldData xml:space="preserve">PEVuZE5vdGU+PENpdGUgRXhjbHVkZUF1dGg9IjEiPjxBdXRob3I+V2ViYjwvQXV0aG9yPjxZZWFy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==
</w:fldData>
        </w:fldChar>
      </w:r>
      <w:r w:rsidR="003A16D1">
        <w:instrText xml:space="preserve"> ADDIN EN.CITE.DATA </w:instrText>
      </w:r>
      <w:r w:rsidR="003A16D1">
        <w:fldChar w:fldCharType="end"/>
      </w:r>
      <w:r w:rsidR="00E607E4" w:rsidRPr="00825AC8">
        <w:fldChar w:fldCharType="separate"/>
      </w:r>
      <w:r w:rsidR="003A16D1">
        <w:rPr>
          <w:noProof/>
        </w:rPr>
        <w:t>(2017a; 2017b)</w:t>
      </w:r>
      <w:r w:rsidR="00E607E4" w:rsidRPr="00825AC8">
        <w:fldChar w:fldCharType="end"/>
      </w:r>
      <w:r w:rsidR="002955AF" w:rsidRPr="00825AC8">
        <w:t xml:space="preserve"> rating scheme</w:t>
      </w:r>
      <w:r w:rsidR="00435B4A" w:rsidRPr="00825AC8">
        <w:t>s</w:t>
      </w:r>
      <w:r w:rsidR="002955AF" w:rsidRPr="00825AC8">
        <w:t xml:space="preserve">, </w:t>
      </w:r>
      <w:r w:rsidR="00A93F57" w:rsidRPr="00825AC8">
        <w:t>human subjects</w:t>
      </w:r>
      <w:r w:rsidR="00AA43A7" w:rsidRPr="00825AC8">
        <w:t xml:space="preserve"> </w:t>
      </w:r>
      <w:r w:rsidR="002955AF" w:rsidRPr="00825AC8">
        <w:t xml:space="preserve">were coded for perceived gender (female, male, other), age range </w:t>
      </w:r>
      <w:r w:rsidR="007C4DDB" w:rsidRPr="00825AC8">
        <w:rPr>
          <w:color w:val="000000"/>
        </w:rPr>
        <w:t>(&lt;15-</w:t>
      </w:r>
      <w:r w:rsidR="002955AF" w:rsidRPr="00825AC8">
        <w:rPr>
          <w:color w:val="000000"/>
        </w:rPr>
        <w:t>y</w:t>
      </w:r>
      <w:r w:rsidR="007C4DDB" w:rsidRPr="00825AC8">
        <w:rPr>
          <w:color w:val="000000"/>
        </w:rPr>
        <w:t>ea</w:t>
      </w:r>
      <w:r w:rsidR="002955AF" w:rsidRPr="00825AC8">
        <w:rPr>
          <w:color w:val="000000"/>
        </w:rPr>
        <w:t>rs</w:t>
      </w:r>
      <w:r w:rsidR="007C4DDB" w:rsidRPr="00825AC8">
        <w:rPr>
          <w:color w:val="000000"/>
        </w:rPr>
        <w:t>-old</w:t>
      </w:r>
      <w:r w:rsidR="002955AF" w:rsidRPr="00825AC8">
        <w:rPr>
          <w:color w:val="000000"/>
        </w:rPr>
        <w:t xml:space="preserve">, 15-20-years-old, 20s, 30s, 40s, 50s, 60s or older), and race/ethnicity (African-American/Black, Asian, </w:t>
      </w:r>
      <w:r w:rsidR="008A569B" w:rsidRPr="00825AC8">
        <w:rPr>
          <w:color w:val="000000"/>
        </w:rPr>
        <w:t>White</w:t>
      </w:r>
      <w:r w:rsidR="002955AF" w:rsidRPr="00825AC8">
        <w:rPr>
          <w:color w:val="000000"/>
        </w:rPr>
        <w:t>, Indigenous, Middle Eastern, or other).</w:t>
      </w:r>
      <w:r w:rsidR="00DD1FAA" w:rsidRPr="00825AC8">
        <w:rPr>
          <w:color w:val="000000"/>
        </w:rPr>
        <w:t xml:space="preserve"> </w:t>
      </w:r>
      <w:r w:rsidR="00DD1FAA" w:rsidRPr="00825AC8">
        <w:t xml:space="preserve">Additionally, </w:t>
      </w:r>
      <w:r w:rsidR="00DD1FAA" w:rsidRPr="00825AC8">
        <w:rPr>
          <w:color w:val="000000"/>
        </w:rPr>
        <w:t xml:space="preserve">subjects were coded for the </w:t>
      </w:r>
      <w:r w:rsidR="00DD1FAA" w:rsidRPr="00825AC8">
        <w:t>presence of a physical difference or disability (e.g., missing limb, wheelchair, obvious scarring on body, and colostomy bag).</w:t>
      </w:r>
    </w:p>
    <w:p w14:paraId="1561D126" w14:textId="7A9EC859" w:rsidR="00BE76A0" w:rsidRPr="00825AC8" w:rsidRDefault="00B0081D" w:rsidP="00114754">
      <w:pPr>
        <w:widowControl w:val="0"/>
        <w:autoSpaceDE w:val="0"/>
        <w:autoSpaceDN w:val="0"/>
        <w:adjustRightInd w:val="0"/>
        <w:spacing w:line="480" w:lineRule="auto"/>
        <w:ind w:firstLine="720"/>
      </w:pPr>
      <w:r>
        <w:rPr>
          <w:rStyle w:val="Heading3Char"/>
          <w:szCs w:val="24"/>
        </w:rPr>
        <w:t xml:space="preserve">2.3.2.2. </w:t>
      </w:r>
      <w:r w:rsidR="002955AF" w:rsidRPr="00825AC8">
        <w:rPr>
          <w:rStyle w:val="Heading3Char"/>
          <w:i/>
          <w:szCs w:val="24"/>
        </w:rPr>
        <w:t>Body-related attributes.</w:t>
      </w:r>
      <w:r w:rsidR="002955AF" w:rsidRPr="00825AC8">
        <w:rPr>
          <w:i/>
        </w:rPr>
        <w:t xml:space="preserve"> </w:t>
      </w:r>
      <w:r w:rsidR="002955AF" w:rsidRPr="00825AC8">
        <w:t xml:space="preserve">Consistent with previous content analyses of multiethnic samples </w:t>
      </w:r>
      <w:r w:rsidR="002955AF" w:rsidRPr="00825AC8">
        <w:fldChar w:fldCharType="begin">
          <w:fldData xml:space="preserve">PEVuZE5vdGU+PENpdGU+PEF1dGhvcj5UaG9tcHNvbi1CcmVubmVyPC9BdXRob3I+PFllYXI+MjAx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</w:fldData>
        </w:fldChar>
      </w:r>
      <w:r w:rsidR="00162B27" w:rsidRPr="00825AC8">
        <w:instrText xml:space="preserve"> ADDIN EN.CITE </w:instrText>
      </w:r>
      <w:r w:rsidR="00162B27" w:rsidRPr="00825AC8">
        <w:fldChar w:fldCharType="begin">
          <w:fldData xml:space="preserve">PEVuZE5vdGU+PENpdGU+PEF1dGhvcj5UaG9tcHNvbi1CcmVubmVyPC9BdXRob3I+PFllYXI+MjAx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</w:fldData>
        </w:fldChar>
      </w:r>
      <w:r w:rsidR="00162B27" w:rsidRPr="00825AC8">
        <w:instrText xml:space="preserve"> ADDIN EN.CITE.DATA </w:instrText>
      </w:r>
      <w:r w:rsidR="00162B27" w:rsidRPr="00825AC8">
        <w:fldChar w:fldCharType="end"/>
      </w:r>
      <w:r w:rsidR="002955AF" w:rsidRPr="00825AC8">
        <w:fldChar w:fldCharType="separate"/>
      </w:r>
      <w:r w:rsidR="00676252" w:rsidRPr="00825AC8">
        <w:rPr>
          <w:noProof/>
        </w:rPr>
        <w:t>(Thompson-Brenner, Boisseau, &amp; Paul, 2011; Webb et al., 2017b)</w:t>
      </w:r>
      <w:r w:rsidR="002955AF" w:rsidRPr="00825AC8">
        <w:fldChar w:fldCharType="end"/>
      </w:r>
      <w:r w:rsidR="002955AF" w:rsidRPr="00825AC8">
        <w:t xml:space="preserve">, the subjects’ body </w:t>
      </w:r>
      <w:r w:rsidR="00EA5235" w:rsidRPr="00825AC8">
        <w:t xml:space="preserve">size </w:t>
      </w:r>
      <w:r w:rsidR="002955AF" w:rsidRPr="00825AC8">
        <w:t xml:space="preserve">was rated according to Pulvers’ </w:t>
      </w:r>
      <w:r w:rsidR="002955AF" w:rsidRPr="00825AC8">
        <w:fldChar w:fldCharType="begin">
          <w:fldData xml:space="preserve">PEVuZE5vdGU+PENpdGUgRXhjbHVkZUF1dGg9IjEiPjxBdXRob3I+UHVsdmVyczwvQXV0aG9yPjxZ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</w:fldData>
        </w:fldChar>
      </w:r>
      <w:r w:rsidR="00162B27" w:rsidRPr="00825AC8">
        <w:instrText xml:space="preserve"> ADDIN EN.CITE </w:instrText>
      </w:r>
      <w:r w:rsidR="00162B27" w:rsidRPr="00825AC8">
        <w:fldChar w:fldCharType="begin">
          <w:fldData xml:space="preserve">PEVuZE5vdGU+PENpdGUgRXhjbHVkZUF1dGg9IjEiPjxBdXRob3I+UHVsdmVyczwvQXV0aG9yPjxZ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</w:fldData>
        </w:fldChar>
      </w:r>
      <w:r w:rsidR="00162B27" w:rsidRPr="00825AC8">
        <w:instrText xml:space="preserve"> ADDIN EN.CITE.DATA </w:instrText>
      </w:r>
      <w:r w:rsidR="00162B27" w:rsidRPr="00825AC8">
        <w:fldChar w:fldCharType="end"/>
      </w:r>
      <w:r w:rsidR="002955AF" w:rsidRPr="00825AC8">
        <w:fldChar w:fldCharType="separate"/>
      </w:r>
      <w:r w:rsidR="002955AF" w:rsidRPr="00825AC8">
        <w:rPr>
          <w:noProof/>
        </w:rPr>
        <w:t>(2004)</w:t>
      </w:r>
      <w:r w:rsidR="002955AF" w:rsidRPr="00825AC8">
        <w:fldChar w:fldCharType="end"/>
      </w:r>
      <w:r w:rsidR="002955AF" w:rsidRPr="00825AC8">
        <w:t xml:space="preserve"> Figure Rating Scale. This scale consists of nine drawings depicting progressively larger </w:t>
      </w:r>
      <w:r w:rsidR="002E3F41" w:rsidRPr="00825AC8">
        <w:t>b</w:t>
      </w:r>
      <w:r w:rsidR="002955AF" w:rsidRPr="00825AC8">
        <w:t>ody sizes (correlating with BMI scores), ranging</w:t>
      </w:r>
      <w:r w:rsidR="00D02149" w:rsidRPr="00825AC8">
        <w:t xml:space="preserve"> </w:t>
      </w:r>
      <w:r w:rsidR="00AC2F12" w:rsidRPr="00825AC8">
        <w:rPr>
          <w:rFonts w:eastAsia="Times New Roman"/>
        </w:rPr>
        <w:t>from underweight (</w:t>
      </w:r>
      <w:r>
        <w:rPr>
          <w:rFonts w:eastAsia="Times New Roman"/>
        </w:rPr>
        <w:t>F</w:t>
      </w:r>
      <w:r w:rsidR="00AC2F12" w:rsidRPr="00825AC8">
        <w:rPr>
          <w:rFonts w:eastAsia="Times New Roman"/>
        </w:rPr>
        <w:t xml:space="preserve">igure 1) to obese III </w:t>
      </w:r>
      <w:r w:rsidR="00AC2F12" w:rsidRPr="00825AC8">
        <w:fldChar w:fldCharType="begin"/>
      </w:r>
      <w:r w:rsidR="00A2001E">
        <w:instrText xml:space="preserve"> ADDIN EN.CITE &lt;EndNote&gt;&lt;Cite&gt;&lt;Author&gt;Pulvers&lt;/Author&gt;&lt;Year&gt;2013&lt;/Year&gt;&lt;RecNum&gt;470&lt;/RecNum&gt;&lt;Prefix&gt;Figure 9`; &lt;/Prefix&gt;&lt;DisplayText&gt;(Figure 9; Pulvers, Bachand, Nollen, Guo, &amp;amp; Ahluwalia, 2013)&lt;/DisplayText&gt;&lt;record&gt;&lt;rec-number&gt;470&lt;/rec-number&gt;&lt;foreign-keys&gt;&lt;key app="EN" db-id="svp2tfppttpvd4edrv2xaef6vx2fx2vfsade" timestamp="1533105354"&gt;470&lt;/key&gt;&lt;/foreign-keys&gt;&lt;ref-type name="Journal Article"&gt;17&lt;/ref-type&gt;&lt;contributors&gt;&lt;authors&gt;&lt;author&gt;Pulvers, Kim&lt;/author&gt;&lt;author&gt;Bachand, Jennifer&lt;/author&gt;&lt;author&gt;Nollen, Nicole&lt;/author&gt;&lt;author&gt;Guo, Hongfei&lt;/author&gt;&lt;author&gt;Ahluwalia, Jasjit S.&lt;/author&gt;&lt;/authors&gt;&lt;/contributors&gt;&lt;titles&gt;&lt;title&gt;BMI-based norms for a culturally relevant body image scale among African Americans&lt;/title&gt;&lt;secondary-title&gt;Eating Behaviors&lt;/secondary-title&gt;&lt;/titles&gt;&lt;periodical&gt;&lt;full-title&gt;Eating behaviors&lt;/full-title&gt;&lt;/periodical&gt;&lt;pages&gt;437-440&lt;/pages&gt;&lt;volume&gt;14&lt;/volume&gt;&lt;number&gt;4&lt;/number&gt;&lt;dates&gt;&lt;year&gt;2013&lt;/year&gt;&lt;pub-dates&gt;&lt;date&gt;07/23&lt;/date&gt;&lt;/pub-dates&gt;&lt;/dates&gt;&lt;isbn&gt;1471-0153&amp;#xD;1873-7358&lt;/isbn&gt;&lt;accession-num&gt;PMC3817499&lt;/accession-num&gt;&lt;urls&gt;&lt;related-urls&gt;&lt;url&gt;http://www.ncbi.nlm.nih.gov/pmc/articles/PMC3817499/&lt;/url&gt;&lt;/related-urls&gt;&lt;/urls&gt;&lt;electronic-resource-num&gt;https://dx.doi.org/10.1016/j.eatbeh.2013.07.005&lt;/electronic-resource-num&gt;&lt;remote-database-name&gt;PMC&lt;/remote-database-name&gt;&lt;/record&gt;&lt;/Cite&gt;&lt;/EndNote&gt;</w:instrText>
      </w:r>
      <w:r w:rsidR="00AC2F12" w:rsidRPr="00825AC8">
        <w:fldChar w:fldCharType="separate"/>
      </w:r>
      <w:r w:rsidR="00A2001E">
        <w:rPr>
          <w:noProof/>
        </w:rPr>
        <w:t>(Figure 9; Pulvers, Bachand, Nollen, Guo, &amp; Ahluwalia, 2013)</w:t>
      </w:r>
      <w:r w:rsidR="00AC2F12" w:rsidRPr="00825AC8">
        <w:fldChar w:fldCharType="end"/>
      </w:r>
      <w:r w:rsidR="002955AF" w:rsidRPr="00825AC8">
        <w:t xml:space="preserve">. Ratings consisted of selecting the figure that most closely </w:t>
      </w:r>
      <w:r w:rsidR="00205704" w:rsidRPr="00825AC8">
        <w:t xml:space="preserve">corresponded </w:t>
      </w:r>
      <w:r w:rsidR="002955AF" w:rsidRPr="00825AC8">
        <w:t>to the body size of the human figure in the image</w:t>
      </w:r>
      <w:r w:rsidR="00AA43A7" w:rsidRPr="00825AC8">
        <w:rPr>
          <w:color w:val="000000"/>
        </w:rPr>
        <w:t>.</w:t>
      </w:r>
      <w:r w:rsidR="00AA43A7" w:rsidRPr="00825AC8">
        <w:rPr>
          <w:i/>
        </w:rPr>
        <w:t xml:space="preserve"> </w:t>
      </w:r>
      <w:r w:rsidR="00DD1FAA" w:rsidRPr="00825AC8">
        <w:t>Following</w:t>
      </w:r>
      <w:r w:rsidR="00CD60FA" w:rsidRPr="00825AC8">
        <w:t xml:space="preserve"> </w:t>
      </w:r>
      <w:r w:rsidR="00CD60FA" w:rsidRPr="00825AC8">
        <w:fldChar w:fldCharType="begin"/>
      </w:r>
      <w:r w:rsidR="00162B27" w:rsidRPr="00825AC8">
        <w:instrText xml:space="preserve"> ADDIN EN.CITE &lt;EndNote&gt;&lt;Cite AuthorYear="1"&gt;&lt;Author&gt;Boepple&lt;/Author&gt;&lt;Year&gt;2016&lt;/Year&gt;&lt;RecNum&gt;432&lt;/RecNum&gt;&lt;DisplayText&gt;Boepple et al. (2016)&lt;/DisplayText&gt;&lt;record&gt;&lt;rec-number&gt;432&lt;/rec-number&gt;&lt;foreign-keys&gt;&lt;key app="EN" db-id="svp2tfppttpvd4edrv2xaef6vx2fx2vfsade" timestamp="1516235498"&gt;432&lt;/key&gt;&lt;/foreign-keys&gt;&lt;ref-type name="Journal Article"&gt;17&lt;/ref-type&gt;&lt;contributors&gt;&lt;authors&gt;&lt;author&gt;Boepple, Leah&lt;/author&gt;&lt;author&gt;Ata, Rheanna N&lt;/author&gt;&lt;author&gt;Rum, Ruba&lt;/author&gt;&lt;author&gt;Thompson, J Kevin&lt;/author&gt;&lt;/authors&gt;&lt;/contributors&gt;&lt;auth-address&gt;Univ S Florida, Tampa, FL 33620 USA&lt;/auth-address&gt;&lt;titles&gt;&lt;title&gt;Strong is the new skinny: A content analysis of fitspiration websites&lt;/title&gt;&lt;secondary-title&gt;Body Image&lt;/secondary-title&gt;&lt;alt-title&gt;Body Image&lt;/alt-title&gt;&lt;/titles&gt;&lt;periodical&gt;&lt;full-title&gt;Body Image&lt;/full-title&gt;&lt;/periodical&gt;&lt;alt-periodical&gt;&lt;full-title&gt;Body Image&lt;/full-title&gt;&lt;/alt-periodical&gt;&lt;pages&gt;132-135&lt;/pages&gt;&lt;volume&gt;17&lt;/volume&gt;&lt;keywords&gt;&lt;keyword&gt;fitspiration&lt;/keyword&gt;&lt;keyword&gt;diet&lt;/keyword&gt;&lt;keyword&gt;body dissatisfaction&lt;/keyword&gt;&lt;keyword&gt;media&lt;/keyword&gt;&lt;keyword&gt;sociocultural messages&lt;/keyword&gt;&lt;keyword&gt;content analysis&lt;/keyword&gt;&lt;keyword&gt;body-image&lt;/keyword&gt;&lt;keyword&gt;anorexia-nervosa&lt;/keyword&gt;&lt;keyword&gt;female adolescents&lt;/keyword&gt;&lt;keyword&gt;survival analysis&lt;/keyword&gt;&lt;keyword&gt;exercise&lt;/keyword&gt;&lt;keyword&gt;media&lt;/keyword&gt;&lt;keyword&gt;metaanalysis&lt;/keyword&gt;&lt;keyword&gt;predictors&lt;/keyword&gt;&lt;keyword&gt;behaviors&lt;/keyword&gt;&lt;keyword&gt;attitudes&lt;/keyword&gt;&lt;/keywords&gt;&lt;dates&gt;&lt;year&gt;2016&lt;/year&gt;&lt;pub-dates&gt;&lt;date&gt;Jun&lt;/date&gt;&lt;/pub-dates&gt;&lt;/dates&gt;&lt;isbn&gt;1740-1445&lt;/isbn&gt;&lt;accession-num&gt;WOS:000377728500016&lt;/accession-num&gt;&lt;urls&gt;&lt;related-urls&gt;&lt;url&gt;&amp;lt;Go to ISI&amp;gt;://WOS:000377728500016&lt;/url&gt;&lt;/related-urls&gt;&lt;/urls&gt;&lt;electronic-resource-num&gt;http://dx.doi.org/10.1016/j.bodyim.2016.03.001&lt;/electronic-resource-num&gt;&lt;language&gt;English&lt;/language&gt;&lt;/record&gt;&lt;/Cite&gt;&lt;/EndNote&gt;</w:instrText>
      </w:r>
      <w:r w:rsidR="00CD60FA" w:rsidRPr="00825AC8">
        <w:fldChar w:fldCharType="separate"/>
      </w:r>
      <w:r w:rsidR="00CD60FA" w:rsidRPr="00825AC8">
        <w:rPr>
          <w:noProof/>
        </w:rPr>
        <w:t>Boepple et al. (2016)</w:t>
      </w:r>
      <w:r w:rsidR="00CD60FA" w:rsidRPr="00825AC8">
        <w:fldChar w:fldCharType="end"/>
      </w:r>
      <w:r w:rsidR="00CD60FA" w:rsidRPr="00825AC8">
        <w:t xml:space="preserve">, </w:t>
      </w:r>
      <w:r w:rsidR="00772838" w:rsidRPr="00825AC8">
        <w:t xml:space="preserve">coders rated the extent to which the </w:t>
      </w:r>
      <w:r w:rsidR="00992BE5" w:rsidRPr="00825AC8">
        <w:t>subject</w:t>
      </w:r>
      <w:r w:rsidR="00772838" w:rsidRPr="00825AC8">
        <w:t xml:space="preserve"> met other culturally-based beauty ideals (</w:t>
      </w:r>
      <w:r w:rsidR="00D428A6" w:rsidRPr="00825AC8">
        <w:t>i.e</w:t>
      </w:r>
      <w:r w:rsidR="00772838" w:rsidRPr="00825AC8">
        <w:t>., clear</w:t>
      </w:r>
      <w:r w:rsidR="004707C5" w:rsidRPr="00825AC8">
        <w:t>,</w:t>
      </w:r>
      <w:r w:rsidR="00772838" w:rsidRPr="00825AC8">
        <w:t xml:space="preserve"> </w:t>
      </w:r>
      <w:r w:rsidR="004707C5" w:rsidRPr="00825AC8">
        <w:t xml:space="preserve">blemish free </w:t>
      </w:r>
      <w:r w:rsidR="00772838" w:rsidRPr="00825AC8">
        <w:t>skin</w:t>
      </w:r>
      <w:r w:rsidR="00A16F74" w:rsidRPr="00825AC8">
        <w:t>;</w:t>
      </w:r>
      <w:r w:rsidR="00772838" w:rsidRPr="00825AC8">
        <w:t xml:space="preserve"> </w:t>
      </w:r>
      <w:r w:rsidR="00A16F74" w:rsidRPr="00825AC8">
        <w:t xml:space="preserve">neat, </w:t>
      </w:r>
      <w:r w:rsidR="00772838" w:rsidRPr="00825AC8">
        <w:t>shiny hair</w:t>
      </w:r>
      <w:r w:rsidR="00A16F74" w:rsidRPr="00825AC8">
        <w:t>; symmetrical features;</w:t>
      </w:r>
      <w:r w:rsidR="00772838" w:rsidRPr="00825AC8">
        <w:t xml:space="preserve"> </w:t>
      </w:r>
      <w:r w:rsidR="00D428A6" w:rsidRPr="00825AC8">
        <w:t xml:space="preserve">and </w:t>
      </w:r>
      <w:r w:rsidR="00772838" w:rsidRPr="00825AC8">
        <w:t>straight</w:t>
      </w:r>
      <w:r w:rsidR="00A16F74" w:rsidRPr="00825AC8">
        <w:t>,</w:t>
      </w:r>
      <w:r w:rsidR="00772838" w:rsidRPr="00825AC8">
        <w:t xml:space="preserve"> white teeth</w:t>
      </w:r>
      <w:r w:rsidR="001168D9" w:rsidRPr="00825AC8">
        <w:t>). These features were considered collectively to give an overall rating</w:t>
      </w:r>
      <w:r w:rsidR="00BE76A0" w:rsidRPr="00825AC8">
        <w:t>,</w:t>
      </w:r>
      <w:r w:rsidR="001168D9" w:rsidRPr="00825AC8">
        <w:t xml:space="preserve"> </w:t>
      </w:r>
      <w:r w:rsidR="00772838" w:rsidRPr="00825AC8">
        <w:t xml:space="preserve">ranging from 1 = not at all to 4 = </w:t>
      </w:r>
      <w:proofErr w:type="gramStart"/>
      <w:r w:rsidR="00772838" w:rsidRPr="00825AC8">
        <w:t>to a great extent.</w:t>
      </w:r>
      <w:proofErr w:type="gramEnd"/>
      <w:r w:rsidR="00772838" w:rsidRPr="00825AC8">
        <w:t xml:space="preserve"> </w:t>
      </w:r>
      <w:r w:rsidR="002955AF" w:rsidRPr="00825AC8">
        <w:t xml:space="preserve">Based on </w:t>
      </w:r>
      <w:r w:rsidR="00205704" w:rsidRPr="00825AC8">
        <w:t xml:space="preserve">a </w:t>
      </w:r>
      <w:r w:rsidR="002955AF" w:rsidRPr="00825AC8">
        <w:t xml:space="preserve">scoping review of body positive content, </w:t>
      </w:r>
      <w:r w:rsidR="00F9704D" w:rsidRPr="00825AC8">
        <w:t xml:space="preserve">subjects </w:t>
      </w:r>
      <w:r w:rsidR="002955AF" w:rsidRPr="00825AC8">
        <w:t xml:space="preserve">were also coded for the presence </w:t>
      </w:r>
      <w:r w:rsidR="00D22AB5" w:rsidRPr="00825AC8">
        <w:t xml:space="preserve">or absence </w:t>
      </w:r>
      <w:r w:rsidR="002955AF" w:rsidRPr="00825AC8">
        <w:t xml:space="preserve">of </w:t>
      </w:r>
      <w:r w:rsidR="00022E59" w:rsidRPr="00825AC8">
        <w:t xml:space="preserve">perceived </w:t>
      </w:r>
      <w:r w:rsidR="00E94608" w:rsidRPr="00825AC8">
        <w:t>“</w:t>
      </w:r>
      <w:r w:rsidR="00022E59" w:rsidRPr="00825AC8">
        <w:t>flaws</w:t>
      </w:r>
      <w:r w:rsidR="00E94608" w:rsidRPr="00825AC8">
        <w:t xml:space="preserve">” </w:t>
      </w:r>
      <w:r w:rsidR="002955AF" w:rsidRPr="00825AC8">
        <w:t>visible in the image (</w:t>
      </w:r>
      <w:r w:rsidR="006A1D6C" w:rsidRPr="00825AC8">
        <w:t>i.e.,</w:t>
      </w:r>
      <w:r w:rsidR="00022E59" w:rsidRPr="00825AC8">
        <w:t xml:space="preserve"> </w:t>
      </w:r>
      <w:r w:rsidR="00BE76A0" w:rsidRPr="00825AC8">
        <w:t xml:space="preserve">attributes incongruent with societal beauty ideals such as </w:t>
      </w:r>
      <w:r w:rsidR="002955AF" w:rsidRPr="00825AC8">
        <w:t>cellulite, stretch marks, acne, bodily hair,</w:t>
      </w:r>
      <w:r w:rsidR="006A1D6C" w:rsidRPr="00825AC8">
        <w:t xml:space="preserve"> and</w:t>
      </w:r>
      <w:r w:rsidR="002955AF" w:rsidRPr="00825AC8">
        <w:t xml:space="preserve"> rolls of fat on stomach).</w:t>
      </w:r>
      <w:r w:rsidR="00AA43A7" w:rsidRPr="00825AC8">
        <w:t xml:space="preserve"> </w:t>
      </w:r>
    </w:p>
    <w:p w14:paraId="0F8E45C6" w14:textId="08F3D9C7" w:rsidR="00C941B5" w:rsidRPr="00825AC8" w:rsidRDefault="00B0081D" w:rsidP="00114754">
      <w:pPr>
        <w:widowControl w:val="0"/>
        <w:autoSpaceDE w:val="0"/>
        <w:autoSpaceDN w:val="0"/>
        <w:adjustRightInd w:val="0"/>
        <w:spacing w:line="480" w:lineRule="auto"/>
        <w:ind w:firstLine="720"/>
      </w:pPr>
      <w:r>
        <w:rPr>
          <w:rStyle w:val="Heading3Char"/>
          <w:szCs w:val="24"/>
        </w:rPr>
        <w:t xml:space="preserve">2.3.2.3. </w:t>
      </w:r>
      <w:r w:rsidR="00082B27" w:rsidRPr="00825AC8">
        <w:rPr>
          <w:rStyle w:val="Heading3Char"/>
          <w:i/>
          <w:szCs w:val="24"/>
        </w:rPr>
        <w:t>Clothing, activity, and objectification</w:t>
      </w:r>
      <w:r w:rsidR="00E607E4" w:rsidRPr="00825AC8">
        <w:rPr>
          <w:rStyle w:val="Heading3Char"/>
          <w:i/>
          <w:szCs w:val="24"/>
        </w:rPr>
        <w:t>.</w:t>
      </w:r>
      <w:r w:rsidR="00E607E4" w:rsidRPr="00825AC8">
        <w:rPr>
          <w:i/>
        </w:rPr>
        <w:t xml:space="preserve"> </w:t>
      </w:r>
      <w:r w:rsidR="002955AF" w:rsidRPr="00825AC8">
        <w:t xml:space="preserve">The subject’s level of </w:t>
      </w:r>
      <w:r w:rsidR="00082B27" w:rsidRPr="00825AC8">
        <w:t>clothing/</w:t>
      </w:r>
      <w:r w:rsidR="002955AF" w:rsidRPr="00825AC8">
        <w:t xml:space="preserve">exposure was coded in line with previous research </w:t>
      </w:r>
      <w:r w:rsidR="002955AF" w:rsidRPr="00825AC8">
        <w:fldChar w:fldCharType="begin">
          <w:fldData xml:space="preserve">PEVuZE5vdGU+PENpdGU+PEF1dGhvcj5Db25saW48L0F1dGhvcj48WWVhcj4yMDE0PC9ZZWFyPjxS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</w:fldData>
        </w:fldChar>
      </w:r>
      <w:r w:rsidR="00162B27" w:rsidRPr="00825AC8">
        <w:instrText xml:space="preserve"> ADDIN EN.CITE </w:instrText>
      </w:r>
      <w:r w:rsidR="00162B27" w:rsidRPr="00825AC8">
        <w:fldChar w:fldCharType="begin">
          <w:fldData xml:space="preserve">PEVuZE5vdGU+PENpdGU+PEF1dGhvcj5Db25saW48L0F1dGhvcj48WWVhcj4yMDE0PC9ZZWFyPjxS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</w:fldData>
        </w:fldChar>
      </w:r>
      <w:r w:rsidR="00162B27" w:rsidRPr="00825AC8">
        <w:instrText xml:space="preserve"> ADDIN EN.CITE.DATA </w:instrText>
      </w:r>
      <w:r w:rsidR="00162B27" w:rsidRPr="00825AC8">
        <w:fldChar w:fldCharType="end"/>
      </w:r>
      <w:r w:rsidR="002955AF" w:rsidRPr="00825AC8">
        <w:fldChar w:fldCharType="separate"/>
      </w:r>
      <w:r w:rsidR="00676252" w:rsidRPr="00825AC8">
        <w:rPr>
          <w:noProof/>
        </w:rPr>
        <w:t>(Conlin &amp; Bissell, 2014; Simpson &amp; Mazzeo, 2017; Wasylkiw et al., 2009; Webb et al., 2017b)</w:t>
      </w:r>
      <w:r w:rsidR="002955AF" w:rsidRPr="00825AC8">
        <w:fldChar w:fldCharType="end"/>
      </w:r>
      <w:r w:rsidR="002955AF" w:rsidRPr="00825AC8">
        <w:t xml:space="preserve">. </w:t>
      </w:r>
      <w:r w:rsidR="00082B27" w:rsidRPr="00825AC8">
        <w:t>Clothing/exposure was classified as 1</w:t>
      </w:r>
      <w:r w:rsidR="00A84DE0" w:rsidRPr="00825AC8">
        <w:t xml:space="preserve"> </w:t>
      </w:r>
      <w:r w:rsidR="00082B27" w:rsidRPr="00825AC8">
        <w:t>=</w:t>
      </w:r>
      <w:r w:rsidR="00A84DE0" w:rsidRPr="00825AC8">
        <w:t xml:space="preserve"> </w:t>
      </w:r>
      <w:r w:rsidR="00082B27" w:rsidRPr="00825AC8">
        <w:t>not at all revealing (e.g.</w:t>
      </w:r>
      <w:r w:rsidR="00A84DE0" w:rsidRPr="00825AC8">
        <w:t>,</w:t>
      </w:r>
      <w:r w:rsidR="00082B27" w:rsidRPr="00825AC8">
        <w:t xml:space="preserve"> long pants and long-sleeve shirt, long dress), 2</w:t>
      </w:r>
      <w:r w:rsidR="00A84DE0" w:rsidRPr="00825AC8">
        <w:t xml:space="preserve"> </w:t>
      </w:r>
      <w:r w:rsidR="00082B27" w:rsidRPr="00825AC8">
        <w:t>=</w:t>
      </w:r>
      <w:r w:rsidR="00A84DE0" w:rsidRPr="00825AC8">
        <w:t xml:space="preserve"> </w:t>
      </w:r>
      <w:r w:rsidR="00082B27" w:rsidRPr="00825AC8">
        <w:t>slightly revealing (e.g., shorts and top, shorts and skirt, sleeveless dress), 3</w:t>
      </w:r>
      <w:r w:rsidR="00A84DE0" w:rsidRPr="00825AC8">
        <w:t xml:space="preserve"> </w:t>
      </w:r>
      <w:r w:rsidR="00082B27" w:rsidRPr="00825AC8">
        <w:t>=</w:t>
      </w:r>
      <w:r w:rsidR="00A84DE0" w:rsidRPr="00825AC8">
        <w:t xml:space="preserve"> </w:t>
      </w:r>
      <w:r w:rsidR="00082B27" w:rsidRPr="00825AC8">
        <w:t xml:space="preserve">moderately </w:t>
      </w:r>
      <w:r w:rsidR="00082B27" w:rsidRPr="00825AC8">
        <w:lastRenderedPageBreak/>
        <w:t>revealing (</w:t>
      </w:r>
      <w:r w:rsidR="00A84DE0" w:rsidRPr="00825AC8">
        <w:t xml:space="preserve">e.g., </w:t>
      </w:r>
      <w:r w:rsidR="00082B27" w:rsidRPr="00825AC8">
        <w:t>tight workout attire, midriff top, short-shorts, mini skirt), 4</w:t>
      </w:r>
      <w:r w:rsidR="00A84DE0" w:rsidRPr="00825AC8">
        <w:t xml:space="preserve"> </w:t>
      </w:r>
      <w:r w:rsidR="00082B27" w:rsidRPr="00825AC8">
        <w:t>=</w:t>
      </w:r>
      <w:r w:rsidR="00A84DE0" w:rsidRPr="00825AC8">
        <w:t xml:space="preserve"> </w:t>
      </w:r>
      <w:r w:rsidR="00082B27" w:rsidRPr="00825AC8">
        <w:t>very revealing (e.g.</w:t>
      </w:r>
      <w:r w:rsidR="00A84DE0" w:rsidRPr="00825AC8">
        <w:t>,</w:t>
      </w:r>
      <w:r w:rsidR="00082B27" w:rsidRPr="00825AC8">
        <w:t xml:space="preserve"> bathing suit, lingerie), 5</w:t>
      </w:r>
      <w:r w:rsidR="00A84DE0" w:rsidRPr="00825AC8">
        <w:t xml:space="preserve"> </w:t>
      </w:r>
      <w:r w:rsidR="00082B27" w:rsidRPr="00825AC8">
        <w:t>=</w:t>
      </w:r>
      <w:r w:rsidR="00A84DE0" w:rsidRPr="00825AC8">
        <w:t xml:space="preserve"> </w:t>
      </w:r>
      <w:r w:rsidR="00082B27" w:rsidRPr="00825AC8">
        <w:t>extremely revealing (e.g.</w:t>
      </w:r>
      <w:r w:rsidR="00A84DE0" w:rsidRPr="00825AC8">
        <w:t>,</w:t>
      </w:r>
      <w:r w:rsidR="00082B27" w:rsidRPr="00825AC8">
        <w:t xml:space="preserve"> nude), or 0</w:t>
      </w:r>
      <w:r w:rsidR="00A84DE0" w:rsidRPr="00825AC8">
        <w:t xml:space="preserve"> </w:t>
      </w:r>
      <w:r w:rsidR="00082B27" w:rsidRPr="00825AC8">
        <w:t>=</w:t>
      </w:r>
      <w:r w:rsidR="00A84DE0" w:rsidRPr="00825AC8">
        <w:t xml:space="preserve"> </w:t>
      </w:r>
      <w:r w:rsidR="00082B27" w:rsidRPr="00825AC8">
        <w:t>not shown (e.g.</w:t>
      </w:r>
      <w:r w:rsidR="00A84DE0" w:rsidRPr="00825AC8">
        <w:t>,</w:t>
      </w:r>
      <w:r w:rsidR="00082B27" w:rsidRPr="00825AC8">
        <w:t xml:space="preserve"> face only). </w:t>
      </w:r>
      <w:r w:rsidR="002955AF" w:rsidRPr="00825AC8">
        <w:t xml:space="preserve">In line with previous content analyses </w:t>
      </w:r>
      <w:r w:rsidR="002955AF" w:rsidRPr="00825AC8">
        <w:fldChar w:fldCharType="begin">
          <w:fldData xml:space="preserve">PEVuZE5vdGU+PENpdGU+PEF1dGhvcj5TaW1wc29uPC9BdXRob3I+PFllYXI+MjAxNzwvWWVhcj48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</w:fldData>
        </w:fldChar>
      </w:r>
      <w:r w:rsidR="00162B27" w:rsidRPr="00825AC8">
        <w:instrText xml:space="preserve"> ADDIN EN.CITE </w:instrText>
      </w:r>
      <w:r w:rsidR="00162B27" w:rsidRPr="00825AC8">
        <w:fldChar w:fldCharType="begin">
          <w:fldData xml:space="preserve">PEVuZE5vdGU+PENpdGU+PEF1dGhvcj5TaW1wc29uPC9BdXRob3I+PFllYXI+MjAxNzwvWWVhcj48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</w:fldData>
        </w:fldChar>
      </w:r>
      <w:r w:rsidR="00162B27" w:rsidRPr="00825AC8">
        <w:instrText xml:space="preserve"> ADDIN EN.CITE.DATA </w:instrText>
      </w:r>
      <w:r w:rsidR="00162B27" w:rsidRPr="00825AC8">
        <w:fldChar w:fldCharType="end"/>
      </w:r>
      <w:r w:rsidR="002955AF" w:rsidRPr="00825AC8">
        <w:fldChar w:fldCharType="separate"/>
      </w:r>
      <w:r w:rsidR="00676252" w:rsidRPr="00825AC8">
        <w:rPr>
          <w:noProof/>
        </w:rPr>
        <w:t>(Simpson &amp; Mazzeo, 2017; Tiggemann &amp; Zaccardo, 2018; Wasylkiw et al., 2009; Webb et al., 2017b)</w:t>
      </w:r>
      <w:r w:rsidR="002955AF" w:rsidRPr="00825AC8">
        <w:fldChar w:fldCharType="end"/>
      </w:r>
      <w:r w:rsidR="00802D3B">
        <w:t>, t</w:t>
      </w:r>
      <w:r w:rsidR="002955AF" w:rsidRPr="00825AC8">
        <w:t xml:space="preserve">he activity in which the subject was engaging in was categorised as: active (exercising or moving) or non-active (glamour posing or passive posture). </w:t>
      </w:r>
      <w:r w:rsidR="00CA0F7E">
        <w:t>Activities coded as “exercising</w:t>
      </w:r>
      <w:r w:rsidR="00FE2273">
        <w:t xml:space="preserve">” included exercises such as </w:t>
      </w:r>
      <w:r w:rsidR="00233348">
        <w:t xml:space="preserve">running, gym workouts, </w:t>
      </w:r>
      <w:r w:rsidR="00A76E7C">
        <w:t xml:space="preserve">and </w:t>
      </w:r>
      <w:r w:rsidR="00233348">
        <w:t>active yoga poses</w:t>
      </w:r>
      <w:r w:rsidR="00CA0F7E">
        <w:t>, whereas</w:t>
      </w:r>
      <w:r w:rsidR="00233348">
        <w:t xml:space="preserve"> </w:t>
      </w:r>
      <w:r w:rsidR="00CA0F7E">
        <w:t>“</w:t>
      </w:r>
      <w:r w:rsidR="00233348">
        <w:t>moving</w:t>
      </w:r>
      <w:r w:rsidR="00A76E7C">
        <w:t>” referred to any general</w:t>
      </w:r>
      <w:r w:rsidR="00CA0F7E">
        <w:t xml:space="preserve"> movement of the body</w:t>
      </w:r>
      <w:r w:rsidR="00233348">
        <w:t xml:space="preserve"> not for exercise (e.g.,</w:t>
      </w:r>
      <w:r w:rsidR="00A2001E">
        <w:t xml:space="preserve"> “jumping for joy”</w:t>
      </w:r>
      <w:r w:rsidR="00233348">
        <w:t>, shaking</w:t>
      </w:r>
      <w:r w:rsidR="00CA0F7E">
        <w:t xml:space="preserve"> the</w:t>
      </w:r>
      <w:r w:rsidR="00233348">
        <w:t xml:space="preserve"> body, frolicking</w:t>
      </w:r>
      <w:r w:rsidR="00CA0F7E">
        <w:t xml:space="preserve"> on the beach).</w:t>
      </w:r>
      <w:r w:rsidR="00233348">
        <w:t xml:space="preserve"> </w:t>
      </w:r>
      <w:r w:rsidR="002955AF" w:rsidRPr="00825AC8">
        <w:t xml:space="preserve">Finally, </w:t>
      </w:r>
      <w:r w:rsidR="00712175" w:rsidRPr="00825AC8">
        <w:t>subjects</w:t>
      </w:r>
      <w:r w:rsidR="002955AF" w:rsidRPr="00825AC8">
        <w:t xml:space="preserve"> were coded for the presence</w:t>
      </w:r>
      <w:r w:rsidR="006F7868" w:rsidRPr="00825AC8">
        <w:t xml:space="preserve"> or absence</w:t>
      </w:r>
      <w:r w:rsidR="002955AF" w:rsidRPr="00825AC8">
        <w:t xml:space="preserve"> of three objectifying features: focus on a specific body part, a sexually suggestive pose, or absence of a clearly visible head and/or face </w:t>
      </w:r>
      <w:r w:rsidR="00BB4C7A" w:rsidRPr="00825AC8">
        <w:fldChar w:fldCharType="begin"/>
      </w:r>
      <w:r w:rsidR="00162B27" w:rsidRPr="00825AC8">
        <w:instrText xml:space="preserve"> ADDIN EN.CITE &lt;EndNote&gt;&lt;Cite&gt;&lt;Author&gt;Tiggemann&lt;/Author&gt;&lt;Year&gt;2018&lt;/Year&gt;&lt;RecNum&gt;499&lt;/RecNum&gt;&lt;DisplayText&gt;(Tiggemann &amp;amp; Zaccardo, 2018)&lt;/DisplayText&gt;&lt;record&gt;&lt;rec-number&gt;499&lt;/rec-number&gt;&lt;foreign-keys&gt;&lt;key app="EN" db-id="svp2tfppttpvd4edrv2xaef6vx2fx2vfsade" timestamp="1536901362"&gt;499&lt;/key&gt;&lt;/foreign-keys&gt;&lt;ref-type name="Journal Article"&gt;17&lt;/ref-type&gt;&lt;contributors&gt;&lt;authors&gt;&lt;author&gt;Tiggemann, Marika&lt;/author&gt;&lt;author&gt;Zaccardo, Mia&lt;/author&gt;&lt;/authors&gt;&lt;/contributors&gt;&lt;titles&gt;&lt;title&gt;‘Strong is the new skinny’: A content analysis of #fitspiration images on Instagram&lt;/title&gt;&lt;secondary-title&gt;Journal of Health Psychology&lt;/secondary-title&gt;&lt;/titles&gt;&lt;periodical&gt;&lt;full-title&gt;Journal of Health Psychology&lt;/full-title&gt;&lt;/periodical&gt;&lt;pages&gt;1003-1011&lt;/pages&gt;&lt;volume&gt;23&lt;/volume&gt;&lt;number&gt;8&lt;/number&gt;&lt;dates&gt;&lt;year&gt;2018&lt;/year&gt;&lt;/dates&gt;&lt;isbn&gt;1359-1053&lt;/isbn&gt;&lt;urls&gt;&lt;/urls&gt;&lt;electronic-resource-num&gt;https://doi.org/10.1177/1359105316639436&lt;/electronic-resource-num&gt;&lt;/record&gt;&lt;/Cite&gt;&lt;/EndNote&gt;</w:instrText>
      </w:r>
      <w:r w:rsidR="00BB4C7A" w:rsidRPr="00825AC8">
        <w:fldChar w:fldCharType="separate"/>
      </w:r>
      <w:r w:rsidR="00BB4C7A" w:rsidRPr="00825AC8">
        <w:rPr>
          <w:noProof/>
        </w:rPr>
        <w:t>(Tiggemann &amp; Zaccardo, 2018)</w:t>
      </w:r>
      <w:r w:rsidR="00BB4C7A" w:rsidRPr="00825AC8">
        <w:fldChar w:fldCharType="end"/>
      </w:r>
      <w:r w:rsidR="00BB4C7A" w:rsidRPr="00825AC8">
        <w:t>.</w:t>
      </w:r>
    </w:p>
    <w:p w14:paraId="3ADA056E" w14:textId="638659E9" w:rsidR="002955AF" w:rsidRPr="00825AC8" w:rsidRDefault="008949E0" w:rsidP="001278CD">
      <w:pPr>
        <w:spacing w:line="480" w:lineRule="auto"/>
        <w:ind w:firstLine="720"/>
      </w:pPr>
      <w:r>
        <w:rPr>
          <w:b/>
        </w:rPr>
        <w:t xml:space="preserve">2.3.3. </w:t>
      </w:r>
      <w:r w:rsidR="00BA689C" w:rsidRPr="00825AC8">
        <w:rPr>
          <w:b/>
        </w:rPr>
        <w:t xml:space="preserve">Post themes. </w:t>
      </w:r>
      <w:r w:rsidR="002955AF" w:rsidRPr="00825AC8">
        <w:t>Each image and caption (including</w:t>
      </w:r>
      <w:r w:rsidR="00715D78" w:rsidRPr="00825AC8">
        <w:t xml:space="preserve"> relevant</w:t>
      </w:r>
      <w:r w:rsidR="002955AF" w:rsidRPr="00825AC8">
        <w:t xml:space="preserve"> hashtags) were coded together to determine the overall theme of the post. Thematic codes were not mutually exclusive, such that multiple thematic codes could be applied to one post.</w:t>
      </w:r>
      <w:r w:rsidR="003E6384" w:rsidRPr="00825AC8">
        <w:t xml:space="preserve"> More det</w:t>
      </w:r>
      <w:r w:rsidR="00074763" w:rsidRPr="00825AC8">
        <w:t xml:space="preserve">ail for each theme </w:t>
      </w:r>
      <w:r w:rsidR="003E6384" w:rsidRPr="00825AC8">
        <w:t>can be found in Table 1.</w:t>
      </w:r>
    </w:p>
    <w:p w14:paraId="357B7635" w14:textId="3C7914A6" w:rsidR="002955AF" w:rsidRPr="00825AC8" w:rsidRDefault="008949E0" w:rsidP="00C941B5">
      <w:pPr>
        <w:spacing w:line="480" w:lineRule="auto"/>
        <w:ind w:firstLine="720"/>
      </w:pPr>
      <w:r w:rsidRPr="0041787D">
        <w:rPr>
          <w:rStyle w:val="Heading3Char"/>
          <w:szCs w:val="24"/>
        </w:rPr>
        <w:t>2.3.3.1.</w:t>
      </w:r>
      <w:r>
        <w:rPr>
          <w:rStyle w:val="Heading3Char"/>
          <w:i/>
          <w:szCs w:val="24"/>
        </w:rPr>
        <w:t xml:space="preserve"> </w:t>
      </w:r>
      <w:r w:rsidR="002955AF" w:rsidRPr="00825AC8">
        <w:rPr>
          <w:rStyle w:val="Heading3Char"/>
          <w:i/>
          <w:szCs w:val="24"/>
        </w:rPr>
        <w:t>Positive body image themes.</w:t>
      </w:r>
      <w:r w:rsidR="002955AF" w:rsidRPr="00825AC8">
        <w:rPr>
          <w:i/>
        </w:rPr>
        <w:t xml:space="preserve"> </w:t>
      </w:r>
      <w:r w:rsidR="000F0980" w:rsidRPr="00825AC8">
        <w:t xml:space="preserve">Posts </w:t>
      </w:r>
      <w:r w:rsidR="002955AF" w:rsidRPr="00825AC8">
        <w:t xml:space="preserve">were coded for </w:t>
      </w:r>
      <w:r w:rsidR="00EB27B0" w:rsidRPr="00825AC8">
        <w:t xml:space="preserve">the </w:t>
      </w:r>
      <w:r w:rsidR="000C4FA4" w:rsidRPr="00825AC8">
        <w:t xml:space="preserve">presence of </w:t>
      </w:r>
      <w:r w:rsidR="002955AF" w:rsidRPr="00825AC8">
        <w:t xml:space="preserve">the six-core positive body image themes: </w:t>
      </w:r>
      <w:r>
        <w:t>(</w:t>
      </w:r>
      <w:r w:rsidR="002955AF" w:rsidRPr="00825AC8">
        <w:t xml:space="preserve">1) body appreciation, </w:t>
      </w:r>
      <w:r>
        <w:t>(</w:t>
      </w:r>
      <w:r w:rsidR="002955AF" w:rsidRPr="00825AC8">
        <w:t xml:space="preserve">2) body acceptance/love, </w:t>
      </w:r>
      <w:r>
        <w:t>(</w:t>
      </w:r>
      <w:r w:rsidR="002955AF" w:rsidRPr="00825AC8">
        <w:t xml:space="preserve">3) conceptualising beauty broadly, </w:t>
      </w:r>
      <w:r>
        <w:t>(</w:t>
      </w:r>
      <w:r w:rsidR="002955AF" w:rsidRPr="00825AC8">
        <w:t xml:space="preserve">4) adaptive investment in body care, </w:t>
      </w:r>
      <w:r>
        <w:t>(</w:t>
      </w:r>
      <w:r w:rsidR="002955AF" w:rsidRPr="00825AC8">
        <w:t xml:space="preserve">5) inner positivity, and </w:t>
      </w:r>
      <w:r>
        <w:t>(</w:t>
      </w:r>
      <w:r w:rsidR="002955AF" w:rsidRPr="00825AC8">
        <w:t xml:space="preserve">6) protective filtering information in a body-protective manner. </w:t>
      </w:r>
    </w:p>
    <w:p w14:paraId="3238D8A6" w14:textId="38EC5F96" w:rsidR="002955AF" w:rsidRPr="00825AC8" w:rsidRDefault="008949E0" w:rsidP="001C6608">
      <w:pPr>
        <w:spacing w:line="480" w:lineRule="auto"/>
        <w:ind w:firstLine="720"/>
      </w:pPr>
      <w:r w:rsidRPr="0041787D">
        <w:rPr>
          <w:rStyle w:val="Heading3Char"/>
          <w:szCs w:val="24"/>
        </w:rPr>
        <w:t>2.3.3.2.</w:t>
      </w:r>
      <w:r>
        <w:rPr>
          <w:rStyle w:val="Heading3Char"/>
          <w:i/>
          <w:szCs w:val="24"/>
        </w:rPr>
        <w:t xml:space="preserve"> </w:t>
      </w:r>
      <w:r w:rsidR="002955AF" w:rsidRPr="00825AC8">
        <w:rPr>
          <w:rStyle w:val="Heading3Char"/>
          <w:i/>
          <w:szCs w:val="24"/>
        </w:rPr>
        <w:t>Appearance-focused themes</w:t>
      </w:r>
      <w:r w:rsidR="007242F0" w:rsidRPr="00825AC8">
        <w:rPr>
          <w:rStyle w:val="Heading3Char"/>
          <w:i/>
          <w:szCs w:val="24"/>
        </w:rPr>
        <w:t>.</w:t>
      </w:r>
      <w:r w:rsidR="002955AF" w:rsidRPr="00825AC8">
        <w:rPr>
          <w:rStyle w:val="Heading3Char"/>
          <w:szCs w:val="24"/>
        </w:rPr>
        <w:t xml:space="preserve"> </w:t>
      </w:r>
      <w:r w:rsidR="002955AF" w:rsidRPr="00825AC8">
        <w:t xml:space="preserve">Appearance-focused themes were adapted from Boepple et al. </w:t>
      </w:r>
      <w:r w:rsidR="002955AF" w:rsidRPr="00825AC8">
        <w:fldChar w:fldCharType="begin"/>
      </w:r>
      <w:r w:rsidR="00162B27" w:rsidRPr="00825AC8">
        <w:instrText xml:space="preserve"> ADDIN EN.CITE &lt;EndNote&gt;&lt;Cite ExcludeAuth="1"&gt;&lt;Author&gt;Boepple&lt;/Author&gt;&lt;Year&gt;2016&lt;/Year&gt;&lt;RecNum&gt;432&lt;/RecNum&gt;&lt;DisplayText&gt;(2016)&lt;/DisplayText&gt;&lt;record&gt;&lt;rec-number&gt;432&lt;/rec-number&gt;&lt;foreign-keys&gt;&lt;key app="EN" db-id="svp2tfppttpvd4edrv2xaef6vx2fx2vfsade" timestamp="1516235498"&gt;432&lt;/key&gt;&lt;/foreign-keys&gt;&lt;ref-type name="Journal Article"&gt;17&lt;/ref-type&gt;&lt;contributors&gt;&lt;authors&gt;&lt;author&gt;Boepple, Leah&lt;/author&gt;&lt;author&gt;Ata, Rheanna N&lt;/author&gt;&lt;author&gt;Rum, Ruba&lt;/author&gt;&lt;author&gt;Thompson, J Kevin&lt;/author&gt;&lt;/authors&gt;&lt;/contributors&gt;&lt;auth-address&gt;Univ S Florida, Tampa, FL 33620 USA&lt;/auth-address&gt;&lt;titles&gt;&lt;title&gt;Strong is the new skinny: A content analysis of fitspiration websites&lt;/title&gt;&lt;secondary-title&gt;Body Image&lt;/secondary-title&gt;&lt;alt-title&gt;Body Image&lt;/alt-title&gt;&lt;/titles&gt;&lt;periodical&gt;&lt;full-title&gt;Body Image&lt;/full-title&gt;&lt;/periodical&gt;&lt;alt-periodical&gt;&lt;full-title&gt;Body Image&lt;/full-title&gt;&lt;/alt-periodical&gt;&lt;pages&gt;132-135&lt;/pages&gt;&lt;volume&gt;17&lt;/volume&gt;&lt;keywords&gt;&lt;keyword&gt;fitspiration&lt;/keyword&gt;&lt;keyword&gt;diet&lt;/keyword&gt;&lt;keyword&gt;body dissatisfaction&lt;/keyword&gt;&lt;keyword&gt;media&lt;/keyword&gt;&lt;keyword&gt;sociocultural messages&lt;/keyword&gt;&lt;keyword&gt;content analysis&lt;/keyword&gt;&lt;keyword&gt;body-image&lt;/keyword&gt;&lt;keyword&gt;anorexia-nervosa&lt;/keyword&gt;&lt;keyword&gt;female adolescents&lt;/keyword&gt;&lt;keyword&gt;survival analysis&lt;/keyword&gt;&lt;keyword&gt;exercise&lt;/keyword&gt;&lt;keyword&gt;media&lt;/keyword&gt;&lt;keyword&gt;metaanalysis&lt;/keyword&gt;&lt;keyword&gt;predictors&lt;/keyword&gt;&lt;keyword&gt;behaviors&lt;/keyword&gt;&lt;keyword&gt;attitudes&lt;/keyword&gt;&lt;/keywords&gt;&lt;dates&gt;&lt;year&gt;2016&lt;/year&gt;&lt;pub-dates&gt;&lt;date&gt;Jun&lt;/date&gt;&lt;/pub-dates&gt;&lt;/dates&gt;&lt;isbn&gt;1740-1445&lt;/isbn&gt;&lt;accession-num&gt;WOS:000377728500016&lt;/accession-num&gt;&lt;urls&gt;&lt;related-urls&gt;&lt;url&gt;&amp;lt;Go to ISI&amp;gt;://WOS:000377728500016&lt;/url&gt;&lt;/related-urls&gt;&lt;/urls&gt;&lt;electronic-resource-num&gt;http://dx.doi.org/10.1016/j.bodyim.2016.03.001&lt;/electronic-resource-num&gt;&lt;language&gt;English&lt;/language&gt;&lt;/record&gt;&lt;/Cite&gt;&lt;/EndNote&gt;</w:instrText>
      </w:r>
      <w:r w:rsidR="002955AF" w:rsidRPr="00825AC8">
        <w:fldChar w:fldCharType="separate"/>
      </w:r>
      <w:r w:rsidR="002955AF" w:rsidRPr="00825AC8">
        <w:rPr>
          <w:noProof/>
        </w:rPr>
        <w:t>(2016)</w:t>
      </w:r>
      <w:r w:rsidR="002955AF" w:rsidRPr="00825AC8">
        <w:fldChar w:fldCharType="end"/>
      </w:r>
      <w:r w:rsidR="002955AF" w:rsidRPr="00825AC8">
        <w:t xml:space="preserve"> and Webb et al.’s </w:t>
      </w:r>
      <w:r w:rsidR="002955AF" w:rsidRPr="00825AC8">
        <w:fldChar w:fldCharType="begin"/>
      </w:r>
      <w:r w:rsidR="00676252" w:rsidRPr="00825AC8">
        <w:instrText xml:space="preserve"> ADDIN EN.CITE &lt;EndNote&gt;&lt;Cite ExcludeAuth="1"&gt;&lt;Author&gt;Webb&lt;/Author&gt;&lt;Year&gt;2017&lt;/Year&gt;&lt;RecNum&gt;412&lt;/RecNum&gt;&lt;DisplayText&gt;(2017a)&lt;/DisplayText&gt;&lt;record&gt;&lt;rec-number&gt;412&lt;/rec-number&gt;&lt;foreign-keys&gt;&lt;key app="EN" db-id="svp2tfppttpvd4edrv2xaef6vx2fx2vfsade" timestamp="1512965747"&gt;412&lt;/key&gt;&lt;/foreign-keys&gt;&lt;ref-type name="Journal Article"&gt;17&lt;/ref-type&gt;&lt;contributors&gt;&lt;authors&gt;&lt;author&gt;Webb, Jennifer B.&lt;/author&gt;&lt;author&gt;Vinoski, Erin R.&lt;/author&gt;&lt;author&gt;Bonar, Adrienne S.&lt;/author&gt;&lt;author&gt;Davies, Alexandria E.&lt;/author&gt;&lt;author&gt;Etzel, Lena&lt;/author&gt;&lt;/authors&gt;&lt;/contributors&gt;&lt;titles&gt;&lt;title&gt;Fat is fashionable and fit: A comparative content analysis of Fatspiration and Health at Every Size® Instagram images&lt;/title&gt;&lt;secondary-title&gt;Body Image&lt;/secondary-title&gt;&lt;/titles&gt;&lt;periodical&gt;&lt;full-title&gt;Body Image&lt;/full-title&gt;&lt;/periodical&gt;&lt;pages&gt;53-64&lt;/pages&gt;&lt;volume&gt;22&lt;/volume&gt;&lt;number&gt;Supplement C&lt;/number&gt;&lt;keywords&gt;&lt;keyword&gt;Social media&lt;/keyword&gt;&lt;keyword&gt;Fat acceptance&lt;/keyword&gt;&lt;keyword&gt;Health at Every Size&lt;/keyword&gt;&lt;keyword&gt;Weight stigma&lt;/keyword&gt;&lt;keyword&gt;Body pride&lt;/keyword&gt;&lt;keyword&gt;Body functionality&lt;/keyword&gt;&lt;/keywords&gt;&lt;dates&gt;&lt;year&gt;2017&lt;/year&gt;&lt;pub-dates&gt;&lt;date&gt;2017/09/01/&lt;/date&gt;&lt;/pub-dates&gt;&lt;/dates&gt;&lt;isbn&gt;1740-1445&lt;/isbn&gt;&lt;urls&gt;&lt;related-urls&gt;&lt;url&gt;http://www.sciencedirect.com/science/article/pii/S174014451630314X&lt;/url&gt;&lt;/related-urls&gt;&lt;/urls&gt;&lt;electronic-resource-num&gt;https://doi.org/10.1016/j.bodyim.2017.05.003&lt;/electronic-resource-num&gt;&lt;/record&gt;&lt;/Cite&gt;&lt;/EndNote&gt;</w:instrText>
      </w:r>
      <w:r w:rsidR="002955AF" w:rsidRPr="00825AC8">
        <w:fldChar w:fldCharType="separate"/>
      </w:r>
      <w:r w:rsidR="00676252" w:rsidRPr="00825AC8">
        <w:rPr>
          <w:noProof/>
        </w:rPr>
        <w:t>(2017a)</w:t>
      </w:r>
      <w:r w:rsidR="002955AF" w:rsidRPr="00825AC8">
        <w:fldChar w:fldCharType="end"/>
      </w:r>
      <w:r w:rsidR="002955AF" w:rsidRPr="00825AC8">
        <w:t xml:space="preserve"> analyses and included</w:t>
      </w:r>
      <w:r>
        <w:t>:</w:t>
      </w:r>
      <w:r w:rsidR="002955AF" w:rsidRPr="00825AC8">
        <w:t xml:space="preserve"> </w:t>
      </w:r>
      <w:r>
        <w:t>(</w:t>
      </w:r>
      <w:r w:rsidR="002955AF" w:rsidRPr="00825AC8">
        <w:t xml:space="preserve">1) weight loss/exercise/diet-appearance, </w:t>
      </w:r>
      <w:r>
        <w:t>(</w:t>
      </w:r>
      <w:r w:rsidR="002955AF" w:rsidRPr="00825AC8">
        <w:t>2) clothing/beauty-appearance</w:t>
      </w:r>
      <w:r w:rsidR="00074763" w:rsidRPr="00825AC8">
        <w:t xml:space="preserve">, </w:t>
      </w:r>
      <w:r>
        <w:t>(</w:t>
      </w:r>
      <w:r w:rsidR="002955AF" w:rsidRPr="00825AC8">
        <w:t xml:space="preserve">3) thin praise, </w:t>
      </w:r>
      <w:r>
        <w:t>(</w:t>
      </w:r>
      <w:r w:rsidR="002955AF" w:rsidRPr="00825AC8">
        <w:t xml:space="preserve">4) weight/fat stigmatising, </w:t>
      </w:r>
      <w:r>
        <w:t>(</w:t>
      </w:r>
      <w:r w:rsidR="00830834" w:rsidRPr="00825AC8">
        <w:t>5) thin stigmatising</w:t>
      </w:r>
      <w:r>
        <w:t>,</w:t>
      </w:r>
      <w:r w:rsidR="00830834" w:rsidRPr="00825AC8">
        <w:t xml:space="preserve"> </w:t>
      </w:r>
      <w:r w:rsidR="00074763" w:rsidRPr="00825AC8">
        <w:t xml:space="preserve">and </w:t>
      </w:r>
      <w:r>
        <w:t>(</w:t>
      </w:r>
      <w:r w:rsidR="00830834" w:rsidRPr="00825AC8">
        <w:t>6</w:t>
      </w:r>
      <w:r w:rsidR="002955AF" w:rsidRPr="00825AC8">
        <w:t>) body/weight/food sham</w:t>
      </w:r>
      <w:r w:rsidR="00074763" w:rsidRPr="00825AC8">
        <w:t>e.</w:t>
      </w:r>
      <w:r w:rsidR="002955AF" w:rsidRPr="00825AC8">
        <w:t xml:space="preserve"> </w:t>
      </w:r>
    </w:p>
    <w:p w14:paraId="34F88264" w14:textId="347E243A" w:rsidR="008949E0" w:rsidRPr="00825AC8" w:rsidRDefault="008949E0" w:rsidP="00C941B5">
      <w:pPr>
        <w:spacing w:line="480" w:lineRule="auto"/>
        <w:ind w:firstLine="720"/>
      </w:pPr>
      <w:r>
        <w:rPr>
          <w:rStyle w:val="Heading3Char"/>
          <w:szCs w:val="24"/>
        </w:rPr>
        <w:lastRenderedPageBreak/>
        <w:t>2</w:t>
      </w:r>
      <w:r w:rsidRPr="0041787D">
        <w:rPr>
          <w:rStyle w:val="Heading3Char"/>
          <w:szCs w:val="24"/>
        </w:rPr>
        <w:t>.3.3.3.</w:t>
      </w:r>
      <w:r>
        <w:rPr>
          <w:rStyle w:val="Heading3Char"/>
          <w:i/>
          <w:szCs w:val="24"/>
        </w:rPr>
        <w:t xml:space="preserve"> </w:t>
      </w:r>
      <w:r w:rsidR="002955AF" w:rsidRPr="00825AC8">
        <w:rPr>
          <w:rStyle w:val="Heading3Char"/>
          <w:i/>
          <w:szCs w:val="24"/>
        </w:rPr>
        <w:t>Other relevant themes</w:t>
      </w:r>
      <w:r w:rsidR="007242F0" w:rsidRPr="00825AC8">
        <w:rPr>
          <w:rStyle w:val="Heading3Char"/>
          <w:i/>
          <w:szCs w:val="24"/>
        </w:rPr>
        <w:t>.</w:t>
      </w:r>
      <w:r w:rsidR="002955AF" w:rsidRPr="00825AC8">
        <w:rPr>
          <w:rStyle w:val="Heading3Char"/>
          <w:szCs w:val="24"/>
        </w:rPr>
        <w:t xml:space="preserve"> </w:t>
      </w:r>
      <w:r w:rsidR="002955AF" w:rsidRPr="00825AC8">
        <w:t xml:space="preserve">Finally, based on </w:t>
      </w:r>
      <w:r w:rsidR="00A167A5" w:rsidRPr="00825AC8">
        <w:t>a scoping review</w:t>
      </w:r>
      <w:r w:rsidR="002955AF" w:rsidRPr="00825AC8">
        <w:t xml:space="preserve"> of the body positive content, other common themes emerged that were included as coding variables: </w:t>
      </w:r>
      <w:r>
        <w:t>(</w:t>
      </w:r>
      <w:r w:rsidR="002955AF" w:rsidRPr="00825AC8">
        <w:t>1) commercialism</w:t>
      </w:r>
      <w:r w:rsidR="0067772E" w:rsidRPr="00825AC8">
        <w:t>;</w:t>
      </w:r>
      <w:r w:rsidR="002955AF" w:rsidRPr="00825AC8">
        <w:t xml:space="preserve"> </w:t>
      </w:r>
      <w:r>
        <w:t>(</w:t>
      </w:r>
      <w:r w:rsidR="002955AF" w:rsidRPr="00825AC8">
        <w:t>2) mental health</w:t>
      </w:r>
      <w:r w:rsidR="0067772E" w:rsidRPr="00825AC8">
        <w:t>;</w:t>
      </w:r>
      <w:r w:rsidR="002955AF" w:rsidRPr="00825AC8">
        <w:t xml:space="preserve"> </w:t>
      </w:r>
      <w:r>
        <w:t>(</w:t>
      </w:r>
      <w:r w:rsidR="002955AF" w:rsidRPr="00825AC8">
        <w:t>3) eating disorders</w:t>
      </w:r>
      <w:r w:rsidR="0067772E" w:rsidRPr="00825AC8">
        <w:t>;</w:t>
      </w:r>
      <w:r w:rsidR="002955AF" w:rsidRPr="00825AC8">
        <w:t xml:space="preserve"> and </w:t>
      </w:r>
      <w:r>
        <w:t>(</w:t>
      </w:r>
      <w:r w:rsidR="00830834" w:rsidRPr="00825AC8">
        <w:t>4</w:t>
      </w:r>
      <w:r w:rsidR="002955AF" w:rsidRPr="00825AC8">
        <w:t>) activism.</w:t>
      </w:r>
    </w:p>
    <w:p w14:paraId="1194AC9A" w14:textId="49B0DB39" w:rsidR="001C6608" w:rsidRPr="0041787D" w:rsidRDefault="002955AF" w:rsidP="0041787D">
      <w:pPr>
        <w:pStyle w:val="ListParagraph"/>
        <w:numPr>
          <w:ilvl w:val="0"/>
          <w:numId w:val="18"/>
        </w:numPr>
        <w:spacing w:line="480" w:lineRule="auto"/>
        <w:jc w:val="center"/>
        <w:rPr>
          <w:rFonts w:eastAsia="Times New Roman"/>
          <w:b/>
        </w:rPr>
      </w:pPr>
      <w:r w:rsidRPr="0041787D">
        <w:rPr>
          <w:rFonts w:eastAsia="Times New Roman"/>
          <w:b/>
        </w:rPr>
        <w:t>Results</w:t>
      </w:r>
    </w:p>
    <w:p w14:paraId="1382DC37" w14:textId="3123207D" w:rsidR="002955AF" w:rsidRPr="00825AC8" w:rsidRDefault="008949E0" w:rsidP="00ED1A45">
      <w:pPr>
        <w:spacing w:line="480" w:lineRule="auto"/>
        <w:rPr>
          <w:b/>
        </w:rPr>
      </w:pPr>
      <w:r>
        <w:rPr>
          <w:rFonts w:eastAsia="Times New Roman"/>
          <w:b/>
        </w:rPr>
        <w:t xml:space="preserve">3.1. </w:t>
      </w:r>
      <w:r w:rsidR="006032A1" w:rsidRPr="00825AC8">
        <w:rPr>
          <w:rFonts w:eastAsia="Times New Roman"/>
          <w:b/>
        </w:rPr>
        <w:t>Imagery</w:t>
      </w:r>
    </w:p>
    <w:p w14:paraId="34A12320" w14:textId="26814461" w:rsidR="003F463B" w:rsidRPr="00825AC8" w:rsidRDefault="002955AF" w:rsidP="0041787D">
      <w:pPr>
        <w:spacing w:line="480" w:lineRule="auto"/>
        <w:ind w:firstLine="720"/>
        <w:rPr>
          <w:rFonts w:eastAsia="Times New Roman"/>
          <w:b/>
        </w:rPr>
      </w:pPr>
      <w:r w:rsidRPr="00825AC8">
        <w:rPr>
          <w:rFonts w:eastAsia="Times New Roman"/>
        </w:rPr>
        <w:t>Overall, 71.88% of posts were visual images</w:t>
      </w:r>
      <w:r w:rsidR="002E7D3C" w:rsidRPr="00825AC8">
        <w:rPr>
          <w:rFonts w:eastAsia="Times New Roman"/>
        </w:rPr>
        <w:t xml:space="preserve"> only</w:t>
      </w:r>
      <w:r w:rsidRPr="00825AC8">
        <w:rPr>
          <w:rFonts w:eastAsia="Times New Roman"/>
        </w:rPr>
        <w:t xml:space="preserve">, 12.34% were videos, 10.47% visual and text combined, and 5.31% text only. Of the </w:t>
      </w:r>
      <w:r w:rsidR="002E7D3C" w:rsidRPr="00825AC8">
        <w:rPr>
          <w:rFonts w:eastAsia="Times New Roman"/>
        </w:rPr>
        <w:t xml:space="preserve">imagery </w:t>
      </w:r>
      <w:r w:rsidRPr="00825AC8">
        <w:rPr>
          <w:rFonts w:eastAsia="Times New Roman"/>
        </w:rPr>
        <w:t xml:space="preserve">containing text (i.e., </w:t>
      </w:r>
      <w:r w:rsidR="00A976AA" w:rsidRPr="00825AC8">
        <w:rPr>
          <w:rFonts w:eastAsia="Times New Roman"/>
        </w:rPr>
        <w:t>“</w:t>
      </w:r>
      <w:r w:rsidRPr="00825AC8">
        <w:rPr>
          <w:rFonts w:eastAsia="Times New Roman"/>
        </w:rPr>
        <w:t>visual and text combined</w:t>
      </w:r>
      <w:r w:rsidR="00446F27" w:rsidRPr="00825AC8">
        <w:rPr>
          <w:rFonts w:eastAsia="Times New Roman"/>
        </w:rPr>
        <w:t>,</w:t>
      </w:r>
      <w:r w:rsidR="00A976AA" w:rsidRPr="00825AC8">
        <w:rPr>
          <w:rFonts w:eastAsia="Times New Roman"/>
        </w:rPr>
        <w:t>”</w:t>
      </w:r>
      <w:r w:rsidRPr="00825AC8">
        <w:rPr>
          <w:rFonts w:eastAsia="Times New Roman"/>
        </w:rPr>
        <w:t xml:space="preserve"> and </w:t>
      </w:r>
      <w:r w:rsidR="00A976AA" w:rsidRPr="00825AC8">
        <w:rPr>
          <w:rFonts w:eastAsia="Times New Roman"/>
        </w:rPr>
        <w:t>“</w:t>
      </w:r>
      <w:r w:rsidRPr="00825AC8">
        <w:rPr>
          <w:rFonts w:eastAsia="Times New Roman"/>
        </w:rPr>
        <w:t>text only</w:t>
      </w:r>
      <w:r w:rsidR="00A976AA" w:rsidRPr="00825AC8">
        <w:rPr>
          <w:rFonts w:eastAsia="Times New Roman"/>
        </w:rPr>
        <w:t>”</w:t>
      </w:r>
      <w:r w:rsidRPr="00825AC8">
        <w:rPr>
          <w:rFonts w:eastAsia="Times New Roman"/>
        </w:rPr>
        <w:t xml:space="preserve">), 41.58% were rated as motivational, 24.75% educational, 21.78% opinion, 3.96% humorous, and 7.92% other. Majority of </w:t>
      </w:r>
      <w:r w:rsidR="002E7D3C" w:rsidRPr="00825AC8">
        <w:rPr>
          <w:rFonts w:eastAsia="Times New Roman"/>
        </w:rPr>
        <w:t xml:space="preserve">imagery </w:t>
      </w:r>
      <w:r w:rsidRPr="00825AC8">
        <w:rPr>
          <w:rFonts w:eastAsia="Times New Roman"/>
        </w:rPr>
        <w:t>(90.78%) contained at least one human figure.</w:t>
      </w:r>
      <w:r w:rsidR="003D457D" w:rsidRPr="00825AC8">
        <w:rPr>
          <w:rFonts w:eastAsia="Times New Roman"/>
        </w:rPr>
        <w:t xml:space="preserve"> </w:t>
      </w:r>
    </w:p>
    <w:p w14:paraId="169F25CC" w14:textId="0B2BE567" w:rsidR="00F03F93" w:rsidRPr="00825AC8" w:rsidRDefault="008A4CD1" w:rsidP="00A976AA">
      <w:pPr>
        <w:spacing w:line="480" w:lineRule="auto"/>
        <w:rPr>
          <w:rFonts w:eastAsia="Times New Roman"/>
          <w:b/>
        </w:rPr>
      </w:pPr>
      <w:r>
        <w:rPr>
          <w:rFonts w:eastAsia="Times New Roman"/>
          <w:b/>
        </w:rPr>
        <w:t xml:space="preserve">3.2. </w:t>
      </w:r>
      <w:r w:rsidR="003F463B" w:rsidRPr="00825AC8">
        <w:rPr>
          <w:rFonts w:eastAsia="Times New Roman"/>
          <w:b/>
        </w:rPr>
        <w:t xml:space="preserve">Human </w:t>
      </w:r>
      <w:r>
        <w:rPr>
          <w:rFonts w:eastAsia="Times New Roman"/>
          <w:b/>
        </w:rPr>
        <w:t>S</w:t>
      </w:r>
      <w:r w:rsidR="003F463B" w:rsidRPr="00825AC8">
        <w:rPr>
          <w:rFonts w:eastAsia="Times New Roman"/>
          <w:b/>
        </w:rPr>
        <w:t>ubjects</w:t>
      </w:r>
    </w:p>
    <w:p w14:paraId="23147BDD" w14:textId="7848347E" w:rsidR="002955AF" w:rsidRPr="00825AC8" w:rsidRDefault="008A4CD1" w:rsidP="0041787D">
      <w:pPr>
        <w:widowControl w:val="0"/>
        <w:autoSpaceDE w:val="0"/>
        <w:autoSpaceDN w:val="0"/>
        <w:adjustRightInd w:val="0"/>
        <w:spacing w:line="480" w:lineRule="auto"/>
        <w:ind w:firstLine="720"/>
      </w:pPr>
      <w:r>
        <w:rPr>
          <w:rStyle w:val="Heading3Char"/>
          <w:szCs w:val="24"/>
        </w:rPr>
        <w:t xml:space="preserve">3.2.1. </w:t>
      </w:r>
      <w:r w:rsidR="002955AF" w:rsidRPr="00825AC8">
        <w:rPr>
          <w:rStyle w:val="Heading3Char"/>
          <w:szCs w:val="24"/>
        </w:rPr>
        <w:t>Demographics</w:t>
      </w:r>
      <w:r w:rsidR="00F03F93" w:rsidRPr="00825AC8">
        <w:rPr>
          <w:rStyle w:val="Heading3Char"/>
          <w:szCs w:val="24"/>
        </w:rPr>
        <w:t>.</w:t>
      </w:r>
      <w:r w:rsidR="00F03F93" w:rsidRPr="00825AC8">
        <w:rPr>
          <w:rFonts w:eastAsia="Times New Roman"/>
          <w:b/>
          <w:i/>
        </w:rPr>
        <w:t xml:space="preserve"> </w:t>
      </w:r>
      <w:r w:rsidR="00CB3565">
        <w:rPr>
          <w:rFonts w:eastAsia="Times New Roman"/>
        </w:rPr>
        <w:t>Of the imagery that contained at least one human figure, 95.87% contained a</w:t>
      </w:r>
      <w:r w:rsidR="00E607E4" w:rsidRPr="00825AC8">
        <w:rPr>
          <w:rFonts w:eastAsia="Times New Roman"/>
        </w:rPr>
        <w:t xml:space="preserve"> female</w:t>
      </w:r>
      <w:r w:rsidR="00E95241" w:rsidRPr="00825AC8">
        <w:rPr>
          <w:rFonts w:eastAsia="Times New Roman"/>
        </w:rPr>
        <w:t>,</w:t>
      </w:r>
      <w:r w:rsidR="00E607E4" w:rsidRPr="00825AC8">
        <w:rPr>
          <w:rFonts w:eastAsia="Times New Roman"/>
        </w:rPr>
        <w:t xml:space="preserve"> 5.85% </w:t>
      </w:r>
      <w:r w:rsidR="00CB3565">
        <w:rPr>
          <w:rFonts w:eastAsia="Times New Roman"/>
        </w:rPr>
        <w:t>contained a</w:t>
      </w:r>
      <w:r w:rsidR="009A01A4" w:rsidRPr="00825AC8">
        <w:rPr>
          <w:rFonts w:eastAsia="Times New Roman"/>
        </w:rPr>
        <w:t xml:space="preserve"> </w:t>
      </w:r>
      <w:r w:rsidR="00E607E4" w:rsidRPr="00825AC8">
        <w:rPr>
          <w:rFonts w:eastAsia="Times New Roman"/>
        </w:rPr>
        <w:t>male</w:t>
      </w:r>
      <w:r w:rsidR="00E95241" w:rsidRPr="00825AC8">
        <w:rPr>
          <w:rFonts w:eastAsia="Times New Roman"/>
        </w:rPr>
        <w:t xml:space="preserve">, and zero </w:t>
      </w:r>
      <w:r w:rsidR="00CB3565">
        <w:rPr>
          <w:rFonts w:eastAsia="Times New Roman"/>
        </w:rPr>
        <w:t>contained a</w:t>
      </w:r>
      <w:r w:rsidR="00CB3565" w:rsidRPr="00825AC8">
        <w:rPr>
          <w:rFonts w:eastAsia="Times New Roman"/>
        </w:rPr>
        <w:t xml:space="preserve"> </w:t>
      </w:r>
      <w:r w:rsidR="00E95241" w:rsidRPr="00825AC8">
        <w:rPr>
          <w:rFonts w:eastAsia="Times New Roman"/>
        </w:rPr>
        <w:t>non-binary</w:t>
      </w:r>
      <w:r w:rsidR="00CB3565">
        <w:rPr>
          <w:rFonts w:eastAsia="Times New Roman"/>
        </w:rPr>
        <w:t xml:space="preserve"> person</w:t>
      </w:r>
      <w:r w:rsidR="00E607E4" w:rsidRPr="00825AC8">
        <w:rPr>
          <w:rFonts w:eastAsia="Times New Roman"/>
        </w:rPr>
        <w:t xml:space="preserve">. </w:t>
      </w:r>
      <w:r w:rsidR="00532C0E">
        <w:rPr>
          <w:rFonts w:eastAsia="Times New Roman"/>
        </w:rPr>
        <w:t>Of the imagery that contained at least on</w:t>
      </w:r>
      <w:r w:rsidR="001E2825">
        <w:rPr>
          <w:rFonts w:eastAsia="Times New Roman"/>
        </w:rPr>
        <w:t>e</w:t>
      </w:r>
      <w:r w:rsidR="00532C0E">
        <w:rPr>
          <w:rFonts w:eastAsia="Times New Roman"/>
        </w:rPr>
        <w:t xml:space="preserve"> human figure, </w:t>
      </w:r>
      <w:r w:rsidR="00E607E4" w:rsidRPr="00825AC8">
        <w:rPr>
          <w:rFonts w:eastAsia="Times New Roman"/>
        </w:rPr>
        <w:t xml:space="preserve">51.12% </w:t>
      </w:r>
      <w:r w:rsidR="00532C0E">
        <w:rPr>
          <w:rFonts w:eastAsia="Times New Roman"/>
        </w:rPr>
        <w:t xml:space="preserve">featured a human coded </w:t>
      </w:r>
      <w:r w:rsidR="00E607E4" w:rsidRPr="00825AC8">
        <w:rPr>
          <w:rFonts w:eastAsia="Times New Roman"/>
        </w:rPr>
        <w:t xml:space="preserve">as </w:t>
      </w:r>
      <w:r w:rsidR="008A569B" w:rsidRPr="00825AC8">
        <w:rPr>
          <w:rFonts w:eastAsia="Times New Roman"/>
        </w:rPr>
        <w:t>White</w:t>
      </w:r>
      <w:r w:rsidR="00E607E4" w:rsidRPr="00825AC8">
        <w:rPr>
          <w:rFonts w:eastAsia="Times New Roman"/>
        </w:rPr>
        <w:t>, 35.11% as African-American</w:t>
      </w:r>
      <w:r w:rsidR="003E3148" w:rsidRPr="00825AC8">
        <w:rPr>
          <w:rFonts w:eastAsia="Times New Roman"/>
        </w:rPr>
        <w:t>/Black</w:t>
      </w:r>
      <w:r w:rsidR="00E607E4" w:rsidRPr="00825AC8">
        <w:rPr>
          <w:rFonts w:eastAsia="Times New Roman"/>
        </w:rPr>
        <w:t>, 12.22% as Asian, 6.2% as Other, 3.10% as Middle Eastern</w:t>
      </w:r>
      <w:r>
        <w:rPr>
          <w:rFonts w:eastAsia="Times New Roman"/>
        </w:rPr>
        <w:t>,</w:t>
      </w:r>
      <w:r w:rsidR="00E607E4" w:rsidRPr="00825AC8">
        <w:rPr>
          <w:rFonts w:eastAsia="Times New Roman"/>
        </w:rPr>
        <w:t xml:space="preserve"> and 2.58% ethnicity could not be determined. </w:t>
      </w:r>
      <w:r>
        <w:rPr>
          <w:rFonts w:eastAsia="Times New Roman"/>
        </w:rPr>
        <w:t>The m</w:t>
      </w:r>
      <w:r w:rsidR="00E607E4" w:rsidRPr="00825AC8">
        <w:rPr>
          <w:rFonts w:eastAsia="Times New Roman"/>
        </w:rPr>
        <w:t xml:space="preserve">ajority (65.58%) of </w:t>
      </w:r>
      <w:r w:rsidR="00596FD7">
        <w:rPr>
          <w:rFonts w:eastAsia="Times New Roman"/>
        </w:rPr>
        <w:t xml:space="preserve">imagery containing </w:t>
      </w:r>
      <w:r w:rsidR="00E607E4" w:rsidRPr="00825AC8">
        <w:rPr>
          <w:rFonts w:eastAsia="Times New Roman"/>
        </w:rPr>
        <w:t xml:space="preserve">humans depicted </w:t>
      </w:r>
      <w:r w:rsidR="00596FD7">
        <w:rPr>
          <w:rFonts w:eastAsia="Times New Roman"/>
        </w:rPr>
        <w:t xml:space="preserve">humans </w:t>
      </w:r>
      <w:r w:rsidR="00E607E4" w:rsidRPr="00825AC8">
        <w:rPr>
          <w:rFonts w:eastAsia="Times New Roman"/>
        </w:rPr>
        <w:t>in their 20s</w:t>
      </w:r>
      <w:r w:rsidR="003706CE">
        <w:rPr>
          <w:rFonts w:eastAsia="Times New Roman"/>
        </w:rPr>
        <w:t>,</w:t>
      </w:r>
      <w:r w:rsidR="00E607E4" w:rsidRPr="00825AC8">
        <w:rPr>
          <w:rFonts w:eastAsia="Times New Roman"/>
        </w:rPr>
        <w:t xml:space="preserve"> followed by 22.20% in their 30</w:t>
      </w:r>
      <w:proofErr w:type="gramStart"/>
      <w:r w:rsidR="00E607E4" w:rsidRPr="00825AC8">
        <w:rPr>
          <w:rFonts w:eastAsia="Times New Roman"/>
        </w:rPr>
        <w:t>s</w:t>
      </w:r>
      <w:r w:rsidR="00532C0E">
        <w:rPr>
          <w:rFonts w:eastAsia="Times New Roman"/>
        </w:rPr>
        <w:t xml:space="preserve">, </w:t>
      </w:r>
      <w:r w:rsidR="00E607E4" w:rsidRPr="00825AC8">
        <w:rPr>
          <w:rFonts w:eastAsia="Times New Roman"/>
        </w:rPr>
        <w:t xml:space="preserve"> 4.30</w:t>
      </w:r>
      <w:proofErr w:type="gramEnd"/>
      <w:r w:rsidR="00E607E4" w:rsidRPr="00825AC8">
        <w:rPr>
          <w:rFonts w:eastAsia="Times New Roman"/>
        </w:rPr>
        <w:t>% perceived to be adolescent or younger, and only 2.75% perceived to be in their 40s or older.</w:t>
      </w:r>
      <w:r w:rsidR="00CC2700" w:rsidRPr="00825AC8">
        <w:rPr>
          <w:rFonts w:eastAsia="Times New Roman"/>
        </w:rPr>
        <w:t xml:space="preserve"> Only 2.24% of</w:t>
      </w:r>
      <w:r w:rsidR="00596FD7">
        <w:rPr>
          <w:rFonts w:eastAsia="Times New Roman"/>
        </w:rPr>
        <w:t xml:space="preserve"> imagery featured</w:t>
      </w:r>
      <w:r w:rsidR="00CC2700" w:rsidRPr="00825AC8">
        <w:rPr>
          <w:rFonts w:eastAsia="Times New Roman"/>
        </w:rPr>
        <w:t xml:space="preserve"> human figures </w:t>
      </w:r>
      <w:r w:rsidR="00596FD7">
        <w:rPr>
          <w:rFonts w:eastAsia="Times New Roman"/>
        </w:rPr>
        <w:t xml:space="preserve">with </w:t>
      </w:r>
      <w:r w:rsidR="00CC2700" w:rsidRPr="00825AC8">
        <w:rPr>
          <w:rFonts w:eastAsia="Times New Roman"/>
        </w:rPr>
        <w:t xml:space="preserve">a visible physical disability. </w:t>
      </w:r>
    </w:p>
    <w:p w14:paraId="217B3714" w14:textId="24FDC3EF" w:rsidR="00F03F93" w:rsidRPr="00825AC8" w:rsidRDefault="008A4CD1" w:rsidP="0041787D">
      <w:pPr>
        <w:widowControl w:val="0"/>
        <w:autoSpaceDE w:val="0"/>
        <w:autoSpaceDN w:val="0"/>
        <w:adjustRightInd w:val="0"/>
        <w:spacing w:line="480" w:lineRule="auto"/>
        <w:ind w:firstLine="720"/>
        <w:rPr>
          <w:rFonts w:eastAsia="Times New Roman"/>
        </w:rPr>
      </w:pPr>
      <w:r>
        <w:rPr>
          <w:rStyle w:val="Heading3Char"/>
          <w:szCs w:val="24"/>
        </w:rPr>
        <w:t xml:space="preserve">3.2.2. </w:t>
      </w:r>
      <w:r w:rsidR="002955AF" w:rsidRPr="00825AC8">
        <w:rPr>
          <w:rStyle w:val="Heading3Char"/>
          <w:szCs w:val="24"/>
        </w:rPr>
        <w:t>Body-related attributes</w:t>
      </w:r>
      <w:r w:rsidR="00F03F93" w:rsidRPr="00825AC8">
        <w:rPr>
          <w:rStyle w:val="Heading3Char"/>
          <w:szCs w:val="24"/>
        </w:rPr>
        <w:t>.</w:t>
      </w:r>
      <w:r w:rsidR="00F03F93" w:rsidRPr="00825AC8">
        <w:rPr>
          <w:rFonts w:eastAsia="Times New Roman"/>
          <w:b/>
          <w:i/>
        </w:rPr>
        <w:t xml:space="preserve"> </w:t>
      </w:r>
      <w:r w:rsidR="00663860" w:rsidRPr="00825AC8">
        <w:rPr>
          <w:rFonts w:eastAsia="Times New Roman"/>
        </w:rPr>
        <w:t>Body sizes</w:t>
      </w:r>
      <w:r w:rsidR="002955AF" w:rsidRPr="00825AC8">
        <w:rPr>
          <w:rFonts w:eastAsia="Times New Roman"/>
        </w:rPr>
        <w:t xml:space="preserve"> ranged from underweight</w:t>
      </w:r>
      <w:r w:rsidR="007659A2" w:rsidRPr="00825AC8">
        <w:rPr>
          <w:rFonts w:eastAsia="Times New Roman"/>
        </w:rPr>
        <w:t xml:space="preserve"> (</w:t>
      </w:r>
      <w:r>
        <w:rPr>
          <w:rFonts w:eastAsia="Times New Roman"/>
        </w:rPr>
        <w:t>F</w:t>
      </w:r>
      <w:r w:rsidR="007659A2" w:rsidRPr="00825AC8">
        <w:rPr>
          <w:rFonts w:eastAsia="Times New Roman"/>
        </w:rPr>
        <w:t>igure 1)</w:t>
      </w:r>
      <w:r w:rsidR="002955AF" w:rsidRPr="00825AC8">
        <w:rPr>
          <w:rFonts w:eastAsia="Times New Roman"/>
        </w:rPr>
        <w:t xml:space="preserve"> to obes</w:t>
      </w:r>
      <w:r w:rsidR="00350DCA" w:rsidRPr="00825AC8">
        <w:rPr>
          <w:rFonts w:eastAsia="Times New Roman"/>
        </w:rPr>
        <w:t>e III</w:t>
      </w:r>
      <w:r w:rsidR="0072778E" w:rsidRPr="00825AC8">
        <w:rPr>
          <w:rFonts w:eastAsia="Times New Roman"/>
        </w:rPr>
        <w:t xml:space="preserve"> </w:t>
      </w:r>
      <w:r w:rsidR="0072778E" w:rsidRPr="00825AC8">
        <w:fldChar w:fldCharType="begin"/>
      </w:r>
      <w:r w:rsidR="00A2001E">
        <w:instrText xml:space="preserve"> ADDIN EN.CITE &lt;EndNote&gt;&lt;Cite&gt;&lt;Author&gt;Pulvers&lt;/Author&gt;&lt;Year&gt;2013&lt;/Year&gt;&lt;RecNum&gt;470&lt;/RecNum&gt;&lt;Prefix&gt;Figure 9`; &lt;/Prefix&gt;&lt;DisplayText&gt;(Figure 9; Pulvers et al., 2013)&lt;/DisplayText&gt;&lt;record&gt;&lt;rec-number&gt;470&lt;/rec-number&gt;&lt;foreign-keys&gt;&lt;key app="EN" db-id="svp2tfppttpvd4edrv2xaef6vx2fx2vfsade" timestamp="1533105354"&gt;470&lt;/key&gt;&lt;/foreign-keys&gt;&lt;ref-type name="Journal Article"&gt;17&lt;/ref-type&gt;&lt;contributors&gt;&lt;authors&gt;&lt;author&gt;Pulvers, Kim&lt;/author&gt;&lt;author&gt;Bachand, Jennifer&lt;/author&gt;&lt;author&gt;Nollen, Nicole&lt;/author&gt;&lt;author&gt;Guo, Hongfei&lt;/author&gt;&lt;author&gt;Ahluwalia, Jasjit S.&lt;/author&gt;&lt;/authors&gt;&lt;/contributors&gt;&lt;titles&gt;&lt;title&gt;BMI-based norms for a culturally relevant body image scale among African Americans&lt;/title&gt;&lt;secondary-title&gt;Eating Behaviors&lt;/secondary-title&gt;&lt;/titles&gt;&lt;periodical&gt;&lt;full-title&gt;Eating behaviors&lt;/full-title&gt;&lt;/periodical&gt;&lt;pages&gt;437-440&lt;/pages&gt;&lt;volume&gt;14&lt;/volume&gt;&lt;number&gt;4&lt;/number&gt;&lt;dates&gt;&lt;year&gt;2013&lt;/year&gt;&lt;pub-dates&gt;&lt;date&gt;07/23&lt;/date&gt;&lt;/pub-dates&gt;&lt;/dates&gt;&lt;isbn&gt;1471-0153&amp;#xD;1873-7358&lt;/isbn&gt;&lt;accession-num&gt;PMC3817499&lt;/accession-num&gt;&lt;urls&gt;&lt;related-urls&gt;&lt;url&gt;http://www.ncbi.nlm.nih.gov/pmc/articles/PMC3817499/&lt;/url&gt;&lt;/related-urls&gt;&lt;/urls&gt;&lt;electronic-resource-num&gt;https://dx.doi.org/10.1016/j.eatbeh.2013.07.005&lt;/electronic-resource-num&gt;&lt;remote-database-name&gt;PMC&lt;/remote-database-name&gt;&lt;/record&gt;&lt;/Cite&gt;&lt;/EndNote&gt;</w:instrText>
      </w:r>
      <w:r w:rsidR="0072778E" w:rsidRPr="00825AC8">
        <w:fldChar w:fldCharType="separate"/>
      </w:r>
      <w:r w:rsidR="00A2001E">
        <w:rPr>
          <w:noProof/>
        </w:rPr>
        <w:t>(Figure 9; Pulvers et al., 2013)</w:t>
      </w:r>
      <w:r w:rsidR="0072778E" w:rsidRPr="00825AC8">
        <w:fldChar w:fldCharType="end"/>
      </w:r>
      <w:r w:rsidR="002955AF" w:rsidRPr="00825AC8">
        <w:rPr>
          <w:rFonts w:eastAsia="Times New Roman"/>
        </w:rPr>
        <w:t>.</w:t>
      </w:r>
      <w:r w:rsidR="007659A2" w:rsidRPr="00825AC8">
        <w:rPr>
          <w:rFonts w:eastAsia="Times New Roman"/>
        </w:rPr>
        <w:t xml:space="preserve"> </w:t>
      </w:r>
      <w:r w:rsidR="00F55183" w:rsidRPr="00825AC8">
        <w:rPr>
          <w:rFonts w:eastAsia="Times New Roman"/>
        </w:rPr>
        <w:t>Only</w:t>
      </w:r>
      <w:r w:rsidR="007659A2" w:rsidRPr="00825AC8">
        <w:rPr>
          <w:rFonts w:eastAsia="Times New Roman"/>
        </w:rPr>
        <w:t xml:space="preserve"> 1.72% of</w:t>
      </w:r>
      <w:r w:rsidR="00596FD7">
        <w:rPr>
          <w:rFonts w:eastAsia="Times New Roman"/>
        </w:rPr>
        <w:t xml:space="preserve"> imagery containing</w:t>
      </w:r>
      <w:r w:rsidR="007659A2" w:rsidRPr="00825AC8">
        <w:rPr>
          <w:rFonts w:eastAsia="Times New Roman"/>
        </w:rPr>
        <w:t xml:space="preserve"> human</w:t>
      </w:r>
      <w:r w:rsidR="00532C0E">
        <w:rPr>
          <w:rFonts w:eastAsia="Times New Roman"/>
        </w:rPr>
        <w:t>s</w:t>
      </w:r>
      <w:r w:rsidR="007659A2" w:rsidRPr="00825AC8">
        <w:rPr>
          <w:rFonts w:eastAsia="Times New Roman"/>
        </w:rPr>
        <w:t xml:space="preserve"> </w:t>
      </w:r>
      <w:r w:rsidR="00596FD7">
        <w:rPr>
          <w:rFonts w:eastAsia="Times New Roman"/>
        </w:rPr>
        <w:t>featured bodies</w:t>
      </w:r>
      <w:r w:rsidR="00596FD7" w:rsidRPr="00825AC8">
        <w:rPr>
          <w:rFonts w:eastAsia="Times New Roman"/>
        </w:rPr>
        <w:t xml:space="preserve"> </w:t>
      </w:r>
      <w:r w:rsidR="007659A2" w:rsidRPr="00825AC8">
        <w:rPr>
          <w:rFonts w:eastAsia="Times New Roman"/>
        </w:rPr>
        <w:t>perceived as underweight (</w:t>
      </w:r>
      <w:r w:rsidR="001278CD">
        <w:rPr>
          <w:rFonts w:eastAsia="Times New Roman"/>
        </w:rPr>
        <w:t>F</w:t>
      </w:r>
      <w:r w:rsidR="007659A2" w:rsidRPr="00825AC8">
        <w:rPr>
          <w:rFonts w:eastAsia="Times New Roman"/>
        </w:rPr>
        <w:t>igure</w:t>
      </w:r>
      <w:r w:rsidR="00096CC1" w:rsidRPr="00825AC8">
        <w:rPr>
          <w:rFonts w:eastAsia="Times New Roman"/>
        </w:rPr>
        <w:t>s</w:t>
      </w:r>
      <w:r w:rsidR="007659A2" w:rsidRPr="00825AC8">
        <w:rPr>
          <w:rFonts w:eastAsia="Times New Roman"/>
        </w:rPr>
        <w:t xml:space="preserve"> 1-2), 25.81% as normal weight (</w:t>
      </w:r>
      <w:r w:rsidR="001278CD">
        <w:rPr>
          <w:rFonts w:eastAsia="Times New Roman"/>
        </w:rPr>
        <w:t>F</w:t>
      </w:r>
      <w:r w:rsidR="007659A2" w:rsidRPr="00825AC8">
        <w:rPr>
          <w:rFonts w:eastAsia="Times New Roman"/>
        </w:rPr>
        <w:t>igure</w:t>
      </w:r>
      <w:r w:rsidR="00096CC1" w:rsidRPr="00825AC8">
        <w:rPr>
          <w:rFonts w:eastAsia="Times New Roman"/>
        </w:rPr>
        <w:t>s</w:t>
      </w:r>
      <w:r w:rsidR="007659A2" w:rsidRPr="00825AC8">
        <w:rPr>
          <w:rFonts w:eastAsia="Times New Roman"/>
        </w:rPr>
        <w:t xml:space="preserve"> 3-4), 33.22% as overweight (</w:t>
      </w:r>
      <w:r w:rsidR="001278CD">
        <w:rPr>
          <w:rFonts w:eastAsia="Times New Roman"/>
        </w:rPr>
        <w:t>F</w:t>
      </w:r>
      <w:r w:rsidR="007659A2" w:rsidRPr="00825AC8">
        <w:rPr>
          <w:rFonts w:eastAsia="Times New Roman"/>
        </w:rPr>
        <w:t>igure</w:t>
      </w:r>
      <w:r w:rsidR="000C38D5" w:rsidRPr="00825AC8">
        <w:rPr>
          <w:rFonts w:eastAsia="Times New Roman"/>
        </w:rPr>
        <w:t xml:space="preserve"> </w:t>
      </w:r>
      <w:r w:rsidR="007659A2" w:rsidRPr="00825AC8">
        <w:rPr>
          <w:rFonts w:eastAsia="Times New Roman"/>
        </w:rPr>
        <w:t>5) and 35.11% as obese (</w:t>
      </w:r>
      <w:r w:rsidR="001278CD">
        <w:rPr>
          <w:rFonts w:eastAsia="Times New Roman"/>
        </w:rPr>
        <w:t>F</w:t>
      </w:r>
      <w:r w:rsidR="007659A2" w:rsidRPr="00825AC8">
        <w:rPr>
          <w:rFonts w:eastAsia="Times New Roman"/>
        </w:rPr>
        <w:t>igure</w:t>
      </w:r>
      <w:r w:rsidR="00096CC1" w:rsidRPr="00825AC8">
        <w:rPr>
          <w:rFonts w:eastAsia="Times New Roman"/>
        </w:rPr>
        <w:t>s</w:t>
      </w:r>
      <w:r w:rsidR="007659A2" w:rsidRPr="00825AC8">
        <w:rPr>
          <w:rFonts w:eastAsia="Times New Roman"/>
        </w:rPr>
        <w:t xml:space="preserve"> 6-9).</w:t>
      </w:r>
      <w:r w:rsidR="00983416" w:rsidRPr="00825AC8">
        <w:rPr>
          <w:rFonts w:eastAsia="Times New Roman"/>
        </w:rPr>
        <w:t xml:space="preserve"> </w:t>
      </w:r>
      <w:r w:rsidR="002955AF" w:rsidRPr="00825AC8">
        <w:rPr>
          <w:rFonts w:eastAsia="Times New Roman"/>
        </w:rPr>
        <w:t>Just under half (</w:t>
      </w:r>
      <w:r w:rsidR="00CE0931" w:rsidRPr="00825AC8">
        <w:rPr>
          <w:rFonts w:eastAsia="Times New Roman"/>
        </w:rPr>
        <w:t>39.59</w:t>
      </w:r>
      <w:r w:rsidR="002955AF" w:rsidRPr="00825AC8">
        <w:rPr>
          <w:rFonts w:eastAsia="Times New Roman"/>
        </w:rPr>
        <w:t xml:space="preserve">%) of </w:t>
      </w:r>
      <w:r w:rsidR="00F9704D" w:rsidRPr="00825AC8">
        <w:rPr>
          <w:rFonts w:eastAsia="Times New Roman"/>
        </w:rPr>
        <w:t>imagery</w:t>
      </w:r>
      <w:r w:rsidR="002955AF" w:rsidRPr="00825AC8">
        <w:rPr>
          <w:rFonts w:eastAsia="Times New Roman"/>
        </w:rPr>
        <w:t xml:space="preserve"> containing a human depicted at least one </w:t>
      </w:r>
      <w:r w:rsidR="00266799" w:rsidRPr="00825AC8">
        <w:rPr>
          <w:rFonts w:eastAsia="Times New Roman"/>
        </w:rPr>
        <w:t>perceived “</w:t>
      </w:r>
      <w:r w:rsidR="00022E59" w:rsidRPr="00825AC8">
        <w:rPr>
          <w:rFonts w:eastAsia="Times New Roman"/>
        </w:rPr>
        <w:t>flaw</w:t>
      </w:r>
      <w:r w:rsidR="001278CD">
        <w:rPr>
          <w:rFonts w:eastAsia="Times New Roman"/>
        </w:rPr>
        <w:t>,</w:t>
      </w:r>
      <w:r w:rsidR="00266799" w:rsidRPr="00825AC8">
        <w:rPr>
          <w:rFonts w:eastAsia="Times New Roman"/>
        </w:rPr>
        <w:t>”</w:t>
      </w:r>
      <w:r w:rsidR="002955AF" w:rsidRPr="00825AC8">
        <w:rPr>
          <w:rFonts w:eastAsia="Times New Roman"/>
        </w:rPr>
        <w:t xml:space="preserve"> with the most common </w:t>
      </w:r>
      <w:r w:rsidR="00266799" w:rsidRPr="00825AC8">
        <w:rPr>
          <w:rFonts w:eastAsia="Times New Roman"/>
        </w:rPr>
        <w:t>“flaw”</w:t>
      </w:r>
      <w:r w:rsidR="007B62F7" w:rsidRPr="00825AC8">
        <w:rPr>
          <w:rFonts w:eastAsia="Times New Roman"/>
        </w:rPr>
        <w:t xml:space="preserve"> </w:t>
      </w:r>
      <w:r w:rsidR="002955AF" w:rsidRPr="00825AC8">
        <w:rPr>
          <w:rFonts w:eastAsia="Times New Roman"/>
        </w:rPr>
        <w:t>displayed being cellulite (</w:t>
      </w:r>
      <w:r w:rsidR="003A14E7" w:rsidRPr="00825AC8">
        <w:rPr>
          <w:rFonts w:eastAsia="Times New Roman"/>
        </w:rPr>
        <w:t>29</w:t>
      </w:r>
      <w:r w:rsidR="002955AF" w:rsidRPr="00825AC8">
        <w:rPr>
          <w:rFonts w:eastAsia="Times New Roman"/>
        </w:rPr>
        <w:t>.</w:t>
      </w:r>
      <w:r w:rsidR="003A14E7" w:rsidRPr="00825AC8">
        <w:rPr>
          <w:rFonts w:eastAsia="Times New Roman"/>
        </w:rPr>
        <w:t>19</w:t>
      </w:r>
      <w:r w:rsidR="002955AF" w:rsidRPr="00825AC8">
        <w:rPr>
          <w:rFonts w:eastAsia="Times New Roman"/>
        </w:rPr>
        <w:t>% of</w:t>
      </w:r>
      <w:r w:rsidR="00DD33E0" w:rsidRPr="00825AC8">
        <w:rPr>
          <w:rFonts w:eastAsia="Times New Roman"/>
        </w:rPr>
        <w:t xml:space="preserve"> all</w:t>
      </w:r>
      <w:r w:rsidR="002955AF" w:rsidRPr="00825AC8">
        <w:rPr>
          <w:rFonts w:eastAsia="Times New Roman"/>
        </w:rPr>
        <w:t xml:space="preserve"> occurrences), followed by </w:t>
      </w:r>
      <w:r w:rsidR="002955AF" w:rsidRPr="00825AC8">
        <w:rPr>
          <w:rFonts w:eastAsia="Times New Roman"/>
        </w:rPr>
        <w:lastRenderedPageBreak/>
        <w:t>stomach rolls/soft belly (</w:t>
      </w:r>
      <w:r w:rsidR="003A14E7" w:rsidRPr="00825AC8">
        <w:rPr>
          <w:rFonts w:eastAsia="Times New Roman"/>
        </w:rPr>
        <w:t>24.05</w:t>
      </w:r>
      <w:r w:rsidR="002955AF" w:rsidRPr="00825AC8">
        <w:rPr>
          <w:rFonts w:eastAsia="Times New Roman"/>
        </w:rPr>
        <w:t>%), stretch marks (</w:t>
      </w:r>
      <w:r w:rsidR="003A14E7" w:rsidRPr="00825AC8">
        <w:rPr>
          <w:rFonts w:eastAsia="Times New Roman"/>
        </w:rPr>
        <w:t>16.49</w:t>
      </w:r>
      <w:r w:rsidR="002955AF" w:rsidRPr="00825AC8">
        <w:rPr>
          <w:rFonts w:eastAsia="Times New Roman"/>
        </w:rPr>
        <w:t>%), acne</w:t>
      </w:r>
      <w:r w:rsidR="00DD33E0" w:rsidRPr="00825AC8">
        <w:rPr>
          <w:rFonts w:eastAsia="Times New Roman"/>
        </w:rPr>
        <w:t>/</w:t>
      </w:r>
      <w:r w:rsidR="002955AF" w:rsidRPr="00825AC8">
        <w:rPr>
          <w:rFonts w:eastAsia="Times New Roman"/>
        </w:rPr>
        <w:t>skin blemishes (</w:t>
      </w:r>
      <w:r w:rsidR="003A14E7" w:rsidRPr="00825AC8">
        <w:rPr>
          <w:rFonts w:eastAsia="Times New Roman"/>
        </w:rPr>
        <w:t>5.41</w:t>
      </w:r>
      <w:r w:rsidR="002955AF" w:rsidRPr="00825AC8">
        <w:rPr>
          <w:rFonts w:eastAsia="Times New Roman"/>
        </w:rPr>
        <w:t>%), and bodily hair (</w:t>
      </w:r>
      <w:r w:rsidR="003A14E7" w:rsidRPr="00825AC8">
        <w:rPr>
          <w:rFonts w:eastAsia="Times New Roman"/>
        </w:rPr>
        <w:t>2.43</w:t>
      </w:r>
      <w:r w:rsidR="002955AF" w:rsidRPr="00825AC8">
        <w:rPr>
          <w:rFonts w:eastAsia="Times New Roman"/>
        </w:rPr>
        <w:t xml:space="preserve">%). Additionally, other </w:t>
      </w:r>
      <w:r w:rsidR="00C5761A" w:rsidRPr="00825AC8">
        <w:rPr>
          <w:rFonts w:eastAsia="Times New Roman"/>
        </w:rPr>
        <w:t>“</w:t>
      </w:r>
      <w:r w:rsidR="00C11FE0" w:rsidRPr="00825AC8">
        <w:rPr>
          <w:rFonts w:eastAsia="Times New Roman"/>
        </w:rPr>
        <w:t>flaws</w:t>
      </w:r>
      <w:r w:rsidR="00C5761A" w:rsidRPr="00825AC8">
        <w:rPr>
          <w:rFonts w:eastAsia="Times New Roman"/>
        </w:rPr>
        <w:t>”</w:t>
      </w:r>
      <w:r w:rsidR="002955AF" w:rsidRPr="00825AC8">
        <w:rPr>
          <w:rFonts w:eastAsia="Times New Roman"/>
        </w:rPr>
        <w:t xml:space="preserve"> were depicted including facial hair, scars, wrinkles</w:t>
      </w:r>
      <w:r w:rsidR="00BC2394" w:rsidRPr="00825AC8">
        <w:rPr>
          <w:rFonts w:eastAsia="Times New Roman"/>
        </w:rPr>
        <w:t>,</w:t>
      </w:r>
      <w:r w:rsidR="002955AF" w:rsidRPr="00825AC8">
        <w:rPr>
          <w:rFonts w:eastAsia="Times New Roman"/>
        </w:rPr>
        <w:t xml:space="preserve"> and rolls</w:t>
      </w:r>
      <w:r w:rsidR="000C3601" w:rsidRPr="00825AC8">
        <w:rPr>
          <w:rFonts w:eastAsia="Times New Roman"/>
        </w:rPr>
        <w:t xml:space="preserve"> of fat on the back</w:t>
      </w:r>
      <w:r w:rsidR="002955AF" w:rsidRPr="00825AC8">
        <w:rPr>
          <w:rFonts w:eastAsia="Times New Roman"/>
        </w:rPr>
        <w:t xml:space="preserve"> (</w:t>
      </w:r>
      <w:r w:rsidR="003A14E7" w:rsidRPr="00825AC8">
        <w:rPr>
          <w:rFonts w:eastAsia="Times New Roman"/>
        </w:rPr>
        <w:t>24.32</w:t>
      </w:r>
      <w:r w:rsidR="002955AF" w:rsidRPr="00825AC8">
        <w:rPr>
          <w:rFonts w:eastAsia="Times New Roman"/>
        </w:rPr>
        <w:t>%). Apart from body weight, 25.47% of</w:t>
      </w:r>
      <w:r w:rsidR="00596FD7">
        <w:rPr>
          <w:rFonts w:eastAsia="Times New Roman"/>
        </w:rPr>
        <w:t xml:space="preserve"> imagery containing</w:t>
      </w:r>
      <w:r w:rsidR="002955AF" w:rsidRPr="00825AC8">
        <w:rPr>
          <w:rFonts w:eastAsia="Times New Roman"/>
        </w:rPr>
        <w:t xml:space="preserve"> humans </w:t>
      </w:r>
      <w:r w:rsidR="00596FD7">
        <w:rPr>
          <w:rFonts w:eastAsia="Times New Roman"/>
        </w:rPr>
        <w:t xml:space="preserve">featured humans who </w:t>
      </w:r>
      <w:r w:rsidR="002955AF" w:rsidRPr="00825AC8">
        <w:rPr>
          <w:rFonts w:eastAsia="Times New Roman"/>
        </w:rPr>
        <w:t xml:space="preserve">met other culturally-based beauty ideals </w:t>
      </w:r>
      <w:proofErr w:type="gramStart"/>
      <w:r w:rsidR="002955AF" w:rsidRPr="00825AC8">
        <w:rPr>
          <w:rFonts w:eastAsia="Times New Roman"/>
        </w:rPr>
        <w:t>to a great extent,</w:t>
      </w:r>
      <w:proofErr w:type="gramEnd"/>
      <w:r w:rsidR="002955AF" w:rsidRPr="00825AC8">
        <w:rPr>
          <w:rFonts w:eastAsia="Times New Roman"/>
        </w:rPr>
        <w:t xml:space="preserve"> 17.97% somewhat, 20.16% very little</w:t>
      </w:r>
      <w:r w:rsidR="001278CD">
        <w:rPr>
          <w:rFonts w:eastAsia="Times New Roman"/>
        </w:rPr>
        <w:t>,</w:t>
      </w:r>
      <w:r w:rsidR="002955AF" w:rsidRPr="00825AC8">
        <w:rPr>
          <w:rFonts w:eastAsia="Times New Roman"/>
        </w:rPr>
        <w:t xml:space="preserve"> and 24.22% did not at all meet other culturally-based beauty ideals.</w:t>
      </w:r>
    </w:p>
    <w:p w14:paraId="5DB7BFD3" w14:textId="7A623F94" w:rsidR="002A5366" w:rsidRPr="00825AC8" w:rsidRDefault="001278CD" w:rsidP="0041787D">
      <w:pPr>
        <w:widowControl w:val="0"/>
        <w:autoSpaceDE w:val="0"/>
        <w:autoSpaceDN w:val="0"/>
        <w:adjustRightInd w:val="0"/>
        <w:spacing w:line="480" w:lineRule="auto"/>
        <w:ind w:firstLine="720"/>
        <w:rPr>
          <w:rFonts w:eastAsia="Times New Roman"/>
        </w:rPr>
      </w:pPr>
      <w:r>
        <w:rPr>
          <w:b/>
        </w:rPr>
        <w:t xml:space="preserve">3.2.3. </w:t>
      </w:r>
      <w:r w:rsidR="00082B27" w:rsidRPr="00825AC8">
        <w:rPr>
          <w:b/>
        </w:rPr>
        <w:t>Clothing, activity, and objectification</w:t>
      </w:r>
      <w:r w:rsidR="00411FE7" w:rsidRPr="00825AC8">
        <w:rPr>
          <w:b/>
        </w:rPr>
        <w:t>.</w:t>
      </w:r>
      <w:r w:rsidR="00E607E4" w:rsidRPr="00825AC8">
        <w:rPr>
          <w:i/>
        </w:rPr>
        <w:t xml:space="preserve"> </w:t>
      </w:r>
      <w:r w:rsidR="002955AF" w:rsidRPr="00825AC8">
        <w:rPr>
          <w:rFonts w:eastAsia="Times New Roman"/>
        </w:rPr>
        <w:t>Of the</w:t>
      </w:r>
      <w:r w:rsidR="00596FD7">
        <w:rPr>
          <w:rFonts w:eastAsia="Times New Roman"/>
        </w:rPr>
        <w:t xml:space="preserve"> imagery containing</w:t>
      </w:r>
      <w:r w:rsidR="002955AF" w:rsidRPr="00825AC8">
        <w:rPr>
          <w:rFonts w:eastAsia="Times New Roman"/>
        </w:rPr>
        <w:t xml:space="preserve"> humans, 83.82% were in a non-action pose and 15.15% in an action po</w:t>
      </w:r>
      <w:r w:rsidR="00EF0D9C" w:rsidRPr="00825AC8">
        <w:rPr>
          <w:rFonts w:eastAsia="Times New Roman"/>
        </w:rPr>
        <w:t>se (i.e.</w:t>
      </w:r>
      <w:r w:rsidR="00A80C21" w:rsidRPr="00825AC8">
        <w:rPr>
          <w:rFonts w:eastAsia="Times New Roman"/>
        </w:rPr>
        <w:t>,</w:t>
      </w:r>
      <w:r w:rsidR="00EF0D9C" w:rsidRPr="00825AC8">
        <w:rPr>
          <w:rFonts w:eastAsia="Times New Roman"/>
        </w:rPr>
        <w:t xml:space="preserve"> exercise or movement). </w:t>
      </w:r>
      <w:r w:rsidR="00C74C78" w:rsidRPr="00825AC8">
        <w:t xml:space="preserve">Almost one third </w:t>
      </w:r>
      <w:r w:rsidR="00596FD7" w:rsidRPr="00825AC8">
        <w:t>(31.67%)</w:t>
      </w:r>
      <w:r w:rsidR="00596FD7">
        <w:t xml:space="preserve"> </w:t>
      </w:r>
      <w:r w:rsidR="00C74C78" w:rsidRPr="00825AC8">
        <w:t>of</w:t>
      </w:r>
      <w:r w:rsidR="00596FD7">
        <w:t xml:space="preserve"> imagery containing</w:t>
      </w:r>
      <w:r w:rsidR="00C74C78" w:rsidRPr="00825AC8">
        <w:t xml:space="preserve"> humans</w:t>
      </w:r>
      <w:r w:rsidR="00596FD7">
        <w:t xml:space="preserve"> depicted bodies</w:t>
      </w:r>
      <w:r w:rsidR="00C74C78" w:rsidRPr="00825AC8">
        <w:t xml:space="preserve"> in extremely revealing (5.85%) or very revealing (25.82%) clothing, 30.46% were in moderately revealing, 25.13% in slightly revealing, and 14.29% not at all revealing clothing.</w:t>
      </w:r>
      <w:r w:rsidR="002955AF" w:rsidRPr="00825AC8">
        <w:rPr>
          <w:rFonts w:eastAsia="Times New Roman"/>
        </w:rPr>
        <w:t xml:space="preserve"> Just over a third (34</w:t>
      </w:r>
      <w:r w:rsidR="002A032F" w:rsidRPr="00825AC8">
        <w:rPr>
          <w:rFonts w:eastAsia="Times New Roman"/>
        </w:rPr>
        <w:t>.25</w:t>
      </w:r>
      <w:r w:rsidR="002955AF" w:rsidRPr="00825AC8">
        <w:rPr>
          <w:rFonts w:eastAsia="Times New Roman"/>
        </w:rPr>
        <w:t xml:space="preserve">%) of </w:t>
      </w:r>
      <w:r w:rsidR="00F9704D" w:rsidRPr="00825AC8">
        <w:rPr>
          <w:rFonts w:eastAsia="Times New Roman"/>
        </w:rPr>
        <w:t>imagery</w:t>
      </w:r>
      <w:r w:rsidR="002955AF" w:rsidRPr="00825AC8">
        <w:rPr>
          <w:rFonts w:eastAsia="Times New Roman"/>
        </w:rPr>
        <w:t xml:space="preserve"> of humans </w:t>
      </w:r>
      <w:r w:rsidR="002A032F" w:rsidRPr="00825AC8">
        <w:rPr>
          <w:rFonts w:eastAsia="Times New Roman"/>
        </w:rPr>
        <w:t>featured at least one of the specified aspects</w:t>
      </w:r>
      <w:r w:rsidR="007B6BE7" w:rsidRPr="00825AC8">
        <w:rPr>
          <w:rFonts w:eastAsia="Times New Roman"/>
        </w:rPr>
        <w:t xml:space="preserve"> of </w:t>
      </w:r>
      <w:r w:rsidR="002955AF" w:rsidRPr="00825AC8">
        <w:rPr>
          <w:rFonts w:eastAsia="Times New Roman"/>
        </w:rPr>
        <w:t>o</w:t>
      </w:r>
      <w:r w:rsidR="007B6BE7" w:rsidRPr="00825AC8">
        <w:rPr>
          <w:rFonts w:eastAsia="Times New Roman"/>
        </w:rPr>
        <w:t>bjectification</w:t>
      </w:r>
      <w:r w:rsidR="00744742" w:rsidRPr="00825AC8">
        <w:rPr>
          <w:rFonts w:eastAsia="Times New Roman"/>
        </w:rPr>
        <w:t xml:space="preserve">; </w:t>
      </w:r>
      <w:r w:rsidR="002D5595" w:rsidRPr="00825AC8">
        <w:rPr>
          <w:rFonts w:eastAsia="Times New Roman"/>
        </w:rPr>
        <w:t xml:space="preserve">the </w:t>
      </w:r>
      <w:r w:rsidR="002955AF" w:rsidRPr="00825AC8">
        <w:rPr>
          <w:rFonts w:eastAsia="Times New Roman"/>
        </w:rPr>
        <w:t>majority were posing in a s</w:t>
      </w:r>
      <w:r w:rsidR="00A976AA" w:rsidRPr="00825AC8">
        <w:rPr>
          <w:rFonts w:eastAsia="Times New Roman"/>
        </w:rPr>
        <w:t>uggestive</w:t>
      </w:r>
      <w:r w:rsidR="002955AF" w:rsidRPr="00825AC8">
        <w:rPr>
          <w:rFonts w:eastAsia="Times New Roman"/>
        </w:rPr>
        <w:t xml:space="preserve"> manner (84.42% of instances of objectification), followed by </w:t>
      </w:r>
      <w:r w:rsidR="002A032F" w:rsidRPr="00825AC8">
        <w:rPr>
          <w:rFonts w:eastAsia="Times New Roman"/>
        </w:rPr>
        <w:t xml:space="preserve">the head/face </w:t>
      </w:r>
      <w:r w:rsidR="00744742" w:rsidRPr="00825AC8">
        <w:rPr>
          <w:rFonts w:eastAsia="Times New Roman"/>
        </w:rPr>
        <w:t xml:space="preserve">being </w:t>
      </w:r>
      <w:r w:rsidR="002955AF" w:rsidRPr="00825AC8">
        <w:rPr>
          <w:rFonts w:eastAsia="Times New Roman"/>
        </w:rPr>
        <w:t>absent or not clearly visible (24.12%)</w:t>
      </w:r>
      <w:r w:rsidR="002A032F" w:rsidRPr="00825AC8">
        <w:rPr>
          <w:rFonts w:eastAsia="Times New Roman"/>
        </w:rPr>
        <w:t>,</w:t>
      </w:r>
      <w:r w:rsidR="002955AF" w:rsidRPr="00825AC8">
        <w:rPr>
          <w:rFonts w:eastAsia="Times New Roman"/>
        </w:rPr>
        <w:t xml:space="preserve"> and </w:t>
      </w:r>
      <w:r w:rsidR="00E93D5E" w:rsidRPr="00825AC8">
        <w:rPr>
          <w:rFonts w:eastAsia="Times New Roman"/>
        </w:rPr>
        <w:t xml:space="preserve">a </w:t>
      </w:r>
      <w:r w:rsidR="002955AF" w:rsidRPr="00825AC8">
        <w:rPr>
          <w:rFonts w:eastAsia="Times New Roman"/>
        </w:rPr>
        <w:t xml:space="preserve">specific body part </w:t>
      </w:r>
      <w:r w:rsidR="00744742" w:rsidRPr="00825AC8">
        <w:rPr>
          <w:rFonts w:eastAsia="Times New Roman"/>
        </w:rPr>
        <w:t xml:space="preserve">being </w:t>
      </w:r>
      <w:r w:rsidR="002955AF" w:rsidRPr="00825AC8">
        <w:rPr>
          <w:rFonts w:eastAsia="Times New Roman"/>
        </w:rPr>
        <w:t xml:space="preserve">the </w:t>
      </w:r>
      <w:r w:rsidR="00DB4258" w:rsidRPr="00825AC8">
        <w:rPr>
          <w:rFonts w:eastAsia="Times New Roman"/>
        </w:rPr>
        <w:t>focus</w:t>
      </w:r>
      <w:r w:rsidR="002955AF" w:rsidRPr="00825AC8">
        <w:rPr>
          <w:rFonts w:eastAsia="Times New Roman"/>
        </w:rPr>
        <w:t xml:space="preserve"> of the image (22.61%)</w:t>
      </w:r>
      <w:r w:rsidR="00C74C78" w:rsidRPr="00825AC8">
        <w:rPr>
          <w:rFonts w:eastAsia="Times New Roman"/>
        </w:rPr>
        <w:t>.</w:t>
      </w:r>
    </w:p>
    <w:p w14:paraId="1B68EE65" w14:textId="41707DE3" w:rsidR="002955AF" w:rsidRPr="00825AC8" w:rsidRDefault="001278CD" w:rsidP="00A976AA">
      <w:pPr>
        <w:spacing w:line="480" w:lineRule="auto"/>
      </w:pPr>
      <w:r>
        <w:rPr>
          <w:rFonts w:eastAsia="Times New Roman"/>
          <w:b/>
        </w:rPr>
        <w:t xml:space="preserve">3.3. </w:t>
      </w:r>
      <w:r w:rsidR="005349CD" w:rsidRPr="00825AC8">
        <w:rPr>
          <w:rFonts w:eastAsia="Times New Roman"/>
          <w:b/>
        </w:rPr>
        <w:t xml:space="preserve">Post </w:t>
      </w:r>
      <w:r>
        <w:rPr>
          <w:rFonts w:eastAsia="Times New Roman"/>
          <w:b/>
        </w:rPr>
        <w:t>T</w:t>
      </w:r>
      <w:r w:rsidR="005349CD" w:rsidRPr="00825AC8">
        <w:rPr>
          <w:rFonts w:eastAsia="Times New Roman"/>
          <w:b/>
        </w:rPr>
        <w:t>hemes</w:t>
      </w:r>
    </w:p>
    <w:p w14:paraId="22B688E2" w14:textId="3E6DF34F" w:rsidR="00F03F93" w:rsidRPr="00825AC8" w:rsidRDefault="00EE2222" w:rsidP="00F03F93">
      <w:pPr>
        <w:spacing w:line="480" w:lineRule="auto"/>
        <w:ind w:firstLine="720"/>
      </w:pPr>
      <w:r>
        <w:rPr>
          <w:rStyle w:val="Heading3Char"/>
          <w:szCs w:val="24"/>
        </w:rPr>
        <w:t xml:space="preserve">3.3.1. </w:t>
      </w:r>
      <w:r w:rsidR="002955AF" w:rsidRPr="00825AC8">
        <w:rPr>
          <w:rStyle w:val="Heading3Char"/>
          <w:szCs w:val="24"/>
        </w:rPr>
        <w:t>Positive body image themes</w:t>
      </w:r>
      <w:r w:rsidR="00F03F93" w:rsidRPr="00825AC8">
        <w:rPr>
          <w:rStyle w:val="Heading3Char"/>
          <w:szCs w:val="24"/>
        </w:rPr>
        <w:t>.</w:t>
      </w:r>
      <w:r w:rsidR="002955AF" w:rsidRPr="00825AC8">
        <w:rPr>
          <w:rStyle w:val="Heading3Char"/>
          <w:szCs w:val="24"/>
        </w:rPr>
        <w:t xml:space="preserve"> </w:t>
      </w:r>
      <w:r w:rsidR="002955AF" w:rsidRPr="00825AC8">
        <w:t xml:space="preserve">Overall, 80.15% (513/640) of all posts contained at least one explicit positive body image theme, with a total of 875 positive body image themes </w:t>
      </w:r>
      <w:r w:rsidR="00F85501" w:rsidRPr="00825AC8">
        <w:t>across all posts</w:t>
      </w:r>
      <w:r w:rsidR="002955AF" w:rsidRPr="00825AC8">
        <w:t xml:space="preserve">. </w:t>
      </w:r>
      <w:r w:rsidR="00723AC2" w:rsidRPr="00825AC8">
        <w:t>Of the posts containing at least one positive body image theme, the most frequent theme depicted was conceptualising beauty broadly (65.89%), followed by body acceptance/love (33.53%), inner positivity (31.38%), protective filtering of information in a body-protective manner (18.13%), adaptive investment in body care (11.11%), and body appreciation (10.53%).</w:t>
      </w:r>
    </w:p>
    <w:p w14:paraId="6EAAD1E1" w14:textId="7734BC9E" w:rsidR="00F03F93" w:rsidRPr="00825AC8" w:rsidRDefault="00954377" w:rsidP="00F03F93">
      <w:pPr>
        <w:spacing w:line="480" w:lineRule="auto"/>
        <w:ind w:firstLine="720"/>
      </w:pPr>
      <w:r>
        <w:rPr>
          <w:rStyle w:val="Heading3Char"/>
          <w:szCs w:val="24"/>
        </w:rPr>
        <w:t xml:space="preserve">3.3.2. </w:t>
      </w:r>
      <w:r w:rsidR="002955AF" w:rsidRPr="00825AC8">
        <w:rPr>
          <w:rStyle w:val="Heading3Char"/>
          <w:szCs w:val="24"/>
        </w:rPr>
        <w:t>Appearance-focused themes</w:t>
      </w:r>
      <w:r w:rsidR="00F03F93" w:rsidRPr="00825AC8">
        <w:rPr>
          <w:rStyle w:val="Heading3Char"/>
          <w:szCs w:val="24"/>
        </w:rPr>
        <w:t>.</w:t>
      </w:r>
      <w:r w:rsidR="00F03F93" w:rsidRPr="00825AC8">
        <w:rPr>
          <w:rFonts w:eastAsia="Times New Roman"/>
          <w:b/>
          <w:i/>
        </w:rPr>
        <w:t xml:space="preserve"> </w:t>
      </w:r>
      <w:r w:rsidR="002955AF" w:rsidRPr="00825AC8">
        <w:rPr>
          <w:rFonts w:eastAsia="Times New Roman"/>
        </w:rPr>
        <w:t>Overall, 41.09%</w:t>
      </w:r>
      <w:r w:rsidR="005255EE" w:rsidRPr="00825AC8">
        <w:rPr>
          <w:rFonts w:eastAsia="Times New Roman"/>
        </w:rPr>
        <w:t xml:space="preserve"> (2</w:t>
      </w:r>
      <w:r w:rsidR="00F85501" w:rsidRPr="00825AC8">
        <w:rPr>
          <w:rFonts w:eastAsia="Times New Roman"/>
        </w:rPr>
        <w:t>63</w:t>
      </w:r>
      <w:r w:rsidR="005255EE" w:rsidRPr="00825AC8">
        <w:rPr>
          <w:rFonts w:eastAsia="Times New Roman"/>
        </w:rPr>
        <w:t>/640)</w:t>
      </w:r>
      <w:r w:rsidR="002955AF" w:rsidRPr="00825AC8">
        <w:rPr>
          <w:rFonts w:eastAsia="Times New Roman"/>
        </w:rPr>
        <w:t xml:space="preserve"> of all posts contained at least one appearance-focused theme</w:t>
      </w:r>
      <w:r w:rsidR="00B0184E" w:rsidRPr="00825AC8">
        <w:rPr>
          <w:rFonts w:eastAsia="Times New Roman"/>
        </w:rPr>
        <w:t>,</w:t>
      </w:r>
      <w:r w:rsidR="002955AF" w:rsidRPr="00825AC8">
        <w:rPr>
          <w:rFonts w:eastAsia="Times New Roman"/>
        </w:rPr>
        <w:t xml:space="preserve"> with a total of 264 appearance-focused themes </w:t>
      </w:r>
      <w:r w:rsidR="00F85501" w:rsidRPr="00825AC8">
        <w:rPr>
          <w:rFonts w:eastAsia="Times New Roman"/>
        </w:rPr>
        <w:t xml:space="preserve">across </w:t>
      </w:r>
      <w:r w:rsidR="00F85501" w:rsidRPr="00825AC8">
        <w:rPr>
          <w:rFonts w:eastAsia="Times New Roman"/>
        </w:rPr>
        <w:lastRenderedPageBreak/>
        <w:t>all posts</w:t>
      </w:r>
      <w:r w:rsidR="002955AF" w:rsidRPr="00825AC8">
        <w:rPr>
          <w:rFonts w:eastAsia="Times New Roman"/>
        </w:rPr>
        <w:t xml:space="preserve">. </w:t>
      </w:r>
      <w:r w:rsidR="007E1C9B" w:rsidRPr="00825AC8">
        <w:rPr>
          <w:rFonts w:eastAsia="Times New Roman"/>
        </w:rPr>
        <w:t>A</w:t>
      </w:r>
      <w:r w:rsidR="007E1C9B" w:rsidRPr="00825AC8">
        <w:t xml:space="preserve">lmost </w:t>
      </w:r>
      <w:proofErr w:type="gramStart"/>
      <w:r w:rsidR="007E1C9B" w:rsidRPr="00825AC8">
        <w:t>all of</w:t>
      </w:r>
      <w:proofErr w:type="gramEnd"/>
      <w:r w:rsidR="007E1C9B" w:rsidRPr="00825AC8">
        <w:t xml:space="preserve"> the posts </w:t>
      </w:r>
      <w:r w:rsidR="00BC2394" w:rsidRPr="00825AC8">
        <w:t xml:space="preserve">that were </w:t>
      </w:r>
      <w:r w:rsidR="007E1C9B" w:rsidRPr="00825AC8">
        <w:t xml:space="preserve">coded for appearance-focused themes depicted </w:t>
      </w:r>
      <w:r w:rsidR="007E1C9B" w:rsidRPr="00825AC8">
        <w:rPr>
          <w:rFonts w:eastAsia="Times New Roman"/>
        </w:rPr>
        <w:t xml:space="preserve">clothing/beauty-appearance (98.86%), with only 1.52% of </w:t>
      </w:r>
      <w:r w:rsidR="00E93D5E" w:rsidRPr="00825AC8">
        <w:rPr>
          <w:rFonts w:eastAsia="Times New Roman"/>
        </w:rPr>
        <w:t xml:space="preserve">appearance-focused </w:t>
      </w:r>
      <w:r w:rsidR="007E1C9B" w:rsidRPr="00825AC8">
        <w:rPr>
          <w:rFonts w:eastAsia="Times New Roman"/>
        </w:rPr>
        <w:t xml:space="preserve">posts depicting </w:t>
      </w:r>
      <w:r w:rsidR="007E1C9B" w:rsidRPr="00825AC8">
        <w:t>weight loss/exercise/diet-appearance</w:t>
      </w:r>
      <w:r w:rsidR="0006780D" w:rsidRPr="00825AC8">
        <w:t>. There were</w:t>
      </w:r>
      <w:r w:rsidR="007E1C9B" w:rsidRPr="00825AC8">
        <w:t xml:space="preserve"> no instances of thin praise, weight/fat stigmatisation, </w:t>
      </w:r>
      <w:r w:rsidR="00830834" w:rsidRPr="00825AC8">
        <w:t xml:space="preserve">thin stigmatisation, </w:t>
      </w:r>
      <w:r w:rsidR="007E1C9B" w:rsidRPr="00825AC8">
        <w:t>or body/weight food shame (all 0%). Of note, only 2.5</w:t>
      </w:r>
      <w:r w:rsidR="001E2825">
        <w:t>0</w:t>
      </w:r>
      <w:r w:rsidR="007E1C9B" w:rsidRPr="00825AC8">
        <w:t>% of all posts featured food and 4</w:t>
      </w:r>
      <w:r w:rsidR="001E2825">
        <w:t>.00</w:t>
      </w:r>
      <w:r w:rsidR="007E1C9B" w:rsidRPr="00825AC8">
        <w:t>% featured exercise.</w:t>
      </w:r>
    </w:p>
    <w:p w14:paraId="0B0A74D8" w14:textId="03C7649F" w:rsidR="002F236E" w:rsidRPr="00825AC8" w:rsidRDefault="00954377" w:rsidP="00404851">
      <w:pPr>
        <w:spacing w:line="480" w:lineRule="auto"/>
        <w:ind w:firstLine="720"/>
        <w:rPr>
          <w:b/>
        </w:rPr>
      </w:pPr>
      <w:r>
        <w:rPr>
          <w:rStyle w:val="Heading3Char"/>
          <w:szCs w:val="24"/>
        </w:rPr>
        <w:t xml:space="preserve">3.3.3. </w:t>
      </w:r>
      <w:r w:rsidR="002955AF" w:rsidRPr="00825AC8">
        <w:rPr>
          <w:rStyle w:val="Heading3Char"/>
          <w:szCs w:val="24"/>
        </w:rPr>
        <w:t>Other relevant themes</w:t>
      </w:r>
      <w:r w:rsidR="00F03F93" w:rsidRPr="00825AC8">
        <w:rPr>
          <w:rStyle w:val="Heading3Char"/>
          <w:szCs w:val="24"/>
        </w:rPr>
        <w:t>.</w:t>
      </w:r>
      <w:r w:rsidR="00F03F93" w:rsidRPr="00825AC8">
        <w:rPr>
          <w:b/>
          <w:i/>
        </w:rPr>
        <w:t xml:space="preserve"> </w:t>
      </w:r>
      <w:r w:rsidR="002955AF" w:rsidRPr="00825AC8">
        <w:t xml:space="preserve">Overall, 39.53% </w:t>
      </w:r>
      <w:r w:rsidR="00731F6D" w:rsidRPr="00825AC8">
        <w:t xml:space="preserve">(253/640) </w:t>
      </w:r>
      <w:r w:rsidR="002955AF" w:rsidRPr="00825AC8">
        <w:t xml:space="preserve">of all posts were rated as promoting a commercial product (26.09% of </w:t>
      </w:r>
      <w:r w:rsidR="00703EE0" w:rsidRPr="00825AC8">
        <w:t>these</w:t>
      </w:r>
      <w:r w:rsidR="002955AF" w:rsidRPr="00825AC8">
        <w:t xml:space="preserve"> posts included self-promotion</w:t>
      </w:r>
      <w:r>
        <w:t>,</w:t>
      </w:r>
      <w:r w:rsidR="002955AF" w:rsidRPr="00825AC8">
        <w:t xml:space="preserve"> e.g.</w:t>
      </w:r>
      <w:r w:rsidR="00475289" w:rsidRPr="00825AC8">
        <w:t>,</w:t>
      </w:r>
      <w:r w:rsidR="002955AF" w:rsidRPr="00825AC8">
        <w:t xml:space="preserve"> personal blog, workshop</w:t>
      </w:r>
      <w:r w:rsidR="000D4843" w:rsidRPr="00825AC8">
        <w:t>,</w:t>
      </w:r>
      <w:r w:rsidR="002955AF" w:rsidRPr="00825AC8">
        <w:t xml:space="preserve"> or book). Mental health was referred to in 1.88% of all posts</w:t>
      </w:r>
      <w:r w:rsidR="00830834" w:rsidRPr="00825AC8">
        <w:t xml:space="preserve"> and</w:t>
      </w:r>
      <w:r w:rsidR="002955AF" w:rsidRPr="00825AC8">
        <w:t xml:space="preserve"> eating disorders were referenced in 3.75% of all posts. Activism/rhetoric was present in 16.09% of all posts</w:t>
      </w:r>
      <w:r w:rsidR="00FD4B13" w:rsidRPr="00825AC8">
        <w:t>,</w:t>
      </w:r>
      <w:r w:rsidR="002955AF" w:rsidRPr="00825AC8">
        <w:t xml:space="preserve"> with 123 counts of activism across 103 posts. </w:t>
      </w:r>
      <w:r w:rsidR="00601C05" w:rsidRPr="00825AC8">
        <w:t>Of the</w:t>
      </w:r>
      <w:r w:rsidR="002955AF" w:rsidRPr="00825AC8">
        <w:t xml:space="preserve"> posts</w:t>
      </w:r>
      <w:r w:rsidR="00601C05" w:rsidRPr="00825AC8">
        <w:t xml:space="preserve"> containing an activist message</w:t>
      </w:r>
      <w:r w:rsidR="00C32B2E" w:rsidRPr="00825AC8">
        <w:t>,</w:t>
      </w:r>
      <w:r w:rsidR="002955AF" w:rsidRPr="00825AC8">
        <w:t xml:space="preserve"> </w:t>
      </w:r>
      <w:r w:rsidR="00601C05" w:rsidRPr="00825AC8">
        <w:t xml:space="preserve">the </w:t>
      </w:r>
      <w:r w:rsidR="002955AF" w:rsidRPr="00825AC8">
        <w:t xml:space="preserve">majority were </w:t>
      </w:r>
      <w:r w:rsidR="00601C05" w:rsidRPr="00825AC8">
        <w:t>related to</w:t>
      </w:r>
      <w:r w:rsidR="002955AF" w:rsidRPr="00825AC8">
        <w:t xml:space="preserve"> feminism (44.66%), followed by racial equality (34.95%), LGBTQ</w:t>
      </w:r>
      <w:r w:rsidR="00601C05" w:rsidRPr="00825AC8">
        <w:t>I+</w:t>
      </w:r>
      <w:r w:rsidR="002955AF" w:rsidRPr="00825AC8">
        <w:t xml:space="preserve"> rights (18.45%), environmentalism (7.77%), disability rights (7.77%), and other (5.83%).</w:t>
      </w:r>
    </w:p>
    <w:p w14:paraId="30E9F669" w14:textId="2EC8DEE7" w:rsidR="004524BE" w:rsidRPr="00825AC8" w:rsidRDefault="00954377" w:rsidP="00C76C0C">
      <w:pPr>
        <w:spacing w:line="480" w:lineRule="auto"/>
        <w:jc w:val="center"/>
        <w:rPr>
          <w:b/>
        </w:rPr>
      </w:pPr>
      <w:r>
        <w:rPr>
          <w:b/>
        </w:rPr>
        <w:t xml:space="preserve">4. </w:t>
      </w:r>
      <w:r w:rsidR="002955AF" w:rsidRPr="00825AC8">
        <w:rPr>
          <w:b/>
        </w:rPr>
        <w:t>Discussion</w:t>
      </w:r>
    </w:p>
    <w:p w14:paraId="358C54BA" w14:textId="19C7B663" w:rsidR="00635643" w:rsidRPr="00825AC8" w:rsidRDefault="00954377" w:rsidP="00F03F93">
      <w:pPr>
        <w:spacing w:line="480" w:lineRule="auto"/>
        <w:rPr>
          <w:b/>
        </w:rPr>
      </w:pPr>
      <w:r>
        <w:rPr>
          <w:b/>
        </w:rPr>
        <w:t xml:space="preserve">4.1. </w:t>
      </w:r>
      <w:r w:rsidR="00D6496E" w:rsidRPr="00825AC8">
        <w:rPr>
          <w:b/>
        </w:rPr>
        <w:t>Body Positive Attributes and Themes</w:t>
      </w:r>
    </w:p>
    <w:p w14:paraId="7464B6D0" w14:textId="22B93317" w:rsidR="00FD4B13" w:rsidRPr="00825AC8" w:rsidRDefault="00664179" w:rsidP="00F03F93">
      <w:pPr>
        <w:spacing w:line="480" w:lineRule="auto"/>
        <w:ind w:firstLine="720"/>
      </w:pPr>
      <w:r w:rsidRPr="00825AC8">
        <w:t>The present</w:t>
      </w:r>
      <w:r w:rsidR="004524BE" w:rsidRPr="00825AC8">
        <w:t xml:space="preserve"> study aimed to </w:t>
      </w:r>
      <w:r w:rsidRPr="00825AC8">
        <w:t>provide</w:t>
      </w:r>
      <w:r w:rsidR="004524BE" w:rsidRPr="00825AC8">
        <w:t xml:space="preserve"> a detailed content</w:t>
      </w:r>
      <w:r w:rsidRPr="00825AC8">
        <w:t xml:space="preserve"> analysis of posts found on popular body positive accounts on Instagram.</w:t>
      </w:r>
      <w:r w:rsidR="008512DD" w:rsidRPr="00825AC8">
        <w:t xml:space="preserve"> In line with </w:t>
      </w:r>
      <w:r w:rsidR="000A7C36" w:rsidRPr="00825AC8">
        <w:t>our</w:t>
      </w:r>
      <w:r w:rsidR="008512DD" w:rsidRPr="00825AC8">
        <w:t xml:space="preserve"> hypothesis regarding body attributes, </w:t>
      </w:r>
      <w:r w:rsidR="00A51E63" w:rsidRPr="00825AC8">
        <w:t xml:space="preserve">the analysis clearly showed that </w:t>
      </w:r>
      <w:r w:rsidR="00635643" w:rsidRPr="00825AC8">
        <w:t xml:space="preserve">the body positive accounts depicted </w:t>
      </w:r>
      <w:r w:rsidR="00C74C78" w:rsidRPr="00825AC8">
        <w:t>diverse</w:t>
      </w:r>
      <w:r w:rsidR="00635643" w:rsidRPr="00825AC8">
        <w:t xml:space="preserve"> </w:t>
      </w:r>
      <w:r w:rsidR="00663860" w:rsidRPr="00825AC8">
        <w:t>body sizes</w:t>
      </w:r>
      <w:r w:rsidR="00635643" w:rsidRPr="00825AC8">
        <w:t xml:space="preserve">, with just over two thirds of bodies </w:t>
      </w:r>
      <w:r w:rsidR="00C11793" w:rsidRPr="00825AC8">
        <w:t>perceived to meet overweight or obese BMI criteria</w:t>
      </w:r>
      <w:r w:rsidR="00635643" w:rsidRPr="00825AC8">
        <w:t xml:space="preserve">. This </w:t>
      </w:r>
      <w:r w:rsidR="002568C2">
        <w:t xml:space="preserve">diversity </w:t>
      </w:r>
      <w:proofErr w:type="gramStart"/>
      <w:r w:rsidR="00635643" w:rsidRPr="00825AC8">
        <w:t>is in contrast to</w:t>
      </w:r>
      <w:proofErr w:type="gramEnd"/>
      <w:r w:rsidR="00635643" w:rsidRPr="00825AC8">
        <w:t xml:space="preserve"> content analyses</w:t>
      </w:r>
      <w:r w:rsidR="00866C40" w:rsidRPr="00825AC8">
        <w:t xml:space="preserve"> showing that</w:t>
      </w:r>
      <w:r w:rsidR="00635643" w:rsidRPr="00825AC8">
        <w:t xml:space="preserve"> </w:t>
      </w:r>
      <w:r w:rsidR="00635643" w:rsidRPr="00825AC8">
        <w:rPr>
          <w:i/>
        </w:rPr>
        <w:t>thinspiration</w:t>
      </w:r>
      <w:r w:rsidR="00635643" w:rsidRPr="00825AC8">
        <w:t xml:space="preserve"> and </w:t>
      </w:r>
      <w:r w:rsidR="00635643" w:rsidRPr="00825AC8">
        <w:rPr>
          <w:i/>
        </w:rPr>
        <w:t>fitspiration</w:t>
      </w:r>
      <w:r w:rsidR="00635643" w:rsidRPr="00825AC8">
        <w:t xml:space="preserve"> </w:t>
      </w:r>
      <w:r w:rsidR="00C74C78" w:rsidRPr="00825AC8">
        <w:t>images</w:t>
      </w:r>
      <w:r w:rsidR="00A048F3" w:rsidRPr="00825AC8">
        <w:t xml:space="preserve"> </w:t>
      </w:r>
      <w:r w:rsidR="00635643" w:rsidRPr="00825AC8">
        <w:t xml:space="preserve">represent a limited range of </w:t>
      </w:r>
      <w:r w:rsidR="00663860" w:rsidRPr="00825AC8">
        <w:t>body sizes</w:t>
      </w:r>
      <w:r w:rsidR="00635643" w:rsidRPr="00825AC8">
        <w:t>, with an overwhelming majority of the bodies featured being</w:t>
      </w:r>
      <w:r w:rsidR="00C11793" w:rsidRPr="00825AC8">
        <w:t xml:space="preserve"> perceived as</w:t>
      </w:r>
      <w:r w:rsidR="00635643" w:rsidRPr="00825AC8">
        <w:t xml:space="preserve"> thin and toned </w:t>
      </w:r>
      <w:r w:rsidR="00635643" w:rsidRPr="00825AC8">
        <w:fldChar w:fldCharType="begin">
          <w:fldData xml:space="preserve">PEVuZE5vdGU+PENpdGU+PEF1dGhvcj5Cb2VwcGxlPC9BdXRob3I+PFllYXI+MjAxNjwvWWVhcj48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</w:fldData>
        </w:fldChar>
      </w:r>
      <w:r w:rsidR="005D7FC8" w:rsidRPr="00825AC8">
        <w:instrText xml:space="preserve"> ADDIN EN.CITE </w:instrText>
      </w:r>
      <w:r w:rsidR="005D7FC8" w:rsidRPr="00825AC8">
        <w:fldChar w:fldCharType="begin">
          <w:fldData xml:space="preserve">PEVuZE5vdGU+PENpdGU+PEF1dGhvcj5Cb2VwcGxlPC9BdXRob3I+PFllYXI+MjAxNjwvWWVhcj48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</w:fldData>
        </w:fldChar>
      </w:r>
      <w:r w:rsidR="005D7FC8" w:rsidRPr="00825AC8">
        <w:instrText xml:space="preserve"> ADDIN EN.CITE.DATA </w:instrText>
      </w:r>
      <w:r w:rsidR="005D7FC8" w:rsidRPr="00825AC8">
        <w:fldChar w:fldCharType="end"/>
      </w:r>
      <w:r w:rsidR="00635643" w:rsidRPr="00825AC8">
        <w:fldChar w:fldCharType="separate"/>
      </w:r>
      <w:r w:rsidR="00793BF1" w:rsidRPr="00825AC8">
        <w:rPr>
          <w:noProof/>
        </w:rPr>
        <w:t>(ranging from 75.2% - 97.82%; Boepple et al., 2016; Carrotte et al., 2017; Talbot, Gavin, van Steen, &amp; Morey, 2017; Tiggemann &amp; Zaccardo, 2018)</w:t>
      </w:r>
      <w:r w:rsidR="00635643" w:rsidRPr="00825AC8">
        <w:fldChar w:fldCharType="end"/>
      </w:r>
      <w:r w:rsidR="00635643" w:rsidRPr="00825AC8">
        <w:t xml:space="preserve">. </w:t>
      </w:r>
      <w:r w:rsidR="000A7C36" w:rsidRPr="00825AC8">
        <w:t>Further</w:t>
      </w:r>
      <w:r w:rsidR="000529EB" w:rsidRPr="00825AC8">
        <w:t xml:space="preserve">, in contrast to </w:t>
      </w:r>
      <w:r w:rsidR="000529EB" w:rsidRPr="00825AC8">
        <w:fldChar w:fldCharType="begin"/>
      </w:r>
      <w:r w:rsidR="00162B27" w:rsidRPr="00825AC8">
        <w:instrText xml:space="preserve"> ADDIN EN.CITE &lt;EndNote&gt;&lt;Cite AuthorYear="1"&gt;&lt;Author&gt;Boepple&lt;/Author&gt;&lt;Year&gt;2016&lt;/Year&gt;&lt;RecNum&gt;432&lt;/RecNum&gt;&lt;DisplayText&gt;Boepple et al. (2016)&lt;/DisplayText&gt;&lt;record&gt;&lt;rec-number&gt;432&lt;/rec-number&gt;&lt;foreign-keys&gt;&lt;key app="EN" db-id="svp2tfppttpvd4edrv2xaef6vx2fx2vfsade" timestamp="1516235498"&gt;432&lt;/key&gt;&lt;/foreign-keys&gt;&lt;ref-type name="Journal Article"&gt;17&lt;/ref-type&gt;&lt;contributors&gt;&lt;authors&gt;&lt;author&gt;Boepple, Leah&lt;/author&gt;&lt;author&gt;Ata, Rheanna N&lt;/author&gt;&lt;author&gt;Rum, Ruba&lt;/author&gt;&lt;author&gt;Thompson, J Kevin&lt;/author&gt;&lt;/authors&gt;&lt;/contributors&gt;&lt;auth-address&gt;Univ S Florida, Tampa, FL 33620 USA&lt;/auth-address&gt;&lt;titles&gt;&lt;title&gt;Strong is the new skinny: A content analysis of fitspiration websites&lt;/title&gt;&lt;secondary-title&gt;Body Image&lt;/secondary-title&gt;&lt;alt-title&gt;Body Image&lt;/alt-title&gt;&lt;/titles&gt;&lt;periodical&gt;&lt;full-title&gt;Body Image&lt;/full-title&gt;&lt;/periodical&gt;&lt;alt-periodical&gt;&lt;full-title&gt;Body Image&lt;/full-title&gt;&lt;/alt-periodical&gt;&lt;pages&gt;132-135&lt;/pages&gt;&lt;volume&gt;17&lt;/volume&gt;&lt;keywords&gt;&lt;keyword&gt;fitspiration&lt;/keyword&gt;&lt;keyword&gt;diet&lt;/keyword&gt;&lt;keyword&gt;body dissatisfaction&lt;/keyword&gt;&lt;keyword&gt;media&lt;/keyword&gt;&lt;keyword&gt;sociocultural messages&lt;/keyword&gt;&lt;keyword&gt;content analysis&lt;/keyword&gt;&lt;keyword&gt;body-image&lt;/keyword&gt;&lt;keyword&gt;anorexia-nervosa&lt;/keyword&gt;&lt;keyword&gt;female adolescents&lt;/keyword&gt;&lt;keyword&gt;survival analysis&lt;/keyword&gt;&lt;keyword&gt;exercise&lt;/keyword&gt;&lt;keyword&gt;media&lt;/keyword&gt;&lt;keyword&gt;metaanalysis&lt;/keyword&gt;&lt;keyword&gt;predictors&lt;/keyword&gt;&lt;keyword&gt;behaviors&lt;/keyword&gt;&lt;keyword&gt;attitudes&lt;/keyword&gt;&lt;/keywords&gt;&lt;dates&gt;&lt;year&gt;2016&lt;/year&gt;&lt;pub-dates&gt;&lt;date&gt;Jun&lt;/date&gt;&lt;/pub-dates&gt;&lt;/dates&gt;&lt;isbn&gt;1740-1445&lt;/isbn&gt;&lt;accession-num&gt;WOS:000377728500016&lt;/accession-num&gt;&lt;urls&gt;&lt;related-urls&gt;&lt;url&gt;&amp;lt;Go to ISI&amp;gt;://WOS:000377728500016&lt;/url&gt;&lt;/related-urls&gt;&lt;/urls&gt;&lt;electronic-resource-num&gt;http://dx.doi.org/10.1016/j.bodyim.2016.03.001&lt;/electronic-resource-num&gt;&lt;language&gt;English&lt;/language&gt;&lt;/record&gt;&lt;/Cite&gt;&lt;/EndNote&gt;</w:instrText>
      </w:r>
      <w:r w:rsidR="000529EB" w:rsidRPr="00825AC8">
        <w:fldChar w:fldCharType="separate"/>
      </w:r>
      <w:r w:rsidR="000529EB" w:rsidRPr="00825AC8">
        <w:rPr>
          <w:noProof/>
        </w:rPr>
        <w:t>Boepple et al. (2016)</w:t>
      </w:r>
      <w:r w:rsidR="000529EB" w:rsidRPr="00825AC8">
        <w:fldChar w:fldCharType="end"/>
      </w:r>
      <w:r w:rsidR="00B36443" w:rsidRPr="00825AC8">
        <w:t>,</w:t>
      </w:r>
      <w:r w:rsidR="000529EB" w:rsidRPr="00825AC8">
        <w:t xml:space="preserve"> who found that majority of </w:t>
      </w:r>
      <w:r w:rsidR="000529EB" w:rsidRPr="00825AC8">
        <w:rPr>
          <w:i/>
        </w:rPr>
        <w:t xml:space="preserve">fitspiration </w:t>
      </w:r>
      <w:r w:rsidR="000529EB" w:rsidRPr="00825AC8">
        <w:t xml:space="preserve">images featured women who met culturally-based standards of beauty ideals, </w:t>
      </w:r>
      <w:r w:rsidR="000A7C36" w:rsidRPr="00825AC8">
        <w:t xml:space="preserve">the </w:t>
      </w:r>
      <w:r w:rsidR="000A7C36" w:rsidRPr="00825AC8">
        <w:lastRenderedPageBreak/>
        <w:t xml:space="preserve">body positive posts contained </w:t>
      </w:r>
      <w:r w:rsidR="000529EB" w:rsidRPr="00825AC8">
        <w:t xml:space="preserve">more diversity in the extent to which </w:t>
      </w:r>
      <w:r w:rsidR="00744742" w:rsidRPr="00825AC8">
        <w:t xml:space="preserve">individuals pictured </w:t>
      </w:r>
      <w:r w:rsidR="000529EB" w:rsidRPr="00825AC8">
        <w:t>met culturally-based beauty ideals</w:t>
      </w:r>
      <w:r w:rsidR="00404851" w:rsidRPr="00825AC8">
        <w:t>.</w:t>
      </w:r>
      <w:r w:rsidR="002568C2" w:rsidRPr="002568C2">
        <w:t xml:space="preserve"> </w:t>
      </w:r>
    </w:p>
    <w:p w14:paraId="0CAD3C8C" w14:textId="6B3CD283" w:rsidR="00FD4B13" w:rsidRPr="00825AC8" w:rsidRDefault="000A7C36" w:rsidP="00FD4B13">
      <w:pPr>
        <w:spacing w:line="480" w:lineRule="auto"/>
        <w:ind w:firstLine="720"/>
      </w:pPr>
      <w:r w:rsidRPr="00825AC8">
        <w:t xml:space="preserve">Almost half of the </w:t>
      </w:r>
      <w:r w:rsidR="00F9704D" w:rsidRPr="00825AC8">
        <w:t>imagery</w:t>
      </w:r>
      <w:r w:rsidRPr="00825AC8">
        <w:t xml:space="preserve"> of human bodies displayed </w:t>
      </w:r>
      <w:r w:rsidR="008358E9" w:rsidRPr="00825AC8">
        <w:t>attributes incongruent with societal beauty ideals</w:t>
      </w:r>
      <w:r w:rsidRPr="00825AC8">
        <w:t xml:space="preserve"> such as cellulite, stomach rolls, stretch marks</w:t>
      </w:r>
      <w:r w:rsidR="00CD1792" w:rsidRPr="00825AC8">
        <w:t>,</w:t>
      </w:r>
      <w:r w:rsidRPr="00825AC8">
        <w:t xml:space="preserve"> and skin blemishes. This finding is unique, given that social media feeds are often referred to as </w:t>
      </w:r>
      <w:r w:rsidR="007867F1" w:rsidRPr="00825AC8">
        <w:t>“</w:t>
      </w:r>
      <w:r w:rsidRPr="00825AC8">
        <w:t>highlight reels</w:t>
      </w:r>
      <w:r w:rsidR="007867F1" w:rsidRPr="00825AC8">
        <w:t>”</w:t>
      </w:r>
      <w:r w:rsidRPr="00825AC8">
        <w:t xml:space="preserve"> </w:t>
      </w:r>
      <w:r w:rsidRPr="00825AC8">
        <w:fldChar w:fldCharType="begin">
          <w:fldData xml:space="preserve">PEVuZE5vdGU+PENpdGU+PEF1dGhvcj5TdGVlcnM8L0F1dGhvcj48WWVhcj4yMDE0PC9ZZWFyPjxS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</w:fldData>
        </w:fldChar>
      </w:r>
      <w:r w:rsidR="00162B27" w:rsidRPr="00825AC8">
        <w:instrText xml:space="preserve"> ADDIN EN.CITE </w:instrText>
      </w:r>
      <w:r w:rsidR="00162B27" w:rsidRPr="00825AC8">
        <w:fldChar w:fldCharType="begin">
          <w:fldData xml:space="preserve">PEVuZE5vdGU+PENpdGU+PEF1dGhvcj5TdGVlcnM8L0F1dGhvcj48WWVhcj4yMDE0PC9ZZWFyPjxS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</w:fldData>
        </w:fldChar>
      </w:r>
      <w:r w:rsidR="00162B27" w:rsidRPr="00825AC8">
        <w:instrText xml:space="preserve"> ADDIN EN.CITE.DATA </w:instrText>
      </w:r>
      <w:r w:rsidR="00162B27" w:rsidRPr="00825AC8">
        <w:fldChar w:fldCharType="end"/>
      </w:r>
      <w:r w:rsidRPr="00825AC8">
        <w:fldChar w:fldCharType="separate"/>
      </w:r>
      <w:r w:rsidRPr="00825AC8">
        <w:rPr>
          <w:noProof/>
        </w:rPr>
        <w:t>(Steers, Wickham, &amp; Acitelli, 2014; Weinstein, 2017; Wiederhold, 2018)</w:t>
      </w:r>
      <w:r w:rsidRPr="00825AC8">
        <w:fldChar w:fldCharType="end"/>
      </w:r>
      <w:r w:rsidR="00CD1792" w:rsidRPr="00825AC8">
        <w:t>. Social media users</w:t>
      </w:r>
      <w:r w:rsidRPr="00825AC8">
        <w:t xml:space="preserve"> </w:t>
      </w:r>
      <w:r w:rsidR="00CD1792" w:rsidRPr="00825AC8">
        <w:t>have been found to</w:t>
      </w:r>
      <w:r w:rsidRPr="00825AC8">
        <w:t xml:space="preserve"> portray their best version of themselves, carefully posing, </w:t>
      </w:r>
      <w:r w:rsidR="00DB4258" w:rsidRPr="00825AC8">
        <w:t>selecting,</w:t>
      </w:r>
      <w:r w:rsidRPr="00825AC8">
        <w:t xml:space="preserve"> and even editing their photos before posting to hide or remove such societally deemed </w:t>
      </w:r>
      <w:r w:rsidR="007867F1" w:rsidRPr="00825AC8">
        <w:t>“</w:t>
      </w:r>
      <w:r w:rsidRPr="00825AC8">
        <w:t>flaws</w:t>
      </w:r>
      <w:r w:rsidR="007867F1" w:rsidRPr="00825AC8">
        <w:t>”</w:t>
      </w:r>
      <w:r w:rsidRPr="00825AC8">
        <w:t xml:space="preserve"> </w:t>
      </w:r>
      <w:r w:rsidRPr="00825AC8">
        <w:fldChar w:fldCharType="begin">
          <w:fldData xml:space="preserve">PEVuZE5vdGU+PENpdGU+PEF1dGhvcj5Db2hlbjwvQXV0aG9yPjxZZWFyPjIwMTg8L1llYXI+PFJl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</w:fldData>
        </w:fldChar>
      </w:r>
      <w:r w:rsidR="00162B27" w:rsidRPr="00825AC8">
        <w:instrText xml:space="preserve"> ADDIN EN.CITE </w:instrText>
      </w:r>
      <w:r w:rsidR="00162B27" w:rsidRPr="00825AC8">
        <w:fldChar w:fldCharType="begin">
          <w:fldData xml:space="preserve">PEVuZE5vdGU+PENpdGU+PEF1dGhvcj5Db2hlbjwvQXV0aG9yPjxZZWFyPjIwMTg8L1llYXI+PFJl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</w:fldData>
        </w:fldChar>
      </w:r>
      <w:r w:rsidR="00162B27" w:rsidRPr="00825AC8">
        <w:instrText xml:space="preserve"> ADDIN EN.CITE.DATA </w:instrText>
      </w:r>
      <w:r w:rsidR="00162B27" w:rsidRPr="00825AC8">
        <w:fldChar w:fldCharType="end"/>
      </w:r>
      <w:r w:rsidRPr="00825AC8">
        <w:fldChar w:fldCharType="separate"/>
      </w:r>
      <w:r w:rsidRPr="00825AC8">
        <w:rPr>
          <w:noProof/>
        </w:rPr>
        <w:t>(Cohen et al., 2018; Fox &amp; Vendemia, 2016)</w:t>
      </w:r>
      <w:r w:rsidRPr="00825AC8">
        <w:fldChar w:fldCharType="end"/>
      </w:r>
      <w:r w:rsidRPr="00825AC8">
        <w:t>. Acne, cellulite</w:t>
      </w:r>
      <w:r w:rsidR="00954377">
        <w:t>,</w:t>
      </w:r>
      <w:r w:rsidRPr="00825AC8">
        <w:t xml:space="preserve"> and stretch marks are </w:t>
      </w:r>
      <w:r w:rsidR="00CD1792" w:rsidRPr="00825AC8">
        <w:t xml:space="preserve">only </w:t>
      </w:r>
      <w:r w:rsidRPr="00825AC8">
        <w:t xml:space="preserve">typically depicted in mainstream media in the context of a celebrity’s body being scrutinised for such </w:t>
      </w:r>
      <w:r w:rsidR="007867F1" w:rsidRPr="00825AC8">
        <w:t>“</w:t>
      </w:r>
      <w:r w:rsidRPr="00825AC8">
        <w:t>flaws</w:t>
      </w:r>
      <w:r w:rsidR="00446F27" w:rsidRPr="00825AC8">
        <w:t>,</w:t>
      </w:r>
      <w:r w:rsidR="007867F1" w:rsidRPr="00825AC8">
        <w:t>”</w:t>
      </w:r>
      <w:r w:rsidRPr="00825AC8">
        <w:t xml:space="preserve"> or an advertisement for a beauty product to eliminate them.</w:t>
      </w:r>
      <w:r w:rsidR="00DD6915">
        <w:t xml:space="preserve"> </w:t>
      </w:r>
    </w:p>
    <w:p w14:paraId="0209513B" w14:textId="476960AB" w:rsidR="00B8209F" w:rsidRPr="00825AC8" w:rsidRDefault="000A7C36" w:rsidP="00FD4B13">
      <w:pPr>
        <w:spacing w:line="480" w:lineRule="auto"/>
        <w:ind w:firstLine="720"/>
      </w:pPr>
      <w:r w:rsidRPr="00825AC8">
        <w:t xml:space="preserve"> </w:t>
      </w:r>
      <w:r w:rsidR="002E17BA" w:rsidRPr="00825AC8">
        <w:t xml:space="preserve">These findings of diverse body attributes are </w:t>
      </w:r>
      <w:r w:rsidRPr="00825AC8">
        <w:t xml:space="preserve">somewhat </w:t>
      </w:r>
      <w:r w:rsidR="000529EB" w:rsidRPr="00825AC8">
        <w:t xml:space="preserve">contrary to criticism that popular body positive accounts typically depict conventionally attractive </w:t>
      </w:r>
      <w:r w:rsidR="00FB6A38" w:rsidRPr="00825AC8">
        <w:t>W</w:t>
      </w:r>
      <w:r w:rsidR="000529EB" w:rsidRPr="00825AC8">
        <w:t xml:space="preserve">hite women </w:t>
      </w:r>
      <w:r w:rsidR="000529EB" w:rsidRPr="00825AC8">
        <w:rPr>
          <w:rFonts w:eastAsia="Times New Roman"/>
        </w:rPr>
        <w:fldChar w:fldCharType="begin"/>
      </w:r>
      <w:r w:rsidR="00162B27" w:rsidRPr="00825AC8">
        <w:rPr>
          <w:rFonts w:eastAsia="Times New Roman"/>
        </w:rPr>
        <w:instrText xml:space="preserve"> ADDIN EN.CITE &lt;EndNote&gt;&lt;Cite&gt;&lt;Author&gt;Dalessandro&lt;/Author&gt;&lt;Year&gt;2016&lt;/Year&gt;&lt;RecNum&gt;444&lt;/RecNum&gt;&lt;DisplayText&gt;(Dalessandro, 2016)&lt;/DisplayText&gt;&lt;record&gt;&lt;rec-number&gt;444&lt;/rec-number&gt;&lt;foreign-keys&gt;&lt;key app="EN" db-id="svp2tfppttpvd4edrv2xaef6vx2fx2vfsade" timestamp="1519010184"&gt;444&lt;/key&gt;&lt;/foreign-keys&gt;&lt;ref-type name="Blog"&gt;56&lt;/ref-type&gt;&lt;contributors&gt;&lt;authors&gt;&lt;author&gt;Alysse Dalessandro&lt;/author&gt;&lt;/authors&gt;&lt;/contributors&gt;&lt;titles&gt;&lt;title&gt;15 definitions of body positivity straight from influencers &amp;amp; activists&lt;/title&gt;&lt;/titles&gt;&lt;dates&gt;&lt;year&gt;2016&lt;/year&gt;&lt;/dates&gt;&lt;urls&gt;&lt;related-urls&gt;&lt;url&gt;https://www.bustle.com/articles/165804-15-definitions-of-body-positivity-straight-from-influencers-activists&lt;/url&gt;&lt;/related-urls&gt;&lt;/urls&gt;&lt;/record&gt;&lt;/Cite&gt;&lt;/EndNote&gt;</w:instrText>
      </w:r>
      <w:r w:rsidR="000529EB" w:rsidRPr="00825AC8">
        <w:rPr>
          <w:rFonts w:eastAsia="Times New Roman"/>
        </w:rPr>
        <w:fldChar w:fldCharType="separate"/>
      </w:r>
      <w:r w:rsidR="000529EB" w:rsidRPr="00825AC8">
        <w:rPr>
          <w:rFonts w:eastAsia="Times New Roman"/>
          <w:noProof/>
        </w:rPr>
        <w:t>(Dalessandro, 2016)</w:t>
      </w:r>
      <w:r w:rsidR="000529EB" w:rsidRPr="00825AC8">
        <w:rPr>
          <w:rFonts w:eastAsia="Times New Roman"/>
        </w:rPr>
        <w:fldChar w:fldCharType="end"/>
      </w:r>
      <w:r w:rsidR="000529EB" w:rsidRPr="00825AC8">
        <w:rPr>
          <w:rFonts w:eastAsia="Times New Roman"/>
        </w:rPr>
        <w:t>.</w:t>
      </w:r>
      <w:r w:rsidR="000529EB" w:rsidRPr="00825AC8">
        <w:t xml:space="preserve"> </w:t>
      </w:r>
      <w:r w:rsidR="000C202A" w:rsidRPr="00825AC8">
        <w:t xml:space="preserve">Compared to the largely </w:t>
      </w:r>
      <w:r w:rsidR="008A569B" w:rsidRPr="00825AC8">
        <w:t>White</w:t>
      </w:r>
      <w:r w:rsidR="000C202A" w:rsidRPr="00825AC8">
        <w:t xml:space="preserve"> samples</w:t>
      </w:r>
      <w:r w:rsidR="001A20EA" w:rsidRPr="00825AC8">
        <w:t xml:space="preserve"> found in other online trends </w:t>
      </w:r>
      <w:r w:rsidR="001A20EA" w:rsidRPr="00825AC8">
        <w:fldChar w:fldCharType="begin">
          <w:fldData xml:space="preserve">PEVuZE5vdGU+PENpdGU+PEF1dGhvcj5TaW1wc29uPC9BdXRob3I+PFllYXI+MjAxNzwvWWVhcj48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=
</w:fldData>
        </w:fldChar>
      </w:r>
      <w:r w:rsidR="00BA0114">
        <w:instrText xml:space="preserve"> ADDIN EN.CITE </w:instrText>
      </w:r>
      <w:r w:rsidR="00BA0114">
        <w:fldChar w:fldCharType="begin">
          <w:fldData xml:space="preserve">PEVuZE5vdGU+PENpdGU+PEF1dGhvcj5TaW1wc29uPC9BdXRob3I+PFllYXI+MjAxNzwvWWVhcj48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=
</w:fldData>
        </w:fldChar>
      </w:r>
      <w:r w:rsidR="00BA0114">
        <w:instrText xml:space="preserve"> ADDIN EN.CITE.DATA </w:instrText>
      </w:r>
      <w:r w:rsidR="00BA0114">
        <w:fldChar w:fldCharType="end"/>
      </w:r>
      <w:r w:rsidR="001A20EA" w:rsidRPr="00825AC8">
        <w:fldChar w:fldCharType="separate"/>
      </w:r>
      <w:r w:rsidR="00BA0114">
        <w:rPr>
          <w:noProof/>
        </w:rPr>
        <w:t>(e.g., Fitspiration, Fatspiration, and Health at Every Size; Simpson &amp; Mazzeo, 2017; Webb et al., 2017a)</w:t>
      </w:r>
      <w:r w:rsidR="001A20EA" w:rsidRPr="00825AC8">
        <w:fldChar w:fldCharType="end"/>
      </w:r>
      <w:r w:rsidR="001A20EA" w:rsidRPr="00825AC8">
        <w:t>,</w:t>
      </w:r>
      <w:r w:rsidR="000C202A" w:rsidRPr="00825AC8">
        <w:t xml:space="preserve"> </w:t>
      </w:r>
      <w:r w:rsidR="001A20EA" w:rsidRPr="00825AC8">
        <w:t>o</w:t>
      </w:r>
      <w:r w:rsidR="00576557" w:rsidRPr="00825AC8">
        <w:t xml:space="preserve">nly half of the </w:t>
      </w:r>
      <w:r w:rsidR="00D4206D" w:rsidRPr="00825AC8">
        <w:t xml:space="preserve">current </w:t>
      </w:r>
      <w:r w:rsidR="00576557" w:rsidRPr="00825AC8">
        <w:t>sample were</w:t>
      </w:r>
      <w:r w:rsidR="00B74C1B" w:rsidRPr="00825AC8">
        <w:t xml:space="preserve"> rated </w:t>
      </w:r>
      <w:r w:rsidR="00576557" w:rsidRPr="00825AC8">
        <w:t xml:space="preserve">as </w:t>
      </w:r>
      <w:r w:rsidR="008A569B" w:rsidRPr="00825AC8">
        <w:t>White</w:t>
      </w:r>
      <w:r w:rsidR="001A20EA" w:rsidRPr="00825AC8">
        <w:t xml:space="preserve">. </w:t>
      </w:r>
      <w:r w:rsidR="000529EB" w:rsidRPr="00825AC8">
        <w:t xml:space="preserve">Nevertheless, the posts predominantly featured female subjects in their 20s, </w:t>
      </w:r>
      <w:r w:rsidR="00FB6A38" w:rsidRPr="00825AC8">
        <w:t xml:space="preserve">which is </w:t>
      </w:r>
      <w:proofErr w:type="gramStart"/>
      <w:r w:rsidR="000529EB" w:rsidRPr="00825AC8">
        <w:t>similar to</w:t>
      </w:r>
      <w:proofErr w:type="gramEnd"/>
      <w:r w:rsidR="000529EB" w:rsidRPr="00825AC8">
        <w:t xml:space="preserve"> other social media trends </w:t>
      </w:r>
      <w:r w:rsidR="000529EB" w:rsidRPr="00825AC8">
        <w:fldChar w:fldCharType="begin">
          <w:fldData xml:space="preserve">PEVuZE5vdGU+PENpdGU+PEF1dGhvcj5HaGF6bmF2aTwvQXV0aG9yPjxZZWFyPjIwMTU8L1llYXI+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</w:fldData>
        </w:fldChar>
      </w:r>
      <w:r w:rsidR="00162B27" w:rsidRPr="00825AC8">
        <w:instrText xml:space="preserve"> ADDIN EN.CITE </w:instrText>
      </w:r>
      <w:r w:rsidR="00162B27" w:rsidRPr="00825AC8">
        <w:fldChar w:fldCharType="begin">
          <w:fldData xml:space="preserve">PEVuZE5vdGU+PENpdGU+PEF1dGhvcj5HaGF6bmF2aTwvQXV0aG9yPjxZZWFyPjIwMTU8L1llYXI+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</w:fldData>
        </w:fldChar>
      </w:r>
      <w:r w:rsidR="00162B27" w:rsidRPr="00825AC8">
        <w:instrText xml:space="preserve"> ADDIN EN.CITE.DATA </w:instrText>
      </w:r>
      <w:r w:rsidR="00162B27" w:rsidRPr="00825AC8">
        <w:fldChar w:fldCharType="end"/>
      </w:r>
      <w:r w:rsidR="000529EB" w:rsidRPr="00825AC8">
        <w:fldChar w:fldCharType="separate"/>
      </w:r>
      <w:r w:rsidR="00BB4C7A" w:rsidRPr="00825AC8">
        <w:rPr>
          <w:noProof/>
        </w:rPr>
        <w:t>(e.g., Ghaznavi &amp; Taylor, 2015; Simpson &amp; Mazzeo, 2017; Tiggemann &amp; Zaccardo, 2018)</w:t>
      </w:r>
      <w:r w:rsidR="000529EB" w:rsidRPr="00825AC8">
        <w:fldChar w:fldCharType="end"/>
      </w:r>
      <w:r w:rsidR="000529EB" w:rsidRPr="00825AC8">
        <w:t>, and accordingly there may be scope for body positive accounts to include greater diversity of age and gender.</w:t>
      </w:r>
    </w:p>
    <w:p w14:paraId="286BAD93" w14:textId="2C138D39" w:rsidR="00FA0DB9" w:rsidRPr="00825AC8" w:rsidRDefault="00B8209F" w:rsidP="00D83301">
      <w:pPr>
        <w:spacing w:line="480" w:lineRule="auto"/>
        <w:ind w:firstLine="720"/>
      </w:pPr>
      <w:r w:rsidRPr="00825AC8">
        <w:rPr>
          <w:rFonts w:eastAsia="Times New Roman"/>
          <w:color w:val="000000"/>
          <w:shd w:val="clear" w:color="auto" w:fill="FFFFFF"/>
        </w:rPr>
        <w:t xml:space="preserve">In addition to </w:t>
      </w:r>
      <w:r w:rsidR="006039D4" w:rsidRPr="00825AC8">
        <w:rPr>
          <w:rFonts w:eastAsia="Times New Roman"/>
          <w:color w:val="000000"/>
          <w:shd w:val="clear" w:color="auto" w:fill="FFFFFF"/>
        </w:rPr>
        <w:t>examining the</w:t>
      </w:r>
      <w:r w:rsidRPr="00825AC8">
        <w:rPr>
          <w:rFonts w:eastAsia="Times New Roman"/>
          <w:color w:val="000000"/>
          <w:shd w:val="clear" w:color="auto" w:fill="FFFFFF"/>
        </w:rPr>
        <w:t xml:space="preserve"> </w:t>
      </w:r>
      <w:r w:rsidR="000529EB" w:rsidRPr="00825AC8">
        <w:rPr>
          <w:rFonts w:eastAsia="Times New Roman"/>
          <w:color w:val="000000"/>
          <w:shd w:val="clear" w:color="auto" w:fill="FFFFFF"/>
        </w:rPr>
        <w:t>body attributes di</w:t>
      </w:r>
      <w:r w:rsidRPr="00825AC8">
        <w:rPr>
          <w:rFonts w:eastAsia="Times New Roman"/>
          <w:color w:val="000000"/>
          <w:shd w:val="clear" w:color="auto" w:fill="FFFFFF"/>
        </w:rPr>
        <w:t xml:space="preserve">splayed in body positive posts on Instagram, the current study was also interested in how </w:t>
      </w:r>
      <w:r w:rsidR="006039D4" w:rsidRPr="00825AC8">
        <w:rPr>
          <w:rFonts w:eastAsia="Times New Roman"/>
          <w:color w:val="000000"/>
          <w:shd w:val="clear" w:color="auto" w:fill="FFFFFF"/>
        </w:rPr>
        <w:t>body positive</w:t>
      </w:r>
      <w:r w:rsidRPr="00825AC8">
        <w:rPr>
          <w:rFonts w:eastAsia="Times New Roman"/>
          <w:color w:val="000000"/>
          <w:shd w:val="clear" w:color="auto" w:fill="FFFFFF"/>
        </w:rPr>
        <w:t xml:space="preserve"> content aligns with the theoretical definition of positive body image. </w:t>
      </w:r>
      <w:r w:rsidRPr="00825AC8">
        <w:t xml:space="preserve">In support of the hypothesis, an overwhelming majority of posts contained messages in line with at least one of </w:t>
      </w:r>
      <w:r w:rsidR="00AF7DFF" w:rsidRPr="00825AC8">
        <w:t>the</w:t>
      </w:r>
      <w:r w:rsidR="00C23F37" w:rsidRPr="00825AC8">
        <w:t xml:space="preserve"> six core features of positive body image</w:t>
      </w:r>
      <w:r w:rsidR="00AF7DFF" w:rsidRPr="00825AC8">
        <w:t xml:space="preserve"> </w:t>
      </w:r>
      <w:r w:rsidR="00AF7DFF" w:rsidRPr="00825AC8">
        <w:rPr>
          <w:rFonts w:eastAsia="Times New Roman"/>
        </w:rPr>
        <w:fldChar w:fldCharType="begin">
          <w:fldData xml:space="preserve">PEVuZE5vdGU+PENpdGU+PEF1dGhvcj5UeWxrYTwvQXV0aG9yPjxZZWFyPjIwMTI8L1llYXI+PFJl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</w:fldData>
        </w:fldChar>
      </w:r>
      <w:r w:rsidR="00BA0114">
        <w:rPr>
          <w:rFonts w:eastAsia="Times New Roman"/>
        </w:rPr>
        <w:instrText xml:space="preserve"> ADDIN EN.CITE </w:instrText>
      </w:r>
      <w:r w:rsidR="00BA0114">
        <w:rPr>
          <w:rFonts w:eastAsia="Times New Roman"/>
        </w:rPr>
        <w:fldChar w:fldCharType="begin">
          <w:fldData xml:space="preserve">PEVuZE5vdGU+PENpdGU+PEF1dGhvcj5UeWxrYTwvQXV0aG9yPjxZZWFyPjIwMTI8L1llYXI+PFJl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</w:fldData>
        </w:fldChar>
      </w:r>
      <w:r w:rsidR="00BA0114">
        <w:rPr>
          <w:rFonts w:eastAsia="Times New Roman"/>
        </w:rPr>
        <w:instrText xml:space="preserve"> ADDIN EN.CITE.DATA </w:instrText>
      </w:r>
      <w:r w:rsidR="00BA0114">
        <w:rPr>
          <w:rFonts w:eastAsia="Times New Roman"/>
        </w:rPr>
      </w:r>
      <w:r w:rsidR="00BA0114">
        <w:rPr>
          <w:rFonts w:eastAsia="Times New Roman"/>
        </w:rPr>
        <w:fldChar w:fldCharType="end"/>
      </w:r>
      <w:r w:rsidR="00AF7DFF" w:rsidRPr="00825AC8">
        <w:rPr>
          <w:rFonts w:eastAsia="Times New Roman"/>
        </w:rPr>
      </w:r>
      <w:r w:rsidR="00AF7DFF" w:rsidRPr="00825AC8">
        <w:rPr>
          <w:rFonts w:eastAsia="Times New Roman"/>
        </w:rPr>
        <w:fldChar w:fldCharType="separate"/>
      </w:r>
      <w:r w:rsidR="00BA0114">
        <w:rPr>
          <w:rFonts w:eastAsia="Times New Roman"/>
          <w:noProof/>
        </w:rPr>
        <w:t>(Tylka, 2012, 2018; Tylka &amp; Wood-Barcalow, 2015b)</w:t>
      </w:r>
      <w:r w:rsidR="00AF7DFF" w:rsidRPr="00825AC8">
        <w:rPr>
          <w:rFonts w:eastAsia="Times New Roman"/>
        </w:rPr>
        <w:fldChar w:fldCharType="end"/>
      </w:r>
      <w:r w:rsidRPr="00825AC8">
        <w:t xml:space="preserve">. This finding </w:t>
      </w:r>
      <w:r w:rsidRPr="00825AC8">
        <w:lastRenderedPageBreak/>
        <w:t>suggests that popular body positive accounts on Instagram currently exemplify core components of positive body image</w:t>
      </w:r>
      <w:r w:rsidR="00DA6CC2" w:rsidRPr="00825AC8">
        <w:t>.</w:t>
      </w:r>
      <w:r w:rsidRPr="00825AC8">
        <w:t xml:space="preserve"> </w:t>
      </w:r>
    </w:p>
    <w:p w14:paraId="14173194" w14:textId="335EA0BF" w:rsidR="000E4AD2" w:rsidRPr="00825AC8" w:rsidRDefault="00990A4A" w:rsidP="00CA1C76">
      <w:pPr>
        <w:spacing w:line="480" w:lineRule="auto"/>
        <w:ind w:firstLine="720"/>
      </w:pPr>
      <w:r w:rsidRPr="00825AC8">
        <w:t>Of the posts containing positive body image themes, the most common theme was broad conceptualisation of beauty, which was depicte</w:t>
      </w:r>
      <w:r w:rsidR="00756EE3" w:rsidRPr="00825AC8">
        <w:t>d by two thirds of these posts. These posts ranged from</w:t>
      </w:r>
      <w:r w:rsidR="005B4293" w:rsidRPr="00825AC8">
        <w:t xml:space="preserve"> </w:t>
      </w:r>
      <w:r w:rsidR="00322FD4" w:rsidRPr="00825AC8">
        <w:t>cartoon images of a woman’s cellulite and stomach fat with a caption stating “…all those parts you see as flaws whenever you look in the mirror… they are natural, beautiful parts of the human body…</w:t>
      </w:r>
      <w:r w:rsidR="009D26B7">
        <w:t>,</w:t>
      </w:r>
      <w:r w:rsidR="00322FD4" w:rsidRPr="00825AC8">
        <w:t>”</w:t>
      </w:r>
      <w:r w:rsidR="005B4293" w:rsidRPr="00825AC8">
        <w:t xml:space="preserve"> </w:t>
      </w:r>
      <w:r w:rsidR="00756EE3" w:rsidRPr="00825AC8">
        <w:t>to an image of</w:t>
      </w:r>
      <w:r w:rsidR="00CA1C76" w:rsidRPr="00825AC8">
        <w:t xml:space="preserve"> @Ashleygraham posing in a bikini for a photoshoot with untouched fat rolls and cellulite, and the caption “Summer is Here. And so am I. #swimsuitsforall</w:t>
      </w:r>
      <w:r w:rsidR="009D26B7">
        <w:t>.</w:t>
      </w:r>
      <w:r w:rsidR="007867F1" w:rsidRPr="00825AC8">
        <w:t>”</w:t>
      </w:r>
      <w:r w:rsidR="00756EE3" w:rsidRPr="00825AC8">
        <w:t xml:space="preserve"> The next most common theme was body acceptance/love, </w:t>
      </w:r>
      <w:r w:rsidR="00B91C99" w:rsidRPr="00825AC8">
        <w:t xml:space="preserve">which included posts like a close-up photo of @harnaamkaur, a British-Indian woman in her 20s with a beard (due to a medical condition), and the caption </w:t>
      </w:r>
      <w:r w:rsidR="00D83301" w:rsidRPr="00825AC8">
        <w:t>“</w:t>
      </w:r>
      <w:r w:rsidR="00FA0DB9" w:rsidRPr="00825AC8">
        <w:t>Self-love</w:t>
      </w:r>
      <w:r w:rsidR="00B91C99" w:rsidRPr="00825AC8">
        <w:t xml:space="preserve"> is a sense of self liberation that you feel for yourself for every ‘flaw’ that you have. You’re unique and beautifully special!” A third of body positive posts fo</w:t>
      </w:r>
      <w:r w:rsidR="00843CFE" w:rsidRPr="00825AC8">
        <w:t>cused</w:t>
      </w:r>
      <w:r w:rsidR="00B91C99" w:rsidRPr="00825AC8">
        <w:t xml:space="preserve"> on cultivating inner characteristics and positive feelings (inner positivity), such as an image of a </w:t>
      </w:r>
      <w:r w:rsidR="00EA3244" w:rsidRPr="00825AC8">
        <w:t xml:space="preserve">billboard </w:t>
      </w:r>
      <w:r w:rsidR="00B91C99" w:rsidRPr="00825AC8">
        <w:t xml:space="preserve">stating, “We get so worried about being pretty. Let’s be pretty kind. </w:t>
      </w:r>
      <w:proofErr w:type="gramStart"/>
      <w:r w:rsidR="00B91C99" w:rsidRPr="00825AC8">
        <w:t>Pretty funny</w:t>
      </w:r>
      <w:proofErr w:type="gramEnd"/>
      <w:r w:rsidR="00B91C99" w:rsidRPr="00825AC8">
        <w:t xml:space="preserve">. </w:t>
      </w:r>
      <w:proofErr w:type="gramStart"/>
      <w:r w:rsidR="00B91C99" w:rsidRPr="00825AC8">
        <w:t>Pretty smart</w:t>
      </w:r>
      <w:proofErr w:type="gramEnd"/>
      <w:r w:rsidR="00B91C99" w:rsidRPr="00825AC8">
        <w:t xml:space="preserve">. Pretty strong.” </w:t>
      </w:r>
    </w:p>
    <w:p w14:paraId="4C149C16" w14:textId="2B83454A" w:rsidR="001C4273" w:rsidRPr="00825AC8" w:rsidRDefault="00B91C99" w:rsidP="00CA1C76">
      <w:pPr>
        <w:spacing w:line="480" w:lineRule="auto"/>
        <w:ind w:firstLine="720"/>
      </w:pPr>
      <w:r w:rsidRPr="00825AC8">
        <w:t>Though less common, a proportion of posts also depicted protective filtering of information in a body-protective manner</w:t>
      </w:r>
      <w:r w:rsidR="00396B0B" w:rsidRPr="00825AC8">
        <w:t xml:space="preserve"> (e.g., two images of @bodyposipanda side-by-side; the first posed and edited, and the second unposed and unedited with the caption, “the photo on the left is </w:t>
      </w:r>
      <w:r w:rsidR="001A47C0" w:rsidRPr="00825AC8">
        <w:t xml:space="preserve">staged </w:t>
      </w:r>
      <w:r w:rsidR="00396B0B" w:rsidRPr="00825AC8">
        <w:t>as hell….these are the types of images we compare ourselves to everyday!”)</w:t>
      </w:r>
      <w:r w:rsidRPr="00825AC8">
        <w:t>, adaptive investment in body care</w:t>
      </w:r>
      <w:r w:rsidR="00396B0B" w:rsidRPr="00825AC8">
        <w:t xml:space="preserve"> (e.g., </w:t>
      </w:r>
      <w:r w:rsidR="000E4AD2" w:rsidRPr="00825AC8">
        <w:t>photo of @nolatre</w:t>
      </w:r>
      <w:r w:rsidR="00A224EF" w:rsidRPr="00825AC8">
        <w:t>e</w:t>
      </w:r>
      <w:r w:rsidR="000E4AD2" w:rsidRPr="00825AC8">
        <w:t xml:space="preserve">s </w:t>
      </w:r>
      <w:r w:rsidR="00396B0B" w:rsidRPr="00825AC8">
        <w:t>in a yoga pose with the caption</w:t>
      </w:r>
      <w:r w:rsidR="000E4AD2" w:rsidRPr="00825AC8">
        <w:t>,</w:t>
      </w:r>
      <w:r w:rsidR="00396B0B" w:rsidRPr="00825AC8">
        <w:t xml:space="preserve"> “time for self-care continuously changes my relationship with my body, with my mind, and with the entire world around me”</w:t>
      </w:r>
      <w:r w:rsidR="000E4AD2" w:rsidRPr="00825AC8">
        <w:t>)</w:t>
      </w:r>
      <w:r w:rsidR="00396B0B" w:rsidRPr="00825AC8">
        <w:t>,</w:t>
      </w:r>
      <w:r w:rsidRPr="00825AC8">
        <w:t xml:space="preserve"> and body appreciation</w:t>
      </w:r>
      <w:r w:rsidR="002920AB" w:rsidRPr="00825AC8">
        <w:t xml:space="preserve"> (</w:t>
      </w:r>
      <w:r w:rsidR="00396B0B" w:rsidRPr="00825AC8">
        <w:t>an image of @bostanley surfing in a bikini with the caption, “</w:t>
      </w:r>
      <w:r w:rsidR="00601D46" w:rsidRPr="00825AC8">
        <w:rPr>
          <w:rStyle w:val="normaltextrun"/>
          <w:color w:val="000000"/>
          <w:shd w:val="clear" w:color="auto" w:fill="FFFFFF"/>
        </w:rPr>
        <w:t>…w</w:t>
      </w:r>
      <w:r w:rsidR="00396B0B" w:rsidRPr="00825AC8">
        <w:rPr>
          <w:rStyle w:val="normaltextrun"/>
          <w:color w:val="000000"/>
          <w:shd w:val="clear" w:color="auto" w:fill="FFFFFF"/>
        </w:rPr>
        <w:t>hen I see a belly or fold in surf shots I love it because I am moving my body in amazing ways because it's strong, capable and healthy</w:t>
      </w:r>
      <w:r w:rsidR="00524077" w:rsidRPr="00825AC8">
        <w:t>”</w:t>
      </w:r>
      <w:r w:rsidR="002920AB" w:rsidRPr="00825AC8">
        <w:t>)</w:t>
      </w:r>
      <w:r w:rsidRPr="00825AC8">
        <w:t>.</w:t>
      </w:r>
    </w:p>
    <w:p w14:paraId="3EFB0586" w14:textId="5193B441" w:rsidR="00CB320C" w:rsidRDefault="009D7DA6" w:rsidP="00A2001E">
      <w:pPr>
        <w:spacing w:line="480" w:lineRule="auto"/>
        <w:ind w:firstLine="720"/>
      </w:pPr>
      <w:r w:rsidRPr="00825AC8">
        <w:lastRenderedPageBreak/>
        <w:t xml:space="preserve">Taken together, the current findings indicate that body positive accounts on Instagram may provide a unique perspective in an otherwise perfectly manicured environment for young women to view bodies much like their own with natural </w:t>
      </w:r>
      <w:r w:rsidR="00091A97" w:rsidRPr="00825AC8">
        <w:t>“</w:t>
      </w:r>
      <w:r w:rsidRPr="00825AC8">
        <w:t>lumps, bumps</w:t>
      </w:r>
      <w:r w:rsidR="009D26B7">
        <w:t>,</w:t>
      </w:r>
      <w:r w:rsidRPr="00825AC8">
        <w:t xml:space="preserve"> and curves</w:t>
      </w:r>
      <w:r w:rsidR="00091A97" w:rsidRPr="00825AC8">
        <w:t>”</w:t>
      </w:r>
      <w:r w:rsidRPr="00825AC8">
        <w:t xml:space="preserve"> that are displayed</w:t>
      </w:r>
      <w:r w:rsidR="00F95CA4" w:rsidRPr="00825AC8">
        <w:t xml:space="preserve"> openly</w:t>
      </w:r>
      <w:r w:rsidRPr="00825AC8">
        <w:t>.</w:t>
      </w:r>
      <w:r w:rsidR="00A2001E" w:rsidRPr="00A2001E">
        <w:t xml:space="preserve"> </w:t>
      </w:r>
      <w:r w:rsidR="00A2001E">
        <w:t xml:space="preserve">Previous experimental research has found that viewers’ experienced greater acceptance of their own bodies following exposure to bodies that do not conform to the thin-ideal </w:t>
      </w:r>
      <w:r w:rsidR="00A2001E">
        <w:fldChar w:fldCharType="begin"/>
      </w:r>
      <w:r w:rsidR="00F072E6">
        <w:instrText xml:space="preserve"> ADDIN EN.CITE &lt;EndNote&gt;&lt;Cite&gt;&lt;Author&gt;Williamson&lt;/Author&gt;&lt;Year&gt;2018&lt;/Year&gt;&lt;RecNum&gt;542&lt;/RecNum&gt;&lt;DisplayText&gt;(Williamson &amp;amp; Karazsia, 2018)&lt;/DisplayText&gt;&lt;record&gt;&lt;rec-number&gt;542&lt;/rec-number&gt;&lt;foreign-keys&gt;&lt;key app="EN" db-id="svp2tfppttpvd4edrv2xaef6vx2fx2vfsade" timestamp="1548882725"&gt;542&lt;/key&gt;&lt;/foreign-keys&gt;&lt;ref-type name="Journal Article"&gt;17&lt;/ref-type&gt;&lt;contributors&gt;&lt;authors&gt;&lt;author&gt;Williamson, Gina&lt;/author&gt;&lt;author&gt;Karazsia, Bryan T.&lt;/author&gt;&lt;/authors&gt;&lt;/contributors&gt;&lt;titles&gt;&lt;title&gt;The effect of functionality-focused and appearance-focused images of models of mixed body sizes on women’s state-oriented body appreciation&lt;/title&gt;&lt;secondary-title&gt;Body Image&lt;/secondary-title&gt;&lt;/titles&gt;&lt;periodical&gt;&lt;full-title&gt;Body Image&lt;/full-title&gt;&lt;/periodical&gt;&lt;pages&gt;95-101&lt;/pages&gt;&lt;volume&gt;24&lt;/volume&gt;&lt;keywords&gt;&lt;keyword&gt;Media exposure&lt;/keyword&gt;&lt;keyword&gt;State body appreciation&lt;/keyword&gt;&lt;keyword&gt;Experiment&lt;/keyword&gt;&lt;keyword&gt;Body size&lt;/keyword&gt;&lt;keyword&gt;Body functionality&lt;/keyword&gt;&lt;keyword&gt;Appearance&lt;/keyword&gt;&lt;/keywords&gt;&lt;dates&gt;&lt;year&gt;2018&lt;/year&gt;&lt;pub-dates&gt;&lt;date&gt;2018/03/01/&lt;/date&gt;&lt;/pub-dates&gt;&lt;/dates&gt;&lt;isbn&gt;1740-1445&lt;/isbn&gt;&lt;urls&gt;&lt;related-urls&gt;&lt;url&gt;http://www.sciencedirect.com/science/article/pii/S1740144517302267&lt;/url&gt;&lt;/related-urls&gt;&lt;/urls&gt;&lt;electronic-resource-num&gt;https://doi.org/10.1016/j.bodyim.2017.12.008&lt;/electronic-resource-num&gt;&lt;/record&gt;&lt;/Cite&gt;&lt;/EndNote&gt;</w:instrText>
      </w:r>
      <w:r w:rsidR="00A2001E">
        <w:fldChar w:fldCharType="separate"/>
      </w:r>
      <w:r w:rsidR="00A2001E">
        <w:rPr>
          <w:noProof/>
        </w:rPr>
        <w:t>(Williamson &amp; Karazsia, 2018)</w:t>
      </w:r>
      <w:r w:rsidR="00A2001E">
        <w:fldChar w:fldCharType="end"/>
      </w:r>
      <w:r w:rsidR="00A2001E">
        <w:t xml:space="preserve">, and self-compassion quotes on Instagram </w:t>
      </w:r>
      <w:r w:rsidR="00A2001E">
        <w:fldChar w:fldCharType="begin"/>
      </w:r>
      <w:r w:rsidR="00A2001E">
        <w:instrText xml:space="preserve"> ADDIN EN.CITE &lt;EndNote&gt;&lt;Cite&gt;&lt;Author&gt;Slater&lt;/Author&gt;&lt;Year&gt;2017&lt;/Year&gt;&lt;RecNum&gt;388&lt;/RecNum&gt;&lt;DisplayText&gt;(Slater, Varsani, &amp;amp; Diedrichs, 2017)&lt;/DisplayText&gt;&lt;record&gt;&lt;rec-number&gt;388&lt;/rec-number&gt;&lt;foreign-keys&gt;&lt;key app="EN" db-id="svp2tfppttpvd4edrv2xaef6vx2fx2vfsade" timestamp="1500877198"&gt;388&lt;/key&gt;&lt;/foreign-keys&gt;&lt;ref-type name="Journal Article"&gt;17&lt;/ref-type&gt;&lt;contributors&gt;&lt;authors&gt;&lt;author&gt;Slater, Amy&lt;/author&gt;&lt;author&gt;Varsani, Neesha&lt;/author&gt;&lt;author&gt;Diedrichs, Phillippa C&lt;/author&gt;&lt;/authors&gt;&lt;/contributors&gt;&lt;titles&gt;&lt;title&gt;#fitspo or #loveyourself? The impact of fitspiration and self-compassion Instagram images on women’s body image, self-compassion, and mood&lt;/title&gt;&lt;secondary-title&gt;Body Image&lt;/secondary-title&gt;&lt;/titles&gt;&lt;periodical&gt;&lt;full-title&gt;Body Image&lt;/full-title&gt;&lt;/periodical&gt;&lt;pages&gt;87-96&lt;/pages&gt;&lt;volume&gt;22&lt;/volume&gt;&lt;dates&gt;&lt;year&gt;2017&lt;/year&gt;&lt;/dates&gt;&lt;isbn&gt;1740-1445&lt;/isbn&gt;&lt;urls&gt;&lt;/urls&gt;&lt;electronic-resource-num&gt;https://doi.org/10.1016/j.bodyim.2017.06.004&lt;/electronic-resource-num&gt;&lt;/record&gt;&lt;/Cite&gt;&lt;/EndNote&gt;</w:instrText>
      </w:r>
      <w:r w:rsidR="00A2001E">
        <w:fldChar w:fldCharType="separate"/>
      </w:r>
      <w:r w:rsidR="00A2001E">
        <w:rPr>
          <w:noProof/>
        </w:rPr>
        <w:t>(Slater, Varsani, &amp; Diedrichs, 2017)</w:t>
      </w:r>
      <w:r w:rsidR="00A2001E">
        <w:fldChar w:fldCharType="end"/>
      </w:r>
      <w:r w:rsidR="00A2001E">
        <w:t>. Notably,</w:t>
      </w:r>
      <w:r w:rsidRPr="00825AC8">
        <w:t xml:space="preserve"> a recent experimental study has shown that exposure to </w:t>
      </w:r>
      <w:r w:rsidR="003315B9">
        <w:t>body positive content on Instagram</w:t>
      </w:r>
      <w:r w:rsidRPr="00825AC8">
        <w:t xml:space="preserve"> has an immediate positive effect on women’s </w:t>
      </w:r>
      <w:r w:rsidR="00F072E6">
        <w:t xml:space="preserve">mood, </w:t>
      </w:r>
      <w:r w:rsidRPr="00825AC8">
        <w:t>body satisfaction</w:t>
      </w:r>
      <w:r w:rsidR="00F072E6">
        <w:t>,</w:t>
      </w:r>
      <w:r w:rsidRPr="00825AC8">
        <w:t xml:space="preserve"> and body appreciation </w:t>
      </w:r>
      <w:r w:rsidR="00F1732F">
        <w:fldChar w:fldCharType="begin"/>
      </w:r>
      <w:r w:rsidR="00F1732F">
        <w:instrText xml:space="preserve"> ADDIN EN.CITE &lt;EndNote&gt;&lt;Cite&gt;&lt;Author&gt;Cohen&lt;/Author&gt;&lt;Year&gt;2019&lt;/Year&gt;&lt;RecNum&gt;549&lt;/RecNum&gt;&lt;DisplayText&gt;(Cohen, Fardouly, Newton-John, &amp;amp; Slater, 2019)&lt;/DisplayText&gt;&lt;record&gt;&lt;rec-number&gt;549&lt;/rec-number&gt;&lt;foreign-keys&gt;&lt;key app="EN" db-id="svp2tfppttpvd4edrv2xaef6vx2fx2vfsade" timestamp="1549487707"&gt;549&lt;/key&gt;&lt;/foreign-keys&gt;&lt;ref-type name="Electronic Article"&gt;43&lt;/ref-type&gt;&lt;contributors&gt;&lt;authors&gt;&lt;author&gt;Cohen, Rachel&lt;/author&gt;&lt;author&gt;Fardouly, Jasmine&lt;/author&gt;&lt;author&gt;Newton-John, Toby&lt;/author&gt;&lt;author&gt;Slater, Amy&lt;/author&gt;&lt;/authors&gt;&lt;/contributors&gt;&lt;titles&gt;&lt;title&gt;#BoPo on Instagram: An experimental investigation of the effects of viewing body positive content on young women’s mood and body image&lt;/title&gt;&lt;secondary-title&gt;New Media &amp;amp; Society&lt;/secondary-title&gt;&lt;/titles&gt;&lt;periodical&gt;&lt;full-title&gt;New Media &amp;amp; Society&lt;/full-title&gt;&lt;/periodical&gt;&lt;keywords&gt;&lt;keyword&gt;Body image,body positivity,Instagram,positive body image,self-objectification,social media,social networking sites&lt;/keyword&gt;&lt;/keywords&gt;&lt;dates&gt;&lt;year&gt;2019&lt;/year&gt;&lt;/dates&gt;&lt;label&gt;Advance online publication&lt;/label&gt;&lt;urls&gt;&lt;/urls&gt;&lt;electronic-resource-num&gt;https://doi.org/10.1177/1461444819826530&lt;/electronic-resource-num&gt;&lt;/record&gt;&lt;/Cite&gt;&lt;/EndNote&gt;</w:instrText>
      </w:r>
      <w:r w:rsidR="00F1732F">
        <w:fldChar w:fldCharType="separate"/>
      </w:r>
      <w:r w:rsidR="00F1732F">
        <w:rPr>
          <w:noProof/>
        </w:rPr>
        <w:t>(Cohen, Fardouly, Newton-John, &amp; Slater, 2019)</w:t>
      </w:r>
      <w:r w:rsidR="00F1732F">
        <w:fldChar w:fldCharType="end"/>
      </w:r>
      <w:r w:rsidR="00D8768B" w:rsidRPr="00825AC8">
        <w:t>.</w:t>
      </w:r>
      <w:r w:rsidR="007D7213" w:rsidRPr="00825AC8">
        <w:t xml:space="preserve"> </w:t>
      </w:r>
      <w:r w:rsidRPr="00825AC8">
        <w:t xml:space="preserve">Further research is necessary to more fully understand the impact of viewing such </w:t>
      </w:r>
      <w:r w:rsidR="00F9704D" w:rsidRPr="00825AC8">
        <w:t>imagery</w:t>
      </w:r>
      <w:r w:rsidRPr="00825AC8">
        <w:t xml:space="preserve"> on viewers</w:t>
      </w:r>
      <w:r w:rsidR="009D26B7">
        <w:t>’</w:t>
      </w:r>
      <w:r w:rsidRPr="00825AC8">
        <w:t xml:space="preserve"> perceptions of their own bodies.</w:t>
      </w:r>
    </w:p>
    <w:p w14:paraId="0889C7E2" w14:textId="44AA48F3" w:rsidR="00B65B77" w:rsidRPr="00825AC8" w:rsidRDefault="009D26B7" w:rsidP="00F03F93">
      <w:pPr>
        <w:spacing w:line="480" w:lineRule="auto"/>
        <w:rPr>
          <w:b/>
        </w:rPr>
      </w:pPr>
      <w:r>
        <w:rPr>
          <w:b/>
        </w:rPr>
        <w:t xml:space="preserve">4.2. </w:t>
      </w:r>
      <w:r w:rsidR="00B65B77" w:rsidRPr="00825AC8">
        <w:rPr>
          <w:b/>
        </w:rPr>
        <w:t>Appearanc</w:t>
      </w:r>
      <w:r w:rsidR="00F03F93" w:rsidRPr="00825AC8">
        <w:rPr>
          <w:b/>
        </w:rPr>
        <w:t>e-focused Attributes and Themes</w:t>
      </w:r>
    </w:p>
    <w:p w14:paraId="4BA055D4" w14:textId="0F634465" w:rsidR="004B4B1D" w:rsidRPr="00825AC8" w:rsidRDefault="00DA11D9" w:rsidP="00F03F93">
      <w:pPr>
        <w:spacing w:line="480" w:lineRule="auto"/>
        <w:ind w:firstLine="720"/>
        <w:rPr>
          <w:i/>
        </w:rPr>
      </w:pPr>
      <w:r w:rsidRPr="00825AC8">
        <w:t>In line with prior content analyses of appearance-focused media content</w:t>
      </w:r>
      <w:r w:rsidR="001C2CD2" w:rsidRPr="00825AC8">
        <w:t xml:space="preserve"> </w:t>
      </w:r>
      <w:r w:rsidR="001C2CD2" w:rsidRPr="00825AC8">
        <w:fldChar w:fldCharType="begin">
          <w:fldData xml:space="preserve">PEVuZE5vdGU+PENpdGU+PEF1dGhvcj5Db25saW48L0F1dGhvcj48WWVhcj4yMDE0PC9ZZWFyPjxS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</w:fldData>
        </w:fldChar>
      </w:r>
      <w:r w:rsidR="00162B27" w:rsidRPr="00825AC8">
        <w:instrText xml:space="preserve"> ADDIN EN.CITE </w:instrText>
      </w:r>
      <w:r w:rsidR="00162B27" w:rsidRPr="00825AC8">
        <w:fldChar w:fldCharType="begin">
          <w:fldData xml:space="preserve">PEVuZE5vdGU+PENpdGU+PEF1dGhvcj5Db25saW48L0F1dGhvcj48WWVhcj4yMDE0PC9ZZWFyPjxS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</w:fldData>
        </w:fldChar>
      </w:r>
      <w:r w:rsidR="00162B27" w:rsidRPr="00825AC8">
        <w:instrText xml:space="preserve"> ADDIN EN.CITE.DATA </w:instrText>
      </w:r>
      <w:r w:rsidR="00162B27" w:rsidRPr="00825AC8">
        <w:fldChar w:fldCharType="end"/>
      </w:r>
      <w:r w:rsidR="001C2CD2" w:rsidRPr="00825AC8">
        <w:fldChar w:fldCharType="separate"/>
      </w:r>
      <w:r w:rsidR="00676252" w:rsidRPr="00825AC8">
        <w:rPr>
          <w:noProof/>
        </w:rPr>
        <w:t>(Boepple et al., 2016; Conlin &amp; Bissell, 2014; Simpson &amp; Mazzeo, 2017; Tiggemann &amp; Zaccardo, 2018; Wasylkiw et al., 2009; Webb et al., 2017a)</w:t>
      </w:r>
      <w:r w:rsidR="001C2CD2" w:rsidRPr="00825AC8">
        <w:fldChar w:fldCharType="end"/>
      </w:r>
      <w:r w:rsidRPr="00825AC8">
        <w:t xml:space="preserve"> and objectification theory</w:t>
      </w:r>
      <w:r w:rsidR="00407118" w:rsidRPr="00825AC8">
        <w:t xml:space="preserve"> </w:t>
      </w:r>
      <w:r w:rsidR="00407118" w:rsidRPr="00825AC8">
        <w:fldChar w:fldCharType="begin"/>
      </w:r>
      <w:r w:rsidR="00162B27" w:rsidRPr="00825AC8">
        <w:instrText xml:space="preserve"> ADDIN EN.CITE &lt;EndNote&gt;&lt;Cite&gt;&lt;Author&gt;Fredrickson&lt;/Author&gt;&lt;Year&gt;1997&lt;/Year&gt;&lt;RecNum&gt;14&lt;/RecNum&gt;&lt;DisplayText&gt;(Fredrickson &amp;amp; Roberts, 1997)&lt;/DisplayText&gt;&lt;record&gt;&lt;rec-number&gt;14&lt;/rec-number&gt;&lt;foreign-keys&gt;&lt;key app="EN" db-id="svp2tfppttpvd4edrv2xaef6vx2fx2vfsade" timestamp="1470982350"&gt;14&lt;/key&gt;&lt;/foreign-keys&gt;&lt;ref-type name="Journal Article"&gt;17&lt;/ref-type&gt;&lt;contributors&gt;&lt;authors&gt;&lt;author&gt;Fredrickson, Barbara L&lt;/author&gt;&lt;author&gt;Roberts, Tomi</w:instrText>
      </w:r>
      <w:r w:rsidR="00162B27" w:rsidRPr="00825AC8">
        <w:rPr>
          <w:rFonts w:ascii="Calibri" w:eastAsia="Calibri" w:hAnsi="Calibri" w:cs="Calibri"/>
        </w:rPr>
        <w:instrText>‐</w:instrText>
      </w:r>
      <w:r w:rsidR="00162B27" w:rsidRPr="00825AC8">
        <w:instrText>Ann&lt;/author&gt;&lt;/authors&gt;&lt;/contributors&gt;&lt;titles&gt;&lt;title&gt;Objectification theory: Toward understanding women&amp;apos;s lived experiences and mental health risks&lt;/title&gt;&lt;secondary-title&gt;Psychology of Women Quarterly&lt;/secondary-title&gt;&lt;/titles&gt;&lt;periodical&gt;&lt;full-title&gt;Psychology of women quarterly&lt;/full-title&gt;&lt;/periodical&gt;&lt;pages&gt;173-206&lt;/pages&gt;&lt;volume&gt;21&lt;/volume&gt;&lt;dates&gt;&lt;year&gt;1997&lt;/year&gt;&lt;/dates&gt;&lt;isbn&gt;1471-6402&lt;/isbn&gt;&lt;urls&gt;&lt;/urls&gt;&lt;electronic-resource-num&gt;https://dx.doi.org/10.1111/j.1471-6402.1997.tb00108.x&lt;/electronic-resource-num&gt;&lt;/record&gt;&lt;/Cite&gt;&lt;/EndNote&gt;</w:instrText>
      </w:r>
      <w:r w:rsidR="00407118" w:rsidRPr="00825AC8">
        <w:fldChar w:fldCharType="separate"/>
      </w:r>
      <w:r w:rsidR="00407118" w:rsidRPr="00825AC8">
        <w:rPr>
          <w:noProof/>
        </w:rPr>
        <w:t>(Fredrickson &amp; Roberts, 1997)</w:t>
      </w:r>
      <w:r w:rsidR="00407118" w:rsidRPr="00825AC8">
        <w:fldChar w:fldCharType="end"/>
      </w:r>
      <w:r w:rsidRPr="00825AC8">
        <w:t xml:space="preserve">, posts were coded for objectifying attributes as well as appearance-focused themes. </w:t>
      </w:r>
      <w:r w:rsidR="00B65B77" w:rsidRPr="00825AC8">
        <w:t xml:space="preserve">Interestingly, most </w:t>
      </w:r>
      <w:r w:rsidR="00B65B77" w:rsidRPr="00825AC8">
        <w:rPr>
          <w:rFonts w:eastAsia="Times New Roman"/>
        </w:rPr>
        <w:t xml:space="preserve">subjects were in a non-active pose, and around a third of the women were in very or extremely revealing clothing and featured some degree of objectification, predominantly posing in </w:t>
      </w:r>
      <w:r w:rsidR="003224CB" w:rsidRPr="00825AC8">
        <w:rPr>
          <w:rFonts w:eastAsia="Times New Roman"/>
        </w:rPr>
        <w:t xml:space="preserve">a </w:t>
      </w:r>
      <w:r w:rsidR="00A976AA" w:rsidRPr="00825AC8">
        <w:rPr>
          <w:rFonts w:eastAsia="Times New Roman"/>
        </w:rPr>
        <w:t>suggestive</w:t>
      </w:r>
      <w:r w:rsidR="00B65B77" w:rsidRPr="00825AC8">
        <w:rPr>
          <w:rFonts w:eastAsia="Times New Roman"/>
        </w:rPr>
        <w:t xml:space="preserve"> manner. </w:t>
      </w:r>
      <w:r w:rsidR="004937F8" w:rsidRPr="00825AC8">
        <w:t xml:space="preserve">Similarly, over a third of posts </w:t>
      </w:r>
      <w:r w:rsidR="004F592F" w:rsidRPr="00825AC8">
        <w:t>emphasised clothing and beauty for appearance</w:t>
      </w:r>
      <w:r w:rsidR="004937F8" w:rsidRPr="00825AC8">
        <w:t xml:space="preserve">. </w:t>
      </w:r>
      <w:r w:rsidR="00E25880" w:rsidRPr="00825AC8">
        <w:t xml:space="preserve">It has been suggested that a focus on appearance is intrinsic to the photo-based platform of Instagram, whereby users </w:t>
      </w:r>
      <w:r w:rsidR="00D73C9E" w:rsidRPr="00825AC8">
        <w:t xml:space="preserve">primarily </w:t>
      </w:r>
      <w:r w:rsidR="00E25880" w:rsidRPr="00825AC8">
        <w:t>post images of themselves explicitly for others to look at</w:t>
      </w:r>
      <w:r w:rsidR="0083009B" w:rsidRPr="00825AC8">
        <w:t xml:space="preserve"> </w:t>
      </w:r>
      <w:r w:rsidR="0083009B" w:rsidRPr="00825AC8">
        <w:fldChar w:fldCharType="begin"/>
      </w:r>
      <w:r w:rsidR="00162B27" w:rsidRPr="00825AC8">
        <w:instrText xml:space="preserve"> ADDIN EN.CITE &lt;EndNote&gt;&lt;Cite&gt;&lt;Author&gt;Tiggemann&lt;/Author&gt;&lt;Year&gt;2018&lt;/Year&gt;&lt;RecNum&gt;499&lt;/RecNum&gt;&lt;DisplayText&gt;(Tiggemann &amp;amp; Zaccardo, 2018)&lt;/DisplayText&gt;&lt;record&gt;&lt;rec-number&gt;499&lt;/rec-number&gt;&lt;foreign-keys&gt;&lt;key app="EN" db-id="svp2tfppttpvd4edrv2xaef6vx2fx2vfsade" timestamp="1536901362"&gt;499&lt;/key&gt;&lt;/foreign-keys&gt;&lt;ref-type name="Journal Article"&gt;17&lt;/ref-type&gt;&lt;contributors&gt;&lt;authors&gt;&lt;author&gt;Tiggemann, Marika&lt;/author&gt;&lt;author&gt;Zaccardo, Mia&lt;/author&gt;&lt;/authors&gt;&lt;/contributors&gt;&lt;titles&gt;&lt;title&gt;‘Strong is the new skinny’: A content analysis of #fitspiration images on Instagram&lt;/title&gt;&lt;secondary-title&gt;Journal of Health Psychology&lt;/secondary-title&gt;&lt;/titles&gt;&lt;periodical&gt;&lt;full-title&gt;Journal of Health Psychology&lt;/full-title&gt;&lt;/periodical&gt;&lt;pages&gt;1003-1011&lt;/pages&gt;&lt;volume&gt;23&lt;/volume&gt;&lt;number&gt;8&lt;/number&gt;&lt;dates&gt;&lt;year&gt;2018&lt;/year&gt;&lt;/dates&gt;&lt;isbn&gt;1359-1053&lt;/isbn&gt;&lt;urls&gt;&lt;/urls&gt;&lt;electronic-resource-num&gt;https://doi.org/10.1177/1359105316639436&lt;/electronic-resource-num&gt;&lt;/record&gt;&lt;/Cite&gt;&lt;/EndNote&gt;</w:instrText>
      </w:r>
      <w:r w:rsidR="0083009B" w:rsidRPr="00825AC8">
        <w:fldChar w:fldCharType="separate"/>
      </w:r>
      <w:r w:rsidR="0083009B" w:rsidRPr="00825AC8">
        <w:rPr>
          <w:noProof/>
        </w:rPr>
        <w:t>(Tiggemann &amp; Zaccardo, 2018)</w:t>
      </w:r>
      <w:r w:rsidR="0083009B" w:rsidRPr="00825AC8">
        <w:fldChar w:fldCharType="end"/>
      </w:r>
      <w:r w:rsidR="00E25880" w:rsidRPr="00825AC8">
        <w:t xml:space="preserve">. </w:t>
      </w:r>
      <w:r w:rsidR="00691949" w:rsidRPr="00825AC8">
        <w:t xml:space="preserve">Of note, </w:t>
      </w:r>
      <w:r w:rsidR="00E25880" w:rsidRPr="00825AC8">
        <w:rPr>
          <w:rFonts w:eastAsia="Times New Roman"/>
        </w:rPr>
        <w:t>the overall frequency of body exposure,</w:t>
      </w:r>
      <w:r w:rsidR="00B65B77" w:rsidRPr="00825AC8">
        <w:rPr>
          <w:rFonts w:eastAsia="Times New Roman"/>
        </w:rPr>
        <w:t xml:space="preserve"> objectification</w:t>
      </w:r>
      <w:r w:rsidR="009D26B7">
        <w:rPr>
          <w:rFonts w:eastAsia="Times New Roman"/>
        </w:rPr>
        <w:t>,</w:t>
      </w:r>
      <w:r w:rsidR="00B65B77" w:rsidRPr="00825AC8">
        <w:rPr>
          <w:rFonts w:eastAsia="Times New Roman"/>
        </w:rPr>
        <w:t xml:space="preserve"> </w:t>
      </w:r>
      <w:r w:rsidR="00E25880" w:rsidRPr="00825AC8">
        <w:rPr>
          <w:rFonts w:eastAsia="Times New Roman"/>
        </w:rPr>
        <w:t>and appearance-focused themes was considerably</w:t>
      </w:r>
      <w:r w:rsidR="00B65B77" w:rsidRPr="00825AC8">
        <w:rPr>
          <w:rFonts w:eastAsia="Times New Roman"/>
        </w:rPr>
        <w:t xml:space="preserve"> lower than in other appearance-focused content analyses</w:t>
      </w:r>
      <w:r w:rsidR="00E25880" w:rsidRPr="00825AC8">
        <w:rPr>
          <w:rFonts w:eastAsia="Times New Roman"/>
        </w:rPr>
        <w:t xml:space="preserve"> </w:t>
      </w:r>
      <w:r w:rsidR="00E25880" w:rsidRPr="00825AC8">
        <w:rPr>
          <w:rFonts w:eastAsia="Times New Roman"/>
        </w:rPr>
        <w:fldChar w:fldCharType="begin">
          <w:fldData xml:space="preserve">PEVuZE5vdGU+PENpdGU+PEF1dGhvcj5Cb2VwcGxlPC9BdXRob3I+PFllYXI+MjAxNjwvWWVhcj48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</w:fldData>
        </w:fldChar>
      </w:r>
      <w:r w:rsidR="00162B27" w:rsidRPr="00825AC8">
        <w:rPr>
          <w:rFonts w:eastAsia="Times New Roman"/>
        </w:rPr>
        <w:instrText xml:space="preserve"> ADDIN EN.CITE </w:instrText>
      </w:r>
      <w:r w:rsidR="00162B27" w:rsidRPr="00825AC8">
        <w:rPr>
          <w:rFonts w:eastAsia="Times New Roman"/>
        </w:rPr>
        <w:fldChar w:fldCharType="begin">
          <w:fldData xml:space="preserve">PEVuZE5vdGU+PENpdGU+PEF1dGhvcj5Cb2VwcGxlPC9BdXRob3I+PFllYXI+MjAxNjwvWWVhcj48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</w:fldData>
        </w:fldChar>
      </w:r>
      <w:r w:rsidR="00162B27" w:rsidRPr="00825AC8">
        <w:rPr>
          <w:rFonts w:eastAsia="Times New Roman"/>
        </w:rPr>
        <w:instrText xml:space="preserve"> ADDIN EN.CITE.DATA </w:instrText>
      </w:r>
      <w:r w:rsidR="00162B27" w:rsidRPr="00825AC8">
        <w:rPr>
          <w:rFonts w:eastAsia="Times New Roman"/>
        </w:rPr>
      </w:r>
      <w:r w:rsidR="00162B27" w:rsidRPr="00825AC8">
        <w:rPr>
          <w:rFonts w:eastAsia="Times New Roman"/>
        </w:rPr>
        <w:fldChar w:fldCharType="end"/>
      </w:r>
      <w:r w:rsidR="00E25880" w:rsidRPr="00825AC8">
        <w:rPr>
          <w:rFonts w:eastAsia="Times New Roman"/>
        </w:rPr>
      </w:r>
      <w:r w:rsidR="00E25880" w:rsidRPr="00825AC8">
        <w:rPr>
          <w:rFonts w:eastAsia="Times New Roman"/>
        </w:rPr>
        <w:fldChar w:fldCharType="separate"/>
      </w:r>
      <w:r w:rsidR="00207551" w:rsidRPr="00825AC8">
        <w:rPr>
          <w:rFonts w:eastAsia="Times New Roman"/>
          <w:noProof/>
        </w:rPr>
        <w:t xml:space="preserve">(e.g., Boepple et al., 2016; Ghaznavi &amp; Taylor, 2015; Simpson &amp; Mazzeo, 2017; Tiggemann &amp; Zaccardo, </w:t>
      </w:r>
      <w:r w:rsidR="00207551" w:rsidRPr="00825AC8">
        <w:rPr>
          <w:rFonts w:eastAsia="Times New Roman"/>
          <w:noProof/>
        </w:rPr>
        <w:lastRenderedPageBreak/>
        <w:t>2018)</w:t>
      </w:r>
      <w:r w:rsidR="00E25880" w:rsidRPr="00825AC8">
        <w:rPr>
          <w:rFonts w:eastAsia="Times New Roman"/>
        </w:rPr>
        <w:fldChar w:fldCharType="end"/>
      </w:r>
      <w:r w:rsidR="00691949" w:rsidRPr="00825AC8">
        <w:rPr>
          <w:rFonts w:eastAsia="Times New Roman"/>
        </w:rPr>
        <w:t>. Nevertheless,</w:t>
      </w:r>
      <w:r w:rsidR="00B65B77" w:rsidRPr="00825AC8">
        <w:rPr>
          <w:rFonts w:eastAsia="Times New Roman"/>
        </w:rPr>
        <w:t xml:space="preserve"> these findings suggest that </w:t>
      </w:r>
      <w:r w:rsidR="00E25880" w:rsidRPr="00825AC8">
        <w:rPr>
          <w:rFonts w:eastAsia="Times New Roman"/>
        </w:rPr>
        <w:t>a proportion of</w:t>
      </w:r>
      <w:r w:rsidR="00B65B77" w:rsidRPr="00825AC8">
        <w:rPr>
          <w:rFonts w:eastAsia="Times New Roman"/>
        </w:rPr>
        <w:t xml:space="preserve"> body positive posts on Instagram may </w:t>
      </w:r>
      <w:r w:rsidR="00E25880" w:rsidRPr="00825AC8">
        <w:rPr>
          <w:rFonts w:eastAsia="Times New Roman"/>
        </w:rPr>
        <w:t xml:space="preserve">emphasise appearance over other attributes, </w:t>
      </w:r>
      <w:r w:rsidR="00B65B77" w:rsidRPr="00825AC8">
        <w:rPr>
          <w:rFonts w:eastAsia="Times New Roman"/>
        </w:rPr>
        <w:t>just like other forms of appearance-focused social media.</w:t>
      </w:r>
      <w:r w:rsidR="004937F8" w:rsidRPr="00825AC8">
        <w:t xml:space="preserve"> </w:t>
      </w:r>
    </w:p>
    <w:p w14:paraId="76211D25" w14:textId="4F800615" w:rsidR="00BA4EDA" w:rsidRPr="00825AC8" w:rsidRDefault="00D07FF4" w:rsidP="00BA4EDA">
      <w:pPr>
        <w:spacing w:line="480" w:lineRule="auto"/>
        <w:ind w:firstLine="720"/>
      </w:pPr>
      <w:r w:rsidRPr="00825AC8">
        <w:t xml:space="preserve">On the other hand, </w:t>
      </w:r>
      <w:r w:rsidR="00975E76" w:rsidRPr="00825AC8">
        <w:t>this appearance focus</w:t>
      </w:r>
      <w:r w:rsidR="00C605A7" w:rsidRPr="00825AC8">
        <w:t xml:space="preserve"> </w:t>
      </w:r>
      <w:r w:rsidR="00975E76" w:rsidRPr="00825AC8">
        <w:t>may be intentional</w:t>
      </w:r>
      <w:r w:rsidR="00C605A7" w:rsidRPr="00825AC8">
        <w:t xml:space="preserve"> given that</w:t>
      </w:r>
      <w:r w:rsidRPr="00825AC8">
        <w:t xml:space="preserve"> </w:t>
      </w:r>
      <w:r w:rsidR="007C28DE" w:rsidRPr="00825AC8">
        <w:rPr>
          <w:rFonts w:eastAsia="Times New Roman"/>
        </w:rPr>
        <w:t xml:space="preserve">a </w:t>
      </w:r>
      <w:r w:rsidR="00C47B9E" w:rsidRPr="00825AC8">
        <w:rPr>
          <w:rFonts w:eastAsia="Times New Roman"/>
        </w:rPr>
        <w:t xml:space="preserve">purported aim of </w:t>
      </w:r>
      <w:r w:rsidR="00C47B9E" w:rsidRPr="00825AC8">
        <w:t xml:space="preserve">body positive advocates on Instagram </w:t>
      </w:r>
      <w:r w:rsidR="00C47B9E" w:rsidRPr="00825AC8">
        <w:rPr>
          <w:rFonts w:eastAsia="Times New Roman"/>
        </w:rPr>
        <w:t xml:space="preserve">is to take up space in an arena </w:t>
      </w:r>
      <w:r w:rsidR="00C47B9E" w:rsidRPr="00825AC8">
        <w:t xml:space="preserve">where their bodies have previously been excluded </w:t>
      </w:r>
      <w:r w:rsidR="00C47B9E" w:rsidRPr="00825AC8">
        <w:fldChar w:fldCharType="begin"/>
      </w:r>
      <w:r w:rsidR="00162B27" w:rsidRPr="00825AC8">
        <w:instrText xml:space="preserve"> ADDIN EN.CITE &lt;EndNote&gt;&lt;Cite&gt;&lt;Author&gt;Cwynar-Horta&lt;/Author&gt;&lt;Year&gt;2016&lt;/Year&gt;&lt;RecNum&gt;373&lt;/RecNum&gt;&lt;DisplayText&gt;(Cwynar-Horta, 2016)&lt;/DisplayText&gt;&lt;record&gt;&lt;rec-number&gt;373&lt;/rec-number&gt;&lt;foreign-keys&gt;&lt;key app="EN" db-id="svp2tfppttpvd4edrv2xaef6vx2fx2vfsade" timestamp="1494464969"&gt;373&lt;/key&gt;&lt;/foreign-keys&gt;&lt;ref-type name="Journal Article"&gt;17&lt;/ref-type&gt;&lt;contributors&gt;&lt;authors&gt;&lt;author&gt;Cwynar-Horta, Jessica&lt;/author&gt;&lt;/authors&gt;&lt;/contributors&gt;&lt;titles&gt;&lt;title&gt;The commodification of the body positive movement on Instagram&lt;/title&gt;&lt;secondary-title&gt;Stream: Culture/Politics/Technology&lt;/secondary-title&gt;&lt;/titles&gt;&lt;periodical&gt;&lt;full-title&gt;Stream: Culture/Politics/Technology&lt;/full-title&gt;&lt;/periodical&gt;&lt;pages&gt;36-56&lt;/pages&gt;&lt;volume&gt;8&lt;/volume&gt;&lt;number&gt;2&lt;/number&gt;&lt;dates&gt;&lt;year&gt;2016&lt;/year&gt;&lt;/dates&gt;&lt;isbn&gt;1916-5897&lt;/isbn&gt;&lt;urls&gt;&lt;/urls&gt;&lt;electronic-resource-num&gt;https://doi.org/10.1016/B978-0-12-384925-0.00104-8&lt;/electronic-resource-num&gt;&lt;/record&gt;&lt;/Cite&gt;&lt;/EndNote&gt;</w:instrText>
      </w:r>
      <w:r w:rsidR="00C47B9E" w:rsidRPr="00825AC8">
        <w:fldChar w:fldCharType="separate"/>
      </w:r>
      <w:r w:rsidR="00C47B9E" w:rsidRPr="00825AC8">
        <w:rPr>
          <w:noProof/>
        </w:rPr>
        <w:t>(Cwynar-Horta, 2016)</w:t>
      </w:r>
      <w:r w:rsidR="00C47B9E" w:rsidRPr="00825AC8">
        <w:fldChar w:fldCharType="end"/>
      </w:r>
      <w:r w:rsidR="00C47B9E" w:rsidRPr="00825AC8">
        <w:t>.</w:t>
      </w:r>
      <w:r w:rsidR="003A2F85" w:rsidRPr="00825AC8">
        <w:t xml:space="preserve"> Indeed, </w:t>
      </w:r>
      <w:r w:rsidR="003A2F85" w:rsidRPr="00825AC8">
        <w:fldChar w:fldCharType="begin"/>
      </w:r>
      <w:r w:rsidR="00676252" w:rsidRPr="00825AC8">
        <w:instrText xml:space="preserve"> ADDIN EN.CITE &lt;EndNote&gt;&lt;Cite AuthorYear="1"&gt;&lt;Author&gt;Webb&lt;/Author&gt;&lt;Year&gt;2017&lt;/Year&gt;&lt;RecNum&gt;412&lt;/RecNum&gt;&lt;DisplayText&gt;Webb et al. (2017a)&lt;/DisplayText&gt;&lt;record&gt;&lt;rec-number&gt;412&lt;/rec-number&gt;&lt;foreign-keys&gt;&lt;key app="EN" db-id="svp2tfppttpvd4edrv2xaef6vx2fx2vfsade" timestamp="1512965747"&gt;412&lt;/key&gt;&lt;/foreign-keys&gt;&lt;ref-type name="Journal Article"&gt;17&lt;/ref-type&gt;&lt;contributors&gt;&lt;authors&gt;&lt;author&gt;Webb, Jennifer B.&lt;/author&gt;&lt;author&gt;Vinoski, Erin R.&lt;/author&gt;&lt;author&gt;Bonar, Adrienne S.&lt;/author&gt;&lt;author&gt;Davies, Alexandria E.&lt;/author&gt;&lt;author&gt;Etzel, Lena&lt;/author&gt;&lt;/authors&gt;&lt;/contributors&gt;&lt;titles&gt;&lt;title&gt;Fat is fashionable and fit: A comparative content analysis of Fatspiration and Health at Every Size® Instagram images&lt;/title&gt;&lt;secondary-title&gt;Body Image&lt;/secondary-title&gt;&lt;/titles&gt;&lt;periodical&gt;&lt;full-title&gt;Body Image&lt;/full-title&gt;&lt;/periodical&gt;&lt;pages&gt;53-64&lt;/pages&gt;&lt;volume&gt;22&lt;/volume&gt;&lt;number&gt;Supplement C&lt;/number&gt;&lt;keywords&gt;&lt;keyword&gt;Social media&lt;/keyword&gt;&lt;keyword&gt;Fat acceptance&lt;/keyword&gt;&lt;keyword&gt;Health at Every Size&lt;/keyword&gt;&lt;keyword&gt;Weight stigma&lt;/keyword&gt;&lt;keyword&gt;Body pride&lt;/keyword&gt;&lt;keyword&gt;Body functionality&lt;/keyword&gt;&lt;/keywords&gt;&lt;dates&gt;&lt;year&gt;2017&lt;/year&gt;&lt;pub-dates&gt;&lt;date&gt;2017/09/01/&lt;/date&gt;&lt;/pub-dates&gt;&lt;/dates&gt;&lt;isbn&gt;1740-1445&lt;/isbn&gt;&lt;urls&gt;&lt;related-urls&gt;&lt;url&gt;http://www.sciencedirect.com/science/article/pii/S174014451630314X&lt;/url&gt;&lt;/related-urls&gt;&lt;/urls&gt;&lt;electronic-resource-num&gt;https://doi.org/10.1016/j.bodyim.2017.05.003&lt;/electronic-resource-num&gt;&lt;/record&gt;&lt;/Cite&gt;&lt;/EndNote&gt;</w:instrText>
      </w:r>
      <w:r w:rsidR="003A2F85" w:rsidRPr="00825AC8">
        <w:fldChar w:fldCharType="separate"/>
      </w:r>
      <w:r w:rsidR="00676252" w:rsidRPr="00825AC8">
        <w:rPr>
          <w:noProof/>
        </w:rPr>
        <w:t>Webb et al. (2017a)</w:t>
      </w:r>
      <w:r w:rsidR="003A2F85" w:rsidRPr="00825AC8">
        <w:fldChar w:fldCharType="end"/>
      </w:r>
      <w:r w:rsidR="003A2F85" w:rsidRPr="00825AC8">
        <w:t xml:space="preserve"> similarly pointed out the difficulty teasing apart positive body image and body objectification in fat acceptance communities</w:t>
      </w:r>
      <w:r w:rsidR="007B2AE9" w:rsidRPr="00825AC8">
        <w:t>. Women of l</w:t>
      </w:r>
      <w:r w:rsidR="003A2F85" w:rsidRPr="00825AC8">
        <w:t>arger bodies proudly posing in body-revealing attire could both be seen as an expression of positive body image, demonstrating acceptance of and pride in their body, or self-objectification, reflecting a focus on one’s appearance over other attributes</w:t>
      </w:r>
      <w:r w:rsidR="007B2AE9" w:rsidRPr="00825AC8">
        <w:t xml:space="preserve"> </w:t>
      </w:r>
      <w:r w:rsidR="007B2AE9" w:rsidRPr="00825AC8">
        <w:fldChar w:fldCharType="begin"/>
      </w:r>
      <w:r w:rsidR="00676252" w:rsidRPr="00825AC8">
        <w:instrText xml:space="preserve"> ADDIN EN.CITE &lt;EndNote&gt;&lt;Cite&gt;&lt;Author&gt;Webb&lt;/Author&gt;&lt;Year&gt;2017&lt;/Year&gt;&lt;RecNum&gt;412&lt;/RecNum&gt;&lt;DisplayText&gt;(Webb et al., 2017a)&lt;/DisplayText&gt;&lt;record&gt;&lt;rec-number&gt;412&lt;/rec-number&gt;&lt;foreign-keys&gt;&lt;key app="EN" db-id="svp2tfppttpvd4edrv2xaef6vx2fx2vfsade" timestamp="1512965747"&gt;412&lt;/key&gt;&lt;/foreign-keys&gt;&lt;ref-type name="Journal Article"&gt;17&lt;/ref-type&gt;&lt;contributors&gt;&lt;authors&gt;&lt;author&gt;Webb, Jennifer B.&lt;/author&gt;&lt;author&gt;Vinoski, Erin R.&lt;/author&gt;&lt;author&gt;Bonar, Adrienne S.&lt;/author&gt;&lt;author&gt;Davies, Alexandria E.&lt;/author&gt;&lt;author&gt;Etzel, Lena&lt;/author&gt;&lt;/authors&gt;&lt;/contributors&gt;&lt;titles&gt;&lt;title&gt;Fat is fashionable and fit: A comparative content analysis of Fatspiration and Health at Every Size® Instagram images&lt;/title&gt;&lt;secondary-title&gt;Body Image&lt;/secondary-title&gt;&lt;/titles&gt;&lt;periodical&gt;&lt;full-title&gt;Body Image&lt;/full-title&gt;&lt;/periodical&gt;&lt;pages&gt;53-64&lt;/pages&gt;&lt;volume&gt;22&lt;/volume&gt;&lt;number&gt;Supplement C&lt;/number&gt;&lt;keywords&gt;&lt;keyword&gt;Social media&lt;/keyword&gt;&lt;keyword&gt;Fat acceptance&lt;/keyword&gt;&lt;keyword&gt;Health at Every Size&lt;/keyword&gt;&lt;keyword&gt;Weight stigma&lt;/keyword&gt;&lt;keyword&gt;Body pride&lt;/keyword&gt;&lt;keyword&gt;Body functionality&lt;/keyword&gt;&lt;/keywords&gt;&lt;dates&gt;&lt;year&gt;2017&lt;/year&gt;&lt;pub-dates&gt;&lt;date&gt;2017/09/01/&lt;/date&gt;&lt;/pub-dates&gt;&lt;/dates&gt;&lt;isbn&gt;1740-1445&lt;/isbn&gt;&lt;urls&gt;&lt;related-urls&gt;&lt;url&gt;http://www.sciencedirect.com/science/article/pii/S174014451630314X&lt;/url&gt;&lt;/related-urls&gt;&lt;/urls&gt;&lt;electronic-resource-num&gt;https://doi.org/10.1016/j.bodyim.2017.05.003&lt;/electronic-resource-num&gt;&lt;/record&gt;&lt;/Cite&gt;&lt;/EndNote&gt;</w:instrText>
      </w:r>
      <w:r w:rsidR="007B2AE9" w:rsidRPr="00825AC8">
        <w:fldChar w:fldCharType="separate"/>
      </w:r>
      <w:r w:rsidR="00676252" w:rsidRPr="00825AC8">
        <w:rPr>
          <w:noProof/>
        </w:rPr>
        <w:t>(Webb et al., 2017a)</w:t>
      </w:r>
      <w:r w:rsidR="007B2AE9" w:rsidRPr="00825AC8">
        <w:fldChar w:fldCharType="end"/>
      </w:r>
      <w:r w:rsidR="003A2F85" w:rsidRPr="00825AC8">
        <w:t xml:space="preserve">. </w:t>
      </w:r>
      <w:r w:rsidR="00381D2C" w:rsidRPr="00825AC8">
        <w:t>Thi</w:t>
      </w:r>
      <w:r w:rsidR="003A2F85" w:rsidRPr="00825AC8">
        <w:t>s idea is supported by one</w:t>
      </w:r>
      <w:r w:rsidR="00C47B9E" w:rsidRPr="00825AC8">
        <w:t xml:space="preserve"> influential body positive advocate, Megan Crabbe </w:t>
      </w:r>
      <w:r w:rsidR="003224CB" w:rsidRPr="00825AC8">
        <w:t>(</w:t>
      </w:r>
      <w:r w:rsidR="00C47B9E" w:rsidRPr="00825AC8">
        <w:t>@bodyposipanda</w:t>
      </w:r>
      <w:r w:rsidR="003224CB" w:rsidRPr="00825AC8">
        <w:t>)</w:t>
      </w:r>
      <w:r w:rsidR="00C47B9E" w:rsidRPr="00825AC8">
        <w:t xml:space="preserve">, </w:t>
      </w:r>
      <w:r w:rsidR="003A2F85" w:rsidRPr="00825AC8">
        <w:t xml:space="preserve">who </w:t>
      </w:r>
      <w:r w:rsidR="00C47B9E" w:rsidRPr="00825AC8">
        <w:t xml:space="preserve">stated, “posting pictures that challenge the conventional unrealistic standard of beauty is a way to use the system to change the system” </w:t>
      </w:r>
      <w:r w:rsidR="00C47B9E" w:rsidRPr="00825AC8">
        <w:fldChar w:fldCharType="begin"/>
      </w:r>
      <w:r w:rsidR="002568C2">
        <w:instrText xml:space="preserve"> ADDIN EN.CITE &lt;EndNote&gt;&lt;Cite&gt;&lt;Author&gt;Ciuca&lt;/Author&gt;&lt;Year&gt;2018&lt;/Year&gt;&lt;RecNum&gt;484&lt;/RecNum&gt;&lt;DisplayText&gt;(Ciuca, 2018)&lt;/DisplayText&gt;&lt;record&gt;&lt;rec-number&gt;484&lt;/rec-number&gt;&lt;foreign-keys&gt;&lt;key app="EN" db-id="svp2tfppttpvd4edrv2xaef6vx2fx2vfsade" timestamp="1535674033"&gt;484&lt;/key&gt;&lt;/foreign-keys&gt;&lt;ref-type name="Blog"&gt;56&lt;/ref-type&gt;&lt;contributors&gt;&lt;authors&gt;&lt;author&gt;Ciuca, Ada&lt;/author&gt;&lt;/authors&gt;&lt;secondary-authors&gt;&lt;author&gt;Livestrong.com&lt;/author&gt;&lt;/secondary-authors&gt;&lt;/contributors&gt;&lt;titles&gt;&lt;title&gt;Is Instagram body positivity&amp;apos;s most unlikely ally?&lt;/title&gt;&lt;/titles&gt;&lt;volume&gt;2018&lt;/volume&gt;&lt;dates&gt;&lt;year&gt;2018&lt;/year&gt;&lt;/dates&gt;&lt;publisher&gt;Livestrong.com&lt;/publisher&gt;&lt;urls&gt;&lt;related-urls&gt;&lt;url&gt;https://www.livestrong.com/article/13708860-is-instagram-body-positivitys-most-unlikely-ally/&lt;/url&gt;&lt;/related-urls&gt;&lt;/urls&gt;&lt;/record&gt;&lt;/Cite&gt;&lt;/EndNote&gt;</w:instrText>
      </w:r>
      <w:r w:rsidR="00C47B9E" w:rsidRPr="00825AC8">
        <w:fldChar w:fldCharType="separate"/>
      </w:r>
      <w:r w:rsidR="00C47B9E" w:rsidRPr="00825AC8">
        <w:rPr>
          <w:noProof/>
        </w:rPr>
        <w:t>(Ciuca, 2018)</w:t>
      </w:r>
      <w:r w:rsidR="00C47B9E" w:rsidRPr="00825AC8">
        <w:fldChar w:fldCharType="end"/>
      </w:r>
      <w:r w:rsidR="00C47B9E" w:rsidRPr="00825AC8">
        <w:rPr>
          <w:rFonts w:eastAsia="Times New Roman"/>
          <w:color w:val="222222"/>
          <w:shd w:val="clear" w:color="auto" w:fill="FFFFFF"/>
        </w:rPr>
        <w:t>.</w:t>
      </w:r>
      <w:r w:rsidR="00C47B9E" w:rsidRPr="00825AC8">
        <w:t xml:space="preserve"> Accordingly, when viewed in this context, </w:t>
      </w:r>
      <w:r w:rsidR="00C47B9E" w:rsidRPr="00825AC8">
        <w:rPr>
          <w:rFonts w:eastAsia="Times New Roman"/>
        </w:rPr>
        <w:t xml:space="preserve">the photo-based and user-generated features of Instagram may provide a </w:t>
      </w:r>
      <w:r w:rsidR="00C47B9E" w:rsidRPr="00825AC8">
        <w:t xml:space="preserve">unique platform for body positive advocates to represent a broad range of appearances and bodies as beautiful. </w:t>
      </w:r>
    </w:p>
    <w:p w14:paraId="339932EA" w14:textId="3C164DC2" w:rsidR="0071351D" w:rsidRPr="00825AC8" w:rsidRDefault="00C47B9E" w:rsidP="00BA4EDA">
      <w:pPr>
        <w:spacing w:line="480" w:lineRule="auto"/>
        <w:ind w:firstLine="720"/>
      </w:pPr>
      <w:r w:rsidRPr="00825AC8">
        <w:t xml:space="preserve">Indeed, </w:t>
      </w:r>
      <w:r w:rsidRPr="00825AC8">
        <w:rPr>
          <w:rFonts w:eastAsia="Times New Roman"/>
        </w:rPr>
        <w:t xml:space="preserve">the majority </w:t>
      </w:r>
      <w:r w:rsidRPr="00825AC8">
        <w:t xml:space="preserve">of posts that were coded for clothing/beauty-appearance were simultaneously coded for </w:t>
      </w:r>
      <w:r w:rsidR="00B05808">
        <w:fldChar w:fldCharType="begin"/>
      </w:r>
      <w:r w:rsidR="00B05808">
        <w:instrText xml:space="preserve"> ADDIN EN.CITE &lt;EndNote&gt;&lt;Cite AuthorYear="1"&gt;&lt;Author&gt;Tylka&lt;/Author&gt;&lt;Year&gt;2012&lt;/Year&gt;&lt;RecNum&gt;417&lt;/RecNum&gt;&lt;DisplayText&gt;Tylka (2012, 2018)&lt;/DisplayText&gt;&lt;record&gt;&lt;rec-number&gt;417&lt;/rec-number&gt;&lt;foreign-keys&gt;&lt;key app="EN" db-id="svp2tfppttpvd4edrv2xaef6vx2fx2vfsade" timestamp="1515046585"&gt;417&lt;/key&gt;&lt;/foreign-keys&gt;&lt;ref-type name="Book Section"&gt;5&lt;/ref-type&gt;&lt;contributors&gt;&lt;authors&gt;&lt;author&gt;Tylka, Tracy L&lt;/author&gt;&lt;/authors&gt;&lt;secondary-authors&gt;&lt;author&gt;T. F. Cash&lt;/author&gt;&lt;/secondary-authors&gt;&lt;/contributors&gt;&lt;titles&gt;&lt;title&gt;Positive psychology perspectives on body image&lt;/title&gt;&lt;secondary-title&gt;Encyclopedia of body image and human appearance&lt;/secondary-title&gt;&lt;/titles&gt;&lt;pages&gt;657-663&lt;/pages&gt;&lt;volume&gt;2&lt;/volume&gt;&lt;dates&gt;&lt;year&gt;2012&lt;/year&gt;&lt;/dates&gt;&lt;pub-location&gt;San Diego, CA&lt;/pub-location&gt;&lt;publisher&gt;Academic Press&lt;/publisher&gt;&lt;urls&gt;&lt;/urls&gt;&lt;/record&gt;&lt;/Cite&gt;&lt;Cite AuthorYear="1"&gt;&lt;Author&gt;Tylka&lt;/Author&gt;&lt;Year&gt;2018&lt;/Year&gt;&lt;RecNum&gt;547&lt;/RecNum&gt;&lt;record&gt;&lt;rec-number&gt;547&lt;/rec-number&gt;&lt;foreign-keys&gt;&lt;key app="EN" db-id="svp2tfppttpvd4edrv2xaef6vx2fx2vfsade" timestamp="1549237191"&gt;547&lt;/key&gt;&lt;/foreign-keys&gt;&lt;ref-type name="Book Section"&gt;5&lt;/ref-type&gt;&lt;contributors&gt;&lt;authors&gt;&lt;author&gt;Tylka, Tracy L&lt;/author&gt;&lt;/authors&gt;&lt;secondary-authors&gt;&lt;author&gt;E. A. Daniels&lt;/author&gt;&lt;author&gt;M. M. Gillen&lt;/author&gt;&lt;author&gt;C. H. Markey&lt;/author&gt;&lt;/secondary-authors&gt;&lt;/contributors&gt;&lt;titles&gt;&lt;title&gt;Overview of the field of positive body image&lt;/title&gt;&lt;secondary-title&gt;The body positive: Understanding and improving body image in science and practice&lt;/secondary-title&gt;&lt;/titles&gt;&lt;pages&gt;6-33&lt;/pages&gt;&lt;dates&gt;&lt;year&gt;2018&lt;/year&gt;&lt;/dates&gt;&lt;pub-location&gt;New York, NY&lt;/pub-location&gt;&lt;publisher&gt;Cambridge University Press&lt;/publisher&gt;&lt;isbn&gt;1108317596&lt;/isbn&gt;&lt;urls&gt;&lt;/urls&gt;&lt;/record&gt;&lt;/Cite&gt;&lt;/EndNote&gt;</w:instrText>
      </w:r>
      <w:r w:rsidR="00B05808">
        <w:fldChar w:fldCharType="separate"/>
      </w:r>
      <w:r w:rsidR="00B05808">
        <w:rPr>
          <w:noProof/>
        </w:rPr>
        <w:t>Tylka (2012, 2018)</w:t>
      </w:r>
      <w:r w:rsidR="00B05808">
        <w:fldChar w:fldCharType="end"/>
      </w:r>
      <w:r w:rsidR="00B05808">
        <w:t xml:space="preserve"> and Tylka and Wood-Barcalow’s </w:t>
      </w:r>
      <w:r w:rsidR="00B05808">
        <w:fldChar w:fldCharType="begin"/>
      </w:r>
      <w:r w:rsidR="00B05808">
        <w:instrText xml:space="preserve"> ADDIN EN.CITE &lt;EndNote&gt;&lt;Cite ExcludeAuth="1"&gt;&lt;Author&gt;Tylka&lt;/Author&gt;&lt;Year&gt;2015&lt;/Year&gt;&lt;RecNum&gt;277&lt;/RecNum&gt;&lt;DisplayText&gt;(2015b)&lt;/DisplayText&gt;&lt;record&gt;&lt;rec-number&gt;277&lt;/rec-number&gt;&lt;foreign-keys&gt;&lt;key app="EN" db-id="svp2tfppttpvd4edrv2xaef6vx2fx2vfsade" timestamp="1480994936"&gt;277&lt;/key&gt;&lt;/foreign-keys&gt;&lt;ref-type name="Journal Article"&gt;17&lt;/ref-type&gt;&lt;contributors&gt;&lt;authors&gt;&lt;author&gt;Tylka, Tracy L&lt;/author&gt;&lt;author&gt;Wood-Barcalow, Nichole L&lt;/author&gt;&lt;/authors&gt;&lt;/contributors&gt;&lt;auth-address&gt;Ohio State Univ, Dept Psychol, Columbus, OH 43210 USA&amp;#xD;Ctr Balanced Living, Columbus, OH USA&lt;/auth-address&gt;&lt;titles&gt;&lt;title&gt;What is and what is not positive body image? Conceptual foundations and construct definition&lt;/title&gt;&lt;secondary-title&gt;Body Image&lt;/secondary-title&gt;&lt;alt-title&gt;Body Image&lt;/alt-title&gt;&lt;/titles&gt;&lt;periodical&gt;&lt;full-title&gt;Body Image&lt;/full-title&gt;&lt;/periodical&gt;&lt;alt-periodical&gt;&lt;full-title&gt;Body Image&lt;/full-title&gt;&lt;/alt-periodical&gt;&lt;pages&gt;118-129&lt;/pages&gt;&lt;volume&gt;14&lt;/volume&gt;&lt;keywords&gt;&lt;keyword&gt;positive body image&lt;/keyword&gt;&lt;keyword&gt;construct definition&lt;/keyword&gt;&lt;keyword&gt;foundations&lt;/keyword&gt;&lt;keyword&gt;protective factors&lt;/keyword&gt;&lt;keyword&gt;embodiment&lt;/keyword&gt;&lt;keyword&gt;body appreciation&lt;/keyword&gt;&lt;keyword&gt;scale-2 item refinement&lt;/keyword&gt;&lt;keyword&gt;college-women&lt;/keyword&gt;&lt;keyword&gt;appreciation scale&lt;/keyword&gt;&lt;keyword&gt;adolescent girls&lt;/keyword&gt;&lt;keyword&gt;african-american&lt;/keyword&gt;&lt;keyword&gt;psychometric evaluation&lt;/keyword&gt;&lt;keyword&gt;acceptance model&lt;/keyword&gt;&lt;keyword&gt;self-esteem&lt;/keyword&gt;&lt;keyword&gt;appearance&lt;/keyword&gt;&lt;keyword&gt;impact&lt;/keyword&gt;&lt;/keywords&gt;&lt;dates&gt;&lt;year&gt;2015&lt;/year&gt;&lt;/dates&gt;&lt;isbn&gt;1740-1445&lt;/isbn&gt;&lt;accession-num&gt;WOS:000357228500017&lt;/accession-num&gt;&lt;urls&gt;&lt;related-urls&gt;&lt;url&gt;&amp;lt;Go to ISI&amp;gt;://WOS:000357228500017&lt;/url&gt;&lt;/related-urls&gt;&lt;/urls&gt;&lt;electronic-resource-num&gt;https://dx.doi.org/10.1016/j.bodyim.2015.04.001&lt;/electronic-resource-num&gt;&lt;language&gt;English&lt;/language&gt;&lt;/record&gt;&lt;/Cite&gt;&lt;/EndNote&gt;</w:instrText>
      </w:r>
      <w:r w:rsidR="00B05808">
        <w:fldChar w:fldCharType="separate"/>
      </w:r>
      <w:r w:rsidR="00B05808">
        <w:rPr>
          <w:noProof/>
        </w:rPr>
        <w:t>(2015b)</w:t>
      </w:r>
      <w:r w:rsidR="00B05808">
        <w:fldChar w:fldCharType="end"/>
      </w:r>
      <w:r w:rsidRPr="00825AC8">
        <w:t xml:space="preserve"> positive body image </w:t>
      </w:r>
      <w:r w:rsidR="00830DA8" w:rsidRPr="00825AC8">
        <w:t>concept</w:t>
      </w:r>
      <w:r w:rsidR="00C605A7" w:rsidRPr="00825AC8">
        <w:t xml:space="preserve"> of</w:t>
      </w:r>
      <w:r w:rsidRPr="00825AC8">
        <w:t xml:space="preserve"> </w:t>
      </w:r>
      <w:r w:rsidR="00DB18ED" w:rsidRPr="00825AC8">
        <w:t>“</w:t>
      </w:r>
      <w:r w:rsidRPr="00825AC8">
        <w:t>conceptualising beauty broadly</w:t>
      </w:r>
      <w:r w:rsidR="00446F27" w:rsidRPr="00825AC8">
        <w:t>.</w:t>
      </w:r>
      <w:r w:rsidR="00DB18ED" w:rsidRPr="00825AC8">
        <w:t>”</w:t>
      </w:r>
      <w:r w:rsidRPr="00825AC8">
        <w:t xml:space="preserve"> </w:t>
      </w:r>
      <w:r w:rsidR="006019F1" w:rsidRPr="00825AC8">
        <w:t xml:space="preserve">Furthermore, almost all of the posts coded as </w:t>
      </w:r>
      <w:r w:rsidR="00DB18ED" w:rsidRPr="00825AC8">
        <w:t>“</w:t>
      </w:r>
      <w:r w:rsidR="006019F1" w:rsidRPr="00825AC8">
        <w:t>appearance-focused</w:t>
      </w:r>
      <w:r w:rsidR="00DB18ED" w:rsidRPr="00825AC8">
        <w:t>”</w:t>
      </w:r>
      <w:r w:rsidR="006019F1" w:rsidRPr="00825AC8">
        <w:t xml:space="preserve"> referred to clothing/beauty-appearance</w:t>
      </w:r>
      <w:r w:rsidR="0000402F" w:rsidRPr="00825AC8">
        <w:t>. There were</w:t>
      </w:r>
      <w:r w:rsidR="006019F1" w:rsidRPr="00825AC8">
        <w:t xml:space="preserve"> minimal reference</w:t>
      </w:r>
      <w:r w:rsidR="0000402F" w:rsidRPr="00825AC8">
        <w:t>s</w:t>
      </w:r>
      <w:r w:rsidR="006019F1" w:rsidRPr="00825AC8">
        <w:t xml:space="preserve"> to more </w:t>
      </w:r>
      <w:r w:rsidR="00DB18ED" w:rsidRPr="00825AC8">
        <w:t>“</w:t>
      </w:r>
      <w:r w:rsidR="006019F1" w:rsidRPr="00825AC8">
        <w:t>dysfunctional</w:t>
      </w:r>
      <w:r w:rsidR="00DB18ED" w:rsidRPr="00825AC8">
        <w:t>”</w:t>
      </w:r>
      <w:r w:rsidR="006019F1" w:rsidRPr="00825AC8">
        <w:t xml:space="preserve"> appearance-focused themes</w:t>
      </w:r>
      <w:r w:rsidR="00412C6A" w:rsidRPr="00825AC8">
        <w:t xml:space="preserve"> (i.e., weight loss/exercise/diet-appearance, thin praise, weight/fat stigmatisation</w:t>
      </w:r>
      <w:r w:rsidR="00E2553B">
        <w:t>,</w:t>
      </w:r>
      <w:r w:rsidR="00412C6A" w:rsidRPr="00825AC8">
        <w:t xml:space="preserve"> or body/weight/food shame)</w:t>
      </w:r>
      <w:r w:rsidR="00515A31" w:rsidRPr="00825AC8">
        <w:t>,</w:t>
      </w:r>
      <w:r w:rsidR="006019F1" w:rsidRPr="00825AC8">
        <w:t xml:space="preserve"> </w:t>
      </w:r>
      <w:r w:rsidR="00CB5080" w:rsidRPr="00825AC8">
        <w:t xml:space="preserve">which are </w:t>
      </w:r>
      <w:r w:rsidR="006019F1" w:rsidRPr="00825AC8">
        <w:t>common</w:t>
      </w:r>
      <w:r w:rsidR="00515A31" w:rsidRPr="00825AC8">
        <w:t>ly found</w:t>
      </w:r>
      <w:r w:rsidR="006019F1" w:rsidRPr="00825AC8">
        <w:t xml:space="preserve"> </w:t>
      </w:r>
      <w:r w:rsidR="00515A31" w:rsidRPr="00825AC8">
        <w:t>in</w:t>
      </w:r>
      <w:r w:rsidR="006019F1" w:rsidRPr="00825AC8">
        <w:t xml:space="preserve"> </w:t>
      </w:r>
      <w:r w:rsidR="00FF1981" w:rsidRPr="00825AC8">
        <w:rPr>
          <w:i/>
        </w:rPr>
        <w:t>thinspiration</w:t>
      </w:r>
      <w:r w:rsidR="006019F1" w:rsidRPr="00825AC8">
        <w:t xml:space="preserve"> and</w:t>
      </w:r>
      <w:r w:rsidR="006019F1" w:rsidRPr="00825AC8">
        <w:rPr>
          <w:i/>
        </w:rPr>
        <w:t xml:space="preserve"> fitspiration</w:t>
      </w:r>
      <w:r w:rsidR="006019F1" w:rsidRPr="00825AC8">
        <w:t xml:space="preserve"> content </w:t>
      </w:r>
      <w:r w:rsidR="006019F1" w:rsidRPr="00825AC8">
        <w:fldChar w:fldCharType="begin">
          <w:fldData xml:space="preserve">PEVuZE5vdGU+PENpdGU+PEF1dGhvcj5Cb2VwcGxlPC9BdXRob3I+PFllYXI+MjAxNjwvWWVhcj48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</w:fldData>
        </w:fldChar>
      </w:r>
      <w:r w:rsidR="00162B27" w:rsidRPr="00825AC8">
        <w:instrText xml:space="preserve"> ADDIN EN.CITE </w:instrText>
      </w:r>
      <w:r w:rsidR="00162B27" w:rsidRPr="00825AC8">
        <w:fldChar w:fldCharType="begin">
          <w:fldData xml:space="preserve">PEVuZE5vdGU+PENpdGU+PEF1dGhvcj5Cb2VwcGxlPC9BdXRob3I+PFllYXI+MjAxNjwvWWVhcj48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</w:fldData>
        </w:fldChar>
      </w:r>
      <w:r w:rsidR="00162B27" w:rsidRPr="00825AC8">
        <w:instrText xml:space="preserve"> ADDIN EN.CITE.DATA </w:instrText>
      </w:r>
      <w:r w:rsidR="00162B27" w:rsidRPr="00825AC8">
        <w:fldChar w:fldCharType="end"/>
      </w:r>
      <w:r w:rsidR="006019F1" w:rsidRPr="00825AC8">
        <w:fldChar w:fldCharType="separate"/>
      </w:r>
      <w:r w:rsidR="006019F1" w:rsidRPr="00825AC8">
        <w:rPr>
          <w:noProof/>
        </w:rPr>
        <w:t>(Boepple et al., 2016; Boepple &amp; Thompson, 2016; Simpson &amp; Mazzeo, 2017)</w:t>
      </w:r>
      <w:r w:rsidR="006019F1" w:rsidRPr="00825AC8">
        <w:fldChar w:fldCharType="end"/>
      </w:r>
      <w:r w:rsidR="006019F1" w:rsidRPr="00825AC8">
        <w:t>. Together, these findings suggest that</w:t>
      </w:r>
      <w:r w:rsidR="00446F27" w:rsidRPr="00825AC8">
        <w:t xml:space="preserve"> body positive posts with an</w:t>
      </w:r>
      <w:r w:rsidR="006019F1" w:rsidRPr="00825AC8">
        <w:t xml:space="preserve"> appearance-focus are qualitatively different to </w:t>
      </w:r>
      <w:r w:rsidR="006019F1" w:rsidRPr="00825AC8">
        <w:rPr>
          <w:i/>
        </w:rPr>
        <w:lastRenderedPageBreak/>
        <w:t>thinspiration</w:t>
      </w:r>
      <w:r w:rsidR="006019F1" w:rsidRPr="00825AC8">
        <w:t xml:space="preserve"> and </w:t>
      </w:r>
      <w:r w:rsidR="006019F1" w:rsidRPr="00825AC8">
        <w:rPr>
          <w:i/>
        </w:rPr>
        <w:t>fitspiration</w:t>
      </w:r>
      <w:r w:rsidR="00A72ACC" w:rsidRPr="00825AC8">
        <w:rPr>
          <w:i/>
        </w:rPr>
        <w:t xml:space="preserve"> </w:t>
      </w:r>
      <w:r w:rsidR="00A72ACC" w:rsidRPr="00825AC8">
        <w:t>posts</w:t>
      </w:r>
      <w:r w:rsidR="00472947" w:rsidRPr="00825AC8">
        <w:t xml:space="preserve">. </w:t>
      </w:r>
      <w:r w:rsidRPr="00825AC8">
        <w:t>Nevertheless, the overlap between appearance-focused and positive body image features requires further investigation</w:t>
      </w:r>
      <w:r w:rsidR="00F95CA4" w:rsidRPr="00825AC8">
        <w:t xml:space="preserve"> to determine </w:t>
      </w:r>
      <w:proofErr w:type="gramStart"/>
      <w:r w:rsidR="00F95CA4" w:rsidRPr="00825AC8">
        <w:t>whether or not</w:t>
      </w:r>
      <w:proofErr w:type="gramEnd"/>
      <w:r w:rsidR="00F95CA4" w:rsidRPr="00825AC8">
        <w:t xml:space="preserve"> it has similar effects on body</w:t>
      </w:r>
      <w:r w:rsidR="00CB40DD" w:rsidRPr="00825AC8">
        <w:t xml:space="preserve"> </w:t>
      </w:r>
      <w:r w:rsidR="00F95CA4" w:rsidRPr="00825AC8">
        <w:t xml:space="preserve">image as </w:t>
      </w:r>
      <w:r w:rsidR="00C224EC" w:rsidRPr="00825AC8">
        <w:t>other</w:t>
      </w:r>
      <w:r w:rsidR="00F95CA4" w:rsidRPr="00825AC8">
        <w:t xml:space="preserve"> appearance-focused content</w:t>
      </w:r>
      <w:r w:rsidRPr="00825AC8">
        <w:t xml:space="preserve">. </w:t>
      </w:r>
    </w:p>
    <w:p w14:paraId="2FEBCB87" w14:textId="49F865CC" w:rsidR="0022407A" w:rsidRPr="00825AC8" w:rsidRDefault="00613CF4" w:rsidP="00724B9A">
      <w:pPr>
        <w:spacing w:line="480" w:lineRule="auto"/>
        <w:ind w:firstLine="720"/>
      </w:pPr>
      <w:r w:rsidRPr="00825AC8">
        <w:t>T</w:t>
      </w:r>
      <w:r w:rsidR="0022407A" w:rsidRPr="00825AC8">
        <w:t xml:space="preserve">wo </w:t>
      </w:r>
      <w:r w:rsidR="003224CB" w:rsidRPr="00825AC8">
        <w:t xml:space="preserve">additional </w:t>
      </w:r>
      <w:r w:rsidR="0022407A" w:rsidRPr="00825AC8">
        <w:t>themes emerged as relatively common in the body positive content</w:t>
      </w:r>
      <w:r w:rsidR="00766AC4" w:rsidRPr="00825AC8">
        <w:t xml:space="preserve">: </w:t>
      </w:r>
      <w:r w:rsidR="0022407A" w:rsidRPr="00825AC8">
        <w:t xml:space="preserve">commercialism and activism. Over </w:t>
      </w:r>
      <w:proofErr w:type="gramStart"/>
      <w:r w:rsidR="0022407A" w:rsidRPr="00825AC8">
        <w:t>a third of all</w:t>
      </w:r>
      <w:proofErr w:type="gramEnd"/>
      <w:r w:rsidR="0022407A" w:rsidRPr="00825AC8">
        <w:t xml:space="preserve"> posts were rated as promoting a commercial product or self-promotion. </w:t>
      </w:r>
      <w:r w:rsidR="0022407A" w:rsidRPr="00825AC8">
        <w:rPr>
          <w:rFonts w:eastAsia="Times New Roman"/>
        </w:rPr>
        <w:t>This finding is consistent with prior criticism of the commodification of body positivity on social media</w:t>
      </w:r>
      <w:r w:rsidR="0022407A" w:rsidRPr="00825AC8">
        <w:t xml:space="preserve"> </w:t>
      </w:r>
      <w:r w:rsidR="0022407A" w:rsidRPr="00825AC8">
        <w:fldChar w:fldCharType="begin"/>
      </w:r>
      <w:r w:rsidR="00162B27" w:rsidRPr="00825AC8">
        <w:instrText xml:space="preserve"> ADDIN EN.CITE &lt;EndNote&gt;&lt;Cite&gt;&lt;Author&gt;Cwynar-Horta&lt;/Author&gt;&lt;Year&gt;2016&lt;/Year&gt;&lt;RecNum&gt;373&lt;/RecNum&gt;&lt;DisplayText&gt;(Cwynar-Horta, 2016)&lt;/DisplayText&gt;&lt;record&gt;&lt;rec-number&gt;373&lt;/rec-number&gt;&lt;foreign-keys&gt;&lt;key app="EN" db-id="svp2tfppttpvd4edrv2xaef6vx2fx2vfsade" timestamp="1494464969"&gt;373&lt;/key&gt;&lt;/foreign-keys&gt;&lt;ref-type name="Journal Article"&gt;17&lt;/ref-type&gt;&lt;contributors&gt;&lt;authors&gt;&lt;author&gt;Cwynar-Horta, Jessica&lt;/author&gt;&lt;/authors&gt;&lt;/contributors&gt;&lt;titles&gt;&lt;title&gt;The commodification of the body positive movement on Instagram&lt;/title&gt;&lt;secondary-title&gt;Stream: Culture/Politics/Technology&lt;/secondary-title&gt;&lt;/titles&gt;&lt;periodical&gt;&lt;full-title&gt;Stream: Culture/Politics/Technology&lt;/full-title&gt;&lt;/periodical&gt;&lt;pages&gt;36-56&lt;/pages&gt;&lt;volume&gt;8&lt;/volume&gt;&lt;number&gt;2&lt;/number&gt;&lt;dates&gt;&lt;year&gt;2016&lt;/year&gt;&lt;/dates&gt;&lt;isbn&gt;1916-5897&lt;/isbn&gt;&lt;urls&gt;&lt;/urls&gt;&lt;electronic-resource-num&gt;https://doi.org/10.1016/B978-0-12-384925-0.00104-8&lt;/electronic-resource-num&gt;&lt;/record&gt;&lt;/Cite&gt;&lt;/EndNote&gt;</w:instrText>
      </w:r>
      <w:r w:rsidR="0022407A" w:rsidRPr="00825AC8">
        <w:fldChar w:fldCharType="separate"/>
      </w:r>
      <w:r w:rsidR="0022407A" w:rsidRPr="00825AC8">
        <w:rPr>
          <w:noProof/>
        </w:rPr>
        <w:t>(Cwynar-Horta, 2016)</w:t>
      </w:r>
      <w:r w:rsidR="0022407A" w:rsidRPr="00825AC8">
        <w:fldChar w:fldCharType="end"/>
      </w:r>
      <w:r w:rsidR="00DD738C" w:rsidRPr="00825AC8">
        <w:t>, and is not surprising</w:t>
      </w:r>
      <w:r w:rsidR="0022407A" w:rsidRPr="00825AC8">
        <w:t xml:space="preserve"> </w:t>
      </w:r>
      <w:r w:rsidR="005A3206" w:rsidRPr="00825AC8">
        <w:t>given that the sample consisted</w:t>
      </w:r>
      <w:r w:rsidR="0019474C" w:rsidRPr="00825AC8">
        <w:t xml:space="preserve"> of popular Instagram </w:t>
      </w:r>
      <w:r w:rsidR="005A3206" w:rsidRPr="00825AC8">
        <w:t xml:space="preserve">accounts </w:t>
      </w:r>
      <w:r w:rsidR="0019474C" w:rsidRPr="00825AC8">
        <w:t xml:space="preserve">with </w:t>
      </w:r>
      <w:r w:rsidR="005A3206" w:rsidRPr="00825AC8">
        <w:t>at least</w:t>
      </w:r>
      <w:r w:rsidR="0019474C" w:rsidRPr="00825AC8">
        <w:t xml:space="preserve"> 50</w:t>
      </w:r>
      <w:r w:rsidR="00A964F3" w:rsidRPr="00825AC8">
        <w:t xml:space="preserve"> thousand</w:t>
      </w:r>
      <w:r w:rsidR="0019474C" w:rsidRPr="00825AC8">
        <w:t xml:space="preserve"> followers each. </w:t>
      </w:r>
      <w:r w:rsidR="00724B9A" w:rsidRPr="00825AC8">
        <w:t xml:space="preserve">Typically, </w:t>
      </w:r>
      <w:r w:rsidR="00E70697" w:rsidRPr="00825AC8">
        <w:t xml:space="preserve">such </w:t>
      </w:r>
      <w:r w:rsidR="00DB18ED" w:rsidRPr="00825AC8">
        <w:t>“</w:t>
      </w:r>
      <w:r w:rsidR="00E70697" w:rsidRPr="00825AC8">
        <w:t>influencers</w:t>
      </w:r>
      <w:r w:rsidR="00DB18ED" w:rsidRPr="00825AC8">
        <w:t>”</w:t>
      </w:r>
      <w:r w:rsidR="00E70697" w:rsidRPr="00825AC8">
        <w:t xml:space="preserve"> </w:t>
      </w:r>
      <w:r w:rsidR="00724B9A" w:rsidRPr="00825AC8">
        <w:t>with l</w:t>
      </w:r>
      <w:r w:rsidR="00E70697" w:rsidRPr="00825AC8">
        <w:t>arge followings</w:t>
      </w:r>
      <w:r w:rsidR="00724B9A" w:rsidRPr="00825AC8">
        <w:t xml:space="preserve"> monetise their platforms to earn an income</w:t>
      </w:r>
      <w:r w:rsidR="005A3206" w:rsidRPr="00825AC8">
        <w:t xml:space="preserve"> </w:t>
      </w:r>
      <w:r w:rsidR="005A3206" w:rsidRPr="00825AC8">
        <w:fldChar w:fldCharType="begin"/>
      </w:r>
      <w:r w:rsidR="00162B27" w:rsidRPr="00825AC8">
        <w:instrText xml:space="preserve"> ADDIN EN.CITE &lt;EndNote&gt;&lt;Cite&gt;&lt;Author&gt;Smith&lt;/Author&gt;&lt;Year&gt;2018&lt;/Year&gt;&lt;RecNum&gt;532&lt;/RecNum&gt;&lt;DisplayText&gt;(Smith, Kendall, &amp;amp; Knighton, 2018)&lt;/DisplayText&gt;&lt;record&gt;&lt;rec-number&gt;532&lt;/rec-number&gt;&lt;foreign-keys&gt;&lt;key app="EN" db-id="svp2tfppttpvd4edrv2xaef6vx2fx2vfsade" timestamp="1545040522"&gt;532&lt;/key&gt;&lt;/foreign-keys&gt;&lt;ref-type name="Journal Article"&gt;17&lt;/ref-type&gt;&lt;contributors&gt;&lt;authors&gt;&lt;author&gt;Smith, Brian G&lt;/author&gt;&lt;author&gt;Kendall, Megan C&lt;/author&gt;&lt;author&gt;Knighton, Devin&lt;/author&gt;&lt;/authors&gt;&lt;/contributors&gt;&lt;titles&gt;&lt;title&gt;Rise of the brand ambassador: Social stake, corporate social responsibility and influence among the social media influencers&lt;/title&gt;&lt;secondary-title&gt;Communication Management Review&lt;/secondary-title&gt;&lt;/titles&gt;&lt;periodical&gt;&lt;full-title&gt;Communication Management Review&lt;/full-title&gt;&lt;/periodical&gt;&lt;pages&gt;6-29&lt;/pages&gt;&lt;volume&gt;3&lt;/volume&gt;&lt;number&gt;01&lt;/number&gt;&lt;dates&gt;&lt;year&gt;2018&lt;/year&gt;&lt;/dates&gt;&lt;isbn&gt;2459-590X&lt;/isbn&gt;&lt;urls&gt;&lt;/urls&gt;&lt;electronic-resource-num&gt;https://dx.doi.org/10.22522/cmr20180127&lt;/electronic-resource-num&gt;&lt;/record&gt;&lt;/Cite&gt;&lt;/EndNote&gt;</w:instrText>
      </w:r>
      <w:r w:rsidR="005A3206" w:rsidRPr="00825AC8">
        <w:fldChar w:fldCharType="separate"/>
      </w:r>
      <w:r w:rsidR="005A3206" w:rsidRPr="00825AC8">
        <w:rPr>
          <w:noProof/>
        </w:rPr>
        <w:t>(Smith, Kendall, &amp; Knighton, 2018)</w:t>
      </w:r>
      <w:r w:rsidR="005A3206" w:rsidRPr="00825AC8">
        <w:fldChar w:fldCharType="end"/>
      </w:r>
      <w:r w:rsidR="00724B9A" w:rsidRPr="00825AC8">
        <w:t>. This may be through sponsored posts, whereby influencers are paid to feature a brand in their post, or by sell</w:t>
      </w:r>
      <w:r w:rsidR="00475814" w:rsidRPr="00825AC8">
        <w:t>ing</w:t>
      </w:r>
      <w:r w:rsidR="00724B9A" w:rsidRPr="00825AC8">
        <w:t xml:space="preserve"> their own products such as a new book or upcoming yoga workshop. </w:t>
      </w:r>
      <w:r w:rsidR="0022407A" w:rsidRPr="00825AC8">
        <w:t xml:space="preserve">However, </w:t>
      </w:r>
      <w:r w:rsidR="00DD738C" w:rsidRPr="00825AC8">
        <w:fldChar w:fldCharType="begin"/>
      </w:r>
      <w:r w:rsidR="00162B27" w:rsidRPr="00825AC8">
        <w:instrText xml:space="preserve"> ADDIN EN.CITE &lt;EndNote&gt;&lt;Cite AuthorYear="1"&gt;&lt;Author&gt;Cwynar-Horta&lt;/Author&gt;&lt;Year&gt;2016&lt;/Year&gt;&lt;RecNum&gt;373&lt;/RecNum&gt;&lt;DisplayText&gt;Cwynar-Horta (2016)&lt;/DisplayText&gt;&lt;record&gt;&lt;rec-number&gt;373&lt;/rec-number&gt;&lt;foreign-keys&gt;&lt;key app="EN" db-id="svp2tfppttpvd4edrv2xaef6vx2fx2vfsade" timestamp="1494464969"&gt;373&lt;/key&gt;&lt;/foreign-keys&gt;&lt;ref-type name="Journal Article"&gt;17&lt;/ref-type&gt;&lt;contributors&gt;&lt;authors&gt;&lt;author&gt;Cwynar-Horta, Jessica&lt;/author&gt;&lt;/authors&gt;&lt;/contributors&gt;&lt;titles&gt;&lt;title&gt;The commodification of the body positive movement on Instagram&lt;/title&gt;&lt;secondary-title&gt;Stream: Culture/Politics/Technology&lt;/secondary-title&gt;&lt;/titles&gt;&lt;periodical&gt;&lt;full-title&gt;Stream: Culture/Politics/Technology&lt;/full-title&gt;&lt;/periodical&gt;&lt;pages&gt;36-56&lt;/pages&gt;&lt;volume&gt;8&lt;/volume&gt;&lt;number&gt;2&lt;/number&gt;&lt;dates&gt;&lt;year&gt;2016&lt;/year&gt;&lt;/dates&gt;&lt;isbn&gt;1916-5897&lt;/isbn&gt;&lt;urls&gt;&lt;/urls&gt;&lt;electronic-resource-num&gt;https://doi.org/10.1016/B978-0-12-384925-0.00104-8&lt;/electronic-resource-num&gt;&lt;/record&gt;&lt;/Cite&gt;&lt;/EndNote&gt;</w:instrText>
      </w:r>
      <w:r w:rsidR="00DD738C" w:rsidRPr="00825AC8">
        <w:fldChar w:fldCharType="separate"/>
      </w:r>
      <w:r w:rsidR="00DD738C" w:rsidRPr="00825AC8">
        <w:rPr>
          <w:noProof/>
        </w:rPr>
        <w:t>Cwynar-Horta (2016)</w:t>
      </w:r>
      <w:r w:rsidR="00DD738C" w:rsidRPr="00825AC8">
        <w:fldChar w:fldCharType="end"/>
      </w:r>
      <w:r w:rsidR="00DD738C" w:rsidRPr="00825AC8">
        <w:t xml:space="preserve"> also </w:t>
      </w:r>
      <w:r w:rsidR="00944DC1" w:rsidRPr="00825AC8">
        <w:t>suggeste</w:t>
      </w:r>
      <w:r w:rsidR="00DD738C" w:rsidRPr="00825AC8">
        <w:t xml:space="preserve">d </w:t>
      </w:r>
      <w:r w:rsidR="0022407A" w:rsidRPr="00825AC8">
        <w:t xml:space="preserve">that during the commodification process, the content of body positive accounts </w:t>
      </w:r>
      <w:r w:rsidR="0037265D" w:rsidRPr="00825AC8">
        <w:t>diverge</w:t>
      </w:r>
      <w:r w:rsidR="0022407A" w:rsidRPr="00825AC8">
        <w:t xml:space="preserve"> from body positive ideals in favour of consumption practices</w:t>
      </w:r>
      <w:r w:rsidR="00DD738C" w:rsidRPr="00825AC8">
        <w:t>. In contrast to this claim,</w:t>
      </w:r>
      <w:r w:rsidR="0022407A" w:rsidRPr="00825AC8">
        <w:t xml:space="preserve"> the current study found that even with 39.5% of posts advertising products, the majority (80%) </w:t>
      </w:r>
      <w:r w:rsidR="00FF1981" w:rsidRPr="00825AC8">
        <w:t xml:space="preserve">were </w:t>
      </w:r>
      <w:r w:rsidR="0022407A" w:rsidRPr="00825AC8">
        <w:t>still promoting messages consistent with positive body image. Lastly, a sixth of posts encourage</w:t>
      </w:r>
      <w:r w:rsidR="00766AC4" w:rsidRPr="00825AC8">
        <w:t>d</w:t>
      </w:r>
      <w:r w:rsidR="0022407A" w:rsidRPr="00825AC8">
        <w:t xml:space="preserve"> others to support a social cause outside of body positivity</w:t>
      </w:r>
      <w:r w:rsidR="00AD31E0" w:rsidRPr="00825AC8">
        <w:t xml:space="preserve">, such as </w:t>
      </w:r>
      <w:r w:rsidR="00101ADB" w:rsidRPr="00825AC8">
        <w:t>feminism</w:t>
      </w:r>
      <w:r w:rsidR="00AD31E0" w:rsidRPr="00825AC8">
        <w:t xml:space="preserve">, </w:t>
      </w:r>
      <w:r w:rsidR="00101ADB" w:rsidRPr="00825AC8">
        <w:t>racial equality</w:t>
      </w:r>
      <w:r w:rsidR="00AD31E0" w:rsidRPr="00825AC8">
        <w:t>,</w:t>
      </w:r>
      <w:r w:rsidR="00074881" w:rsidRPr="00825AC8">
        <w:t xml:space="preserve"> and</w:t>
      </w:r>
      <w:r w:rsidR="00AD31E0" w:rsidRPr="00825AC8">
        <w:t xml:space="preserve"> </w:t>
      </w:r>
      <w:r w:rsidR="00074881" w:rsidRPr="00825AC8">
        <w:t>LGBTQIA+</w:t>
      </w:r>
      <w:r w:rsidR="003736B5" w:rsidRPr="00825AC8">
        <w:t xml:space="preserve"> rights</w:t>
      </w:r>
      <w:r w:rsidR="0022407A" w:rsidRPr="00825AC8">
        <w:t>. This finding indicates that</w:t>
      </w:r>
      <w:r w:rsidR="00FF3F24" w:rsidRPr="00825AC8">
        <w:t>,</w:t>
      </w:r>
      <w:r w:rsidR="0022407A" w:rsidRPr="00825AC8">
        <w:t xml:space="preserve"> though originally created to encourage acceptance of all </w:t>
      </w:r>
      <w:r w:rsidR="00663860" w:rsidRPr="00825AC8">
        <w:t>body sizes</w:t>
      </w:r>
      <w:r w:rsidR="0022407A" w:rsidRPr="00825AC8">
        <w:t xml:space="preserve">, body positive Instagram advocates are expanding their focus to include and advocate for </w:t>
      </w:r>
      <w:r w:rsidR="00AD31E0" w:rsidRPr="00825AC8">
        <w:t>broader forms of equality</w:t>
      </w:r>
      <w:r w:rsidR="003736B5" w:rsidRPr="00825AC8">
        <w:t>.</w:t>
      </w:r>
    </w:p>
    <w:p w14:paraId="6C988040" w14:textId="423D57E7" w:rsidR="00553A90" w:rsidRPr="00825AC8" w:rsidRDefault="008F0BC8" w:rsidP="00607BDB">
      <w:pPr>
        <w:spacing w:line="480" w:lineRule="auto"/>
        <w:ind w:firstLine="720"/>
      </w:pPr>
      <w:r w:rsidRPr="00825AC8">
        <w:t xml:space="preserve">Interestingly, </w:t>
      </w:r>
      <w:r w:rsidR="000E0C23" w:rsidRPr="00825AC8">
        <w:t xml:space="preserve">there were minimal explicit references to </w:t>
      </w:r>
      <w:r w:rsidRPr="00825AC8">
        <w:t>food and e</w:t>
      </w:r>
      <w:r w:rsidR="005C51FE" w:rsidRPr="00825AC8">
        <w:t xml:space="preserve">xercise across body positive </w:t>
      </w:r>
      <w:r w:rsidRPr="00825AC8">
        <w:t>posts.</w:t>
      </w:r>
      <w:r w:rsidR="00B05EDB" w:rsidRPr="00825AC8">
        <w:t xml:space="preserve"> </w:t>
      </w:r>
      <w:r w:rsidR="007E3097" w:rsidRPr="00825AC8">
        <w:t>M</w:t>
      </w:r>
      <w:r w:rsidR="00FF1981" w:rsidRPr="00825AC8">
        <w:t xml:space="preserve">any </w:t>
      </w:r>
      <w:r w:rsidR="00595114" w:rsidRPr="00825AC8">
        <w:t>body positive advocates and followers are recovering from an eating disorder</w:t>
      </w:r>
      <w:r w:rsidR="007E3097" w:rsidRPr="00825AC8">
        <w:t xml:space="preserve"> </w:t>
      </w:r>
      <w:r w:rsidR="007E3097" w:rsidRPr="00825AC8">
        <w:fldChar w:fldCharType="begin"/>
      </w:r>
      <w:r w:rsidR="00162B27" w:rsidRPr="00825AC8">
        <w:instrText xml:space="preserve"> ADDIN EN.CITE &lt;EndNote&gt;&lt;Cite&gt;&lt;Author&gt;Cwynar-Horta&lt;/Author&gt;&lt;Year&gt;2016&lt;/Year&gt;&lt;RecNum&gt;373&lt;/RecNum&gt;&lt;DisplayText&gt;(Cwynar-Horta, 2016)&lt;/DisplayText&gt;&lt;record&gt;&lt;rec-number&gt;373&lt;/rec-number&gt;&lt;foreign-keys&gt;&lt;key app="EN" db-id="svp2tfppttpvd4edrv2xaef6vx2fx2vfsade" timestamp="1494464969"&gt;373&lt;/key&gt;&lt;/foreign-keys&gt;&lt;ref-type name="Journal Article"&gt;17&lt;/ref-type&gt;&lt;contributors&gt;&lt;authors&gt;&lt;author&gt;Cwynar-Horta, Jessica&lt;/author&gt;&lt;/authors&gt;&lt;/contributors&gt;&lt;titles&gt;&lt;title&gt;The commodification of the body positive movement on Instagram&lt;/title&gt;&lt;secondary-title&gt;Stream: Culture/Politics/Technology&lt;/secondary-title&gt;&lt;/titles&gt;&lt;periodical&gt;&lt;full-title&gt;Stream: Culture/Politics/Technology&lt;/full-title&gt;&lt;/periodical&gt;&lt;pages&gt;36-56&lt;/pages&gt;&lt;volume&gt;8&lt;/volume&gt;&lt;number&gt;2&lt;/number&gt;&lt;dates&gt;&lt;year&gt;2016&lt;/year&gt;&lt;/dates&gt;&lt;isbn&gt;1916-5897&lt;/isbn&gt;&lt;urls&gt;&lt;/urls&gt;&lt;electronic-resource-num&gt;https://doi.org/10.1016/B978-0-12-384925-0.00104-8&lt;/electronic-resource-num&gt;&lt;/record&gt;&lt;/Cite&gt;&lt;/EndNote&gt;</w:instrText>
      </w:r>
      <w:r w:rsidR="007E3097" w:rsidRPr="00825AC8">
        <w:fldChar w:fldCharType="separate"/>
      </w:r>
      <w:r w:rsidR="007E3097" w:rsidRPr="00825AC8">
        <w:rPr>
          <w:noProof/>
        </w:rPr>
        <w:t>(Cwynar-Horta, 2016)</w:t>
      </w:r>
      <w:r w:rsidR="007E3097" w:rsidRPr="00825AC8">
        <w:fldChar w:fldCharType="end"/>
      </w:r>
      <w:r w:rsidR="007E3097" w:rsidRPr="00825AC8">
        <w:t>,</w:t>
      </w:r>
      <w:r w:rsidR="00595114" w:rsidRPr="00825AC8">
        <w:t xml:space="preserve"> and </w:t>
      </w:r>
      <w:r w:rsidR="007E3097" w:rsidRPr="00825AC8">
        <w:t xml:space="preserve">therefore </w:t>
      </w:r>
      <w:r w:rsidR="00DD738C" w:rsidRPr="00825AC8">
        <w:t xml:space="preserve">it is possible that </w:t>
      </w:r>
      <w:r w:rsidR="007E3097" w:rsidRPr="00825AC8">
        <w:t xml:space="preserve">the minimal references to food and exercise </w:t>
      </w:r>
      <w:r w:rsidR="00DD738C" w:rsidRPr="00825AC8">
        <w:t>are</w:t>
      </w:r>
      <w:r w:rsidR="007E3097" w:rsidRPr="00825AC8">
        <w:t xml:space="preserve"> deliberate.</w:t>
      </w:r>
      <w:r w:rsidR="002A0291" w:rsidRPr="00825AC8">
        <w:t xml:space="preserve"> For example, </w:t>
      </w:r>
      <w:r w:rsidR="00A201D7" w:rsidRPr="00825AC8">
        <w:t>@FatGirlFlow</w:t>
      </w:r>
      <w:r w:rsidR="007A5E18" w:rsidRPr="00825AC8">
        <w:t xml:space="preserve">, a body positive activist with an </w:t>
      </w:r>
      <w:r w:rsidR="007A5E18" w:rsidRPr="00825AC8">
        <w:lastRenderedPageBreak/>
        <w:t>eating disorder history</w:t>
      </w:r>
      <w:r w:rsidR="00FF3F24" w:rsidRPr="00825AC8">
        <w:t>,</w:t>
      </w:r>
      <w:r w:rsidR="007A5E18" w:rsidRPr="00825AC8">
        <w:t xml:space="preserve"> </w:t>
      </w:r>
      <w:r w:rsidR="00872CC8" w:rsidRPr="00825AC8">
        <w:t xml:space="preserve">explicitly </w:t>
      </w:r>
      <w:r w:rsidR="00607BDB" w:rsidRPr="00825AC8">
        <w:t xml:space="preserve">aims to </w:t>
      </w:r>
      <w:r w:rsidR="002A0291" w:rsidRPr="00825AC8">
        <w:t xml:space="preserve">“keep dieting out of body positivity” </w:t>
      </w:r>
      <w:r w:rsidR="002A0291" w:rsidRPr="00825AC8">
        <w:rPr>
          <w:rFonts w:eastAsia="Times New Roman"/>
        </w:rPr>
        <w:fldChar w:fldCharType="begin"/>
      </w:r>
      <w:r w:rsidR="002568C2">
        <w:rPr>
          <w:rFonts w:eastAsia="Times New Roman"/>
        </w:rPr>
        <w:instrText xml:space="preserve"> ADDIN EN.CITE &lt;EndNote&gt;&lt;Cite&gt;&lt;Author&gt;Petty&lt;/Author&gt;&lt;Year&gt;2018&lt;/Year&gt;&lt;RecNum&gt;500&lt;/RecNum&gt;&lt;DisplayText&gt;(Petty, 2018)&lt;/DisplayText&gt;&lt;record&gt;&lt;rec-number&gt;500&lt;/rec-number&gt;&lt;foreign-keys&gt;&lt;key app="EN" db-id="svp2tfppttpvd4edrv2xaef6vx2fx2vfsade" timestamp="1537155885"&gt;500&lt;/key&gt;&lt;/foreign-keys&gt;&lt;ref-type name="Blog"&gt;56&lt;/ref-type&gt;&lt;contributors&gt;&lt;authors&gt;&lt;author&gt;Amber Petty&lt;/author&gt;&lt;/authors&gt;&lt;/contributors&gt;&lt;titles&gt;&lt;title&gt;Is the body-positivity movement going too far?&lt;/title&gt;&lt;/titles&gt;&lt;dates&gt;&lt;year&gt;2018&lt;/year&gt;&lt;/dates&gt;&lt;work-type&gt;Blog post&lt;/work-type&gt;&lt;urls&gt;&lt;related-urls&gt;&lt;url&gt;https://greatist.com/live/body-positivity-movement-too-far&lt;/url&gt;&lt;/related-urls&gt;&lt;/urls&gt;&lt;/record&gt;&lt;/Cite&gt;&lt;/EndNote&gt;</w:instrText>
      </w:r>
      <w:r w:rsidR="002A0291" w:rsidRPr="00825AC8">
        <w:rPr>
          <w:rFonts w:eastAsia="Times New Roman"/>
        </w:rPr>
        <w:fldChar w:fldCharType="separate"/>
      </w:r>
      <w:r w:rsidR="002A0291" w:rsidRPr="00825AC8">
        <w:rPr>
          <w:rFonts w:eastAsia="Times New Roman"/>
          <w:noProof/>
        </w:rPr>
        <w:t>(Petty, 2018)</w:t>
      </w:r>
      <w:r w:rsidR="002A0291" w:rsidRPr="00825AC8">
        <w:rPr>
          <w:rFonts w:eastAsia="Times New Roman"/>
        </w:rPr>
        <w:fldChar w:fldCharType="end"/>
      </w:r>
      <w:r w:rsidR="002A0291" w:rsidRPr="00825AC8">
        <w:rPr>
          <w:rFonts w:eastAsia="Times New Roman"/>
        </w:rPr>
        <w:t>.</w:t>
      </w:r>
      <w:r w:rsidR="002A0291" w:rsidRPr="00825AC8">
        <w:t xml:space="preserve"> </w:t>
      </w:r>
      <w:r w:rsidR="00DE288A" w:rsidRPr="00825AC8">
        <w:t>This finding</w:t>
      </w:r>
      <w:r w:rsidR="000C043E" w:rsidRPr="00825AC8">
        <w:t xml:space="preserve"> of minimal references to food and exercise</w:t>
      </w:r>
      <w:r w:rsidR="00E2553B">
        <w:t xml:space="preserve"> (with the exception of yoga)</w:t>
      </w:r>
      <w:r w:rsidR="000C043E" w:rsidRPr="00825AC8">
        <w:t xml:space="preserve"> across the posts</w:t>
      </w:r>
      <w:r w:rsidR="00DE288A" w:rsidRPr="00825AC8">
        <w:t xml:space="preserve"> is also interesting in the context of recent claims </w:t>
      </w:r>
      <w:r w:rsidR="00294A71" w:rsidRPr="00825AC8">
        <w:t xml:space="preserve">that body positivity may </w:t>
      </w:r>
      <w:r w:rsidR="00127849" w:rsidRPr="00825AC8">
        <w:t>p</w:t>
      </w:r>
      <w:r w:rsidR="00294A71" w:rsidRPr="00825AC8">
        <w:t>romote</w:t>
      </w:r>
      <w:r w:rsidR="00127849" w:rsidRPr="00825AC8">
        <w:t xml:space="preserve"> obesity and </w:t>
      </w:r>
      <w:r w:rsidR="00294A71" w:rsidRPr="00825AC8">
        <w:t>adverse health outcomes</w:t>
      </w:r>
      <w:r w:rsidR="00127849" w:rsidRPr="00825AC8">
        <w:t xml:space="preserve"> </w:t>
      </w:r>
      <w:r w:rsidR="00294A71" w:rsidRPr="00825AC8">
        <w:fldChar w:fldCharType="begin"/>
      </w:r>
      <w:r w:rsidR="005C2E02" w:rsidRPr="00825AC8">
        <w:instrText xml:space="preserve"> ADDIN EN.CITE &lt;EndNote&gt;&lt;Cite&gt;&lt;Author&gt;Muttarak&lt;/Author&gt;&lt;Year&gt;2018&lt;/Year&gt;&lt;RecNum&gt;483&lt;/RecNum&gt;&lt;DisplayText&gt;(Muttarak, 2018)&lt;/DisplayText&gt;&lt;record&gt;&lt;rec-number&gt;483&lt;/rec-number&gt;&lt;foreign-keys&gt;&lt;key app="EN" db-id="svp2tfppttpvd4edrv2xaef6vx2fx2vfsade" timestamp="1535583089"&gt;483&lt;/key&gt;&lt;/foreign-keys&gt;&lt;ref-type name="Journal Article"&gt;17&lt;/ref-type&gt;&lt;contributors&gt;&lt;authors&gt;&lt;author&gt;Muttarak, Raya&lt;/author&gt;&lt;/authors&gt;&lt;/contributors&gt;&lt;auth-address&gt;Int Inst Appl Syst Anal, VID OAW &amp;amp; WU, Wittgenstein Ctr Demog &amp;amp; Global Human Capital, Laxenburg, Austria&amp;#xD;Univ East Anglia, Sch Int Dev, Norwich, Norfolk, England&lt;/auth-address&gt;&lt;titles&gt;&lt;title&gt;Normalization of plus size and the danger of unseen overweight and obesity in England&lt;/title&gt;&lt;secondary-title&gt;Obesity&lt;/secondary-title&gt;&lt;alt-title&gt;Obesity&lt;/alt-title&gt;&lt;/titles&gt;&lt;periodical&gt;&lt;full-title&gt;Obesity&lt;/full-title&gt;&lt;/periodical&gt;&lt;alt-periodical&gt;&lt;full-title&gt;Obesity&lt;/full-title&gt;&lt;/alt-periodical&gt;&lt;pages&gt;1125-1129&lt;/pages&gt;&lt;volume&gt;26&lt;/volume&gt;&lt;number&gt;7&lt;/number&gt;&lt;keywords&gt;&lt;keyword&gt;weight status&lt;/keyword&gt;&lt;keyword&gt;health&lt;/keyword&gt;&lt;keyword&gt;behaviors&lt;/keyword&gt;&lt;/keywords&gt;&lt;dates&gt;&lt;year&gt;2018&lt;/year&gt;&lt;pub-dates&gt;&lt;date&gt;Jul&lt;/date&gt;&lt;/pub-dates&gt;&lt;/dates&gt;&lt;isbn&gt;1930-7381&lt;/isbn&gt;&lt;accession-num&gt;WOS:000435949600006&lt;/accession-num&gt;&lt;urls&gt;&lt;related-urls&gt;&lt;url&gt;&amp;lt;Go to ISI&amp;gt;://WOS:000435949600006&lt;/url&gt;&lt;/related-urls&gt;&lt;/urls&gt;&lt;electronic-resource-num&gt;http://dx.doi.org/10.1002/oby.22204&lt;/electronic-resource-num&gt;&lt;language&gt;English&lt;/language&gt;&lt;/record&gt;&lt;/Cite&gt;&lt;/EndNote&gt;</w:instrText>
      </w:r>
      <w:r w:rsidR="00294A71" w:rsidRPr="00825AC8">
        <w:fldChar w:fldCharType="separate"/>
      </w:r>
      <w:r w:rsidR="00294A71" w:rsidRPr="00825AC8">
        <w:rPr>
          <w:noProof/>
        </w:rPr>
        <w:t>(Muttarak, 2018)</w:t>
      </w:r>
      <w:r w:rsidR="00294A71" w:rsidRPr="00825AC8">
        <w:fldChar w:fldCharType="end"/>
      </w:r>
      <w:r w:rsidR="00294A71" w:rsidRPr="00825AC8">
        <w:t xml:space="preserve">. </w:t>
      </w:r>
      <w:r w:rsidR="00607BDB" w:rsidRPr="00825AC8">
        <w:t>T</w:t>
      </w:r>
      <w:r w:rsidR="00127849" w:rsidRPr="00825AC8">
        <w:t xml:space="preserve">o date there has been no empirical evidence to support this </w:t>
      </w:r>
      <w:r w:rsidR="001C3DC2" w:rsidRPr="00825AC8">
        <w:t>assertion</w:t>
      </w:r>
      <w:r w:rsidR="007E3097" w:rsidRPr="00825AC8">
        <w:t xml:space="preserve"> </w:t>
      </w:r>
      <w:r w:rsidR="0034420B" w:rsidRPr="00825AC8">
        <w:fldChar w:fldCharType="begin"/>
      </w:r>
      <w:r w:rsidR="0065698D" w:rsidRPr="00825AC8">
        <w:instrText xml:space="preserve"> ADDIN EN.CITE &lt;EndNote&gt;&lt;Cite&gt;&lt;Author&gt;Alleva&lt;/Author&gt;&lt;Year&gt;2018&lt;/Year&gt;&lt;RecNum&gt;506&lt;/RecNum&gt;&lt;DisplayText&gt;(Alleva &amp;amp; Tylka, 2018)&lt;/DisplayText&gt;&lt;record&gt;&lt;rec-number&gt;506&lt;/rec-number&gt;&lt;foreign-keys&gt;&lt;key app="EN" db-id="svp2tfppttpvd4edrv2xaef6vx2fx2vfsade" timestamp="1542331644"&gt;506&lt;/key&gt;&lt;/foreign-keys&gt;&lt;ref-type name="Journal Article"&gt;17&lt;/ref-type&gt;&lt;contributors&gt;&lt;authors&gt;&lt;author&gt;Alleva, Jessica M&lt;/author&gt;&lt;author&gt;Tylka, Tracy L&lt;/author&gt;&lt;/authors&gt;&lt;/contributors&gt;&lt;titles&gt;&lt;title&gt;Muttarak&amp;apos;s study design cannot support the link between the body-positive movement and overweight or obesity&lt;/title&gt;&lt;secondary-title&gt;Obesity&lt;/secondary-title&gt;&lt;/titles&gt;&lt;periodical&gt;&lt;full-title&gt;Obesity&lt;/full-title&gt;&lt;/periodical&gt;&lt;pages&gt;1527-1527&lt;/pages&gt;&lt;volume&gt;26&lt;/volume&gt;&lt;dates&gt;&lt;year&gt;2018&lt;/year&gt;&lt;/dates&gt;&lt;isbn&gt;1930-7381&lt;/isbn&gt;&lt;urls&gt;&lt;/urls&gt;&lt;electronic-resource-num&gt;https://doi.org/10.1002/oby.22281&lt;/electronic-resource-num&gt;&lt;/record&gt;&lt;/Cite&gt;&lt;/EndNote&gt;</w:instrText>
      </w:r>
      <w:r w:rsidR="0034420B" w:rsidRPr="00825AC8">
        <w:fldChar w:fldCharType="separate"/>
      </w:r>
      <w:r w:rsidR="0034420B" w:rsidRPr="00825AC8">
        <w:rPr>
          <w:noProof/>
        </w:rPr>
        <w:t>(Alleva &amp; Tylka, 2018)</w:t>
      </w:r>
      <w:r w:rsidR="0034420B" w:rsidRPr="00825AC8">
        <w:fldChar w:fldCharType="end"/>
      </w:r>
      <w:r w:rsidR="00E720E7" w:rsidRPr="00825AC8">
        <w:t>. I</w:t>
      </w:r>
      <w:r w:rsidR="00B83CD0" w:rsidRPr="00825AC8">
        <w:t>nstead</w:t>
      </w:r>
      <w:r w:rsidR="00E720E7" w:rsidRPr="00825AC8">
        <w:t xml:space="preserve">, </w:t>
      </w:r>
      <w:r w:rsidR="001C3DC2" w:rsidRPr="00825AC8">
        <w:t>such claims</w:t>
      </w:r>
      <w:r w:rsidR="00E720E7" w:rsidRPr="00825AC8">
        <w:t xml:space="preserve"> may</w:t>
      </w:r>
      <w:r w:rsidR="00B83CD0" w:rsidRPr="00825AC8">
        <w:t xml:space="preserve"> </w:t>
      </w:r>
      <w:r w:rsidR="000D4CDB" w:rsidRPr="00825AC8">
        <w:t>reflect</w:t>
      </w:r>
      <w:r w:rsidR="00294A71" w:rsidRPr="00825AC8">
        <w:t xml:space="preserve"> </w:t>
      </w:r>
      <w:r w:rsidR="000D4CDB" w:rsidRPr="00825AC8">
        <w:t xml:space="preserve">an inherent weight bias </w:t>
      </w:r>
      <w:r w:rsidR="00607BDB" w:rsidRPr="00825AC8">
        <w:t xml:space="preserve">that </w:t>
      </w:r>
      <w:r w:rsidR="004A2474" w:rsidRPr="00825AC8">
        <w:t>equate</w:t>
      </w:r>
      <w:r w:rsidR="00607BDB" w:rsidRPr="00825AC8">
        <w:t>s</w:t>
      </w:r>
      <w:r w:rsidR="004A2474" w:rsidRPr="00825AC8">
        <w:t xml:space="preserve"> fat with</w:t>
      </w:r>
      <w:r w:rsidR="000D4CDB" w:rsidRPr="00825AC8">
        <w:t xml:space="preserve"> unhealthy</w:t>
      </w:r>
      <w:r w:rsidR="004A2474" w:rsidRPr="00825AC8">
        <w:t xml:space="preserve"> behaviours</w:t>
      </w:r>
      <w:r w:rsidR="000D4CDB" w:rsidRPr="00825AC8">
        <w:t xml:space="preserve"> and</w:t>
      </w:r>
      <w:r w:rsidR="00607BDB" w:rsidRPr="00825AC8">
        <w:t xml:space="preserve"> </w:t>
      </w:r>
      <w:r w:rsidR="000D4CDB" w:rsidRPr="00825AC8">
        <w:t>assume</w:t>
      </w:r>
      <w:r w:rsidR="00607BDB" w:rsidRPr="00825AC8">
        <w:t>s</w:t>
      </w:r>
      <w:r w:rsidR="000D4CDB" w:rsidRPr="00825AC8">
        <w:t xml:space="preserve"> accepting one's body means not taking care of it </w:t>
      </w:r>
      <w:r w:rsidR="00184E1B" w:rsidRPr="00825AC8">
        <w:fldChar w:fldCharType="begin"/>
      </w:r>
      <w:r w:rsidR="00162B27" w:rsidRPr="00825AC8">
        <w:instrText xml:space="preserve"> ADDIN EN.CITE &lt;EndNote&gt;&lt;Cite&gt;&lt;Author&gt;Puhl&lt;/Author&gt;&lt;Year&gt;2009&lt;/Year&gt;&lt;RecNum&gt;501&lt;/RecNum&gt;&lt;DisplayText&gt;(Puhl &amp;amp; Heuer, 2009)&lt;/DisplayText&gt;&lt;record&gt;&lt;rec-number&gt;501&lt;/rec-number&gt;&lt;foreign-keys&gt;&lt;key app="EN" db-id="svp2tfppttpvd4edrv2xaef6vx2fx2vfsade" timestamp="1537156918"&gt;501&lt;/key&gt;&lt;/foreign-keys&gt;&lt;ref-type name="Journal Article"&gt;17&lt;/ref-type&gt;&lt;contributors&gt;&lt;authors&gt;&lt;author&gt;Puhl, Rebecca M&lt;/author&gt;&lt;author&gt;Heuer, Chelsea A&lt;/author&gt;&lt;/authors&gt;&lt;/contributors&gt;&lt;auth-address&gt;Rudd Center for Food Policy &amp;amp; Obesity, Yale University, New Haven, Connecticut, USA. rebecca.puhl@yale.edu&lt;/auth-address&gt;&lt;titles&gt;&lt;title&gt;The stigma of obesity: A review and update&lt;/title&gt;&lt;secondary-title&gt;Obesity&lt;/secondary-title&gt;&lt;/titles&gt;&lt;periodical&gt;&lt;full-title&gt;Obesity&lt;/full-title&gt;&lt;/periodical&gt;&lt;pages&gt;941-964&lt;/pages&gt;&lt;volume&gt;17&lt;/volume&gt;&lt;number&gt;5&lt;/number&gt;&lt;keywords&gt;&lt;keyword&gt;Adult&lt;/keyword&gt;&lt;keyword&gt;Advertising as Topic&lt;/keyword&gt;&lt;keyword&gt;African Continental Ancestry Group&lt;/keyword&gt;&lt;keyword&gt;*Attitude&lt;/keyword&gt;&lt;keyword&gt;*Employment&lt;/keyword&gt;&lt;keyword&gt;European Continental Ancestry Group&lt;/keyword&gt;&lt;keyword&gt;Humans&lt;/keyword&gt;&lt;keyword&gt;Nurses/psychology&lt;/keyword&gt;&lt;keyword&gt;Obesity/*psychology&lt;/keyword&gt;&lt;keyword&gt;Overweight/psychology&lt;/keyword&gt;&lt;keyword&gt;*Patient Compliance&lt;/keyword&gt;&lt;keyword&gt;Periodicals as Topic&lt;/keyword&gt;&lt;keyword&gt;Physician-Patient Relations&lt;/keyword&gt;&lt;keyword&gt;*Prejudice&lt;/keyword&gt;&lt;keyword&gt;Professional-Patient Relations&lt;/keyword&gt;&lt;keyword&gt;Students, Medical/psychology&lt;/keyword&gt;&lt;keyword&gt;United States&lt;/keyword&gt;&lt;/keywords&gt;&lt;dates&gt;&lt;year&gt;2009&lt;/year&gt;&lt;pub-dates&gt;&lt;date&gt;May&lt;/date&gt;&lt;/pub-dates&gt;&lt;/dates&gt;&lt;isbn&gt;1930-7381&lt;/isbn&gt;&lt;accession-num&gt;19165161&lt;/accession-num&gt;&lt;urls&gt;&lt;related-urls&gt;&lt;url&gt;https://www.ncbi.nlm.nih.gov/pubmed/19165161&lt;/url&gt;&lt;/related-urls&gt;&lt;/urls&gt;&lt;electronic-resource-num&gt;https://dx.doi.org/10.1038/oby.2008.636&lt;/electronic-resource-num&gt;&lt;/record&gt;&lt;/Cite&gt;&lt;/EndNote&gt;</w:instrText>
      </w:r>
      <w:r w:rsidR="00184E1B" w:rsidRPr="00825AC8">
        <w:fldChar w:fldCharType="separate"/>
      </w:r>
      <w:r w:rsidR="00184E1B" w:rsidRPr="00825AC8">
        <w:rPr>
          <w:noProof/>
        </w:rPr>
        <w:t>(Puhl &amp; Heuer, 2009)</w:t>
      </w:r>
      <w:r w:rsidR="00184E1B" w:rsidRPr="00825AC8">
        <w:fldChar w:fldCharType="end"/>
      </w:r>
      <w:r w:rsidR="000D4CDB" w:rsidRPr="00825AC8">
        <w:t>.</w:t>
      </w:r>
    </w:p>
    <w:p w14:paraId="4BBDB561" w14:textId="74DDAC27" w:rsidR="005967FF" w:rsidRPr="00825AC8" w:rsidRDefault="001566C7" w:rsidP="00350613">
      <w:pPr>
        <w:spacing w:line="480" w:lineRule="auto"/>
        <w:ind w:firstLine="720"/>
        <w:rPr>
          <w:rFonts w:eastAsia="Times New Roman"/>
        </w:rPr>
      </w:pPr>
      <w:r w:rsidRPr="00825AC8">
        <w:rPr>
          <w:rFonts w:eastAsia="Times New Roman"/>
        </w:rPr>
        <w:t>By contrast</w:t>
      </w:r>
      <w:r w:rsidR="00DD4A82" w:rsidRPr="00825AC8">
        <w:rPr>
          <w:rFonts w:eastAsia="Times New Roman"/>
        </w:rPr>
        <w:t xml:space="preserve">, </w:t>
      </w:r>
      <w:r w:rsidR="00DD4A82" w:rsidRPr="00825AC8">
        <w:t>research suggests that positive body image is related to health promoting behaviours</w:t>
      </w:r>
      <w:r w:rsidR="00FF3F24" w:rsidRPr="00825AC8">
        <w:t>,</w:t>
      </w:r>
      <w:r w:rsidR="00DD4A82" w:rsidRPr="00825AC8">
        <w:t xml:space="preserve"> including intuitive eating</w:t>
      </w:r>
      <w:r w:rsidR="00FF1981" w:rsidRPr="00825AC8">
        <w:t xml:space="preserve">, </w:t>
      </w:r>
      <w:r w:rsidR="00DD4A82" w:rsidRPr="00825AC8">
        <w:t>physical activity,</w:t>
      </w:r>
      <w:r w:rsidR="00FF1981" w:rsidRPr="00825AC8">
        <w:t xml:space="preserve"> and health-seeking behaviours,</w:t>
      </w:r>
      <w:r w:rsidR="00DD4A82" w:rsidRPr="00825AC8">
        <w:t xml:space="preserve"> and </w:t>
      </w:r>
      <w:r w:rsidR="00FF1981" w:rsidRPr="00825AC8">
        <w:t xml:space="preserve">is </w:t>
      </w:r>
      <w:r w:rsidR="00DD4A82" w:rsidRPr="00825AC8">
        <w:t>negatively associated with health compromising behaviours</w:t>
      </w:r>
      <w:r w:rsidR="00FF382E" w:rsidRPr="00825AC8">
        <w:t>, such as</w:t>
      </w:r>
      <w:r w:rsidR="00553A90" w:rsidRPr="00825AC8">
        <w:t xml:space="preserve"> dieting, alcohol, and cigarette use</w:t>
      </w:r>
      <w:r w:rsidR="00DD4A82" w:rsidRPr="00825AC8">
        <w:t xml:space="preserve"> </w:t>
      </w:r>
      <w:r w:rsidR="00DD4A82" w:rsidRPr="00825AC8">
        <w:fldChar w:fldCharType="begin">
          <w:fldData xml:space="preserve">PEVuZE5vdGU+PENpdGU+PEF1dGhvcj5BbmRyZXc8L0F1dGhvcj48WWVhcj4yMDE2PC9ZZWFyPjxS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</w:fldData>
        </w:fldChar>
      </w:r>
      <w:r w:rsidR="0065698D" w:rsidRPr="00825AC8">
        <w:instrText xml:space="preserve"> ADDIN EN.CITE </w:instrText>
      </w:r>
      <w:r w:rsidR="0065698D" w:rsidRPr="00825AC8">
        <w:fldChar w:fldCharType="begin">
          <w:fldData xml:space="preserve">PEVuZE5vdGU+PENpdGU+PEF1dGhvcj5BbmRyZXc8L0F1dGhvcj48WWVhcj4yMDE2PC9ZZWFyPjxS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</w:fldData>
        </w:fldChar>
      </w:r>
      <w:r w:rsidR="0065698D" w:rsidRPr="00825AC8">
        <w:instrText xml:space="preserve"> ADDIN EN.CITE.DATA </w:instrText>
      </w:r>
      <w:r w:rsidR="0065698D" w:rsidRPr="00825AC8">
        <w:fldChar w:fldCharType="end"/>
      </w:r>
      <w:r w:rsidR="00DD4A82" w:rsidRPr="00825AC8">
        <w:fldChar w:fldCharType="separate"/>
      </w:r>
      <w:r w:rsidR="00647224" w:rsidRPr="00825AC8">
        <w:rPr>
          <w:noProof/>
        </w:rPr>
        <w:t>(Andrew et al., 2016a, 2016b)</w:t>
      </w:r>
      <w:r w:rsidR="00DD4A82" w:rsidRPr="00825AC8">
        <w:fldChar w:fldCharType="end"/>
      </w:r>
      <w:r w:rsidR="00DD4A82" w:rsidRPr="00825AC8">
        <w:t>.</w:t>
      </w:r>
      <w:r w:rsidR="00BF3CD9" w:rsidRPr="00825AC8">
        <w:t xml:space="preserve"> </w:t>
      </w:r>
      <w:r w:rsidR="002E436E" w:rsidRPr="00825AC8">
        <w:rPr>
          <w:rFonts w:eastAsia="Times New Roman"/>
        </w:rPr>
        <w:t>In fact, a</w:t>
      </w:r>
      <w:r w:rsidR="00113B43" w:rsidRPr="00825AC8">
        <w:rPr>
          <w:rFonts w:eastAsia="Times New Roman"/>
        </w:rPr>
        <w:t>lthough explicit references to food and exercise were minimal, the message of adaptive investment in body care</w:t>
      </w:r>
      <w:r w:rsidR="00BF3CD9" w:rsidRPr="00825AC8">
        <w:rPr>
          <w:rFonts w:eastAsia="Times New Roman"/>
        </w:rPr>
        <w:t xml:space="preserve"> </w:t>
      </w:r>
      <w:r w:rsidR="00BF3CD9" w:rsidRPr="00825AC8">
        <w:fldChar w:fldCharType="begin"/>
      </w:r>
      <w:r w:rsidR="00A62DFF">
        <w:instrText xml:space="preserve"> ADDIN EN.CITE &lt;EndNote&gt;&lt;Cite&gt;&lt;Author&gt;Tylka&lt;/Author&gt;&lt;Year&gt;2015&lt;/Year&gt;&lt;RecNum&gt;277&lt;/RecNum&gt;&lt;DisplayText&gt;(Tylka &amp;amp; Wood-Barcalow, 2015b)&lt;/DisplayText&gt;&lt;record&gt;&lt;rec-number&gt;277&lt;/rec-number&gt;&lt;foreign-keys&gt;&lt;key app="EN" db-id="svp2tfppttpvd4edrv2xaef6vx2fx2vfsade" timestamp="1480994936"&gt;277&lt;/key&gt;&lt;/foreign-keys&gt;&lt;ref-type name="Journal Article"&gt;17&lt;/ref-type&gt;&lt;contributors&gt;&lt;authors&gt;&lt;author&gt;Tylka, Tracy L&lt;/author&gt;&lt;author&gt;Wood-Barcalow, Nichole L&lt;/author&gt;&lt;/authors&gt;&lt;/contributors&gt;&lt;auth-address&gt;Ohio State Univ, Dept Psychol, Columbus, OH 43210 USA&amp;#xD;Ctr Balanced Living, Columbus, OH USA&lt;/auth-address&gt;&lt;titles&gt;&lt;title&gt;What is and what is not positive body image? Conceptual foundations and construct definition&lt;/title&gt;&lt;secondary-title&gt;Body Image&lt;/secondary-title&gt;&lt;alt-title&gt;Body Image&lt;/alt-title&gt;&lt;/titles&gt;&lt;periodical&gt;&lt;full-title&gt;Body Image&lt;/full-title&gt;&lt;/periodical&gt;&lt;alt-periodical&gt;&lt;full-title&gt;Body Image&lt;/full-title&gt;&lt;/alt-periodical&gt;&lt;pages&gt;118-129&lt;/pages&gt;&lt;volume&gt;14&lt;/volume&gt;&lt;keywords&gt;&lt;keyword&gt;positive body image&lt;/keyword&gt;&lt;keyword&gt;construct definition&lt;/keyword&gt;&lt;keyword&gt;foundations&lt;/keyword&gt;&lt;keyword&gt;protective factors&lt;/keyword&gt;&lt;keyword&gt;embodiment&lt;/keyword&gt;&lt;keyword&gt;body appreciation&lt;/keyword&gt;&lt;keyword&gt;scale-2 item refinement&lt;/keyword&gt;&lt;keyword&gt;college-women&lt;/keyword&gt;&lt;keyword&gt;appreciation scale&lt;/keyword&gt;&lt;keyword&gt;adolescent girls&lt;/keyword&gt;&lt;keyword&gt;african-american&lt;/keyword&gt;&lt;keyword&gt;psychometric evaluation&lt;/keyword&gt;&lt;keyword&gt;acceptance model&lt;/keyword&gt;&lt;keyword&gt;self-esteem&lt;/keyword&gt;&lt;keyword&gt;appearance&lt;/keyword&gt;&lt;keyword&gt;impact&lt;/keyword&gt;&lt;/keywords&gt;&lt;dates&gt;&lt;year&gt;2015&lt;/year&gt;&lt;/dates&gt;&lt;isbn&gt;1740-1445&lt;/isbn&gt;&lt;accession-num&gt;WOS:000357228500017&lt;/accession-num&gt;&lt;urls&gt;&lt;related-urls&gt;&lt;url&gt;&amp;lt;Go to ISI&amp;gt;://WOS:000357228500017&lt;/url&gt;&lt;/related-urls&gt;&lt;/urls&gt;&lt;electronic-resource-num&gt;https://dx.doi.org/10.1016/j.bodyim.2015.04.001&lt;/electronic-resource-num&gt;&lt;language&gt;English&lt;/language&gt;&lt;/record&gt;&lt;/Cite&gt;&lt;/EndNote&gt;</w:instrText>
      </w:r>
      <w:r w:rsidR="00BF3CD9" w:rsidRPr="00825AC8">
        <w:fldChar w:fldCharType="separate"/>
      </w:r>
      <w:r w:rsidR="00A62DFF">
        <w:rPr>
          <w:noProof/>
        </w:rPr>
        <w:t>(Tylka &amp; Wood-Barcalow, 2015b)</w:t>
      </w:r>
      <w:r w:rsidR="00BF3CD9" w:rsidRPr="00825AC8">
        <w:fldChar w:fldCharType="end"/>
      </w:r>
      <w:r w:rsidR="00BF3CD9" w:rsidRPr="00825AC8">
        <w:rPr>
          <w:rFonts w:eastAsia="Times New Roman"/>
        </w:rPr>
        <w:t xml:space="preserve"> </w:t>
      </w:r>
      <w:r w:rsidR="00113B43" w:rsidRPr="00825AC8">
        <w:rPr>
          <w:rFonts w:eastAsia="Times New Roman"/>
        </w:rPr>
        <w:t>was featured in one tenth of all body positive posts.</w:t>
      </w:r>
      <w:r w:rsidR="00661B6E" w:rsidRPr="00825AC8">
        <w:rPr>
          <w:rFonts w:eastAsia="Times New Roman"/>
        </w:rPr>
        <w:t xml:space="preserve"> These posts focused on </w:t>
      </w:r>
      <w:r w:rsidR="003432F1" w:rsidRPr="00825AC8">
        <w:rPr>
          <w:rFonts w:eastAsia="Times New Roman"/>
        </w:rPr>
        <w:t>self-care behaviours like</w:t>
      </w:r>
      <w:r w:rsidR="00350613" w:rsidRPr="00825AC8">
        <w:rPr>
          <w:rFonts w:eastAsia="Times New Roman"/>
        </w:rPr>
        <w:t xml:space="preserve"> rest,</w:t>
      </w:r>
      <w:r w:rsidR="00CB49FE">
        <w:rPr>
          <w:rFonts w:eastAsia="Times New Roman"/>
        </w:rPr>
        <w:t xml:space="preserve"> </w:t>
      </w:r>
      <w:r w:rsidR="00350613" w:rsidRPr="00825AC8">
        <w:rPr>
          <w:rFonts w:eastAsia="Times New Roman"/>
        </w:rPr>
        <w:t>hydration</w:t>
      </w:r>
      <w:r w:rsidR="00B53E74">
        <w:rPr>
          <w:rFonts w:eastAsia="Times New Roman"/>
        </w:rPr>
        <w:t xml:space="preserve">, and </w:t>
      </w:r>
      <w:r w:rsidR="00233348">
        <w:rPr>
          <w:rFonts w:eastAsia="Times New Roman"/>
        </w:rPr>
        <w:t>physical activity for health and enjoyment reasons</w:t>
      </w:r>
      <w:r w:rsidR="00350613" w:rsidRPr="00825AC8">
        <w:rPr>
          <w:rFonts w:eastAsia="Times New Roman"/>
        </w:rPr>
        <w:t>.</w:t>
      </w:r>
      <w:r w:rsidR="00747CF6" w:rsidRPr="00825AC8">
        <w:rPr>
          <w:rFonts w:eastAsia="Times New Roman"/>
        </w:rPr>
        <w:t xml:space="preserve"> </w:t>
      </w:r>
      <w:r w:rsidR="00350613" w:rsidRPr="00825AC8">
        <w:rPr>
          <w:rFonts w:eastAsia="Times New Roman"/>
        </w:rPr>
        <w:t xml:space="preserve">Moreover, any reference to appearance-related self-care (i.e., grooming, makeup, and clothing) were framed in terms of how they made the subject feel </w:t>
      </w:r>
      <w:r w:rsidR="006A6A7E" w:rsidRPr="00825AC8">
        <w:rPr>
          <w:rFonts w:eastAsia="Times New Roman"/>
        </w:rPr>
        <w:t>rather than how they looked</w:t>
      </w:r>
      <w:r w:rsidR="00A070B3" w:rsidRPr="00825AC8">
        <w:rPr>
          <w:rFonts w:eastAsia="Times New Roman"/>
        </w:rPr>
        <w:t xml:space="preserve"> (e.g., “</w:t>
      </w:r>
      <w:r w:rsidR="0034420B" w:rsidRPr="00825AC8">
        <w:rPr>
          <w:rFonts w:eastAsia="Times New Roman"/>
        </w:rPr>
        <w:t>s</w:t>
      </w:r>
      <w:r w:rsidR="00A070B3" w:rsidRPr="00825AC8">
        <w:rPr>
          <w:rFonts w:eastAsia="Times New Roman"/>
        </w:rPr>
        <w:t>parkly eyeshadow makes me happy”</w:t>
      </w:r>
      <w:r w:rsidR="0034420B" w:rsidRPr="00825AC8">
        <w:rPr>
          <w:rFonts w:eastAsia="Times New Roman"/>
        </w:rPr>
        <w:t>)</w:t>
      </w:r>
      <w:r w:rsidR="00350613" w:rsidRPr="00825AC8">
        <w:rPr>
          <w:rFonts w:eastAsia="Times New Roman"/>
        </w:rPr>
        <w:t xml:space="preserve">. </w:t>
      </w:r>
      <w:r w:rsidR="00113B43" w:rsidRPr="00825AC8">
        <w:t>Body positive advocates have argued that increas</w:t>
      </w:r>
      <w:r w:rsidR="002C30AB" w:rsidRPr="00825AC8">
        <w:t>ing the</w:t>
      </w:r>
      <w:r w:rsidR="00113B43" w:rsidRPr="00825AC8">
        <w:t xml:space="preserve"> visibility of a diverse range of </w:t>
      </w:r>
      <w:r w:rsidR="00663860" w:rsidRPr="00825AC8">
        <w:t>body sizes</w:t>
      </w:r>
      <w:r w:rsidR="00113B43" w:rsidRPr="00825AC8">
        <w:t xml:space="preserve"> empowers larger women to partake in health-promoting behaviours by breaking down weight stereotypes </w:t>
      </w:r>
      <w:r w:rsidR="00113B43" w:rsidRPr="00825AC8">
        <w:rPr>
          <w:rFonts w:eastAsia="Times New Roman"/>
        </w:rPr>
        <w:t xml:space="preserve">and perceived barriers to health-promoting behaviours </w:t>
      </w:r>
      <w:r w:rsidR="00DF1464" w:rsidRPr="00825AC8">
        <w:rPr>
          <w:rFonts w:eastAsia="Times New Roman"/>
        </w:rPr>
        <w:fldChar w:fldCharType="begin"/>
      </w:r>
      <w:r w:rsidR="00162B27" w:rsidRPr="00825AC8">
        <w:rPr>
          <w:rFonts w:eastAsia="Times New Roman"/>
        </w:rPr>
        <w:instrText xml:space="preserve"> ADDIN EN.CITE &lt;EndNote&gt;&lt;Cite&gt;&lt;Author&gt;Haskins&lt;/Author&gt;&lt;Year&gt;2015&lt;/Year&gt;&lt;RecNum&gt;502&lt;/RecNum&gt;&lt;DisplayText&gt;(Haskins, 2015)&lt;/DisplayText&gt;&lt;record&gt;&lt;rec-number&gt;502&lt;/rec-number&gt;&lt;foreign-keys&gt;&lt;key app="EN" db-id="svp2tfppttpvd4edrv2xaef6vx2fx2vfsade" timestamp="1537158438"&gt;502&lt;/key&gt;&lt;/foreign-keys&gt;&lt;ref-type name="Blog"&gt;56&lt;/ref-type&gt;&lt;contributors&gt;&lt;authors&gt;&lt;author&gt;Julia Haskins&lt;/author&gt;&lt;/authors&gt;&lt;/contributors&gt;&lt;titles&gt;&lt;title&gt;Does the &amp;apos;body positive&amp;apos; movement promote health?&lt;/title&gt;&lt;/titles&gt;&lt;number&gt;August 14&lt;/number&gt;&lt;dates&gt;&lt;year&gt;2015&lt;/year&gt;&lt;/dates&gt;&lt;work-type&gt;Blog post&lt;/work-type&gt;&lt;urls&gt;&lt;related-urls&gt;&lt;url&gt;https://www.healthline.com/health-news/does-the-body-positive-movement-promote-health-081415#1&lt;/url&gt;&lt;/related-urls&gt;&lt;/urls&gt;&lt;/record&gt;&lt;/Cite&gt;&lt;/EndNote&gt;</w:instrText>
      </w:r>
      <w:r w:rsidR="00DF1464" w:rsidRPr="00825AC8">
        <w:rPr>
          <w:rFonts w:eastAsia="Times New Roman"/>
        </w:rPr>
        <w:fldChar w:fldCharType="separate"/>
      </w:r>
      <w:r w:rsidR="00DF1464" w:rsidRPr="00825AC8">
        <w:rPr>
          <w:rFonts w:eastAsia="Times New Roman"/>
          <w:noProof/>
        </w:rPr>
        <w:t>(Haskins, 2015)</w:t>
      </w:r>
      <w:r w:rsidR="00DF1464" w:rsidRPr="00825AC8">
        <w:rPr>
          <w:rFonts w:eastAsia="Times New Roman"/>
        </w:rPr>
        <w:fldChar w:fldCharType="end"/>
      </w:r>
      <w:r w:rsidR="00113B43" w:rsidRPr="00825AC8">
        <w:t xml:space="preserve">. </w:t>
      </w:r>
      <w:r w:rsidR="00EA3BF8" w:rsidRPr="00825AC8">
        <w:t xml:space="preserve">Here, of note, </w:t>
      </w:r>
      <w:r w:rsidR="00BF3CD9" w:rsidRPr="00825AC8">
        <w:t>two</w:t>
      </w:r>
      <w:r w:rsidR="00EA3BF8" w:rsidRPr="00825AC8">
        <w:t xml:space="preserve"> of the Instagram accounts analysed were yoga-focused accounts</w:t>
      </w:r>
      <w:r w:rsidR="00BF3CD9" w:rsidRPr="00825AC8">
        <w:t>,</w:t>
      </w:r>
      <w:r w:rsidR="00EA3BF8" w:rsidRPr="00825AC8">
        <w:t xml:space="preserve"> @</w:t>
      </w:r>
      <w:r w:rsidR="000D4CDB" w:rsidRPr="00825AC8">
        <w:t>mynameisjessamyn</w:t>
      </w:r>
      <w:r w:rsidR="00BF3CD9" w:rsidRPr="00825AC8">
        <w:t xml:space="preserve"> and</w:t>
      </w:r>
      <w:r w:rsidR="00EA3BF8" w:rsidRPr="00825AC8">
        <w:t xml:space="preserve"> @</w:t>
      </w:r>
      <w:r w:rsidR="000D4CDB" w:rsidRPr="00825AC8">
        <w:t>nolatrees</w:t>
      </w:r>
      <w:r w:rsidR="00EA3BF8" w:rsidRPr="00825AC8">
        <w:t xml:space="preserve">, </w:t>
      </w:r>
      <w:r w:rsidR="00BF3CD9" w:rsidRPr="00825AC8">
        <w:t xml:space="preserve">who </w:t>
      </w:r>
      <w:r w:rsidR="00787482" w:rsidRPr="00825AC8">
        <w:t xml:space="preserve">both promote </w:t>
      </w:r>
      <w:r w:rsidR="00BF3CD9" w:rsidRPr="00825AC8">
        <w:t>practic</w:t>
      </w:r>
      <w:r w:rsidR="00787482" w:rsidRPr="00825AC8">
        <w:t>ing</w:t>
      </w:r>
      <w:r w:rsidR="00BF3CD9" w:rsidRPr="00825AC8">
        <w:t xml:space="preserve"> yoga </w:t>
      </w:r>
      <w:r w:rsidR="00430C85" w:rsidRPr="00825AC8">
        <w:t>regardless of</w:t>
      </w:r>
      <w:r w:rsidR="00BF3CD9" w:rsidRPr="00825AC8">
        <w:t xml:space="preserve"> body size. </w:t>
      </w:r>
      <w:r w:rsidR="0040591E" w:rsidRPr="00825AC8">
        <w:t xml:space="preserve">In </w:t>
      </w:r>
      <w:r w:rsidR="00294A71" w:rsidRPr="00825AC8">
        <w:t xml:space="preserve">contrast, </w:t>
      </w:r>
      <w:r w:rsidR="002E436E" w:rsidRPr="00825AC8">
        <w:t>considerable evidence demonstrates that weight stigmatisation and shame is linked with maladaptive eating behaviours and weight gain</w:t>
      </w:r>
      <w:r w:rsidR="00C966F4" w:rsidRPr="00825AC8">
        <w:t xml:space="preserve"> </w:t>
      </w:r>
      <w:r w:rsidR="00C966F4" w:rsidRPr="00825AC8">
        <w:fldChar w:fldCharType="begin"/>
      </w:r>
      <w:r w:rsidR="00162B27" w:rsidRPr="00825AC8">
        <w:instrText xml:space="preserve"> ADDIN EN.CITE &lt;EndNote&gt;&lt;Cite&gt;&lt;Author&gt;Puhl&lt;/Author&gt;&lt;Year&gt;2015&lt;/Year&gt;&lt;RecNum&gt;475&lt;/RecNum&gt;&lt;DisplayText&gt;(Puhl &amp;amp; Suh, 2015)&lt;/DisplayText&gt;&lt;record&gt;&lt;rec-number&gt;475&lt;/rec-number&gt;&lt;foreign-keys&gt;&lt;key app="EN" db-id="svp2tfppttpvd4edrv2xaef6vx2fx2vfsade" timestamp="1535345472"&gt;475&lt;/key&gt;&lt;/foreign-keys&gt;&lt;ref-type name="Journal Article"&gt;17&lt;/ref-type&gt;&lt;contributors&gt;&lt;authors&gt;&lt;author&gt;Puhl, Rebecca&lt;/author&gt;&lt;author&gt;Suh, Young&lt;/author&gt;&lt;/authors&gt;&lt;/contributors&gt;&lt;titles&gt;&lt;title&gt;Health consequences of weight stigma: Implications for obesity prevention and treatment&lt;/title&gt;&lt;secondary-title&gt;Current Obesity Reports&lt;/secondary-title&gt;&lt;/titles&gt;&lt;periodical&gt;&lt;full-title&gt;Current Obesity Reports&lt;/full-title&gt;&lt;/periodical&gt;&lt;pages&gt;182-190&lt;/pages&gt;&lt;volume&gt;4&lt;/volume&gt;&lt;number&gt;2&lt;/number&gt;&lt;dates&gt;&lt;year&gt;2015&lt;/year&gt;&lt;pub-dates&gt;&lt;date&gt;June 01&lt;/date&gt;&lt;/pub-dates&gt;&lt;/dates&gt;&lt;isbn&gt;2162-4968&lt;/isbn&gt;&lt;label&gt;Puhl2015&lt;/label&gt;&lt;work-type&gt;journal article&lt;/work-type&gt;&lt;urls&gt;&lt;related-urls&gt;&lt;url&gt;https://doi.org/10.1007/s13679-015-0153-z&lt;/url&gt;&lt;/related-urls&gt;&lt;/urls&gt;&lt;electronic-resource-num&gt;https://dx.doi.org/10.1007/s13679-015-0153-z&lt;/electronic-resource-num&gt;&lt;/record&gt;&lt;/Cite&gt;&lt;/EndNote&gt;</w:instrText>
      </w:r>
      <w:r w:rsidR="00C966F4" w:rsidRPr="00825AC8">
        <w:fldChar w:fldCharType="separate"/>
      </w:r>
      <w:r w:rsidR="00C966F4" w:rsidRPr="00825AC8">
        <w:rPr>
          <w:noProof/>
        </w:rPr>
        <w:t>(Puhl &amp; Suh, 2015)</w:t>
      </w:r>
      <w:r w:rsidR="00C966F4" w:rsidRPr="00825AC8">
        <w:fldChar w:fldCharType="end"/>
      </w:r>
      <w:r w:rsidR="00D97B14" w:rsidRPr="00825AC8">
        <w:t>. Moreover,</w:t>
      </w:r>
      <w:r w:rsidR="002E436E" w:rsidRPr="00825AC8">
        <w:t xml:space="preserve"> </w:t>
      </w:r>
      <w:r w:rsidR="00294A71" w:rsidRPr="00825AC8">
        <w:rPr>
          <w:i/>
        </w:rPr>
        <w:t>fitspiration</w:t>
      </w:r>
      <w:r w:rsidR="00294A71" w:rsidRPr="00825AC8">
        <w:t xml:space="preserve"> content</w:t>
      </w:r>
      <w:r w:rsidR="00113B43" w:rsidRPr="00825AC8">
        <w:t>,</w:t>
      </w:r>
      <w:r w:rsidR="00294A71" w:rsidRPr="00825AC8">
        <w:t xml:space="preserve"> aimed to inspire healthy eating and exercise</w:t>
      </w:r>
      <w:r w:rsidR="00113B43" w:rsidRPr="00825AC8">
        <w:t>,</w:t>
      </w:r>
      <w:r w:rsidR="00294A71" w:rsidRPr="00825AC8">
        <w:t xml:space="preserve"> has been found to have harmful psychological outcomes </w:t>
      </w:r>
      <w:r w:rsidR="00294A71" w:rsidRPr="00825AC8">
        <w:lastRenderedPageBreak/>
        <w:t xml:space="preserve">and have no impact on actual exercise engagement </w:t>
      </w:r>
      <w:r w:rsidR="00294A71" w:rsidRPr="00825AC8">
        <w:fldChar w:fldCharType="begin"/>
      </w:r>
      <w:r w:rsidR="00294A71" w:rsidRPr="00825AC8">
        <w:instrText xml:space="preserve"> ADDIN EN.CITE &lt;EndNote&gt;&lt;Cite&gt;&lt;Author&gt;Robinson&lt;/Author&gt;&lt;Year&gt;2017&lt;/Year&gt;&lt;RecNum&gt;410&lt;/RecNum&gt;&lt;DisplayText&gt;(Robinson et al., 2017)&lt;/DisplayText&gt;&lt;record&gt;&lt;rec-number&gt;410&lt;/rec-number&gt;&lt;foreign-keys&gt;&lt;key app="EN" db-id="svp2tfppttpvd4edrv2xaef6vx2fx2vfsade" timestamp="1512676768"&gt;410&lt;/key&gt;&lt;/foreign-keys&gt;&lt;ref-type name="Journal Article"&gt;17&lt;/ref-type&gt;&lt;contributors&gt;&lt;authors&gt;&lt;author&gt;Robinson, Lily&lt;/author&gt;&lt;author&gt;Prichard, Ivanka&lt;/author&gt;&lt;author&gt;Nikolaidis, Alyssa&lt;/author&gt;&lt;author&gt;Drummond, Claire&lt;/author&gt;&lt;author&gt;Drummond, Murray&lt;/author&gt;&lt;author&gt;Tiggemann, Marika&lt;/author&gt;&lt;/authors&gt;&lt;/contributors&gt;&lt;titles&gt;&lt;title&gt;Idealised media images: The effect of fitspiration imagery on body satisfaction and exercise behaviour&lt;/title&gt;&lt;secondary-title&gt;Body Image&lt;/secondary-title&gt;&lt;/titles&gt;&lt;periodical&gt;&lt;full-title&gt;Body Image&lt;/full-title&gt;&lt;/periodical&gt;&lt;pages&gt;65-71&lt;/pages&gt;&lt;volume&gt;22&lt;/volume&gt;&lt;number&gt;Supplement C&lt;/number&gt;&lt;keywords&gt;&lt;keyword&gt;Media&lt;/keyword&gt;&lt;keyword&gt;Exercise&lt;/keyword&gt;&lt;keyword&gt;Social comparison&lt;/keyword&gt;&lt;keyword&gt;Fitspiration&lt;/keyword&gt;&lt;keyword&gt;Muscularity&lt;/keyword&gt;&lt;/keywords&gt;&lt;dates&gt;&lt;year&gt;2017&lt;/year&gt;&lt;pub-dates&gt;&lt;date&gt;2017/09/01/&lt;/date&gt;&lt;/pub-dates&gt;&lt;/dates&gt;&lt;isbn&gt;1740-1445&lt;/isbn&gt;&lt;urls&gt;&lt;related-urls&gt;&lt;url&gt;http://www.sciencedirect.com/science/article/pii/S1740144517300657&lt;/url&gt;&lt;/related-urls&gt;&lt;/urls&gt;&lt;electronic-resource-num&gt;https://doi.org/10.1016/j.bodyim.2017.06.001&lt;/electronic-resource-num&gt;&lt;/record&gt;&lt;/Cite&gt;&lt;/EndNote&gt;</w:instrText>
      </w:r>
      <w:r w:rsidR="00294A71" w:rsidRPr="00825AC8">
        <w:fldChar w:fldCharType="separate"/>
      </w:r>
      <w:r w:rsidR="00294A71" w:rsidRPr="00825AC8">
        <w:rPr>
          <w:noProof/>
        </w:rPr>
        <w:t>(Robinson et al., 2017)</w:t>
      </w:r>
      <w:r w:rsidR="00294A71" w:rsidRPr="00825AC8">
        <w:fldChar w:fldCharType="end"/>
      </w:r>
      <w:r w:rsidR="00294A71" w:rsidRPr="00825AC8">
        <w:t xml:space="preserve">. </w:t>
      </w:r>
      <w:r w:rsidR="00DD4A82" w:rsidRPr="00825AC8">
        <w:rPr>
          <w:rFonts w:eastAsia="Times New Roman"/>
        </w:rPr>
        <w:t xml:space="preserve">Accordingly, </w:t>
      </w:r>
      <w:r w:rsidR="00DD4A82" w:rsidRPr="00825AC8">
        <w:t>i</w:t>
      </w:r>
      <w:r w:rsidR="00294A71" w:rsidRPr="00825AC8">
        <w:t xml:space="preserve">t would be worthwhile for future research to </w:t>
      </w:r>
      <w:r w:rsidR="00127849" w:rsidRPr="00825AC8">
        <w:t>investigate the relationship between viewing body positive social media content and actual health behaviours</w:t>
      </w:r>
      <w:r w:rsidR="00DE288A" w:rsidRPr="00825AC8">
        <w:t>.</w:t>
      </w:r>
    </w:p>
    <w:p w14:paraId="35B4956F" w14:textId="1C444C06" w:rsidR="005967FF" w:rsidRPr="00825AC8" w:rsidRDefault="001A529E" w:rsidP="00F03F93">
      <w:pPr>
        <w:spacing w:line="480" w:lineRule="auto"/>
        <w:rPr>
          <w:b/>
        </w:rPr>
      </w:pPr>
      <w:r>
        <w:rPr>
          <w:b/>
        </w:rPr>
        <w:t xml:space="preserve">4.3. </w:t>
      </w:r>
      <w:r w:rsidR="005967FF" w:rsidRPr="00825AC8">
        <w:rPr>
          <w:b/>
        </w:rPr>
        <w:t>Implications</w:t>
      </w:r>
      <w:r w:rsidR="006C7E40" w:rsidRPr="00825AC8">
        <w:rPr>
          <w:b/>
        </w:rPr>
        <w:t xml:space="preserve"> and Future Directions</w:t>
      </w:r>
    </w:p>
    <w:p w14:paraId="2C8113C2" w14:textId="5BE13CF3" w:rsidR="00792907" w:rsidRPr="00825AC8" w:rsidRDefault="007F3D99" w:rsidP="00A13132">
      <w:pPr>
        <w:spacing w:line="480" w:lineRule="auto"/>
        <w:ind w:firstLine="720"/>
      </w:pPr>
      <w:r w:rsidRPr="00825AC8">
        <w:t xml:space="preserve">Positive body image has become increasingly recognised as an important component of body image and eating disorder prevention </w:t>
      </w:r>
      <w:r w:rsidRPr="00825AC8">
        <w:fldChar w:fldCharType="begin">
          <w:fldData xml:space="preserve">PEVuZE5vdGU+PENpdGU+PEF1dGhvcj5XZWJiPC9BdXRob3I+PFllYXI+MjAxNTwvWWVhcj48UmVj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</w:fldData>
        </w:fldChar>
      </w:r>
      <w:r w:rsidR="00162B27" w:rsidRPr="00825AC8">
        <w:instrText xml:space="preserve"> ADDIN EN.CITE </w:instrText>
      </w:r>
      <w:r w:rsidR="00162B27" w:rsidRPr="00825AC8">
        <w:fldChar w:fldCharType="begin">
          <w:fldData xml:space="preserve">PEVuZE5vdGU+PENpdGU+PEF1dGhvcj5XZWJiPC9BdXRob3I+PFllYXI+MjAxNTwvWWVhcj48UmVj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</w:fldData>
        </w:fldChar>
      </w:r>
      <w:r w:rsidR="00162B27" w:rsidRPr="00825AC8">
        <w:instrText xml:space="preserve"> ADDIN EN.CITE.DATA </w:instrText>
      </w:r>
      <w:r w:rsidR="00162B27" w:rsidRPr="00825AC8">
        <w:fldChar w:fldCharType="end"/>
      </w:r>
      <w:r w:rsidRPr="00825AC8">
        <w:fldChar w:fldCharType="separate"/>
      </w:r>
      <w:r w:rsidRPr="00825AC8">
        <w:rPr>
          <w:noProof/>
        </w:rPr>
        <w:t>(Webb, Wood-Barcalow, &amp; Tylka, 2015)</w:t>
      </w:r>
      <w:r w:rsidRPr="00825AC8">
        <w:fldChar w:fldCharType="end"/>
      </w:r>
      <w:r w:rsidRPr="00825AC8">
        <w:t xml:space="preserve">. </w:t>
      </w:r>
      <w:r w:rsidR="00A13132" w:rsidRPr="00825AC8">
        <w:t>R</w:t>
      </w:r>
      <w:r w:rsidR="00367825" w:rsidRPr="00825AC8">
        <w:t>esearch link</w:t>
      </w:r>
      <w:r w:rsidR="00A13132" w:rsidRPr="00825AC8">
        <w:t>s</w:t>
      </w:r>
      <w:r w:rsidR="00367825" w:rsidRPr="00825AC8">
        <w:t xml:space="preserve"> positive body image with numerous psychological and physical health benefits </w:t>
      </w:r>
      <w:r w:rsidR="00367825" w:rsidRPr="00825AC8">
        <w:fldChar w:fldCharType="begin">
          <w:fldData xml:space="preserve">PEVuZE5vdGU+PENpdGU+PEF1dGhvcj5BbmRyZXc8L0F1dGhvcj48WWVhcj4yMDE0PC9ZZWFyPjxS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</w:fldData>
        </w:fldChar>
      </w:r>
      <w:r w:rsidR="00BA0114">
        <w:instrText xml:space="preserve"> ADDIN EN.CITE </w:instrText>
      </w:r>
      <w:r w:rsidR="00BA0114">
        <w:fldChar w:fldCharType="begin">
          <w:fldData xml:space="preserve">PEVuZE5vdGU+PENpdGU+PEF1dGhvcj5BbmRyZXc8L0F1dGhvcj48WWVhcj4yMDE0PC9ZZWFyPjxS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</w:fldData>
        </w:fldChar>
      </w:r>
      <w:r w:rsidR="00BA0114">
        <w:instrText xml:space="preserve"> ADDIN EN.CITE.DATA </w:instrText>
      </w:r>
      <w:r w:rsidR="00BA0114">
        <w:fldChar w:fldCharType="end"/>
      </w:r>
      <w:r w:rsidR="00367825" w:rsidRPr="00825AC8">
        <w:fldChar w:fldCharType="separate"/>
      </w:r>
      <w:r w:rsidR="00BA0114">
        <w:rPr>
          <w:noProof/>
        </w:rPr>
        <w:t>(e.g., Andrew et al., 2014, 2016a; Homan &amp; Tylka, 2014; Satinsky et al., 2012; Swami et al., 2018; Tylka, 2012, 2018)</w:t>
      </w:r>
      <w:r w:rsidR="00367825" w:rsidRPr="00825AC8">
        <w:fldChar w:fldCharType="end"/>
      </w:r>
      <w:r w:rsidR="00367825" w:rsidRPr="00825AC8">
        <w:t xml:space="preserve">, as well as </w:t>
      </w:r>
      <w:r w:rsidR="004541CF" w:rsidRPr="00825AC8">
        <w:t>a</w:t>
      </w:r>
      <w:r w:rsidR="00367825" w:rsidRPr="00825AC8">
        <w:t xml:space="preserve"> potential protective role against media-induced body dissatisfaction </w:t>
      </w:r>
      <w:r w:rsidR="00367825" w:rsidRPr="00825AC8">
        <w:fldChar w:fldCharType="begin">
          <w:fldData xml:space="preserve">PEVuZE5vdGU+PENpdGU+PEF1dGhvcj5BbmRyZXc8L0F1dGhvcj48WWVhcj4yMDE1PC9ZZWFyPjxS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=
</w:fldData>
        </w:fldChar>
      </w:r>
      <w:r w:rsidR="00162B27" w:rsidRPr="00825AC8">
        <w:instrText xml:space="preserve"> ADDIN EN.CITE </w:instrText>
      </w:r>
      <w:r w:rsidR="00162B27" w:rsidRPr="00825AC8">
        <w:fldChar w:fldCharType="begin">
          <w:fldData xml:space="preserve">PEVuZE5vdGU+PENpdGU+PEF1dGhvcj5BbmRyZXc8L0F1dGhvcj48WWVhcj4yMDE1PC9ZZWFyPjxS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=
</w:fldData>
        </w:fldChar>
      </w:r>
      <w:r w:rsidR="00162B27" w:rsidRPr="00825AC8">
        <w:instrText xml:space="preserve"> ADDIN EN.CITE.DATA </w:instrText>
      </w:r>
      <w:r w:rsidR="00162B27" w:rsidRPr="00825AC8">
        <w:fldChar w:fldCharType="end"/>
      </w:r>
      <w:r w:rsidR="00367825" w:rsidRPr="00825AC8">
        <w:fldChar w:fldCharType="separate"/>
      </w:r>
      <w:r w:rsidR="00367825" w:rsidRPr="00825AC8">
        <w:rPr>
          <w:noProof/>
        </w:rPr>
        <w:t>(Andrew, Tiggemann, &amp; Clark, 2015; Halliwell, 2013)</w:t>
      </w:r>
      <w:r w:rsidR="00367825" w:rsidRPr="00825AC8">
        <w:fldChar w:fldCharType="end"/>
      </w:r>
      <w:r w:rsidR="004541CF" w:rsidRPr="00825AC8">
        <w:t>. Given this research,</w:t>
      </w:r>
      <w:r w:rsidR="00367825" w:rsidRPr="00825AC8">
        <w:t xml:space="preserve"> it is plausible that engaging with body positive content on Instagram, </w:t>
      </w:r>
      <w:r w:rsidR="0040591E" w:rsidRPr="00825AC8">
        <w:t xml:space="preserve">which espouses </w:t>
      </w:r>
      <w:r w:rsidR="00367825" w:rsidRPr="00825AC8">
        <w:t>key tenets of positive body image, may be associated with similar benefits for women.</w:t>
      </w:r>
      <w:r w:rsidR="00396010" w:rsidRPr="00825AC8">
        <w:t xml:space="preserve"> </w:t>
      </w:r>
      <w:r w:rsidRPr="00825AC8">
        <w:t xml:space="preserve">Whilst causal effects cannot be inferred from this content analysis, </w:t>
      </w:r>
      <w:r w:rsidR="00EA39CA" w:rsidRPr="00825AC8">
        <w:t>these preliminary findings suggest</w:t>
      </w:r>
      <w:r w:rsidRPr="00825AC8">
        <w:t xml:space="preserve"> that </w:t>
      </w:r>
      <w:r w:rsidR="00FE0362" w:rsidRPr="00825AC8">
        <w:t xml:space="preserve">popular body positive accounts on Instagram both depict a diverse range of appearances and </w:t>
      </w:r>
      <w:r w:rsidR="0040591E" w:rsidRPr="00825AC8">
        <w:t>promote</w:t>
      </w:r>
      <w:r w:rsidR="00FE0362" w:rsidRPr="00825AC8">
        <w:t xml:space="preserve"> messages in</w:t>
      </w:r>
      <w:r w:rsidRPr="00825AC8">
        <w:t xml:space="preserve"> line with important components of positive body image</w:t>
      </w:r>
      <w:r w:rsidR="007545BD" w:rsidRPr="00825AC8">
        <w:t>,</w:t>
      </w:r>
      <w:r w:rsidRPr="00825AC8">
        <w:t xml:space="preserve"> and therefore may present a fruitful avenue for future prevention research. </w:t>
      </w:r>
    </w:p>
    <w:p w14:paraId="5CD84992" w14:textId="5DB18A14" w:rsidR="00274BBD" w:rsidRPr="00825AC8" w:rsidRDefault="00297FBE" w:rsidP="006467AB">
      <w:pPr>
        <w:spacing w:line="480" w:lineRule="auto"/>
        <w:ind w:firstLine="720"/>
        <w:rPr>
          <w:color w:val="000000" w:themeColor="text1"/>
        </w:rPr>
      </w:pPr>
      <w:r w:rsidRPr="00825AC8">
        <w:t>Social media u</w:t>
      </w:r>
      <w:r w:rsidR="004247B5" w:rsidRPr="00825AC8">
        <w:t>sage is at an all-</w:t>
      </w:r>
      <w:r w:rsidRPr="00825AC8">
        <w:t xml:space="preserve">time high </w:t>
      </w:r>
      <w:r w:rsidR="005967FF" w:rsidRPr="00825AC8">
        <w:t xml:space="preserve">amongst young women </w:t>
      </w:r>
      <w:r w:rsidR="005967FF" w:rsidRPr="00825AC8">
        <w:fldChar w:fldCharType="begin"/>
      </w:r>
      <w:r w:rsidR="00162B27" w:rsidRPr="00825AC8">
        <w:instrText xml:space="preserve"> ADDIN EN.CITE &lt;EndNote&gt;&lt;Cite&gt;&lt;Author&gt;Pew Research Center&lt;/Author&gt;&lt;Year&gt;2018&lt;/Year&gt;&lt;RecNum&gt;456&lt;/RecNum&gt;&lt;DisplayText&gt;(Pew Research Center, 2018)&lt;/DisplayText&gt;&lt;record&gt;&lt;rec-number&gt;456&lt;/rec-number&gt;&lt;foreign-keys&gt;&lt;key app="EN" db-id="svp2tfppttpvd4edrv2xaef6vx2fx2vfsade" timestamp="1529589775"&gt;456&lt;/key&gt;&lt;/foreign-keys&gt;&lt;ref-type name="Government Document"&gt;46&lt;/ref-type&gt;&lt;contributors&gt;&lt;authors&gt;&lt;author&gt;Pew Research Center,&lt;/author&gt;&lt;/authors&gt;&lt;/contributors&gt;&lt;titles&gt;&lt;title&gt;Social media use in 2018&lt;/title&gt;&lt;/titles&gt;&lt;edition&gt;March 2018&lt;/edition&gt;&lt;dates&gt;&lt;year&gt;2018&lt;/year&gt;&lt;/dates&gt;&lt;urls&gt;&lt;related-urls&gt;&lt;url&gt;http://www.pewinternet.org/2018/03/01/social-media-use-in-2018/&lt;/url&gt;&lt;/related-urls&gt;&lt;/urls&gt;&lt;/record&gt;&lt;/Cite&gt;&lt;/EndNote&gt;</w:instrText>
      </w:r>
      <w:r w:rsidR="005967FF" w:rsidRPr="00825AC8">
        <w:fldChar w:fldCharType="separate"/>
      </w:r>
      <w:r w:rsidR="005967FF" w:rsidRPr="00825AC8">
        <w:rPr>
          <w:noProof/>
        </w:rPr>
        <w:t>(Pew Research Center, 2018)</w:t>
      </w:r>
      <w:r w:rsidR="005967FF" w:rsidRPr="00825AC8">
        <w:fldChar w:fldCharType="end"/>
      </w:r>
      <w:r w:rsidR="005967FF" w:rsidRPr="00825AC8">
        <w:t xml:space="preserve">, and Instagram </w:t>
      </w:r>
      <w:r w:rsidR="004247B5" w:rsidRPr="00825AC8">
        <w:t xml:space="preserve">is </w:t>
      </w:r>
      <w:r w:rsidR="005967FF" w:rsidRPr="00825AC8">
        <w:t xml:space="preserve">one of the most dominant mediums for influencing user’s attitudes and behaviours </w:t>
      </w:r>
      <w:r w:rsidR="005967FF" w:rsidRPr="00825AC8">
        <w:rPr>
          <w:rFonts w:eastAsia="Times New Roman"/>
        </w:rPr>
        <w:fldChar w:fldCharType="begin"/>
      </w:r>
      <w:r w:rsidR="00D3491F">
        <w:rPr>
          <w:rFonts w:eastAsia="Times New Roman"/>
        </w:rPr>
        <w:instrText xml:space="preserve"> ADDIN EN.CITE &lt;EndNote&gt;&lt;Cite&gt;&lt;Author&gt;Kasana&lt;/Author&gt;&lt;Year&gt;2014&lt;/Year&gt;&lt;RecNum&gt;429&lt;/RecNum&gt;&lt;DisplayText&gt;(Kasana, 2014)&lt;/DisplayText&gt;&lt;record&gt;&lt;rec-number&gt;429&lt;/rec-number&gt;&lt;foreign-keys&gt;&lt;key app="EN" db-id="svp2tfppttpvd4edrv2xaef6vx2fx2vfsade" timestamp="1515479171"&gt;429&lt;/key&gt;&lt;/foreign-keys&gt;&lt;ref-type name="Journal Article"&gt;17&lt;/ref-type&gt;&lt;contributors&gt;&lt;authors&gt;&lt;author&gt;Kasana, Mehreen&lt;/author&gt;&lt;/authors&gt;&lt;/contributors&gt;&lt;titles&gt;&lt;title&gt;Feminisms and the social media sphere&lt;/title&gt;&lt;secondary-title&gt;Women&amp;apos;s Studies Quarterly&lt;/secondary-title&gt;&lt;/titles&gt;&lt;periodical&gt;&lt;full-title&gt;Women&amp;apos;s Studies Quarterly&lt;/full-title&gt;&lt;/periodical&gt;&lt;pages&gt;236-249&lt;/pages&gt;&lt;volume&gt;42&lt;/volume&gt;&lt;number&gt;3&lt;/number&gt;&lt;dates&gt;&lt;year&gt;2014&lt;/year&gt;&lt;/dates&gt;&lt;isbn&gt;1934-1520&lt;/isbn&gt;&lt;urls&gt;&lt;related-urls&gt;&lt;url&gt;www.jstor.org/stable/24365006.&lt;/url&gt;&lt;/related-urls&gt;&lt;/urls&gt;&lt;electronic-resource-num&gt;https://dx.doi.org/10.1353/wsq.2014.0065&lt;/electronic-resource-num&gt;&lt;/record&gt;&lt;/Cite&gt;&lt;/EndNote&gt;</w:instrText>
      </w:r>
      <w:r w:rsidR="005967FF" w:rsidRPr="00825AC8">
        <w:rPr>
          <w:rFonts w:eastAsia="Times New Roman"/>
        </w:rPr>
        <w:fldChar w:fldCharType="separate"/>
      </w:r>
      <w:r w:rsidR="005967FF" w:rsidRPr="00825AC8">
        <w:rPr>
          <w:rFonts w:eastAsia="Times New Roman"/>
          <w:noProof/>
        </w:rPr>
        <w:t>(Kasana, 2014)</w:t>
      </w:r>
      <w:r w:rsidR="005967FF" w:rsidRPr="00825AC8">
        <w:rPr>
          <w:rFonts w:eastAsia="Times New Roman"/>
        </w:rPr>
        <w:fldChar w:fldCharType="end"/>
      </w:r>
      <w:r w:rsidRPr="00825AC8">
        <w:rPr>
          <w:rFonts w:eastAsia="Times New Roman"/>
        </w:rPr>
        <w:t xml:space="preserve">. Accordingly, </w:t>
      </w:r>
      <w:r w:rsidR="005967FF" w:rsidRPr="00825AC8">
        <w:rPr>
          <w:rFonts w:eastAsia="Times New Roman"/>
        </w:rPr>
        <w:t xml:space="preserve">it is imperative for research to </w:t>
      </w:r>
      <w:r w:rsidR="00AA4150" w:rsidRPr="00825AC8">
        <w:rPr>
          <w:rFonts w:eastAsia="Times New Roman"/>
          <w:color w:val="000000"/>
          <w:shd w:val="clear" w:color="auto" w:fill="FFFFFF"/>
        </w:rPr>
        <w:t>identify which types of content may be potentially beneficial or harmful</w:t>
      </w:r>
      <w:r w:rsidR="00AA4150" w:rsidRPr="00825AC8">
        <w:rPr>
          <w:rFonts w:eastAsia="Times New Roman"/>
        </w:rPr>
        <w:t xml:space="preserve"> </w:t>
      </w:r>
      <w:proofErr w:type="gramStart"/>
      <w:r w:rsidR="005967FF" w:rsidRPr="00825AC8">
        <w:rPr>
          <w:rFonts w:eastAsia="Times New Roman"/>
        </w:rPr>
        <w:t>in order to</w:t>
      </w:r>
      <w:proofErr w:type="gramEnd"/>
      <w:r w:rsidR="005967FF" w:rsidRPr="00825AC8">
        <w:rPr>
          <w:rFonts w:eastAsia="Times New Roman"/>
        </w:rPr>
        <w:t xml:space="preserve"> offer best practice guidelines for </w:t>
      </w:r>
      <w:r w:rsidR="00F93B9A" w:rsidRPr="00825AC8">
        <w:rPr>
          <w:rFonts w:eastAsia="Times New Roman"/>
        </w:rPr>
        <w:t xml:space="preserve">social media </w:t>
      </w:r>
      <w:r w:rsidR="005967FF" w:rsidRPr="00825AC8">
        <w:rPr>
          <w:rFonts w:eastAsia="Times New Roman"/>
        </w:rPr>
        <w:t>consumers</w:t>
      </w:r>
      <w:r w:rsidR="00F93B9A" w:rsidRPr="00825AC8">
        <w:rPr>
          <w:rFonts w:eastAsia="Times New Roman"/>
        </w:rPr>
        <w:t xml:space="preserve"> who may be at risk of body image issues</w:t>
      </w:r>
      <w:r w:rsidR="005967FF" w:rsidRPr="00825AC8">
        <w:rPr>
          <w:rFonts w:eastAsia="Times New Roman"/>
        </w:rPr>
        <w:t>.</w:t>
      </w:r>
      <w:r w:rsidR="007F3D99" w:rsidRPr="00825AC8">
        <w:t xml:space="preserve"> </w:t>
      </w:r>
      <w:r w:rsidR="009C3E3D" w:rsidRPr="00825AC8">
        <w:t>S</w:t>
      </w:r>
      <w:r w:rsidR="007F3D99" w:rsidRPr="00825AC8">
        <w:t>usceptible</w:t>
      </w:r>
      <w:r w:rsidR="005967FF" w:rsidRPr="00825AC8">
        <w:t xml:space="preserve"> young women </w:t>
      </w:r>
      <w:r w:rsidR="00F93B9A" w:rsidRPr="00825AC8">
        <w:t>may</w:t>
      </w:r>
      <w:r w:rsidR="005967FF" w:rsidRPr="00825AC8">
        <w:t xml:space="preserve"> be encouraged to </w:t>
      </w:r>
      <w:r w:rsidR="0040591E" w:rsidRPr="00825AC8">
        <w:t xml:space="preserve">minimise </w:t>
      </w:r>
      <w:r w:rsidR="00901637" w:rsidRPr="00825AC8">
        <w:t>exposure</w:t>
      </w:r>
      <w:r w:rsidR="005967FF" w:rsidRPr="00825AC8">
        <w:t xml:space="preserve"> </w:t>
      </w:r>
      <w:r w:rsidR="00901637" w:rsidRPr="00825AC8">
        <w:t>to</w:t>
      </w:r>
      <w:r w:rsidR="005967FF" w:rsidRPr="00825AC8">
        <w:t xml:space="preserve"> appearance-focused social media content like </w:t>
      </w:r>
      <w:r w:rsidR="005967FF" w:rsidRPr="00825AC8">
        <w:rPr>
          <w:i/>
        </w:rPr>
        <w:t>fitspiration</w:t>
      </w:r>
      <w:r w:rsidR="005967FF" w:rsidRPr="00825AC8">
        <w:t xml:space="preserve"> and </w:t>
      </w:r>
      <w:r w:rsidR="005967FF" w:rsidRPr="00825AC8">
        <w:rPr>
          <w:i/>
        </w:rPr>
        <w:t xml:space="preserve">thinspiration </w:t>
      </w:r>
      <w:r w:rsidR="005967FF" w:rsidRPr="00825AC8">
        <w:t xml:space="preserve">to reduce </w:t>
      </w:r>
      <w:r w:rsidR="00F93B9A" w:rsidRPr="00825AC8">
        <w:t>body image disturbances</w:t>
      </w:r>
      <w:r w:rsidR="005967FF" w:rsidRPr="00825AC8">
        <w:t xml:space="preserve"> </w:t>
      </w:r>
      <w:r w:rsidR="00A1327E" w:rsidRPr="00825AC8">
        <w:fldChar w:fldCharType="begin"/>
      </w:r>
      <w:r w:rsidR="00162B27" w:rsidRPr="00825AC8">
        <w:instrText xml:space="preserve"> ADDIN EN.CITE &lt;EndNote&gt;&lt;Cite&gt;&lt;Author&gt;Tiggemann&lt;/Author&gt;&lt;Year&gt;2015&lt;/Year&gt;&lt;RecNum&gt;40&lt;/RecNum&gt;&lt;DisplayText&gt;(Tiggemann &amp;amp; Zaccardo, 2015)&lt;/DisplayText&gt;&lt;record&gt;&lt;rec-number&gt;40&lt;/rec-number&gt;&lt;foreign-keys&gt;&lt;key app="EN" db-id="svp2tfppttpvd4edrv2xaef6vx2fx2vfsade" timestamp="1470982354"&gt;40&lt;/key&gt;&lt;/foreign-keys&gt;&lt;ref-type name="Journal Article"&gt;17&lt;/ref-type&gt;&lt;contributors&gt;&lt;authors&gt;&lt;author&gt;Tiggemann, Marika&lt;/author&gt;&lt;author&gt;Zaccardo, Mia&lt;/author&gt;&lt;/authors&gt;&lt;/contributors&gt;&lt;titles&gt;&lt;title&gt;“Exercise to be fit, not skinny”: The effect of fitspiration imagery on women&amp;apos;s body image&lt;/title&gt;&lt;secondary-title&gt;Body Image&lt;/secondary-title&gt;&lt;/titles&gt;&lt;periodical&gt;&lt;full-title&gt;Body Image&lt;/full-title&gt;&lt;/periodical&gt;&lt;pages&gt;61-67&lt;/pages&gt;&lt;volume&gt;15&lt;/volume&gt;&lt;keywords&gt;&lt;keyword&gt;Body image&lt;/keyword&gt;&lt;keyword&gt;Social networking sites&lt;/keyword&gt;&lt;keyword&gt;Fitspiration&lt;/keyword&gt;&lt;keyword&gt;Media&lt;/keyword&gt;&lt;keyword&gt;Instagram&lt;/keyword&gt;&lt;/keywords&gt;&lt;dates&gt;&lt;year&gt;2015&lt;/year&gt;&lt;pub-dates&gt;&lt;date&gt;9//&lt;/date&gt;&lt;/pub-dates&gt;&lt;/dates&gt;&lt;isbn&gt;1740-1445&lt;/isbn&gt;&lt;urls&gt;&lt;related-urls&gt;&lt;url&gt;http://www.sciencedirect.com/science/article/pii/S1740144515000893&lt;/url&gt;&lt;/related-urls&gt;&lt;/urls&gt;&lt;electronic-resource-num&gt;https://dx.doi.org/10.1016/j.bodyim.2015.06.003&lt;/electronic-resource-num&gt;&lt;/record&gt;&lt;/Cite&gt;&lt;/EndNote&gt;</w:instrText>
      </w:r>
      <w:r w:rsidR="00A1327E" w:rsidRPr="00825AC8">
        <w:fldChar w:fldCharType="separate"/>
      </w:r>
      <w:r w:rsidR="00A1327E" w:rsidRPr="00825AC8">
        <w:rPr>
          <w:noProof/>
        </w:rPr>
        <w:t>(Tiggemann &amp; Zaccardo, 2015)</w:t>
      </w:r>
      <w:r w:rsidR="00A1327E" w:rsidRPr="00825AC8">
        <w:fldChar w:fldCharType="end"/>
      </w:r>
      <w:r w:rsidR="009C3E3D" w:rsidRPr="00825AC8">
        <w:t>. Concurrently,</w:t>
      </w:r>
      <w:r w:rsidR="005967FF" w:rsidRPr="00825AC8">
        <w:t xml:space="preserve"> this study, together with preliminary </w:t>
      </w:r>
      <w:r w:rsidR="00010941" w:rsidRPr="00825AC8">
        <w:t xml:space="preserve">experimental </w:t>
      </w:r>
      <w:r w:rsidR="005967FF" w:rsidRPr="00825AC8">
        <w:t>evidence</w:t>
      </w:r>
      <w:r w:rsidR="00E955BD" w:rsidRPr="00825AC8">
        <w:t xml:space="preserve"> </w:t>
      </w:r>
      <w:r w:rsidR="00E955BD" w:rsidRPr="00825AC8">
        <w:fldChar w:fldCharType="begin">
          <w:fldData xml:space="preserve">PEVuZE5vdGU+PENpdGU+PEF1dGhvcj5TbGF0ZXI8L0F1dGhvcj48WWVhcj4yMDE3PC9ZZWFyPjxS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</w:fldData>
        </w:fldChar>
      </w:r>
      <w:r w:rsidR="00F1732F">
        <w:instrText xml:space="preserve"> ADDIN EN.CITE </w:instrText>
      </w:r>
      <w:r w:rsidR="00F1732F">
        <w:fldChar w:fldCharType="begin">
          <w:fldData xml:space="preserve">PEVuZE5vdGU+PENpdGU+PEF1dGhvcj5TbGF0ZXI8L0F1dGhvcj48WWVhcj4yMDE3PC9ZZWFyPjxS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</w:fldData>
        </w:fldChar>
      </w:r>
      <w:r w:rsidR="00F1732F">
        <w:instrText xml:space="preserve"> ADDIN EN.CITE.DATA </w:instrText>
      </w:r>
      <w:r w:rsidR="00F1732F">
        <w:fldChar w:fldCharType="end"/>
      </w:r>
      <w:r w:rsidR="00E955BD" w:rsidRPr="00825AC8">
        <w:fldChar w:fldCharType="separate"/>
      </w:r>
      <w:r w:rsidR="00F1732F">
        <w:rPr>
          <w:noProof/>
        </w:rPr>
        <w:t>(Cohen et al., 2019; Slater et al., 2017; Williamson &amp; Karazsia, 2018)</w:t>
      </w:r>
      <w:r w:rsidR="00E955BD" w:rsidRPr="00825AC8">
        <w:fldChar w:fldCharType="end"/>
      </w:r>
      <w:r w:rsidR="009C3E3D" w:rsidRPr="00825AC8">
        <w:t>,</w:t>
      </w:r>
      <w:r w:rsidR="005967FF" w:rsidRPr="00825AC8">
        <w:t xml:space="preserve"> suggests that </w:t>
      </w:r>
      <w:r w:rsidR="009C3E3D" w:rsidRPr="00825AC8">
        <w:t xml:space="preserve">young </w:t>
      </w:r>
      <w:r w:rsidR="009C3E3D" w:rsidRPr="00825AC8">
        <w:lastRenderedPageBreak/>
        <w:t xml:space="preserve">women </w:t>
      </w:r>
      <w:r w:rsidR="005967FF" w:rsidRPr="00825AC8">
        <w:t xml:space="preserve">may </w:t>
      </w:r>
      <w:r w:rsidR="00010941" w:rsidRPr="00825AC8">
        <w:t xml:space="preserve">usefully </w:t>
      </w:r>
      <w:r w:rsidR="005967FF" w:rsidRPr="00825AC8">
        <w:t xml:space="preserve">be encouraged to follow body positive accounts as a possible avenue to </w:t>
      </w:r>
      <w:r w:rsidR="00010941" w:rsidRPr="00825AC8">
        <w:t>enhance</w:t>
      </w:r>
      <w:r w:rsidR="005967FF" w:rsidRPr="00825AC8">
        <w:t xml:space="preserve"> positive body image</w:t>
      </w:r>
      <w:r w:rsidR="005967FF" w:rsidRPr="00825AC8">
        <w:rPr>
          <w:color w:val="000000" w:themeColor="text1"/>
        </w:rPr>
        <w:t xml:space="preserve">. </w:t>
      </w:r>
      <w:r w:rsidR="009C3E3D" w:rsidRPr="00825AC8">
        <w:rPr>
          <w:rFonts w:eastAsia="Times New Roman"/>
          <w:color w:val="000000"/>
          <w:shd w:val="clear" w:color="auto" w:fill="FFFFFF"/>
        </w:rPr>
        <w:t>Nevertheless, r</w:t>
      </w:r>
      <w:r w:rsidR="00867AAC" w:rsidRPr="00825AC8">
        <w:rPr>
          <w:rFonts w:eastAsia="Times New Roman"/>
          <w:color w:val="000000"/>
          <w:shd w:val="clear" w:color="auto" w:fill="FFFFFF"/>
        </w:rPr>
        <w:t xml:space="preserve">esearch shows that </w:t>
      </w:r>
      <w:r w:rsidR="00921211" w:rsidRPr="00825AC8">
        <w:rPr>
          <w:rFonts w:eastAsia="Times New Roman"/>
          <w:color w:val="000000"/>
          <w:shd w:val="clear" w:color="auto" w:fill="FFFFFF"/>
        </w:rPr>
        <w:t xml:space="preserve">body dissatisfaction and </w:t>
      </w:r>
      <w:r w:rsidR="00867AAC" w:rsidRPr="00825AC8">
        <w:rPr>
          <w:rFonts w:eastAsia="Times New Roman"/>
          <w:color w:val="000000"/>
          <w:shd w:val="clear" w:color="auto" w:fill="FFFFFF"/>
        </w:rPr>
        <w:t>d</w:t>
      </w:r>
      <w:r w:rsidR="007C725C" w:rsidRPr="00825AC8">
        <w:rPr>
          <w:rFonts w:eastAsia="Times New Roman"/>
          <w:color w:val="000000"/>
          <w:shd w:val="clear" w:color="auto" w:fill="FFFFFF"/>
        </w:rPr>
        <w:t>isordered eating occur in both women and men of all ages</w:t>
      </w:r>
      <w:r w:rsidR="00867AAC" w:rsidRPr="00825AC8">
        <w:rPr>
          <w:rFonts w:eastAsia="Times New Roman"/>
          <w:color w:val="000000"/>
          <w:shd w:val="clear" w:color="auto" w:fill="FFFFFF"/>
        </w:rPr>
        <w:t xml:space="preserve"> </w:t>
      </w:r>
      <w:r w:rsidR="00085454" w:rsidRPr="00825AC8">
        <w:rPr>
          <w:rFonts w:eastAsia="Times New Roman"/>
          <w:color w:val="000000"/>
          <w:shd w:val="clear" w:color="auto" w:fill="FFFFFF"/>
        </w:rPr>
        <w:fldChar w:fldCharType="begin"/>
      </w:r>
      <w:r w:rsidR="00162B27" w:rsidRPr="00825AC8">
        <w:rPr>
          <w:rFonts w:eastAsia="Times New Roman"/>
          <w:color w:val="000000"/>
          <w:shd w:val="clear" w:color="auto" w:fill="FFFFFF"/>
        </w:rPr>
        <w:instrText xml:space="preserve"> ADDIN EN.CITE &lt;EndNote&gt;&lt;Cite&gt;&lt;Author&gt;Mangweth-Matzek&lt;/Author&gt;&lt;Year&gt;2017&lt;/Year&gt;&lt;RecNum&gt;529&lt;/RecNum&gt;&lt;DisplayText&gt;(Mangweth-Matzek &amp;amp; Hoek, 2017)&lt;/DisplayText&gt;&lt;record&gt;&lt;rec-number&gt;529&lt;/rec-number&gt;&lt;foreign-keys&gt;&lt;key app="EN" db-id="svp2tfppttpvd4edrv2xaef6vx2fx2vfsade" timestamp="1544565267"&gt;529&lt;/key&gt;&lt;/foreign-keys&gt;&lt;ref-type name="Journal Article"&gt;17&lt;/ref-type&gt;&lt;contributors&gt;&lt;authors&gt;&lt;author&gt;Mangweth-Matzek, Barbara&lt;/author&gt;&lt;author&gt;Hoek, Hans W&lt;/author&gt;&lt;/authors&gt;&lt;/contributors&gt;&lt;titles&gt;&lt;title&gt;Epidemiology and treatment of eating disorders in men and women of middle and older age&lt;/title&gt;&lt;secondary-title&gt;Current Opinion in Psychiatry&lt;/secondary-title&gt;&lt;/titles&gt;&lt;periodical&gt;&lt;full-title&gt;Current opinion in psychiatry&lt;/full-title&gt;&lt;/periodical&gt;&lt;pages&gt;446&lt;/pages&gt;&lt;volume&gt;30&lt;/volume&gt;&lt;number&gt;6&lt;/number&gt;&lt;dates&gt;&lt;year&gt;2017&lt;/year&gt;&lt;/dates&gt;&lt;urls&gt;&lt;/urls&gt;&lt;electronic-resource-num&gt;https://doi.org/10.1097/YCO.0000000000000356&lt;/electronic-resource-num&gt;&lt;/record&gt;&lt;/Cite&gt;&lt;/EndNote&gt;</w:instrText>
      </w:r>
      <w:r w:rsidR="00085454" w:rsidRPr="00825AC8">
        <w:rPr>
          <w:rFonts w:eastAsia="Times New Roman"/>
          <w:color w:val="000000"/>
          <w:shd w:val="clear" w:color="auto" w:fill="FFFFFF"/>
        </w:rPr>
        <w:fldChar w:fldCharType="separate"/>
      </w:r>
      <w:r w:rsidR="00085454" w:rsidRPr="00825AC8">
        <w:rPr>
          <w:rFonts w:eastAsia="Times New Roman"/>
          <w:noProof/>
          <w:color w:val="000000"/>
          <w:shd w:val="clear" w:color="auto" w:fill="FFFFFF"/>
        </w:rPr>
        <w:t>(Mangweth-Matzek &amp; Hoek, 2017)</w:t>
      </w:r>
      <w:r w:rsidR="00085454" w:rsidRPr="00825AC8">
        <w:rPr>
          <w:rFonts w:eastAsia="Times New Roman"/>
          <w:color w:val="000000"/>
          <w:shd w:val="clear" w:color="auto" w:fill="FFFFFF"/>
        </w:rPr>
        <w:fldChar w:fldCharType="end"/>
      </w:r>
      <w:r w:rsidR="006467AB" w:rsidRPr="00825AC8">
        <w:rPr>
          <w:rFonts w:eastAsia="Times New Roman"/>
          <w:color w:val="000000"/>
          <w:shd w:val="clear" w:color="auto" w:fill="FFFFFF"/>
        </w:rPr>
        <w:t>.</w:t>
      </w:r>
      <w:r w:rsidR="00867AAC" w:rsidRPr="00825AC8">
        <w:rPr>
          <w:rFonts w:eastAsia="Times New Roman"/>
          <w:color w:val="000000"/>
          <w:shd w:val="clear" w:color="auto" w:fill="FFFFFF"/>
        </w:rPr>
        <w:t xml:space="preserve"> </w:t>
      </w:r>
      <w:r w:rsidR="00810203" w:rsidRPr="00825AC8">
        <w:rPr>
          <w:color w:val="212121"/>
        </w:rPr>
        <w:t>Accordingly, there may be scope for body positive accounts to include greater diversity of</w:t>
      </w:r>
      <w:r w:rsidR="00997F4D" w:rsidRPr="00825AC8">
        <w:rPr>
          <w:color w:val="212121"/>
        </w:rPr>
        <w:t xml:space="preserve"> both</w:t>
      </w:r>
      <w:r w:rsidR="00810203" w:rsidRPr="00825AC8">
        <w:rPr>
          <w:color w:val="212121"/>
        </w:rPr>
        <w:t xml:space="preserve"> age and gender.</w:t>
      </w:r>
      <w:r w:rsidR="008D4285" w:rsidRPr="00825AC8">
        <w:t xml:space="preserve"> </w:t>
      </w:r>
    </w:p>
    <w:p w14:paraId="7CC71544" w14:textId="26C8FEB0" w:rsidR="001A529E" w:rsidRDefault="006C7E40" w:rsidP="006C7E40">
      <w:pPr>
        <w:spacing w:line="480" w:lineRule="auto"/>
        <w:ind w:firstLine="720"/>
      </w:pPr>
      <w:r w:rsidRPr="00825AC8">
        <w:t>Interestingly, the theme of body appreciation was rated less frequently across the Instagram posts compared to the other positive body image themes, yet body appreciation is the most commonly studied aspect of positiv</w:t>
      </w:r>
      <w:r w:rsidR="00870FBA" w:rsidRPr="00825AC8">
        <w:t xml:space="preserve">e body image in the literature </w:t>
      </w:r>
      <w:r w:rsidR="00510839" w:rsidRPr="00825AC8">
        <w:fldChar w:fldCharType="begin">
          <w:fldData xml:space="preserve">PEVuZE5vdGU+PENpdGU+PEF1dGhvcj5XZWJiPC9BdXRob3I+PFllYXI+MjAxNTwvWWVhcj48UmVj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=
</w:fldData>
        </w:fldChar>
      </w:r>
      <w:r w:rsidR="00162B27" w:rsidRPr="00825AC8">
        <w:instrText xml:space="preserve"> ADDIN EN.CITE </w:instrText>
      </w:r>
      <w:r w:rsidR="00162B27" w:rsidRPr="00825AC8">
        <w:fldChar w:fldCharType="begin">
          <w:fldData xml:space="preserve">PEVuZE5vdGU+PENpdGU+PEF1dGhvcj5XZWJiPC9BdXRob3I+PFllYXI+MjAxNTwvWWVhcj48UmVj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=
</w:fldData>
        </w:fldChar>
      </w:r>
      <w:r w:rsidR="00162B27" w:rsidRPr="00825AC8">
        <w:instrText xml:space="preserve"> ADDIN EN.CITE.DATA </w:instrText>
      </w:r>
      <w:r w:rsidR="00162B27" w:rsidRPr="00825AC8">
        <w:fldChar w:fldCharType="end"/>
      </w:r>
      <w:r w:rsidR="00510839" w:rsidRPr="00825AC8">
        <w:fldChar w:fldCharType="separate"/>
      </w:r>
      <w:r w:rsidR="00510839" w:rsidRPr="00825AC8">
        <w:rPr>
          <w:noProof/>
        </w:rPr>
        <w:t>(Webb et al., 2015)</w:t>
      </w:r>
      <w:r w:rsidR="00510839" w:rsidRPr="00825AC8">
        <w:fldChar w:fldCharType="end"/>
      </w:r>
      <w:r w:rsidRPr="00825AC8">
        <w:t xml:space="preserve">. </w:t>
      </w:r>
      <w:r w:rsidR="001A529E">
        <w:t xml:space="preserve">Of note, our definition of body appreciation, taken from </w:t>
      </w:r>
      <w:r w:rsidR="00A62DFF">
        <w:fldChar w:fldCharType="begin"/>
      </w:r>
      <w:r w:rsidR="00A62DFF">
        <w:instrText xml:space="preserve"> ADDIN EN.CITE &lt;EndNote&gt;&lt;Cite AuthorYear="1"&gt;&lt;Author&gt;Tylka&lt;/Author&gt;&lt;Year&gt;2012&lt;/Year&gt;&lt;RecNum&gt;417&lt;/RecNum&gt;&lt;DisplayText&gt;Tylka (2012, 2018)&lt;/DisplayText&gt;&lt;record&gt;&lt;rec-number&gt;417&lt;/rec-number&gt;&lt;foreign-keys&gt;&lt;key app="EN" db-id="svp2tfppttpvd4edrv2xaef6vx2fx2vfsade" timestamp="1515046585"&gt;417&lt;/key&gt;&lt;/foreign-keys&gt;&lt;ref-type name="Book Section"&gt;5&lt;/ref-type&gt;&lt;contributors&gt;&lt;authors&gt;&lt;author&gt;Tylka, Tracy L&lt;/author&gt;&lt;/authors&gt;&lt;secondary-authors&gt;&lt;author&gt;T. F. Cash&lt;/author&gt;&lt;/secondary-authors&gt;&lt;/contributors&gt;&lt;titles&gt;&lt;title&gt;Positive psychology perspectives on body image&lt;/title&gt;&lt;secondary-title&gt;Encyclopedia of body image and human appearance&lt;/secondary-title&gt;&lt;/titles&gt;&lt;pages&gt;657-663&lt;/pages&gt;&lt;volume&gt;2&lt;/volume&gt;&lt;dates&gt;&lt;year&gt;2012&lt;/year&gt;&lt;/dates&gt;&lt;pub-location&gt;San Diego, CA&lt;/pub-location&gt;&lt;publisher&gt;Academic Press&lt;/publisher&gt;&lt;urls&gt;&lt;/urls&gt;&lt;/record&gt;&lt;/Cite&gt;&lt;Cite AuthorYear="1"&gt;&lt;Author&gt;Tylka&lt;/Author&gt;&lt;Year&gt;2018&lt;/Year&gt;&lt;RecNum&gt;547&lt;/RecNum&gt;&lt;record&gt;&lt;rec-number&gt;547&lt;/rec-number&gt;&lt;foreign-keys&gt;&lt;key app="EN" db-id="svp2tfppttpvd4edrv2xaef6vx2fx2vfsade" timestamp="1549237191"&gt;547&lt;/key&gt;&lt;/foreign-keys&gt;&lt;ref-type name="Book Section"&gt;5&lt;/ref-type&gt;&lt;contributors&gt;&lt;authors&gt;&lt;author&gt;Tylka, Tracy L&lt;/author&gt;&lt;/authors&gt;&lt;secondary-authors&gt;&lt;author&gt;E. A. Daniels&lt;/author&gt;&lt;author&gt;M. M. Gillen&lt;/author&gt;&lt;author&gt;C. H. Markey&lt;/author&gt;&lt;/secondary-authors&gt;&lt;/contributors&gt;&lt;titles&gt;&lt;title&gt;Overview of the field of positive body image&lt;/title&gt;&lt;secondary-title&gt;The body positive: Understanding and improving body image in science and practice&lt;/secondary-title&gt;&lt;/titles&gt;&lt;pages&gt;6-33&lt;/pages&gt;&lt;dates&gt;&lt;year&gt;2018&lt;/year&gt;&lt;/dates&gt;&lt;pub-location&gt;New York, NY&lt;/pub-location&gt;&lt;publisher&gt;Cambridge University Press&lt;/publisher&gt;&lt;isbn&gt;1108317596&lt;/isbn&gt;&lt;urls&gt;&lt;/urls&gt;&lt;/record&gt;&lt;/Cite&gt;&lt;/EndNote&gt;</w:instrText>
      </w:r>
      <w:r w:rsidR="00A62DFF">
        <w:fldChar w:fldCharType="separate"/>
      </w:r>
      <w:r w:rsidR="00A62DFF">
        <w:rPr>
          <w:noProof/>
        </w:rPr>
        <w:t>Tylka (2012, 2018)</w:t>
      </w:r>
      <w:r w:rsidR="00A62DFF">
        <w:fldChar w:fldCharType="end"/>
      </w:r>
      <w:r w:rsidR="00A62DFF">
        <w:t xml:space="preserve"> </w:t>
      </w:r>
      <w:r w:rsidR="001A529E">
        <w:t>and</w:t>
      </w:r>
      <w:r w:rsidR="00A62DFF">
        <w:t xml:space="preserve"> </w:t>
      </w:r>
      <w:r w:rsidR="00A62DFF">
        <w:fldChar w:fldCharType="begin"/>
      </w:r>
      <w:r w:rsidR="00A62DFF">
        <w:instrText xml:space="preserve"> ADDIN EN.CITE &lt;EndNote&gt;&lt;Cite AuthorYear="1"&gt;&lt;Author&gt;Tylka&lt;/Author&gt;&lt;Year&gt;2015&lt;/Year&gt;&lt;RecNum&gt;277&lt;/RecNum&gt;&lt;DisplayText&gt;Tylka and Wood-Barcalow (2015b)&lt;/DisplayText&gt;&lt;record&gt;&lt;rec-number&gt;277&lt;/rec-number&gt;&lt;foreign-keys&gt;&lt;key app="EN" db-id="svp2tfppttpvd4edrv2xaef6vx2fx2vfsade" timestamp="1480994936"&gt;277&lt;/key&gt;&lt;/foreign-keys&gt;&lt;ref-type name="Journal Article"&gt;17&lt;/ref-type&gt;&lt;contributors&gt;&lt;authors&gt;&lt;author&gt;Tylka, Tracy L&lt;/author&gt;&lt;author&gt;Wood-Barcalow, Nichole L&lt;/author&gt;&lt;/authors&gt;&lt;/contributors&gt;&lt;auth-address&gt;Ohio State Univ, Dept Psychol, Columbus, OH 43210 USA&amp;#xD;Ctr Balanced Living, Columbus, OH USA&lt;/auth-address&gt;&lt;titles&gt;&lt;title&gt;What is and what is not positive body image? Conceptual foundations and construct definition&lt;/title&gt;&lt;secondary-title&gt;Body Image&lt;/secondary-title&gt;&lt;alt-title&gt;Body Image&lt;/alt-title&gt;&lt;/titles&gt;&lt;periodical&gt;&lt;full-title&gt;Body Image&lt;/full-title&gt;&lt;/periodical&gt;&lt;alt-periodical&gt;&lt;full-title&gt;Body Image&lt;/full-title&gt;&lt;/alt-periodical&gt;&lt;pages&gt;118-129&lt;/pages&gt;&lt;volume&gt;14&lt;/volume&gt;&lt;keywords&gt;&lt;keyword&gt;positive body image&lt;/keyword&gt;&lt;keyword&gt;construct definition&lt;/keyword&gt;&lt;keyword&gt;foundations&lt;/keyword&gt;&lt;keyword&gt;protective factors&lt;/keyword&gt;&lt;keyword&gt;embodiment&lt;/keyword&gt;&lt;keyword&gt;body appreciation&lt;/keyword&gt;&lt;keyword&gt;scale-2 item refinement&lt;/keyword&gt;&lt;keyword&gt;college-women&lt;/keyword&gt;&lt;keyword&gt;appreciation scale&lt;/keyword&gt;&lt;keyword&gt;adolescent girls&lt;/keyword&gt;&lt;keyword&gt;african-american&lt;/keyword&gt;&lt;keyword&gt;psychometric evaluation&lt;/keyword&gt;&lt;keyword&gt;acceptance model&lt;/keyword&gt;&lt;keyword&gt;self-esteem&lt;/keyword&gt;&lt;keyword&gt;appearance&lt;/keyword&gt;&lt;keyword&gt;impact&lt;/keyword&gt;&lt;/keywords&gt;&lt;dates&gt;&lt;year&gt;2015&lt;/year&gt;&lt;/dates&gt;&lt;isbn&gt;1740-1445&lt;/isbn&gt;&lt;accession-num&gt;WOS:000357228500017&lt;/accession-num&gt;&lt;urls&gt;&lt;related-urls&gt;&lt;url&gt;&amp;lt;Go to ISI&amp;gt;://WOS:000357228500017&lt;/url&gt;&lt;/related-urls&gt;&lt;/urls&gt;&lt;electronic-resource-num&gt;https://dx.doi.org/10.1016/j.bodyim.2015.04.001&lt;/electronic-resource-num&gt;&lt;language&gt;English&lt;/language&gt;&lt;/record&gt;&lt;/Cite&gt;&lt;/EndNote&gt;</w:instrText>
      </w:r>
      <w:r w:rsidR="00A62DFF">
        <w:fldChar w:fldCharType="separate"/>
      </w:r>
      <w:r w:rsidR="00A62DFF">
        <w:rPr>
          <w:noProof/>
        </w:rPr>
        <w:t>Tylka and Wood-Barcalow (2015b)</w:t>
      </w:r>
      <w:r w:rsidR="00A62DFF">
        <w:fldChar w:fldCharType="end"/>
      </w:r>
      <w:r w:rsidR="001A529E">
        <w:t xml:space="preserve">, is more consistent with functionality appreciation </w:t>
      </w:r>
      <w:r w:rsidR="00A62DFF">
        <w:fldChar w:fldCharType="begin"/>
      </w:r>
      <w:r w:rsidR="00043E82">
        <w:instrText xml:space="preserve"> ADDIN EN.CITE &lt;EndNote&gt;&lt;Cite&gt;&lt;Author&gt;Alleva&lt;/Author&gt;&lt;Year&gt;2017&lt;/Year&gt;&lt;RecNum&gt;545&lt;/RecNum&gt;&lt;DisplayText&gt;(Alleva, Tylka, &amp;amp; Kroon Van Diest, 2017)&lt;/DisplayText&gt;&lt;record&gt;&lt;rec-number&gt;545&lt;/rec-number&gt;&lt;foreign-keys&gt;&lt;key app="EN" db-id="svp2tfppttpvd4edrv2xaef6vx2fx2vfsade" timestamp="1549236285"&gt;545&lt;/key&gt;&lt;/foreign-keys&gt;&lt;ref-type name="Journal Article"&gt;17&lt;/ref-type&gt;&lt;contributors&gt;&lt;authors&gt;&lt;author&gt;Alleva, Jessica M&lt;/author&gt;&lt;author&gt;Tylka, Tracy L&lt;/author&gt;&lt;author&gt;Kroon Van Diest, Ashley M&lt;/author&gt;&lt;/authors&gt;&lt;/contributors&gt;&lt;titles&gt;&lt;title&gt;The Functionality Appreciation Scale (FAS): Development and psychometric evaluation in US community women and men&lt;/title&gt;&lt;secondary-title&gt;Body image&lt;/secondary-title&gt;&lt;/titles&gt;&lt;periodical&gt;&lt;full-title&gt;Body Image&lt;/full-title&gt;&lt;/periodical&gt;&lt;pages&gt;28-44&lt;/pages&gt;&lt;volume&gt;23&lt;/volume&gt;&lt;dates&gt;&lt;year&gt;2017&lt;/year&gt;&lt;/dates&gt;&lt;isbn&gt;1740-1445&lt;/isbn&gt;&lt;urls&gt;&lt;/urls&gt;&lt;electronic-resource-num&gt;http://dx.doi.org/10.1016/j.bodyim.2017.07.008&lt;/electronic-resource-num&gt;&lt;/record&gt;&lt;/Cite&gt;&lt;/EndNote&gt;</w:instrText>
      </w:r>
      <w:r w:rsidR="00A62DFF">
        <w:fldChar w:fldCharType="separate"/>
      </w:r>
      <w:r w:rsidR="00043E82">
        <w:rPr>
          <w:noProof/>
        </w:rPr>
        <w:t>(Alleva, Tylka, &amp; Kroon Van Diest, 2017)</w:t>
      </w:r>
      <w:r w:rsidR="00A62DFF">
        <w:fldChar w:fldCharType="end"/>
      </w:r>
      <w:r w:rsidR="00A62DFF">
        <w:t xml:space="preserve"> </w:t>
      </w:r>
      <w:r w:rsidR="001A529E">
        <w:t>than the body appreciation construct assessed by the Body Appreciation Scale</w:t>
      </w:r>
      <w:r w:rsidR="00A62DFF">
        <w:t xml:space="preserve"> </w:t>
      </w:r>
      <w:r w:rsidR="00A62DFF">
        <w:fldChar w:fldCharType="begin"/>
      </w:r>
      <w:r w:rsidR="00A62DFF">
        <w:instrText xml:space="preserve"> ADDIN EN.CITE &lt;EndNote&gt;&lt;Cite&gt;&lt;Author&gt;Avalos&lt;/Author&gt;&lt;Year&gt;2005&lt;/Year&gt;&lt;RecNum&gt;452&lt;/RecNum&gt;&lt;Prefix&gt;BAS and BAS-2`; &lt;/Prefix&gt;&lt;DisplayText&gt;(BAS and BAS-2; Avalos, Tylka, &amp;amp; Wood-Barcalow, 2005; Tylka &amp;amp; Wood-Barcalow, 2015a)&lt;/DisplayText&gt;&lt;record&gt;&lt;rec-number&gt;452&lt;/rec-number&gt;&lt;foreign-keys&gt;&lt;key app="EN" db-id="svp2tfppttpvd4edrv2xaef6vx2fx2vfsade" timestamp="1529498076"&gt;452&lt;/key&gt;&lt;/foreign-keys&gt;&lt;ref-type name="Journal Article"&gt;17&lt;/ref-type&gt;&lt;contributors&gt;&lt;authors&gt;&lt;author&gt;Avalos, Laura&lt;/author&gt;&lt;author&gt;Tylka, Tracy L&lt;/author&gt;&lt;author&gt;Wood-Barcalow, Nichole&lt;/author&gt;&lt;/authors&gt;&lt;/contributors&gt;&lt;titles&gt;&lt;title&gt;The Body Appreciation Scale: Development and psychometric evaluation&lt;/title&gt;&lt;secondary-title&gt;Body Image&lt;/secondary-title&gt;&lt;/titles&gt;&lt;periodical&gt;&lt;full-title&gt;Body Image&lt;/full-title&gt;&lt;/periodical&gt;&lt;pages&gt;285-297&lt;/pages&gt;&lt;volume&gt;2&lt;/volume&gt;&lt;number&gt;3&lt;/number&gt;&lt;dates&gt;&lt;year&gt;2005&lt;/year&gt;&lt;/dates&gt;&lt;isbn&gt;1740-1445&lt;/isbn&gt;&lt;urls&gt;&lt;/urls&gt;&lt;electronic-resource-num&gt;http://dx.doi.org/10.1016/j.bodyim.2005.06.002&lt;/electronic-resource-num&gt;&lt;/record&gt;&lt;/Cite&gt;&lt;Cite&gt;&lt;Author&gt;Tylka&lt;/Author&gt;&lt;Year&gt;2015&lt;/Year&gt;&lt;RecNum&gt;379&lt;/RecNum&gt;&lt;record&gt;&lt;rec-number&gt;379&lt;/rec-number&gt;&lt;foreign-keys&gt;&lt;key app="EN" db-id="svp2tfppttpvd4edrv2xaef6vx2fx2vfsade" timestamp="1495074547"&gt;379&lt;/key&gt;&lt;/foreign-keys&gt;&lt;ref-type name="Journal Article"&gt;17&lt;/ref-type&gt;&lt;contributors&gt;&lt;authors&gt;&lt;author&gt;Tylka, Tracy L&lt;/author&gt;&lt;author&gt;Wood-Barcalow, Nichole L&lt;/author&gt;&lt;/authors&gt;&lt;/contributors&gt;&lt;titles&gt;&lt;title&gt;The Body Appreciation Scale-2: Item refinement and psychometric evaluation&lt;/title&gt;&lt;secondary-title&gt;Body Image&lt;/secondary-title&gt;&lt;/titles&gt;&lt;periodical&gt;&lt;full-title&gt;Body Image&lt;/full-title&gt;&lt;/periodical&gt;&lt;pages&gt;53-67&lt;/pages&gt;&lt;volume&gt;12&lt;/volume&gt;&lt;dates&gt;&lt;year&gt;2015&lt;/year&gt;&lt;/dates&gt;&lt;isbn&gt;1740-1445&lt;/isbn&gt;&lt;urls&gt;&lt;/urls&gt;&lt;electronic-resource-num&gt;http://dx.doi.org/10.1016/j.bodyim.2014.09.006&lt;/electronic-resource-num&gt;&lt;/record&gt;&lt;/Cite&gt;&lt;/EndNote&gt;</w:instrText>
      </w:r>
      <w:r w:rsidR="00A62DFF">
        <w:fldChar w:fldCharType="separate"/>
      </w:r>
      <w:r w:rsidR="00A62DFF">
        <w:rPr>
          <w:noProof/>
        </w:rPr>
        <w:t>(BAS and BAS-2; Avalos, Tylka, &amp; Wood-Barcalow, 2005; Tylka &amp; Wood-Barcalow, 2015a)</w:t>
      </w:r>
      <w:r w:rsidR="00A62DFF">
        <w:fldChar w:fldCharType="end"/>
      </w:r>
      <w:r w:rsidR="00A62DFF">
        <w:t>.</w:t>
      </w:r>
      <w:r w:rsidR="001A529E">
        <w:t xml:space="preserve"> The BAS and BAS-2 conceptuali</w:t>
      </w:r>
      <w:r w:rsidR="00E03FC9">
        <w:t>s</w:t>
      </w:r>
      <w:r w:rsidR="001A529E">
        <w:t>e and assess body appreciation as an overarching construct of positive body image which contains many of</w:t>
      </w:r>
      <w:r w:rsidR="00E03FC9">
        <w:t xml:space="preserve"> the</w:t>
      </w:r>
      <w:r w:rsidR="001A529E">
        <w:t xml:space="preserve"> </w:t>
      </w:r>
      <w:r w:rsidR="00AD2D39">
        <w:t>positive body image</w:t>
      </w:r>
      <w:r w:rsidR="001A529E">
        <w:t xml:space="preserve"> components within its items</w:t>
      </w:r>
      <w:r w:rsidR="00AD2D39">
        <w:t>, such as appreciating the unique features of the body, body acceptance and love, broadly conceptuali</w:t>
      </w:r>
      <w:r w:rsidR="00E03FC9">
        <w:t>s</w:t>
      </w:r>
      <w:r w:rsidR="00AD2D39">
        <w:t xml:space="preserve">ing beauty, inner positivity, adaptive investment in body care, and protective filtering. Nevertheless, it is important to examine each component of positive body image separately within research, and scales are now being developed to achieve this goal </w:t>
      </w:r>
      <w:r w:rsidR="00A62DFF">
        <w:fldChar w:fldCharType="begin"/>
      </w:r>
      <w:r w:rsidR="00A62DFF">
        <w:instrText xml:space="preserve"> ADDIN EN.CITE &lt;EndNote&gt;&lt;Cite&gt;&lt;Author&gt;Tylka&lt;/Author&gt;&lt;Year&gt;2018&lt;/Year&gt;&lt;RecNum&gt;547&lt;/RecNum&gt;&lt;DisplayText&gt;(Tylka, 2018)&lt;/DisplayText&gt;&lt;record&gt;&lt;rec-number&gt;547&lt;/rec-number&gt;&lt;foreign-keys&gt;&lt;key app="EN" db-id="svp2tfppttpvd4edrv2xaef6vx2fx2vfsade" timestamp="1549237191"&gt;547&lt;/key&gt;&lt;/foreign-keys&gt;&lt;ref-type name="Book Section"&gt;5&lt;/ref-type&gt;&lt;contributors&gt;&lt;authors&gt;&lt;author&gt;Tylka, Tracy L&lt;/author&gt;&lt;/authors&gt;&lt;secondary-authors&gt;&lt;author&gt;E. A. Daniels&lt;/author&gt;&lt;author&gt;M. M. Gillen&lt;/author&gt;&lt;author&gt;C. H. Markey&lt;/author&gt;&lt;/secondary-authors&gt;&lt;/contributors&gt;&lt;titles&gt;&lt;title&gt;Overview of the field of positive body image&lt;/title&gt;&lt;secondary-title&gt;The body positive: Understanding and improving body image in science and practice&lt;/secondary-title&gt;&lt;/titles&gt;&lt;pages&gt;6-33&lt;/pages&gt;&lt;dates&gt;&lt;year&gt;2018&lt;/year&gt;&lt;/dates&gt;&lt;pub-location&gt;New York, NY&lt;/pub-location&gt;&lt;publisher&gt;Cambridge University Press&lt;/publisher&gt;&lt;isbn&gt;1108317596&lt;/isbn&gt;&lt;urls&gt;&lt;/urls&gt;&lt;/record&gt;&lt;/Cite&gt;&lt;/EndNote&gt;</w:instrText>
      </w:r>
      <w:r w:rsidR="00A62DFF">
        <w:fldChar w:fldCharType="separate"/>
      </w:r>
      <w:r w:rsidR="00A62DFF">
        <w:rPr>
          <w:noProof/>
        </w:rPr>
        <w:t>(Tylka, 2018)</w:t>
      </w:r>
      <w:r w:rsidR="00A62DFF">
        <w:fldChar w:fldCharType="end"/>
      </w:r>
      <w:r w:rsidR="00A62DFF">
        <w:t>.</w:t>
      </w:r>
    </w:p>
    <w:p w14:paraId="7D78AD8E" w14:textId="795B30C4" w:rsidR="006C7E40" w:rsidRPr="00825AC8" w:rsidRDefault="001A529E" w:rsidP="006C7E40">
      <w:pPr>
        <w:spacing w:line="480" w:lineRule="auto"/>
        <w:ind w:firstLine="720"/>
      </w:pPr>
      <w:r>
        <w:t>B</w:t>
      </w:r>
      <w:r w:rsidR="006C7E40" w:rsidRPr="00825AC8">
        <w:t xml:space="preserve">road conceptualisation of beauty emerged as the most common theme across the </w:t>
      </w:r>
      <w:r w:rsidR="006E6CDE" w:rsidRPr="00825AC8">
        <w:t xml:space="preserve">body positive </w:t>
      </w:r>
      <w:r w:rsidR="006C7E40" w:rsidRPr="00825AC8">
        <w:t>posts</w:t>
      </w:r>
      <w:r w:rsidR="00AD2D39">
        <w:t>, but</w:t>
      </w:r>
      <w:r w:rsidR="006C7E40" w:rsidRPr="00825AC8">
        <w:t xml:space="preserve"> has been less extensively researched</w:t>
      </w:r>
      <w:r w:rsidR="00AD2D39">
        <w:t xml:space="preserve"> apart from the body appreciation construct assessed by the BAS-2</w:t>
      </w:r>
      <w:r w:rsidR="006C7E40" w:rsidRPr="00825AC8">
        <w:t>.</w:t>
      </w:r>
      <w:r w:rsidR="00AD2D39">
        <w:t xml:space="preserve"> Our</w:t>
      </w:r>
      <w:r w:rsidR="006E6CDE" w:rsidRPr="00825AC8">
        <w:t xml:space="preserve"> </w:t>
      </w:r>
      <w:r w:rsidR="006C7E40" w:rsidRPr="00825AC8">
        <w:t xml:space="preserve">findings </w:t>
      </w:r>
      <w:r w:rsidR="006E6CDE" w:rsidRPr="00825AC8">
        <w:t>provide a better</w:t>
      </w:r>
      <w:r w:rsidR="006C7E40" w:rsidRPr="00825AC8">
        <w:t xml:space="preserve"> understanding of consumer experiences of posi</w:t>
      </w:r>
      <w:r w:rsidR="006E6CDE" w:rsidRPr="00825AC8">
        <w:t>tive body image and highlight</w:t>
      </w:r>
      <w:r w:rsidR="006C7E40" w:rsidRPr="00825AC8">
        <w:t xml:space="preserve"> that broad conceptualisation of beauty may be a particularly important component of positive body image for social media users</w:t>
      </w:r>
      <w:r w:rsidR="006311FF" w:rsidRPr="00825AC8">
        <w:t xml:space="preserve">. </w:t>
      </w:r>
      <w:r w:rsidR="00A21E09" w:rsidRPr="00825AC8">
        <w:t>Accordingly</w:t>
      </w:r>
      <w:r w:rsidR="006311FF" w:rsidRPr="00825AC8">
        <w:t>, the study’s</w:t>
      </w:r>
      <w:r w:rsidR="006E6CDE" w:rsidRPr="00825AC8">
        <w:t xml:space="preserve"> findings </w:t>
      </w:r>
      <w:r w:rsidR="006311FF" w:rsidRPr="00825AC8">
        <w:t>identify</w:t>
      </w:r>
      <w:r w:rsidR="006C7E40" w:rsidRPr="00825AC8">
        <w:t xml:space="preserve"> broad conceptualisation of beauty as an </w:t>
      </w:r>
      <w:r w:rsidR="006C7E40" w:rsidRPr="00825AC8">
        <w:lastRenderedPageBreak/>
        <w:t>important component to investigate for future research</w:t>
      </w:r>
      <w:r>
        <w:t xml:space="preserve">, which can be done using the Broad Conceptualization of Beauty Scale </w:t>
      </w:r>
      <w:r w:rsidR="00A62DFF">
        <w:fldChar w:fldCharType="begin"/>
      </w:r>
      <w:r w:rsidR="00A62DFF">
        <w:instrText xml:space="preserve"> ADDIN EN.CITE &lt;EndNote&gt;&lt;Cite&gt;&lt;Author&gt;Tylka&lt;/Author&gt;&lt;Year&gt;2016&lt;/Year&gt;&lt;RecNum&gt;548&lt;/RecNum&gt;&lt;DisplayText&gt;(Tylka &amp;amp; Iannantuono, 2016)&lt;/DisplayText&gt;&lt;record&gt;&lt;rec-number&gt;548&lt;/rec-number&gt;&lt;foreign-keys&gt;&lt;key app="EN" db-id="svp2tfppttpvd4edrv2xaef6vx2fx2vfsade" timestamp="1549237560"&gt;548&lt;/key&gt;&lt;/foreign-keys&gt;&lt;ref-type name="Journal Article"&gt;17&lt;/ref-type&gt;&lt;contributors&gt;&lt;authors&gt;&lt;author&gt;Tylka, Tracy L&lt;/author&gt;&lt;author&gt;Iannantuono, Amy C&lt;/author&gt;&lt;/authors&gt;&lt;/contributors&gt;&lt;titles&gt;&lt;title&gt;Perceiving beauty in all women: Psychometric evaluation of the Broad Conceptualization of Beauty Scale&lt;/title&gt;&lt;secondary-title&gt;Body Image&lt;/secondary-title&gt;&lt;/titles&gt;&lt;periodical&gt;&lt;full-title&gt;Body Image&lt;/full-title&gt;&lt;/periodical&gt;&lt;pages&gt;67-81&lt;/pages&gt;&lt;volume&gt;17&lt;/volume&gt;&lt;dates&gt;&lt;year&gt;2016&lt;/year&gt;&lt;/dates&gt;&lt;isbn&gt;1740-1445&lt;/isbn&gt;&lt;urls&gt;&lt;/urls&gt;&lt;electronic-resource-num&gt;http://dx.doi.org/10.1016/j.bodyim.2016.02.005&lt;/electronic-resource-num&gt;&lt;/record&gt;&lt;/Cite&gt;&lt;/EndNote&gt;</w:instrText>
      </w:r>
      <w:r w:rsidR="00A62DFF">
        <w:fldChar w:fldCharType="separate"/>
      </w:r>
      <w:r w:rsidR="00A62DFF">
        <w:rPr>
          <w:noProof/>
        </w:rPr>
        <w:t>(Tylka &amp; Iannantuono, 2016)</w:t>
      </w:r>
      <w:r w:rsidR="00A62DFF">
        <w:fldChar w:fldCharType="end"/>
      </w:r>
      <w:r w:rsidR="006C7E40" w:rsidRPr="00825AC8">
        <w:t>.</w:t>
      </w:r>
    </w:p>
    <w:p w14:paraId="25645BC4" w14:textId="4AFB8E52" w:rsidR="00003863" w:rsidRPr="00825AC8" w:rsidRDefault="001A529E" w:rsidP="00F03F93">
      <w:pPr>
        <w:spacing w:line="480" w:lineRule="auto"/>
        <w:rPr>
          <w:b/>
        </w:rPr>
      </w:pPr>
      <w:r>
        <w:rPr>
          <w:b/>
        </w:rPr>
        <w:t xml:space="preserve">4.4. </w:t>
      </w:r>
      <w:r w:rsidR="00003863" w:rsidRPr="00825AC8">
        <w:rPr>
          <w:b/>
        </w:rPr>
        <w:t>Limitations</w:t>
      </w:r>
    </w:p>
    <w:p w14:paraId="73F99D86" w14:textId="1CF772CE" w:rsidR="0067682C" w:rsidRPr="00825AC8" w:rsidRDefault="00003863" w:rsidP="00F5688E">
      <w:pPr>
        <w:spacing w:line="480" w:lineRule="auto"/>
        <w:ind w:firstLine="720"/>
      </w:pPr>
      <w:r w:rsidRPr="00825AC8">
        <w:t xml:space="preserve">The present findings should be interpreted within the context of the following limitations. </w:t>
      </w:r>
      <w:r w:rsidR="00D32665" w:rsidRPr="00825AC8">
        <w:t>First</w:t>
      </w:r>
      <w:r w:rsidRPr="00825AC8">
        <w:t xml:space="preserve">, </w:t>
      </w:r>
      <w:r w:rsidR="004013B3" w:rsidRPr="00825AC8">
        <w:t xml:space="preserve">the </w:t>
      </w:r>
      <w:r w:rsidR="002F5842" w:rsidRPr="00825AC8">
        <w:t xml:space="preserve">findings are limited to the </w:t>
      </w:r>
      <w:r w:rsidR="004013B3" w:rsidRPr="00825AC8">
        <w:t xml:space="preserve">sampling frame </w:t>
      </w:r>
      <w:r w:rsidR="006F249C" w:rsidRPr="00825AC8">
        <w:t>used</w:t>
      </w:r>
      <w:r w:rsidR="004013B3" w:rsidRPr="00825AC8">
        <w:t xml:space="preserve">. </w:t>
      </w:r>
      <w:r w:rsidR="00F00577" w:rsidRPr="00825AC8">
        <w:t>I</w:t>
      </w:r>
      <w:r w:rsidR="004013B3" w:rsidRPr="00825AC8">
        <w:t>t is possible that the accounts featured on the websites may have paid to be listed in those articles, or were purposefully selected by the articles’ authors based on personal preferences. Despite these potential</w:t>
      </w:r>
      <w:r w:rsidR="00DB7878" w:rsidRPr="00825AC8">
        <w:t xml:space="preserve"> selection</w:t>
      </w:r>
      <w:r w:rsidR="004013B3" w:rsidRPr="00825AC8">
        <w:t xml:space="preserve"> biases, online articles are a common way</w:t>
      </w:r>
      <w:r w:rsidR="00DB0F95" w:rsidRPr="00825AC8">
        <w:t xml:space="preserve"> that</w:t>
      </w:r>
      <w:r w:rsidR="004013B3" w:rsidRPr="00825AC8">
        <w:t xml:space="preserve"> the public may encounter such accounts</w:t>
      </w:r>
      <w:r w:rsidR="00DB0F95" w:rsidRPr="00825AC8">
        <w:t>,</w:t>
      </w:r>
      <w:r w:rsidR="004013B3" w:rsidRPr="00825AC8">
        <w:t xml:space="preserve"> and therefore this search method is unlikely to impact the external validity of these findings. Furthermore, various inclusion criteria were used to ensure the accounts </w:t>
      </w:r>
      <w:bookmarkStart w:id="0" w:name="_GoBack"/>
      <w:bookmarkEnd w:id="0"/>
      <w:r w:rsidR="004013B3" w:rsidRPr="00825AC8">
        <w:t>sampled were in fact relevant to body positivity, currently active, and popular.</w:t>
      </w:r>
      <w:r w:rsidR="000A492F" w:rsidRPr="00825AC8">
        <w:t xml:space="preserve"> </w:t>
      </w:r>
      <w:r w:rsidR="00320E44" w:rsidRPr="00825AC8">
        <w:t>This</w:t>
      </w:r>
      <w:r w:rsidR="004013B3" w:rsidRPr="00825AC8">
        <w:t xml:space="preserve"> sampling frame was the p</w:t>
      </w:r>
      <w:r w:rsidR="005D743C" w:rsidRPr="00825AC8">
        <w:t>referred approach given that our</w:t>
      </w:r>
      <w:r w:rsidR="004013B3" w:rsidRPr="00825AC8">
        <w:t xml:space="preserve"> main aim was to analyse </w:t>
      </w:r>
      <w:r w:rsidR="00DB0F95" w:rsidRPr="00825AC8">
        <w:t>the current state of</w:t>
      </w:r>
      <w:r w:rsidR="005D743C" w:rsidRPr="00825AC8">
        <w:t xml:space="preserve"> content depicted in</w:t>
      </w:r>
      <w:r w:rsidR="00DB0F95" w:rsidRPr="00825AC8">
        <w:t xml:space="preserve"> </w:t>
      </w:r>
      <w:r w:rsidR="005D743C" w:rsidRPr="00825AC8">
        <w:t>prominent</w:t>
      </w:r>
      <w:r w:rsidR="00DB0F95" w:rsidRPr="00825AC8">
        <w:t xml:space="preserve"> body positive </w:t>
      </w:r>
      <w:r w:rsidR="005D743C" w:rsidRPr="00825AC8">
        <w:t xml:space="preserve">Instagram </w:t>
      </w:r>
      <w:r w:rsidR="00DB0F95" w:rsidRPr="00825AC8">
        <w:t>accounts</w:t>
      </w:r>
      <w:r w:rsidR="004013B3" w:rsidRPr="00825AC8">
        <w:t xml:space="preserve">. </w:t>
      </w:r>
      <w:r w:rsidR="00F666BA" w:rsidRPr="00825AC8">
        <w:t>Nevertheless, it would be informative for future research to conduct a corresponding analysis of body positive-related hashtags to understand how the broader community of Instagram users are interpreting and engaging with body positive content online.</w:t>
      </w:r>
      <w:r w:rsidR="004013B3" w:rsidRPr="00825AC8">
        <w:t xml:space="preserve"> </w:t>
      </w:r>
    </w:p>
    <w:p w14:paraId="17AC700B" w14:textId="00C85A5B" w:rsidR="005A2638" w:rsidRPr="00825AC8" w:rsidRDefault="00395040" w:rsidP="00395040">
      <w:pPr>
        <w:spacing w:line="480" w:lineRule="auto"/>
        <w:ind w:firstLine="720"/>
      </w:pPr>
      <w:r w:rsidRPr="00825AC8">
        <w:t xml:space="preserve">Second, the exploration of body positive characteristics evident in body positive Instagram posts is limited by the themes selected for coding. For the purpose of this content analysis, </w:t>
      </w:r>
      <w:r w:rsidR="00427734">
        <w:fldChar w:fldCharType="begin"/>
      </w:r>
      <w:r w:rsidR="00427734">
        <w:instrText xml:space="preserve"> ADDIN EN.CITE &lt;EndNote&gt;&lt;Cite AuthorYear="1"&gt;&lt;Author&gt;Tylka&lt;/Author&gt;&lt;Year&gt;2012&lt;/Year&gt;&lt;RecNum&gt;417&lt;/RecNum&gt;&lt;DisplayText&gt;Tylka (2012, 2018)&lt;/DisplayText&gt;&lt;record&gt;&lt;rec-number&gt;417&lt;/rec-number&gt;&lt;foreign-keys&gt;&lt;key app="EN" db-id="svp2tfppttpvd4edrv2xaef6vx2fx2vfsade" timestamp="1515046585"&gt;417&lt;/key&gt;&lt;/foreign-keys&gt;&lt;ref-type name="Book Section"&gt;5&lt;/ref-type&gt;&lt;contributors&gt;&lt;authors&gt;&lt;author&gt;Tylka, Tracy L&lt;/author&gt;&lt;/authors&gt;&lt;secondary-authors&gt;&lt;author&gt;T. F. Cash&lt;/author&gt;&lt;/secondary-authors&gt;&lt;/contributors&gt;&lt;titles&gt;&lt;title&gt;Positive psychology perspectives on body image&lt;/title&gt;&lt;secondary-title&gt;Encyclopedia of body image and human appearance&lt;/secondary-title&gt;&lt;/titles&gt;&lt;pages&gt;657-663&lt;/pages&gt;&lt;volume&gt;2&lt;/volume&gt;&lt;dates&gt;&lt;year&gt;2012&lt;/year&gt;&lt;/dates&gt;&lt;pub-location&gt;San Diego, CA&lt;/pub-location&gt;&lt;publisher&gt;Academic Press&lt;/publisher&gt;&lt;urls&gt;&lt;/urls&gt;&lt;/record&gt;&lt;/Cite&gt;&lt;Cite AuthorYear="1"&gt;&lt;Author&gt;Tylka&lt;/Author&gt;&lt;Year&gt;2018&lt;/Year&gt;&lt;RecNum&gt;547&lt;/RecNum&gt;&lt;record&gt;&lt;rec-number&gt;547&lt;/rec-number&gt;&lt;foreign-keys&gt;&lt;key app="EN" db-id="svp2tfppttpvd4edrv2xaef6vx2fx2vfsade" timestamp="1549237191"&gt;547&lt;/key&gt;&lt;/foreign-keys&gt;&lt;ref-type name="Book Section"&gt;5&lt;/ref-type&gt;&lt;contributors&gt;&lt;authors&gt;&lt;author&gt;Tylka, Tracy L&lt;/author&gt;&lt;/authors&gt;&lt;secondary-authors&gt;&lt;author&gt;E. A. Daniels&lt;/author&gt;&lt;author&gt;M. M. Gillen&lt;/author&gt;&lt;author&gt;C. H. Markey&lt;/author&gt;&lt;/secondary-authors&gt;&lt;/contributors&gt;&lt;titles&gt;&lt;title&gt;Overview of the field of positive body image&lt;/title&gt;&lt;secondary-title&gt;The body positive: Understanding and improving body image in science and practice&lt;/secondary-title&gt;&lt;/titles&gt;&lt;pages&gt;6-33&lt;/pages&gt;&lt;dates&gt;&lt;year&gt;2018&lt;/year&gt;&lt;/dates&gt;&lt;pub-location&gt;New York, NY&lt;/pub-location&gt;&lt;publisher&gt;Cambridge University Press&lt;/publisher&gt;&lt;isbn&gt;1108317596&lt;/isbn&gt;&lt;urls&gt;&lt;/urls&gt;&lt;/record&gt;&lt;/Cite&gt;&lt;/EndNote&gt;</w:instrText>
      </w:r>
      <w:r w:rsidR="00427734">
        <w:fldChar w:fldCharType="separate"/>
      </w:r>
      <w:r w:rsidR="00427734">
        <w:rPr>
          <w:noProof/>
        </w:rPr>
        <w:t>Tylka (2012, 2018)</w:t>
      </w:r>
      <w:r w:rsidR="00427734">
        <w:fldChar w:fldCharType="end"/>
      </w:r>
      <w:r w:rsidR="00427734">
        <w:t xml:space="preserve"> and Tylka and Wood-Barcalow’s </w:t>
      </w:r>
      <w:r w:rsidR="00427734">
        <w:fldChar w:fldCharType="begin"/>
      </w:r>
      <w:r w:rsidR="00427734">
        <w:instrText xml:space="preserve"> ADDIN EN.CITE &lt;EndNote&gt;&lt;Cite ExcludeAuth="1"&gt;&lt;Author&gt;Tylka&lt;/Author&gt;&lt;Year&gt;2015&lt;/Year&gt;&lt;RecNum&gt;277&lt;/RecNum&gt;&lt;DisplayText&gt;(2015b)&lt;/DisplayText&gt;&lt;record&gt;&lt;rec-number&gt;277&lt;/rec-number&gt;&lt;foreign-keys&gt;&lt;key app="EN" db-id="svp2tfppttpvd4edrv2xaef6vx2fx2vfsade" timestamp="1480994936"&gt;277&lt;/key&gt;&lt;/foreign-keys&gt;&lt;ref-type name="Journal Article"&gt;17&lt;/ref-type&gt;&lt;contributors&gt;&lt;authors&gt;&lt;author&gt;Tylka, Tracy L&lt;/author&gt;&lt;author&gt;Wood-Barcalow, Nichole L&lt;/author&gt;&lt;/authors&gt;&lt;/contributors&gt;&lt;auth-address&gt;Ohio State Univ, Dept Psychol, Columbus, OH 43210 USA&amp;#xD;Ctr Balanced Living, Columbus, OH USA&lt;/auth-address&gt;&lt;titles&gt;&lt;title&gt;What is and what is not positive body image? Conceptual foundations and construct definition&lt;/title&gt;&lt;secondary-title&gt;Body Image&lt;/secondary-title&gt;&lt;alt-title&gt;Body Image&lt;/alt-title&gt;&lt;/titles&gt;&lt;periodical&gt;&lt;full-title&gt;Body Image&lt;/full-title&gt;&lt;/periodical&gt;&lt;alt-periodical&gt;&lt;full-title&gt;Body Image&lt;/full-title&gt;&lt;/alt-periodical&gt;&lt;pages&gt;118-129&lt;/pages&gt;&lt;volume&gt;14&lt;/volume&gt;&lt;keywords&gt;&lt;keyword&gt;positive body image&lt;/keyword&gt;&lt;keyword&gt;construct definition&lt;/keyword&gt;&lt;keyword&gt;foundations&lt;/keyword&gt;&lt;keyword&gt;protective factors&lt;/keyword&gt;&lt;keyword&gt;embodiment&lt;/keyword&gt;&lt;keyword&gt;body appreciation&lt;/keyword&gt;&lt;keyword&gt;scale-2 item refinement&lt;/keyword&gt;&lt;keyword&gt;college-women&lt;/keyword&gt;&lt;keyword&gt;appreciation scale&lt;/keyword&gt;&lt;keyword&gt;adolescent girls&lt;/keyword&gt;&lt;keyword&gt;african-american&lt;/keyword&gt;&lt;keyword&gt;psychometric evaluation&lt;/keyword&gt;&lt;keyword&gt;acceptance model&lt;/keyword&gt;&lt;keyword&gt;self-esteem&lt;/keyword&gt;&lt;keyword&gt;appearance&lt;/keyword&gt;&lt;keyword&gt;impact&lt;/keyword&gt;&lt;/keywords&gt;&lt;dates&gt;&lt;year&gt;2015&lt;/year&gt;&lt;/dates&gt;&lt;isbn&gt;1740-1445&lt;/isbn&gt;&lt;accession-num&gt;WOS:000357228500017&lt;/accession-num&gt;&lt;urls&gt;&lt;related-urls&gt;&lt;url&gt;&amp;lt;Go to ISI&amp;gt;://WOS:000357228500017&lt;/url&gt;&lt;/related-urls&gt;&lt;/urls&gt;&lt;electronic-resource-num&gt;https://dx.doi.org/10.1016/j.bodyim.2015.04.001&lt;/electronic-resource-num&gt;&lt;language&gt;English&lt;/language&gt;&lt;/record&gt;&lt;/Cite&gt;&lt;/EndNote&gt;</w:instrText>
      </w:r>
      <w:r w:rsidR="00427734">
        <w:fldChar w:fldCharType="separate"/>
      </w:r>
      <w:r w:rsidR="00427734">
        <w:rPr>
          <w:noProof/>
        </w:rPr>
        <w:t>(2015b)</w:t>
      </w:r>
      <w:r w:rsidR="00427734">
        <w:fldChar w:fldCharType="end"/>
      </w:r>
      <w:r w:rsidR="00427734">
        <w:t xml:space="preserve"> </w:t>
      </w:r>
      <w:r w:rsidRPr="00825AC8">
        <w:t>six core components of positive body image were used to code the posts for body positive themes. G</w:t>
      </w:r>
      <w:r w:rsidR="005A2638" w:rsidRPr="00825AC8">
        <w:t xml:space="preserve">iven the emerging field of positive body image research, several other constructs of positive body image have also been developed. These include body functionality </w:t>
      </w:r>
      <w:r w:rsidR="005A2638" w:rsidRPr="00825AC8">
        <w:fldChar w:fldCharType="begin"/>
      </w:r>
      <w:r w:rsidR="002568C2">
        <w:instrText xml:space="preserve"> ADDIN EN.CITE &lt;EndNote&gt;&lt;Cite&gt;&lt;Author&gt;Alleva&lt;/Author&gt;&lt;Year&gt;2015&lt;/Year&gt;&lt;RecNum&gt;276&lt;/RecNum&gt;&lt;DisplayText&gt;(Alleva, Martijn, Van Breukelen, Jansen, &amp;amp; Karos, 2015)&lt;/DisplayText&gt;&lt;record&gt;&lt;rec-number&gt;276&lt;/rec-number&gt;&lt;foreign-keys&gt;&lt;key app="EN" db-id="svp2tfppttpvd4edrv2xaef6vx2fx2vfsade" timestamp="1480991819"&gt;276&lt;/key&gt;&lt;/foreign-keys&gt;&lt;ref-type name="Journal Article"&gt;17&lt;/ref-type&gt;&lt;contributors&gt;&lt;authors&gt;&lt;author&gt;Alleva, Jessica M&lt;/author&gt;&lt;author&gt;Martijn, Carolien&lt;/author&gt;&lt;author&gt;Van Breukelen, Gerard JP&lt;/author&gt;&lt;author&gt;Jansen, Anita&lt;/author&gt;&lt;author&gt;Karos, Kai&lt;/author&gt;&lt;/authors&gt;&lt;/contributors&gt;&lt;titles&gt;&lt;title&gt;&lt;style face="italic" font="default" size="100%"&gt;Expand Your Horizon&lt;/style&gt;&lt;style face="normal" font="default" size="100%"&gt;: A programme that improves body image and reduces self-objectification by training women to focus on body functionality&lt;/style&gt;&lt;/title&gt;&lt;secondary-title&gt;Body Image&lt;/secondary-title&gt;&lt;/titles&gt;&lt;periodical&gt;&lt;full-title&gt;Body Image&lt;/full-title&gt;&lt;/periodical&gt;&lt;pages&gt;81-89&lt;/pages&gt;&lt;volume&gt;15&lt;/volume&gt;&lt;dates&gt;&lt;year&gt;2015&lt;/year&gt;&lt;/dates&gt;&lt;isbn&gt;1740-1445&lt;/isbn&gt;&lt;urls&gt;&lt;/urls&gt;&lt;electronic-resource-num&gt;https://doi.org/10.1016/j.bodyim.2015.07.001&lt;/electronic-resource-num&gt;&lt;/record&gt;&lt;/Cite&gt;&lt;/EndNote&gt;</w:instrText>
      </w:r>
      <w:r w:rsidR="005A2638" w:rsidRPr="00825AC8">
        <w:fldChar w:fldCharType="separate"/>
      </w:r>
      <w:r w:rsidR="005A2638" w:rsidRPr="00825AC8">
        <w:rPr>
          <w:noProof/>
        </w:rPr>
        <w:t>(Alleva, Martijn, Van Breukelen, Jansen, &amp; Karos, 2015)</w:t>
      </w:r>
      <w:r w:rsidR="005A2638" w:rsidRPr="00825AC8">
        <w:fldChar w:fldCharType="end"/>
      </w:r>
      <w:r w:rsidR="005A2638" w:rsidRPr="00825AC8">
        <w:t xml:space="preserve">, body image flexibility </w:t>
      </w:r>
      <w:r w:rsidR="005A2638" w:rsidRPr="00825AC8">
        <w:fldChar w:fldCharType="begin"/>
      </w:r>
      <w:r w:rsidR="00605298">
        <w:instrText xml:space="preserve"> ADDIN EN.CITE &lt;EndNote&gt;&lt;Cite&gt;&lt;Author&gt;Sandoz&lt;/Author&gt;&lt;Year&gt;2013&lt;/Year&gt;&lt;RecNum&gt;522&lt;/RecNum&gt;&lt;DisplayText&gt;(Rogers, Webb, &amp;amp; Jafari, 2018; Sandoz, Wilson, Merwin, &amp;amp; Kellum, 2013)&lt;/DisplayText&gt;&lt;record&gt;&lt;rec-number&gt;522&lt;/rec-number&gt;&lt;foreign-keys&gt;&lt;key app="EN" db-id="svp2tfppttpvd4edrv2xaef6vx2fx2vfsade" timestamp="1544329308"&gt;522&lt;/key&gt;&lt;/foreign-keys&gt;&lt;ref-type name="Journal Article"&gt;17&lt;/ref-type&gt;&lt;contributors&gt;&lt;authors&gt;&lt;author&gt;Sandoz, Emily K&lt;/author&gt;&lt;author&gt;Wilson, Kelly G&lt;/author&gt;&lt;author&gt;Merwin, Rhonda M&lt;/author&gt;&lt;author&gt;Kellum, Karen Kate&lt;/author&gt;&lt;/authors&gt;&lt;/contributors&gt;&lt;titles&gt;&lt;title&gt;Assessment of body image flexibility: The body image-acceptance and action questionnaire&lt;/title&gt;&lt;secondary-title&gt;Journal of Contextual Behavioral Science&lt;/secondary-title&gt;&lt;/titles&gt;&lt;periodical&gt;&lt;full-title&gt;Journal of Contextual Behavioral Science&lt;/full-title&gt;&lt;/periodical&gt;&lt;pages&gt;39-48&lt;/pages&gt;&lt;volume&gt;2&lt;/volume&gt;&lt;number&gt;1-2&lt;/number&gt;&lt;dates&gt;&lt;year&gt;2013&lt;/year&gt;&lt;/dates&gt;&lt;isbn&gt;2212-1447&lt;/isbn&gt;&lt;urls&gt;&lt;/urls&gt;&lt;electronic-resource-num&gt;http://dx.doi.org/10.1016/j.jcbs.2013.03.002&lt;/electronic-resource-num&gt;&lt;/record&gt;&lt;/Cite&gt;&lt;Cite&gt;&lt;Author&gt;Rogers&lt;/Author&gt;&lt;Year&gt;2018&lt;/Year&gt;&lt;RecNum&gt;546&lt;/RecNum&gt;&lt;record&gt;&lt;rec-number&gt;546&lt;/rec-number&gt;&lt;foreign-keys&gt;&lt;key app="EN" db-id="svp2tfppttpvd4edrv2xaef6vx2fx2vfsade" timestamp="1549236985"&gt;546&lt;/key&gt;&lt;/foreign-keys&gt;&lt;ref-type name="Journal Article"&gt;17&lt;/ref-type&gt;&lt;contributors&gt;&lt;authors&gt;&lt;author&gt;Rogers, Courtney B&lt;/author&gt;&lt;author&gt;Webb, Jennifer B&lt;/author&gt;&lt;author&gt;Jafari, Nadia&lt;/author&gt;&lt;/authors&gt;&lt;/contributors&gt;&lt;titles&gt;&lt;title&gt;A systematic review of the roles of body image flexibility as correlate, moderator, mediator, and in intervention science (2011–2018)&lt;/title&gt;&lt;secondary-title&gt;Body Image&lt;/secondary-title&gt;&lt;/titles&gt;&lt;periodical&gt;&lt;full-title&gt;Body Image&lt;/full-title&gt;&lt;/periodical&gt;&lt;pages&gt;43-60&lt;/pages&gt;&lt;volume&gt;27&lt;/volume&gt;&lt;dates&gt;&lt;year&gt;2018&lt;/year&gt;&lt;/dates&gt;&lt;isbn&gt;1740-1445&lt;/isbn&gt;&lt;urls&gt;&lt;/urls&gt;&lt;electronic-resource-num&gt;https://doi.org/10.1016/j.bodyim.2018.08.003&lt;/electronic-resource-num&gt;&lt;/record&gt;&lt;/Cite&gt;&lt;/EndNote&gt;</w:instrText>
      </w:r>
      <w:r w:rsidR="005A2638" w:rsidRPr="00825AC8">
        <w:fldChar w:fldCharType="separate"/>
      </w:r>
      <w:r w:rsidR="00605298">
        <w:rPr>
          <w:noProof/>
        </w:rPr>
        <w:t>(Rogers, Webb, &amp; Jafari, 2018; Sandoz, Wilson, Merwin, &amp; Kellum, 2013)</w:t>
      </w:r>
      <w:r w:rsidR="005A2638" w:rsidRPr="00825AC8">
        <w:fldChar w:fldCharType="end"/>
      </w:r>
      <w:r w:rsidR="005A2638" w:rsidRPr="00825AC8">
        <w:t xml:space="preserve">, and body compassion </w:t>
      </w:r>
      <w:r w:rsidR="005A2638" w:rsidRPr="00825AC8">
        <w:fldChar w:fldCharType="begin"/>
      </w:r>
      <w:r w:rsidR="005A2638" w:rsidRPr="00825AC8">
        <w:instrText xml:space="preserve"> ADDIN EN.CITE &lt;EndNote&gt;&lt;Cite&gt;&lt;Author&gt;Altman&lt;/Author&gt;&lt;Year&gt;2017&lt;/Year&gt;&lt;RecNum&gt;521&lt;/RecNum&gt;&lt;DisplayText&gt;(Altman, Linfield, Salmon, &amp;amp; Beacham, 2017)&lt;/DisplayText&gt;&lt;record&gt;&lt;rec-number&gt;521&lt;/rec-number&gt;&lt;foreign-keys&gt;&lt;key app="EN" db-id="svp2tfppttpvd4edrv2xaef6vx2fx2vfsade" timestamp="1544329112"&gt;521&lt;/key&gt;&lt;/foreign-keys&gt;&lt;ref-type name="Journal Article"&gt;17&lt;/ref-type&gt;&lt;contributors&gt;&lt;authors&gt;&lt;author&gt;Altman, Jennifer K&lt;/author&gt;&lt;author&gt;Linfield, Ken&lt;/author&gt;&lt;author&gt;Salmon, Paul G&lt;/author&gt;&lt;author&gt;Beacham, Abbie O&lt;/author&gt;&lt;/authors&gt;&lt;/contributors&gt;&lt;titles&gt;&lt;title&gt;The body compassion scale: Development and initial validation&lt;/title&gt;&lt;secondary-title&gt;Journal of Health Psychology&lt;/secondary-title&gt;&lt;/titles&gt;&lt;periodical&gt;&lt;full-title&gt;Journal of Health Psychology&lt;/full-title&gt;&lt;/periodical&gt;&lt;pages&gt;965–1100&lt;/pages&gt;&lt;volume&gt; 22&lt;/volume&gt;&lt;dates&gt;&lt;year&gt;2017&lt;/year&gt;&lt;/dates&gt;&lt;isbn&gt;1359-1053&lt;/isbn&gt;&lt;urls&gt;&lt;/urls&gt;&lt;electronic-resource-num&gt;https://doi.org/10.1177/1359105317718924&lt;/electronic-resource-num&gt;&lt;/record&gt;&lt;/Cite&gt;&lt;/EndNote&gt;</w:instrText>
      </w:r>
      <w:r w:rsidR="005A2638" w:rsidRPr="00825AC8">
        <w:fldChar w:fldCharType="separate"/>
      </w:r>
      <w:r w:rsidR="005A2638" w:rsidRPr="00825AC8">
        <w:rPr>
          <w:noProof/>
        </w:rPr>
        <w:t>(Altman, Linfield, Salmon, &amp; Beacham, 2017)</w:t>
      </w:r>
      <w:r w:rsidR="005A2638" w:rsidRPr="00825AC8">
        <w:fldChar w:fldCharType="end"/>
      </w:r>
      <w:r w:rsidR="005A2638" w:rsidRPr="00825AC8">
        <w:t xml:space="preserve">. </w:t>
      </w:r>
      <w:r w:rsidRPr="00825AC8">
        <w:t>Accordingly</w:t>
      </w:r>
      <w:r w:rsidR="005A2638" w:rsidRPr="00825AC8">
        <w:t xml:space="preserve">, future research would benefit from exploring how </w:t>
      </w:r>
      <w:r w:rsidR="005A2638" w:rsidRPr="00825AC8">
        <w:lastRenderedPageBreak/>
        <w:t xml:space="preserve">some of these other contemporary positive body image constructs may be expressed in the social media environment. </w:t>
      </w:r>
    </w:p>
    <w:p w14:paraId="195D9371" w14:textId="3C45CA35" w:rsidR="00AA4150" w:rsidRPr="00825AC8" w:rsidRDefault="00AD2D39" w:rsidP="00F03F93">
      <w:pPr>
        <w:spacing w:line="480" w:lineRule="auto"/>
        <w:rPr>
          <w:b/>
        </w:rPr>
      </w:pPr>
      <w:r>
        <w:rPr>
          <w:b/>
        </w:rPr>
        <w:t xml:space="preserve">4.5. </w:t>
      </w:r>
      <w:r w:rsidR="00F03F93" w:rsidRPr="00825AC8">
        <w:rPr>
          <w:b/>
        </w:rPr>
        <w:t>Conclusion</w:t>
      </w:r>
    </w:p>
    <w:p w14:paraId="73C1D507" w14:textId="3F033269" w:rsidR="0036669F" w:rsidRPr="00825AC8" w:rsidRDefault="00AA38FC" w:rsidP="00ED1A45">
      <w:pPr>
        <w:spacing w:line="480" w:lineRule="auto"/>
        <w:ind w:firstLine="720"/>
        <w:sectPr w:rsidR="0036669F" w:rsidRPr="00825AC8" w:rsidSect="00C702AD">
          <w:footerReference w:type="even" r:id="rId8"/>
          <w:footerReference w:type="default" r:id="rId9"/>
          <w:pgSz w:w="11900" w:h="16840"/>
          <w:pgMar w:top="1440" w:right="1440" w:bottom="1440" w:left="1440" w:header="708" w:footer="708" w:gutter="0"/>
          <w:lnNumType w:countBy="1" w:restart="continuous"/>
          <w:cols w:space="708"/>
          <w:docGrid w:linePitch="360"/>
        </w:sectPr>
      </w:pPr>
      <w:r w:rsidRPr="00825AC8">
        <w:t>Despite these limitations,</w:t>
      </w:r>
      <w:r w:rsidR="0070650E" w:rsidRPr="00825AC8">
        <w:t xml:space="preserve"> the present study uniquely contributes to the body image and social media literature by providing a systematic analysis of physical appearance-related characteristics and key themes from body positive content on Instagram.</w:t>
      </w:r>
      <w:r w:rsidRPr="00825AC8">
        <w:t xml:space="preserve"> </w:t>
      </w:r>
      <w:r w:rsidR="007F03FB" w:rsidRPr="00825AC8">
        <w:t xml:space="preserve">Importantly, </w:t>
      </w:r>
      <w:r w:rsidR="001D4549" w:rsidRPr="00825AC8">
        <w:t xml:space="preserve">the current </w:t>
      </w:r>
      <w:r w:rsidR="007F03FB" w:rsidRPr="00825AC8">
        <w:t xml:space="preserve">findings </w:t>
      </w:r>
      <w:r w:rsidR="00003863" w:rsidRPr="00825AC8">
        <w:t xml:space="preserve">indicate that, in contrast to the narrow portrayal of female bodies in </w:t>
      </w:r>
      <w:r w:rsidR="006E6F84" w:rsidRPr="00825AC8">
        <w:t>traditional</w:t>
      </w:r>
      <w:r w:rsidR="00FD2714" w:rsidRPr="00825AC8">
        <w:t xml:space="preserve"> media</w:t>
      </w:r>
      <w:r w:rsidR="006E6F84" w:rsidRPr="00825AC8">
        <w:t xml:space="preserve"> </w:t>
      </w:r>
      <w:r w:rsidR="001820AF" w:rsidRPr="00825AC8">
        <w:fldChar w:fldCharType="begin"/>
      </w:r>
      <w:r w:rsidR="004719FA" w:rsidRPr="00825AC8">
        <w:instrText xml:space="preserve"> ADDIN EN.CITE &lt;EndNote&gt;&lt;Cite&gt;&lt;Author&gt;Conlin&lt;/Author&gt;&lt;Year&gt;2014&lt;/Year&gt;&lt;RecNum&gt;438&lt;/RecNum&gt;&lt;DisplayText&gt;(Conlin &amp;amp; Bissell, 2014; Wasylkiw et al., 2009)&lt;/DisplayText&gt;&lt;record&gt;&lt;rec-number&gt;438&lt;/rec-number&gt;&lt;foreign-keys&gt;&lt;key app="EN" db-id="svp2tfppttpvd4edrv2xaef6vx2fx2vfsade" timestamp="1516704103"&gt;438&lt;/key&gt;&lt;/foreign-keys&gt;&lt;ref-type name="Journal Article"&gt;17&lt;/ref-type&gt;&lt;contributors&gt;&lt;authors&gt;&lt;author&gt;Conlin, Lindsey&lt;/author&gt;&lt;author&gt;Bissell, Kim&lt;/author&gt;&lt;/authors&gt;&lt;/contributors&gt;&lt;titles&gt;&lt;title&gt;Beauty ideals in the checkout aisle: Health-related messages in women&amp;apos;s fashion and fitness magazines&lt;/title&gt;&lt;secondary-title&gt;Journal of Magazine &amp;amp; New Media Research&lt;/secondary-title&gt;&lt;/titles&gt;&lt;periodical&gt;&lt;full-title&gt;Journal of Magazine &amp;amp; New Media Research&lt;/full-title&gt;&lt;/periodical&gt;&lt;volume&gt;15&lt;/volume&gt;&lt;number&gt;2&lt;/number&gt;&lt;dates&gt;&lt;year&gt;2014&lt;/year&gt;&lt;/dates&gt;&lt;isbn&gt;1525-6715&lt;/isbn&gt;&lt;urls&gt;&lt;/urls&gt;&lt;/record&gt;&lt;/Cite&gt;&lt;Cite&gt;&lt;Author&gt;Wasylkiw&lt;/Author&gt;&lt;Year&gt;2009&lt;/Year&gt;&lt;RecNum&gt;440&lt;/RecNum&gt;&lt;record&gt;&lt;rec-number&gt;440&lt;/rec-number&gt;&lt;foreign-keys&gt;&lt;key app="EN" db-id="svp2tfppttpvd4edrv2xaef6vx2fx2vfsade" timestamp="1516704274"&gt;440&lt;/key&gt;&lt;/foreign-keys&gt;&lt;ref-type name="Journal Article"&gt;17&lt;/ref-type&gt;&lt;contributors&gt;&lt;authors&gt;&lt;author&gt;Wasylkiw, Louise&lt;/author&gt;&lt;author&gt;Emms, AA&lt;/author&gt;&lt;author&gt;Meuse, R&lt;/author&gt;&lt;author&gt;Poirier, KF&lt;/author&gt;&lt;/authors&gt;&lt;/contributors&gt;&lt;titles&gt;&lt;title&gt;Are all models created equal? A content analysis of women in advertisements of fitness versus fashion magazines&lt;/title&gt;&lt;secondary-title&gt;Body Image&lt;/secondary-title&gt;&lt;/titles&gt;&lt;periodical&gt;&lt;full-title&gt;Body Image&lt;/full-title&gt;&lt;/periodical&gt;&lt;pages&gt;137-140&lt;/pages&gt;&lt;volume&gt;6&lt;/volume&gt;&lt;number&gt;2&lt;/number&gt;&lt;dates&gt;&lt;year&gt;2009&lt;/year&gt;&lt;/dates&gt;&lt;isbn&gt;1740-1445&lt;/isbn&gt;&lt;urls&gt;&lt;/urls&gt;&lt;electronic-resource-num&gt;https://doi.org/10.1016/j.bodyim.2009.01.005&lt;/electronic-resource-num&gt;&lt;/record&gt;&lt;/Cite&gt;&lt;/EndNote&gt;</w:instrText>
      </w:r>
      <w:r w:rsidR="001820AF" w:rsidRPr="00825AC8">
        <w:fldChar w:fldCharType="separate"/>
      </w:r>
      <w:r w:rsidR="001820AF" w:rsidRPr="00825AC8">
        <w:t>(Conlin &amp; Bissell, 2014; Wasylkiw et al., 2009)</w:t>
      </w:r>
      <w:r w:rsidR="001820AF" w:rsidRPr="00825AC8">
        <w:fldChar w:fldCharType="end"/>
      </w:r>
      <w:r w:rsidR="001820AF" w:rsidRPr="00825AC8">
        <w:t xml:space="preserve"> and social media content </w:t>
      </w:r>
      <w:r w:rsidR="001820AF" w:rsidRPr="00825AC8">
        <w:fldChar w:fldCharType="begin">
          <w:fldData xml:space="preserve">PEVuZE5vdGU+PENpdGU+PEF1dGhvcj5Cb2VwcGxlPC9BdXRob3I+PFllYXI+MjAxNjwvWWVhcj48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=
</w:fldData>
        </w:fldChar>
      </w:r>
      <w:r w:rsidR="005D7FC8" w:rsidRPr="00825AC8">
        <w:instrText xml:space="preserve"> ADDIN EN.CITE </w:instrText>
      </w:r>
      <w:r w:rsidR="005D7FC8" w:rsidRPr="00825AC8">
        <w:fldChar w:fldCharType="begin">
          <w:fldData xml:space="preserve">PEVuZE5vdGU+PENpdGU+PEF1dGhvcj5Cb2VwcGxlPC9BdXRob3I+PFllYXI+MjAxNjwvWWVhcj48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=
</w:fldData>
        </w:fldChar>
      </w:r>
      <w:r w:rsidR="005D7FC8" w:rsidRPr="00825AC8">
        <w:instrText xml:space="preserve"> ADDIN EN.CITE.DATA </w:instrText>
      </w:r>
      <w:r w:rsidR="005D7FC8" w:rsidRPr="00825AC8">
        <w:fldChar w:fldCharType="end"/>
      </w:r>
      <w:r w:rsidR="001820AF" w:rsidRPr="00825AC8">
        <w:fldChar w:fldCharType="separate"/>
      </w:r>
      <w:r w:rsidR="001820AF" w:rsidRPr="00825AC8">
        <w:rPr>
          <w:noProof/>
        </w:rPr>
        <w:t>(Boepple et al., 2016; Carrotte et al., 2017; Talbot et al., 2017; Tiggemann &amp; Zaccardo, 2018)</w:t>
      </w:r>
      <w:r w:rsidR="001820AF" w:rsidRPr="00825AC8">
        <w:fldChar w:fldCharType="end"/>
      </w:r>
      <w:r w:rsidR="00003863" w:rsidRPr="00825AC8">
        <w:t xml:space="preserve">, body positive </w:t>
      </w:r>
      <w:r w:rsidR="00A41803" w:rsidRPr="00825AC8">
        <w:t>imagery</w:t>
      </w:r>
      <w:r w:rsidR="007F03FB" w:rsidRPr="00825AC8">
        <w:t xml:space="preserve"> on Instagram</w:t>
      </w:r>
      <w:r w:rsidR="00003863" w:rsidRPr="00825AC8">
        <w:t xml:space="preserve"> does in fact represent previously under-represented </w:t>
      </w:r>
      <w:r w:rsidR="00663860" w:rsidRPr="00825AC8">
        <w:t>body sizes</w:t>
      </w:r>
      <w:r w:rsidR="00003863" w:rsidRPr="00825AC8">
        <w:t>.</w:t>
      </w:r>
      <w:r w:rsidR="009817BE" w:rsidRPr="00825AC8">
        <w:t xml:space="preserve"> </w:t>
      </w:r>
      <w:r w:rsidR="00003863" w:rsidRPr="00825AC8">
        <w:t xml:space="preserve">Moreover, the findings suggest that popular body positive accounts on Instagram currently exemplify core </w:t>
      </w:r>
      <w:r w:rsidR="00C21C65" w:rsidRPr="00825AC8">
        <w:t xml:space="preserve">theoretical </w:t>
      </w:r>
      <w:r w:rsidR="00003863" w:rsidRPr="00825AC8">
        <w:t>components of positive body image</w:t>
      </w:r>
      <w:r w:rsidR="008D37AF" w:rsidRPr="00825AC8">
        <w:t xml:space="preserve"> </w:t>
      </w:r>
      <w:r w:rsidR="008D37AF" w:rsidRPr="00825AC8">
        <w:fldChar w:fldCharType="begin">
          <w:fldData xml:space="preserve">PEVuZE5vdGU+PENpdGU+PEF1dGhvcj5UeWxrYTwvQXV0aG9yPjxZZWFyPjIwMTI8L1llYXI+PFJl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</w:fldData>
        </w:fldChar>
      </w:r>
      <w:r w:rsidR="00605298">
        <w:instrText xml:space="preserve"> ADDIN EN.CITE </w:instrText>
      </w:r>
      <w:r w:rsidR="00605298">
        <w:fldChar w:fldCharType="begin">
          <w:fldData xml:space="preserve">PEVuZE5vdGU+PENpdGU+PEF1dGhvcj5UeWxrYTwvQXV0aG9yPjxZZWFyPjIwMTI8L1llYXI+PFJl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</w:fldData>
        </w:fldChar>
      </w:r>
      <w:r w:rsidR="00605298">
        <w:instrText xml:space="preserve"> ADDIN EN.CITE.DATA </w:instrText>
      </w:r>
      <w:r w:rsidR="00605298">
        <w:fldChar w:fldCharType="end"/>
      </w:r>
      <w:r w:rsidR="008D37AF" w:rsidRPr="00825AC8">
        <w:fldChar w:fldCharType="separate"/>
      </w:r>
      <w:r w:rsidR="00605298">
        <w:rPr>
          <w:noProof/>
        </w:rPr>
        <w:t>(Tylka, 2012, 2018; Tylka &amp; Wood-Barcalow, 2015b)</w:t>
      </w:r>
      <w:r w:rsidR="008D37AF" w:rsidRPr="00825AC8">
        <w:fldChar w:fldCharType="end"/>
      </w:r>
      <w:r w:rsidR="00AF7DFF" w:rsidRPr="00825AC8">
        <w:t>.</w:t>
      </w:r>
      <w:r w:rsidR="003653F6" w:rsidRPr="00825AC8">
        <w:t xml:space="preserve"> </w:t>
      </w:r>
      <w:r w:rsidR="0070650E" w:rsidRPr="00825AC8">
        <w:t>The findings extend previous research on appearance-focused social media use and provide an incremental contribution to the positive body image literature.</w:t>
      </w:r>
    </w:p>
    <w:p w14:paraId="6A96AAEF" w14:textId="243016ED" w:rsidR="00456F02" w:rsidRPr="00825AC8" w:rsidRDefault="00456F02" w:rsidP="00456F02">
      <w:pPr>
        <w:rPr>
          <w:i/>
        </w:rPr>
      </w:pPr>
      <w:r w:rsidRPr="00825AC8">
        <w:rPr>
          <w:i/>
        </w:rPr>
        <w:lastRenderedPageBreak/>
        <w:t>Table 1. Post themes</w:t>
      </w:r>
    </w:p>
    <w:tbl>
      <w:tblPr>
        <w:tblStyle w:val="TableGrid"/>
        <w:tblW w:w="5000" w:type="pct"/>
        <w:tblBorders>
          <w:left w:val="none" w:sz="0" w:space="0" w:color="auto"/>
          <w:right w:val="none" w:sz="0" w:space="0" w:color="auto"/>
          <w:insideH w:val="none" w:sz="0" w:space="0" w:color="auto"/>
          <w:insideV w:val="none" w:sz="0" w:space="0" w:color="auto"/>
        </w:tblBorders>
        <w:tblCellMar>
          <w:left w:w="43" w:type="dxa"/>
          <w:right w:w="43" w:type="dxa"/>
        </w:tblCellMar>
        <w:tblLook w:val="04A0" w:firstRow="1" w:lastRow="0" w:firstColumn="1" w:lastColumn="0" w:noHBand="0" w:noVBand="1"/>
      </w:tblPr>
      <w:tblGrid>
        <w:gridCol w:w="2767"/>
        <w:gridCol w:w="5400"/>
        <w:gridCol w:w="5793"/>
      </w:tblGrid>
      <w:tr w:rsidR="00456F02" w:rsidRPr="00825AC8" w14:paraId="347EEE42" w14:textId="77777777" w:rsidTr="00456F02">
        <w:trPr>
          <w:trHeight w:val="454"/>
        </w:trPr>
        <w:tc>
          <w:tcPr>
            <w:tcW w:w="991" w:type="pct"/>
            <w:tcBorders>
              <w:top w:val="single" w:sz="4" w:space="0" w:color="auto"/>
              <w:bottom w:val="single" w:sz="4" w:space="0" w:color="auto"/>
            </w:tcBorders>
            <w:vAlign w:val="center"/>
          </w:tcPr>
          <w:p w14:paraId="31288B76" w14:textId="77777777" w:rsidR="00456F02" w:rsidRPr="00825AC8" w:rsidRDefault="00456F02" w:rsidP="00456F02">
            <w:pPr>
              <w:jc w:val="center"/>
              <w:rPr>
                <w:b/>
                <w:sz w:val="20"/>
                <w:szCs w:val="20"/>
              </w:rPr>
            </w:pPr>
            <w:r w:rsidRPr="00825AC8">
              <w:rPr>
                <w:b/>
                <w:sz w:val="20"/>
                <w:szCs w:val="20"/>
              </w:rPr>
              <w:t>Variable</w:t>
            </w:r>
          </w:p>
        </w:tc>
        <w:tc>
          <w:tcPr>
            <w:tcW w:w="1934" w:type="pct"/>
            <w:tcBorders>
              <w:top w:val="single" w:sz="4" w:space="0" w:color="auto"/>
              <w:bottom w:val="single" w:sz="4" w:space="0" w:color="auto"/>
            </w:tcBorders>
            <w:vAlign w:val="center"/>
          </w:tcPr>
          <w:p w14:paraId="7B7AF246" w14:textId="77777777" w:rsidR="00456F02" w:rsidRPr="00825AC8" w:rsidRDefault="00456F02" w:rsidP="00456F02">
            <w:pPr>
              <w:jc w:val="center"/>
              <w:rPr>
                <w:b/>
                <w:sz w:val="20"/>
                <w:szCs w:val="20"/>
              </w:rPr>
            </w:pPr>
            <w:r w:rsidRPr="00825AC8">
              <w:rPr>
                <w:b/>
                <w:sz w:val="20"/>
                <w:szCs w:val="20"/>
              </w:rPr>
              <w:t>Definition</w:t>
            </w:r>
          </w:p>
        </w:tc>
        <w:tc>
          <w:tcPr>
            <w:tcW w:w="2075" w:type="pct"/>
            <w:tcBorders>
              <w:top w:val="single" w:sz="4" w:space="0" w:color="auto"/>
              <w:bottom w:val="single" w:sz="4" w:space="0" w:color="auto"/>
            </w:tcBorders>
            <w:vAlign w:val="center"/>
          </w:tcPr>
          <w:p w14:paraId="36AD616A" w14:textId="77777777" w:rsidR="00456F02" w:rsidRPr="00825AC8" w:rsidRDefault="00456F02" w:rsidP="00456F02">
            <w:pPr>
              <w:jc w:val="center"/>
              <w:rPr>
                <w:b/>
                <w:sz w:val="20"/>
                <w:szCs w:val="20"/>
              </w:rPr>
            </w:pPr>
            <w:r w:rsidRPr="00825AC8">
              <w:rPr>
                <w:b/>
                <w:sz w:val="20"/>
                <w:szCs w:val="20"/>
              </w:rPr>
              <w:t>Examples</w:t>
            </w:r>
          </w:p>
        </w:tc>
      </w:tr>
      <w:tr w:rsidR="00456F02" w:rsidRPr="00825AC8" w14:paraId="4853DDBA" w14:textId="77777777" w:rsidTr="00456F02">
        <w:trPr>
          <w:trHeight w:val="454"/>
        </w:trPr>
        <w:tc>
          <w:tcPr>
            <w:tcW w:w="991" w:type="pct"/>
          </w:tcPr>
          <w:p w14:paraId="308D93B3" w14:textId="5DAB2C50" w:rsidR="00456F02" w:rsidRPr="00825AC8" w:rsidRDefault="00456F02" w:rsidP="00456F02">
            <w:pPr>
              <w:widowControl w:val="0"/>
              <w:autoSpaceDE w:val="0"/>
              <w:autoSpaceDN w:val="0"/>
              <w:adjustRightInd w:val="0"/>
              <w:spacing w:after="240"/>
              <w:rPr>
                <w:b/>
                <w:sz w:val="20"/>
                <w:szCs w:val="20"/>
              </w:rPr>
            </w:pPr>
            <w:r w:rsidRPr="00825AC8">
              <w:rPr>
                <w:b/>
                <w:sz w:val="20"/>
                <w:szCs w:val="20"/>
              </w:rPr>
              <w:t>Positive body image themes</w:t>
            </w:r>
          </w:p>
        </w:tc>
        <w:tc>
          <w:tcPr>
            <w:tcW w:w="1934" w:type="pct"/>
          </w:tcPr>
          <w:p w14:paraId="4267F765" w14:textId="77777777" w:rsidR="00456F02" w:rsidRPr="00825AC8" w:rsidRDefault="00456F02" w:rsidP="00456F02">
            <w:pPr>
              <w:widowControl w:val="0"/>
              <w:autoSpaceDE w:val="0"/>
              <w:autoSpaceDN w:val="0"/>
              <w:adjustRightInd w:val="0"/>
              <w:spacing w:after="240"/>
              <w:rPr>
                <w:sz w:val="20"/>
                <w:szCs w:val="20"/>
              </w:rPr>
            </w:pPr>
          </w:p>
        </w:tc>
        <w:tc>
          <w:tcPr>
            <w:tcW w:w="2075" w:type="pct"/>
          </w:tcPr>
          <w:p w14:paraId="298AAE77" w14:textId="77777777" w:rsidR="00456F02" w:rsidRPr="00825AC8" w:rsidRDefault="00456F02" w:rsidP="00456F02">
            <w:pPr>
              <w:widowControl w:val="0"/>
              <w:autoSpaceDE w:val="0"/>
              <w:autoSpaceDN w:val="0"/>
              <w:adjustRightInd w:val="0"/>
              <w:spacing w:after="240"/>
              <w:ind w:right="-31"/>
              <w:rPr>
                <w:rFonts w:eastAsia="Times New Roman"/>
                <w:sz w:val="20"/>
                <w:szCs w:val="20"/>
              </w:rPr>
            </w:pPr>
          </w:p>
        </w:tc>
      </w:tr>
      <w:tr w:rsidR="00456F02" w:rsidRPr="00825AC8" w14:paraId="6CF42CBF" w14:textId="77777777" w:rsidTr="00456F02">
        <w:trPr>
          <w:trHeight w:val="454"/>
        </w:trPr>
        <w:tc>
          <w:tcPr>
            <w:tcW w:w="991" w:type="pct"/>
          </w:tcPr>
          <w:p w14:paraId="04873026" w14:textId="77777777" w:rsidR="00456F02" w:rsidRPr="00825AC8" w:rsidRDefault="00456F02" w:rsidP="00456F02">
            <w:pPr>
              <w:widowControl w:val="0"/>
              <w:autoSpaceDE w:val="0"/>
              <w:autoSpaceDN w:val="0"/>
              <w:adjustRightInd w:val="0"/>
              <w:spacing w:after="240"/>
              <w:rPr>
                <w:sz w:val="20"/>
                <w:szCs w:val="20"/>
              </w:rPr>
            </w:pPr>
            <w:r w:rsidRPr="00825AC8">
              <w:rPr>
                <w:sz w:val="20"/>
                <w:szCs w:val="20"/>
              </w:rPr>
              <w:t>Body Appreciation</w:t>
            </w:r>
          </w:p>
        </w:tc>
        <w:tc>
          <w:tcPr>
            <w:tcW w:w="1934" w:type="pct"/>
          </w:tcPr>
          <w:p w14:paraId="514ED0EF" w14:textId="77777777" w:rsidR="00456F02" w:rsidRPr="00825AC8" w:rsidRDefault="00456F02" w:rsidP="00456F02">
            <w:pPr>
              <w:widowControl w:val="0"/>
              <w:autoSpaceDE w:val="0"/>
              <w:autoSpaceDN w:val="0"/>
              <w:adjustRightInd w:val="0"/>
              <w:spacing w:after="240"/>
              <w:rPr>
                <w:sz w:val="20"/>
                <w:szCs w:val="20"/>
              </w:rPr>
            </w:pPr>
            <w:r w:rsidRPr="00825AC8">
              <w:rPr>
                <w:sz w:val="20"/>
                <w:szCs w:val="20"/>
              </w:rPr>
              <w:t xml:space="preserve">Post encourages appreciating the features, functionality, and health of the body </w:t>
            </w:r>
          </w:p>
        </w:tc>
        <w:tc>
          <w:tcPr>
            <w:tcW w:w="2075" w:type="pct"/>
          </w:tcPr>
          <w:p w14:paraId="57B24454" w14:textId="77777777" w:rsidR="00456F02" w:rsidRPr="00825AC8" w:rsidRDefault="00456F02" w:rsidP="00456F02">
            <w:pPr>
              <w:widowControl w:val="0"/>
              <w:autoSpaceDE w:val="0"/>
              <w:autoSpaceDN w:val="0"/>
              <w:adjustRightInd w:val="0"/>
              <w:spacing w:after="240"/>
              <w:ind w:right="-31"/>
              <w:rPr>
                <w:sz w:val="20"/>
                <w:szCs w:val="20"/>
              </w:rPr>
            </w:pPr>
            <w:r w:rsidRPr="00825AC8">
              <w:rPr>
                <w:rFonts w:eastAsia="Times New Roman"/>
                <w:sz w:val="20"/>
                <w:szCs w:val="20"/>
              </w:rPr>
              <w:t>Image of subject in yoga pose with caption "</w:t>
            </w:r>
            <w:r w:rsidRPr="00825AC8">
              <w:rPr>
                <w:rFonts w:eastAsia="Times New Roman"/>
                <w:sz w:val="20"/>
                <w:szCs w:val="20"/>
                <w:lang w:val="en-US"/>
              </w:rPr>
              <w:t>I'm feeling especially thankful for my thighs today. I am always in awe of what my thighs help me do, whether it's when I'm walking down the street or powering through balance postures.</w:t>
            </w:r>
            <w:r w:rsidRPr="00825AC8">
              <w:rPr>
                <w:rFonts w:eastAsia="Times New Roman"/>
                <w:sz w:val="20"/>
                <w:szCs w:val="20"/>
              </w:rPr>
              <w:t>”</w:t>
            </w:r>
          </w:p>
        </w:tc>
      </w:tr>
      <w:tr w:rsidR="00456F02" w:rsidRPr="00825AC8" w14:paraId="521486F8" w14:textId="77777777" w:rsidTr="00456F02">
        <w:trPr>
          <w:trHeight w:val="454"/>
        </w:trPr>
        <w:tc>
          <w:tcPr>
            <w:tcW w:w="991" w:type="pct"/>
          </w:tcPr>
          <w:p w14:paraId="6E657A3E" w14:textId="77777777" w:rsidR="00456F02" w:rsidRPr="00825AC8" w:rsidRDefault="00456F02" w:rsidP="00456F02">
            <w:pPr>
              <w:widowControl w:val="0"/>
              <w:autoSpaceDE w:val="0"/>
              <w:autoSpaceDN w:val="0"/>
              <w:adjustRightInd w:val="0"/>
              <w:spacing w:after="240"/>
              <w:rPr>
                <w:sz w:val="20"/>
                <w:szCs w:val="20"/>
              </w:rPr>
            </w:pPr>
            <w:r w:rsidRPr="00825AC8">
              <w:rPr>
                <w:sz w:val="20"/>
                <w:szCs w:val="20"/>
              </w:rPr>
              <w:t>Body Acceptance/love</w:t>
            </w:r>
          </w:p>
        </w:tc>
        <w:tc>
          <w:tcPr>
            <w:tcW w:w="1934" w:type="pct"/>
          </w:tcPr>
          <w:p w14:paraId="460F9B3A" w14:textId="77777777" w:rsidR="00456F02" w:rsidRPr="00825AC8" w:rsidRDefault="00456F02" w:rsidP="00456F02">
            <w:pPr>
              <w:widowControl w:val="0"/>
              <w:autoSpaceDE w:val="0"/>
              <w:autoSpaceDN w:val="0"/>
              <w:adjustRightInd w:val="0"/>
              <w:spacing w:after="240"/>
              <w:rPr>
                <w:sz w:val="20"/>
                <w:szCs w:val="20"/>
              </w:rPr>
            </w:pPr>
            <w:r w:rsidRPr="00825AC8">
              <w:rPr>
                <w:sz w:val="20"/>
                <w:szCs w:val="20"/>
              </w:rPr>
              <w:t>Post encourages acceptance of one’s body (or body parts) that don’t conform to ideal standards</w:t>
            </w:r>
          </w:p>
        </w:tc>
        <w:tc>
          <w:tcPr>
            <w:tcW w:w="2075" w:type="pct"/>
          </w:tcPr>
          <w:p w14:paraId="5FC2DFE7" w14:textId="77777777" w:rsidR="00456F02" w:rsidRPr="00825AC8" w:rsidRDefault="00456F02" w:rsidP="00456F02">
            <w:pPr>
              <w:widowControl w:val="0"/>
              <w:autoSpaceDE w:val="0"/>
              <w:autoSpaceDN w:val="0"/>
              <w:adjustRightInd w:val="0"/>
              <w:spacing w:after="240"/>
              <w:ind w:right="-31"/>
              <w:rPr>
                <w:sz w:val="20"/>
                <w:szCs w:val="20"/>
              </w:rPr>
            </w:pPr>
            <w:r w:rsidRPr="00825AC8">
              <w:rPr>
                <w:sz w:val="20"/>
                <w:szCs w:val="20"/>
              </w:rPr>
              <w:t>Image of subject in bikini with stomach rolls with caption “</w:t>
            </w:r>
            <w:r w:rsidRPr="00825AC8">
              <w:rPr>
                <w:sz w:val="20"/>
                <w:szCs w:val="20"/>
                <w:lang w:val="en-US"/>
              </w:rPr>
              <w:t>It is possible to love your belly rolls”</w:t>
            </w:r>
          </w:p>
        </w:tc>
      </w:tr>
      <w:tr w:rsidR="00456F02" w:rsidRPr="00825AC8" w14:paraId="0219B64E" w14:textId="77777777" w:rsidTr="00456F02">
        <w:trPr>
          <w:trHeight w:val="454"/>
        </w:trPr>
        <w:tc>
          <w:tcPr>
            <w:tcW w:w="991" w:type="pct"/>
          </w:tcPr>
          <w:p w14:paraId="788AC111" w14:textId="77777777" w:rsidR="00456F02" w:rsidRPr="00825AC8" w:rsidRDefault="00456F02" w:rsidP="00456F02">
            <w:pPr>
              <w:widowControl w:val="0"/>
              <w:autoSpaceDE w:val="0"/>
              <w:autoSpaceDN w:val="0"/>
              <w:adjustRightInd w:val="0"/>
              <w:spacing w:after="240"/>
              <w:rPr>
                <w:sz w:val="20"/>
                <w:szCs w:val="20"/>
              </w:rPr>
            </w:pPr>
            <w:r w:rsidRPr="00825AC8">
              <w:rPr>
                <w:sz w:val="20"/>
                <w:szCs w:val="20"/>
              </w:rPr>
              <w:t>Conceptualising Beauty Broadly</w:t>
            </w:r>
          </w:p>
        </w:tc>
        <w:tc>
          <w:tcPr>
            <w:tcW w:w="1934" w:type="pct"/>
          </w:tcPr>
          <w:p w14:paraId="2936CE9B" w14:textId="77777777" w:rsidR="00F83FEE" w:rsidRPr="00825AC8" w:rsidRDefault="00456F02" w:rsidP="00456F02">
            <w:pPr>
              <w:rPr>
                <w:sz w:val="20"/>
                <w:szCs w:val="20"/>
              </w:rPr>
            </w:pPr>
            <w:r w:rsidRPr="00825AC8">
              <w:rPr>
                <w:sz w:val="20"/>
                <w:szCs w:val="20"/>
              </w:rPr>
              <w:t>Post depicts a wide range of appearances, body sizes/shapes, and inner characteristic as beautiful</w:t>
            </w:r>
          </w:p>
          <w:p w14:paraId="7E1D955E" w14:textId="27A5C677" w:rsidR="00456F02" w:rsidRPr="00825AC8" w:rsidRDefault="00456F02" w:rsidP="00456F02">
            <w:pPr>
              <w:rPr>
                <w:sz w:val="20"/>
                <w:szCs w:val="20"/>
              </w:rPr>
            </w:pPr>
          </w:p>
        </w:tc>
        <w:tc>
          <w:tcPr>
            <w:tcW w:w="2075" w:type="pct"/>
          </w:tcPr>
          <w:p w14:paraId="4FF84271" w14:textId="77777777" w:rsidR="00456F02" w:rsidRPr="00825AC8" w:rsidRDefault="00456F02" w:rsidP="00456F02">
            <w:pPr>
              <w:ind w:right="-31"/>
              <w:rPr>
                <w:sz w:val="20"/>
                <w:szCs w:val="20"/>
              </w:rPr>
            </w:pPr>
            <w:r w:rsidRPr="00825AC8">
              <w:rPr>
                <w:sz w:val="20"/>
                <w:szCs w:val="20"/>
              </w:rPr>
              <w:t>Image of women of diverse body sizes and ethnicities with caption “everyBODY is beautiful”</w:t>
            </w:r>
          </w:p>
        </w:tc>
      </w:tr>
      <w:tr w:rsidR="00456F02" w:rsidRPr="00825AC8" w14:paraId="0D2B4939" w14:textId="77777777" w:rsidTr="00456F02">
        <w:trPr>
          <w:trHeight w:val="454"/>
        </w:trPr>
        <w:tc>
          <w:tcPr>
            <w:tcW w:w="991" w:type="pct"/>
          </w:tcPr>
          <w:p w14:paraId="2F738C3A" w14:textId="77777777" w:rsidR="00456F02" w:rsidRPr="00825AC8" w:rsidRDefault="00456F02" w:rsidP="00456F02">
            <w:pPr>
              <w:widowControl w:val="0"/>
              <w:autoSpaceDE w:val="0"/>
              <w:autoSpaceDN w:val="0"/>
              <w:adjustRightInd w:val="0"/>
              <w:spacing w:after="240"/>
              <w:rPr>
                <w:sz w:val="20"/>
                <w:szCs w:val="20"/>
              </w:rPr>
            </w:pPr>
            <w:r w:rsidRPr="00825AC8">
              <w:rPr>
                <w:sz w:val="20"/>
                <w:szCs w:val="20"/>
              </w:rPr>
              <w:t>Adaptive Investment in Body Care</w:t>
            </w:r>
          </w:p>
        </w:tc>
        <w:tc>
          <w:tcPr>
            <w:tcW w:w="1934" w:type="pct"/>
          </w:tcPr>
          <w:p w14:paraId="7ED76842" w14:textId="77777777" w:rsidR="00456F02" w:rsidRPr="00825AC8" w:rsidRDefault="00456F02" w:rsidP="00456F02">
            <w:pPr>
              <w:widowControl w:val="0"/>
              <w:autoSpaceDE w:val="0"/>
              <w:autoSpaceDN w:val="0"/>
              <w:adjustRightInd w:val="0"/>
              <w:spacing w:after="240"/>
              <w:rPr>
                <w:sz w:val="20"/>
                <w:szCs w:val="20"/>
              </w:rPr>
            </w:pPr>
            <w:r w:rsidRPr="00825AC8">
              <w:rPr>
                <w:sz w:val="20"/>
                <w:szCs w:val="20"/>
              </w:rPr>
              <w:t>Post emphasises respecting and taking care of one's body by engaging in positive, health-promoting self-care behaviours</w:t>
            </w:r>
          </w:p>
        </w:tc>
        <w:tc>
          <w:tcPr>
            <w:tcW w:w="2075" w:type="pct"/>
          </w:tcPr>
          <w:p w14:paraId="28C79EFE" w14:textId="77777777" w:rsidR="00456F02" w:rsidRPr="00825AC8" w:rsidRDefault="00456F02" w:rsidP="00456F02">
            <w:pPr>
              <w:widowControl w:val="0"/>
              <w:autoSpaceDE w:val="0"/>
              <w:autoSpaceDN w:val="0"/>
              <w:adjustRightInd w:val="0"/>
              <w:spacing w:after="240"/>
              <w:ind w:right="-31"/>
              <w:rPr>
                <w:sz w:val="20"/>
                <w:szCs w:val="20"/>
              </w:rPr>
            </w:pPr>
            <w:r w:rsidRPr="00825AC8">
              <w:rPr>
                <w:sz w:val="20"/>
                <w:szCs w:val="20"/>
              </w:rPr>
              <w:t>Image of subject exercising with caption “workout because you love your body, not because you hate it”</w:t>
            </w:r>
          </w:p>
        </w:tc>
      </w:tr>
      <w:tr w:rsidR="00456F02" w:rsidRPr="00825AC8" w14:paraId="29406076" w14:textId="77777777" w:rsidTr="00456F02">
        <w:trPr>
          <w:trHeight w:val="454"/>
        </w:trPr>
        <w:tc>
          <w:tcPr>
            <w:tcW w:w="991" w:type="pct"/>
            <w:tcBorders>
              <w:bottom w:val="nil"/>
            </w:tcBorders>
          </w:tcPr>
          <w:p w14:paraId="50A4C61B" w14:textId="77777777" w:rsidR="00456F02" w:rsidRPr="00825AC8" w:rsidRDefault="00456F02" w:rsidP="00456F02">
            <w:pPr>
              <w:widowControl w:val="0"/>
              <w:autoSpaceDE w:val="0"/>
              <w:autoSpaceDN w:val="0"/>
              <w:adjustRightInd w:val="0"/>
              <w:spacing w:after="240"/>
              <w:rPr>
                <w:sz w:val="20"/>
                <w:szCs w:val="20"/>
              </w:rPr>
            </w:pPr>
            <w:r w:rsidRPr="00825AC8">
              <w:rPr>
                <w:sz w:val="20"/>
                <w:szCs w:val="20"/>
              </w:rPr>
              <w:t>Inner Positivity</w:t>
            </w:r>
          </w:p>
          <w:p w14:paraId="5C50CEB3" w14:textId="77777777" w:rsidR="00456F02" w:rsidRPr="00825AC8" w:rsidRDefault="00456F02" w:rsidP="00456F02">
            <w:pPr>
              <w:widowControl w:val="0"/>
              <w:autoSpaceDE w:val="0"/>
              <w:autoSpaceDN w:val="0"/>
              <w:adjustRightInd w:val="0"/>
              <w:spacing w:after="240"/>
              <w:rPr>
                <w:sz w:val="20"/>
                <w:szCs w:val="20"/>
              </w:rPr>
            </w:pPr>
          </w:p>
        </w:tc>
        <w:tc>
          <w:tcPr>
            <w:tcW w:w="1934" w:type="pct"/>
            <w:tcBorders>
              <w:bottom w:val="nil"/>
            </w:tcBorders>
          </w:tcPr>
          <w:p w14:paraId="2316A184" w14:textId="76E52BEA" w:rsidR="00456F02" w:rsidRPr="00825AC8" w:rsidRDefault="00456F02" w:rsidP="00456F02">
            <w:pPr>
              <w:widowControl w:val="0"/>
              <w:autoSpaceDE w:val="0"/>
              <w:autoSpaceDN w:val="0"/>
              <w:adjustRightInd w:val="0"/>
              <w:spacing w:after="240"/>
              <w:rPr>
                <w:sz w:val="20"/>
                <w:szCs w:val="20"/>
              </w:rPr>
            </w:pPr>
            <w:r w:rsidRPr="00825AC8">
              <w:rPr>
                <w:sz w:val="20"/>
                <w:szCs w:val="20"/>
              </w:rPr>
              <w:t>Post encourages cultivating inner characteristics and positive feelings (e.g.</w:t>
            </w:r>
            <w:r w:rsidR="0008644E" w:rsidRPr="00825AC8">
              <w:rPr>
                <w:sz w:val="20"/>
                <w:szCs w:val="20"/>
              </w:rPr>
              <w:t>,</w:t>
            </w:r>
            <w:r w:rsidRPr="00825AC8">
              <w:rPr>
                <w:sz w:val="20"/>
                <w:szCs w:val="20"/>
              </w:rPr>
              <w:t xml:space="preserve"> body confidence, optimism, happiness) that may be expressed in outer behaviours (e.g.</w:t>
            </w:r>
            <w:r w:rsidR="0008644E" w:rsidRPr="00825AC8">
              <w:rPr>
                <w:sz w:val="20"/>
                <w:szCs w:val="20"/>
              </w:rPr>
              <w:t>,</w:t>
            </w:r>
            <w:r w:rsidRPr="00825AC8">
              <w:rPr>
                <w:sz w:val="20"/>
                <w:szCs w:val="20"/>
              </w:rPr>
              <w:t xml:space="preserve"> kindness, mindfulness, helping others etc.). </w:t>
            </w:r>
          </w:p>
        </w:tc>
        <w:tc>
          <w:tcPr>
            <w:tcW w:w="2075" w:type="pct"/>
            <w:tcBorders>
              <w:bottom w:val="nil"/>
            </w:tcBorders>
          </w:tcPr>
          <w:p w14:paraId="363EFB6D" w14:textId="77777777" w:rsidR="00456F02" w:rsidRPr="00825AC8" w:rsidRDefault="00456F02" w:rsidP="00456F02">
            <w:pPr>
              <w:widowControl w:val="0"/>
              <w:autoSpaceDE w:val="0"/>
              <w:autoSpaceDN w:val="0"/>
              <w:adjustRightInd w:val="0"/>
              <w:spacing w:after="240"/>
              <w:ind w:right="-31"/>
              <w:rPr>
                <w:sz w:val="20"/>
                <w:szCs w:val="20"/>
              </w:rPr>
            </w:pPr>
            <w:r w:rsidRPr="00825AC8">
              <w:rPr>
                <w:sz w:val="20"/>
                <w:szCs w:val="20"/>
              </w:rPr>
              <w:t>Image of subject smiling with head held high and caption “be strong by being kind to yourself and by sharing your light with the world”</w:t>
            </w:r>
          </w:p>
        </w:tc>
      </w:tr>
      <w:tr w:rsidR="00456F02" w:rsidRPr="00825AC8" w14:paraId="6CD72F19" w14:textId="77777777" w:rsidTr="00456F02">
        <w:trPr>
          <w:trHeight w:val="454"/>
        </w:trPr>
        <w:tc>
          <w:tcPr>
            <w:tcW w:w="991" w:type="pct"/>
            <w:tcBorders>
              <w:top w:val="nil"/>
              <w:bottom w:val="nil"/>
            </w:tcBorders>
          </w:tcPr>
          <w:p w14:paraId="25C15CDF" w14:textId="46D26D7A" w:rsidR="00456F02" w:rsidRPr="00825AC8" w:rsidRDefault="00456F02" w:rsidP="00456F02">
            <w:pPr>
              <w:widowControl w:val="0"/>
              <w:autoSpaceDE w:val="0"/>
              <w:autoSpaceDN w:val="0"/>
              <w:adjustRightInd w:val="0"/>
              <w:spacing w:after="240"/>
              <w:rPr>
                <w:sz w:val="20"/>
                <w:szCs w:val="20"/>
              </w:rPr>
            </w:pPr>
            <w:r w:rsidRPr="00825AC8">
              <w:rPr>
                <w:sz w:val="20"/>
                <w:szCs w:val="20"/>
              </w:rPr>
              <w:t>Protective filtering Information in a Body-Protective Manner</w:t>
            </w:r>
          </w:p>
        </w:tc>
        <w:tc>
          <w:tcPr>
            <w:tcW w:w="1934" w:type="pct"/>
            <w:tcBorders>
              <w:top w:val="nil"/>
              <w:bottom w:val="nil"/>
            </w:tcBorders>
          </w:tcPr>
          <w:p w14:paraId="06148DDD" w14:textId="616D9B10" w:rsidR="00456F02" w:rsidRPr="00825AC8" w:rsidRDefault="00456F02" w:rsidP="00456F02">
            <w:pPr>
              <w:widowControl w:val="0"/>
              <w:autoSpaceDE w:val="0"/>
              <w:autoSpaceDN w:val="0"/>
              <w:adjustRightInd w:val="0"/>
              <w:spacing w:after="240"/>
              <w:rPr>
                <w:sz w:val="20"/>
                <w:szCs w:val="20"/>
              </w:rPr>
            </w:pPr>
            <w:r w:rsidRPr="00825AC8">
              <w:rPr>
                <w:sz w:val="20"/>
                <w:szCs w:val="20"/>
              </w:rPr>
              <w:t>Post challenges the unrealistic nature of media images and appearance ideals, as well as interprets and internalises messages that are compassionate towards one’s body.</w:t>
            </w:r>
          </w:p>
        </w:tc>
        <w:tc>
          <w:tcPr>
            <w:tcW w:w="2075" w:type="pct"/>
            <w:tcBorders>
              <w:top w:val="nil"/>
              <w:bottom w:val="nil"/>
            </w:tcBorders>
          </w:tcPr>
          <w:p w14:paraId="5D930943" w14:textId="44E2A3DB" w:rsidR="00456F02" w:rsidRPr="00825AC8" w:rsidRDefault="00456F02" w:rsidP="00456F02">
            <w:pPr>
              <w:widowControl w:val="0"/>
              <w:autoSpaceDE w:val="0"/>
              <w:autoSpaceDN w:val="0"/>
              <w:adjustRightInd w:val="0"/>
              <w:spacing w:after="240"/>
              <w:ind w:right="-31"/>
              <w:rPr>
                <w:sz w:val="20"/>
                <w:szCs w:val="20"/>
              </w:rPr>
            </w:pPr>
            <w:r w:rsidRPr="00825AC8">
              <w:rPr>
                <w:sz w:val="20"/>
                <w:szCs w:val="20"/>
              </w:rPr>
              <w:t>Side by side images of posed and un-posed images with caption “the photo on the left is staged as hell…These are the types of images we compare ourselves to everyday. Our bodies are glorious from every angle. Posed or un-posed. Polished or not.”</w:t>
            </w:r>
          </w:p>
        </w:tc>
      </w:tr>
      <w:tr w:rsidR="00456F02" w:rsidRPr="00825AC8" w14:paraId="2D339E36" w14:textId="77777777" w:rsidTr="00456F02">
        <w:trPr>
          <w:trHeight w:val="454"/>
        </w:trPr>
        <w:tc>
          <w:tcPr>
            <w:tcW w:w="991" w:type="pct"/>
            <w:tcBorders>
              <w:top w:val="nil"/>
              <w:bottom w:val="nil"/>
            </w:tcBorders>
          </w:tcPr>
          <w:p w14:paraId="05E4D7BA" w14:textId="633F2485" w:rsidR="00456F02" w:rsidRPr="00825AC8" w:rsidRDefault="00456F02" w:rsidP="00456F02">
            <w:pPr>
              <w:widowControl w:val="0"/>
              <w:autoSpaceDE w:val="0"/>
              <w:autoSpaceDN w:val="0"/>
              <w:adjustRightInd w:val="0"/>
              <w:spacing w:after="240"/>
              <w:rPr>
                <w:b/>
                <w:sz w:val="20"/>
                <w:szCs w:val="20"/>
              </w:rPr>
            </w:pPr>
            <w:r w:rsidRPr="00825AC8">
              <w:rPr>
                <w:b/>
                <w:sz w:val="20"/>
                <w:szCs w:val="20"/>
              </w:rPr>
              <w:t>Appearance-focused Themes</w:t>
            </w:r>
          </w:p>
        </w:tc>
        <w:tc>
          <w:tcPr>
            <w:tcW w:w="1934" w:type="pct"/>
            <w:tcBorders>
              <w:top w:val="nil"/>
              <w:bottom w:val="nil"/>
            </w:tcBorders>
          </w:tcPr>
          <w:p w14:paraId="3734BD2F" w14:textId="77777777" w:rsidR="00456F02" w:rsidRPr="00825AC8" w:rsidRDefault="00456F02" w:rsidP="00456F02">
            <w:pPr>
              <w:widowControl w:val="0"/>
              <w:autoSpaceDE w:val="0"/>
              <w:autoSpaceDN w:val="0"/>
              <w:adjustRightInd w:val="0"/>
              <w:spacing w:after="240"/>
              <w:rPr>
                <w:sz w:val="20"/>
                <w:szCs w:val="20"/>
              </w:rPr>
            </w:pPr>
          </w:p>
        </w:tc>
        <w:tc>
          <w:tcPr>
            <w:tcW w:w="2075" w:type="pct"/>
            <w:tcBorders>
              <w:top w:val="nil"/>
              <w:bottom w:val="nil"/>
            </w:tcBorders>
          </w:tcPr>
          <w:p w14:paraId="7D4A79E7" w14:textId="77777777" w:rsidR="00456F02" w:rsidRPr="00825AC8" w:rsidRDefault="00456F02" w:rsidP="00456F02">
            <w:pPr>
              <w:widowControl w:val="0"/>
              <w:autoSpaceDE w:val="0"/>
              <w:autoSpaceDN w:val="0"/>
              <w:adjustRightInd w:val="0"/>
              <w:spacing w:after="240"/>
              <w:ind w:right="-31"/>
              <w:rPr>
                <w:sz w:val="20"/>
                <w:szCs w:val="20"/>
              </w:rPr>
            </w:pPr>
          </w:p>
        </w:tc>
      </w:tr>
      <w:tr w:rsidR="00456F02" w:rsidRPr="00825AC8" w14:paraId="6D8E646A" w14:textId="77777777" w:rsidTr="00456F02">
        <w:trPr>
          <w:trHeight w:val="454"/>
        </w:trPr>
        <w:tc>
          <w:tcPr>
            <w:tcW w:w="991" w:type="pct"/>
            <w:tcBorders>
              <w:top w:val="nil"/>
              <w:bottom w:val="nil"/>
            </w:tcBorders>
          </w:tcPr>
          <w:p w14:paraId="1CBE1D7D" w14:textId="0AAF319E" w:rsidR="00456F02" w:rsidRPr="00825AC8" w:rsidRDefault="00456F02" w:rsidP="00456F02">
            <w:pPr>
              <w:widowControl w:val="0"/>
              <w:autoSpaceDE w:val="0"/>
              <w:autoSpaceDN w:val="0"/>
              <w:adjustRightInd w:val="0"/>
              <w:spacing w:after="240"/>
              <w:rPr>
                <w:sz w:val="20"/>
                <w:szCs w:val="20"/>
              </w:rPr>
            </w:pPr>
            <w:r w:rsidRPr="00825AC8">
              <w:rPr>
                <w:sz w:val="20"/>
                <w:szCs w:val="20"/>
              </w:rPr>
              <w:t>Weight loss/exercise/diet-appearance</w:t>
            </w:r>
          </w:p>
        </w:tc>
        <w:tc>
          <w:tcPr>
            <w:tcW w:w="1934" w:type="pct"/>
            <w:tcBorders>
              <w:top w:val="nil"/>
              <w:bottom w:val="nil"/>
            </w:tcBorders>
          </w:tcPr>
          <w:p w14:paraId="447E17E1" w14:textId="7E0F3EA8" w:rsidR="00456F02" w:rsidRPr="00825AC8" w:rsidRDefault="00456F02" w:rsidP="00456F02">
            <w:pPr>
              <w:widowControl w:val="0"/>
              <w:autoSpaceDE w:val="0"/>
              <w:autoSpaceDN w:val="0"/>
              <w:adjustRightInd w:val="0"/>
              <w:spacing w:after="240"/>
              <w:rPr>
                <w:sz w:val="20"/>
                <w:szCs w:val="20"/>
              </w:rPr>
            </w:pPr>
            <w:r w:rsidRPr="00825AC8">
              <w:rPr>
                <w:sz w:val="20"/>
                <w:szCs w:val="20"/>
              </w:rPr>
              <w:t>Post emphasises weight loss, diet and/or exercise to improve appearance</w:t>
            </w:r>
          </w:p>
        </w:tc>
        <w:tc>
          <w:tcPr>
            <w:tcW w:w="2075" w:type="pct"/>
            <w:tcBorders>
              <w:top w:val="nil"/>
              <w:bottom w:val="nil"/>
            </w:tcBorders>
          </w:tcPr>
          <w:p w14:paraId="3466F9EA" w14:textId="29E39F14" w:rsidR="00456F02" w:rsidRPr="00825AC8" w:rsidRDefault="00456F02" w:rsidP="00456F02">
            <w:pPr>
              <w:widowControl w:val="0"/>
              <w:autoSpaceDE w:val="0"/>
              <w:autoSpaceDN w:val="0"/>
              <w:adjustRightInd w:val="0"/>
              <w:spacing w:after="240"/>
              <w:ind w:right="-31"/>
              <w:rPr>
                <w:sz w:val="20"/>
                <w:szCs w:val="20"/>
              </w:rPr>
            </w:pPr>
            <w:r w:rsidRPr="00825AC8">
              <w:rPr>
                <w:sz w:val="20"/>
                <w:szCs w:val="20"/>
              </w:rPr>
              <w:t>Before and after photo where the subject in the ‘after’ photo appears thinner and caption “Went back to work today and had a lot of people say I was looking way more toned woohoo!”</w:t>
            </w:r>
          </w:p>
        </w:tc>
      </w:tr>
      <w:tr w:rsidR="00456F02" w:rsidRPr="00825AC8" w14:paraId="5E9E3152" w14:textId="77777777" w:rsidTr="00456F02">
        <w:trPr>
          <w:trHeight w:val="454"/>
        </w:trPr>
        <w:tc>
          <w:tcPr>
            <w:tcW w:w="991" w:type="pct"/>
            <w:tcBorders>
              <w:top w:val="nil"/>
              <w:bottom w:val="nil"/>
            </w:tcBorders>
          </w:tcPr>
          <w:p w14:paraId="256D18D4" w14:textId="75D6FF76" w:rsidR="00456F02" w:rsidRPr="00825AC8" w:rsidRDefault="00456F02" w:rsidP="00456F02">
            <w:pPr>
              <w:widowControl w:val="0"/>
              <w:autoSpaceDE w:val="0"/>
              <w:autoSpaceDN w:val="0"/>
              <w:adjustRightInd w:val="0"/>
              <w:spacing w:after="240"/>
              <w:rPr>
                <w:sz w:val="20"/>
                <w:szCs w:val="20"/>
              </w:rPr>
            </w:pPr>
            <w:r w:rsidRPr="00825AC8">
              <w:rPr>
                <w:sz w:val="20"/>
                <w:szCs w:val="20"/>
              </w:rPr>
              <w:t xml:space="preserve">Clothing/beauty-appearance </w:t>
            </w:r>
          </w:p>
        </w:tc>
        <w:tc>
          <w:tcPr>
            <w:tcW w:w="1934" w:type="pct"/>
            <w:tcBorders>
              <w:top w:val="nil"/>
              <w:bottom w:val="nil"/>
            </w:tcBorders>
          </w:tcPr>
          <w:p w14:paraId="655E5474" w14:textId="5413488D" w:rsidR="00456F02" w:rsidRPr="00825AC8" w:rsidRDefault="00456F02" w:rsidP="00456F02">
            <w:pPr>
              <w:widowControl w:val="0"/>
              <w:autoSpaceDE w:val="0"/>
              <w:autoSpaceDN w:val="0"/>
              <w:adjustRightInd w:val="0"/>
              <w:spacing w:after="240"/>
              <w:rPr>
                <w:sz w:val="20"/>
                <w:szCs w:val="20"/>
              </w:rPr>
            </w:pPr>
            <w:r w:rsidRPr="00825AC8">
              <w:rPr>
                <w:sz w:val="20"/>
                <w:szCs w:val="20"/>
              </w:rPr>
              <w:t>Post emphasises clothing and beauty tips for appearance purposes</w:t>
            </w:r>
          </w:p>
        </w:tc>
        <w:tc>
          <w:tcPr>
            <w:tcW w:w="2075" w:type="pct"/>
            <w:tcBorders>
              <w:top w:val="nil"/>
              <w:bottom w:val="nil"/>
            </w:tcBorders>
          </w:tcPr>
          <w:p w14:paraId="6EDAE55E" w14:textId="02D33EA4" w:rsidR="00456F02" w:rsidRPr="00825AC8" w:rsidRDefault="00456F02" w:rsidP="00456F02">
            <w:pPr>
              <w:widowControl w:val="0"/>
              <w:autoSpaceDE w:val="0"/>
              <w:autoSpaceDN w:val="0"/>
              <w:adjustRightInd w:val="0"/>
              <w:spacing w:after="240"/>
              <w:ind w:right="-31"/>
              <w:rPr>
                <w:sz w:val="20"/>
                <w:szCs w:val="20"/>
              </w:rPr>
            </w:pPr>
            <w:r w:rsidRPr="00825AC8">
              <w:rPr>
                <w:sz w:val="20"/>
                <w:szCs w:val="20"/>
              </w:rPr>
              <w:t>Close-up image of hair and make-up with caption “if there’s good lighting, take advantage of it for a selfie”</w:t>
            </w:r>
          </w:p>
        </w:tc>
      </w:tr>
      <w:tr w:rsidR="00456F02" w:rsidRPr="00825AC8" w14:paraId="31CB27E8" w14:textId="77777777" w:rsidTr="00456F02">
        <w:trPr>
          <w:trHeight w:val="454"/>
        </w:trPr>
        <w:tc>
          <w:tcPr>
            <w:tcW w:w="991" w:type="pct"/>
            <w:tcBorders>
              <w:top w:val="nil"/>
              <w:bottom w:val="nil"/>
            </w:tcBorders>
          </w:tcPr>
          <w:p w14:paraId="56776EEC" w14:textId="59C6BABC" w:rsidR="00456F02" w:rsidRPr="00825AC8" w:rsidRDefault="00456F02" w:rsidP="00456F02">
            <w:pPr>
              <w:widowControl w:val="0"/>
              <w:autoSpaceDE w:val="0"/>
              <w:autoSpaceDN w:val="0"/>
              <w:adjustRightInd w:val="0"/>
              <w:spacing w:after="240"/>
              <w:rPr>
                <w:sz w:val="20"/>
                <w:szCs w:val="20"/>
              </w:rPr>
            </w:pPr>
            <w:r w:rsidRPr="00825AC8">
              <w:rPr>
                <w:sz w:val="20"/>
                <w:szCs w:val="20"/>
              </w:rPr>
              <w:lastRenderedPageBreak/>
              <w:t xml:space="preserve">Thin praise </w:t>
            </w:r>
          </w:p>
        </w:tc>
        <w:tc>
          <w:tcPr>
            <w:tcW w:w="1934" w:type="pct"/>
            <w:tcBorders>
              <w:top w:val="nil"/>
              <w:bottom w:val="nil"/>
            </w:tcBorders>
          </w:tcPr>
          <w:p w14:paraId="3EE734B1" w14:textId="37F694C4" w:rsidR="00456F02" w:rsidRPr="00825AC8" w:rsidRDefault="00456F02" w:rsidP="00456F02">
            <w:pPr>
              <w:widowControl w:val="0"/>
              <w:autoSpaceDE w:val="0"/>
              <w:autoSpaceDN w:val="0"/>
              <w:adjustRightInd w:val="0"/>
              <w:spacing w:after="240"/>
              <w:rPr>
                <w:sz w:val="20"/>
                <w:szCs w:val="20"/>
              </w:rPr>
            </w:pPr>
            <w:r w:rsidRPr="00825AC8">
              <w:rPr>
                <w:sz w:val="20"/>
                <w:szCs w:val="20"/>
              </w:rPr>
              <w:t>Post positively portrays thinness</w:t>
            </w:r>
          </w:p>
        </w:tc>
        <w:tc>
          <w:tcPr>
            <w:tcW w:w="2075" w:type="pct"/>
            <w:tcBorders>
              <w:top w:val="nil"/>
              <w:bottom w:val="nil"/>
            </w:tcBorders>
          </w:tcPr>
          <w:p w14:paraId="46DD45CA" w14:textId="09B5EE36" w:rsidR="00456F02" w:rsidRPr="00825AC8" w:rsidRDefault="00456F02" w:rsidP="00456F02">
            <w:pPr>
              <w:widowControl w:val="0"/>
              <w:autoSpaceDE w:val="0"/>
              <w:autoSpaceDN w:val="0"/>
              <w:adjustRightInd w:val="0"/>
              <w:spacing w:after="240"/>
              <w:ind w:right="-31"/>
              <w:rPr>
                <w:sz w:val="20"/>
                <w:szCs w:val="20"/>
              </w:rPr>
            </w:pPr>
            <w:r w:rsidRPr="00825AC8">
              <w:rPr>
                <w:sz w:val="20"/>
                <w:szCs w:val="20"/>
              </w:rPr>
              <w:t>Image of a thin and toned person with caption #bodygoals</w:t>
            </w:r>
          </w:p>
        </w:tc>
      </w:tr>
      <w:tr w:rsidR="00456F02" w:rsidRPr="00825AC8" w14:paraId="0954958A" w14:textId="77777777" w:rsidTr="00456F02">
        <w:trPr>
          <w:trHeight w:val="454"/>
        </w:trPr>
        <w:tc>
          <w:tcPr>
            <w:tcW w:w="991" w:type="pct"/>
            <w:tcBorders>
              <w:top w:val="nil"/>
              <w:bottom w:val="nil"/>
            </w:tcBorders>
          </w:tcPr>
          <w:p w14:paraId="5530BE9E" w14:textId="0CF97460" w:rsidR="00456F02" w:rsidRPr="00825AC8" w:rsidRDefault="00456F02" w:rsidP="00456F02">
            <w:pPr>
              <w:widowControl w:val="0"/>
              <w:autoSpaceDE w:val="0"/>
              <w:autoSpaceDN w:val="0"/>
              <w:adjustRightInd w:val="0"/>
              <w:spacing w:after="240"/>
              <w:rPr>
                <w:sz w:val="20"/>
                <w:szCs w:val="20"/>
              </w:rPr>
            </w:pPr>
            <w:r w:rsidRPr="00825AC8">
              <w:rPr>
                <w:sz w:val="20"/>
                <w:szCs w:val="20"/>
              </w:rPr>
              <w:t xml:space="preserve">Weight/fat stigmatising </w:t>
            </w:r>
          </w:p>
        </w:tc>
        <w:tc>
          <w:tcPr>
            <w:tcW w:w="1934" w:type="pct"/>
            <w:tcBorders>
              <w:top w:val="nil"/>
              <w:bottom w:val="nil"/>
            </w:tcBorders>
          </w:tcPr>
          <w:p w14:paraId="4A0D8CB6" w14:textId="58F244EA" w:rsidR="00456F02" w:rsidRPr="00825AC8" w:rsidRDefault="00456F02" w:rsidP="00456F02">
            <w:pPr>
              <w:widowControl w:val="0"/>
              <w:autoSpaceDE w:val="0"/>
              <w:autoSpaceDN w:val="0"/>
              <w:adjustRightInd w:val="0"/>
              <w:spacing w:after="240"/>
              <w:rPr>
                <w:sz w:val="20"/>
                <w:szCs w:val="20"/>
              </w:rPr>
            </w:pPr>
            <w:r w:rsidRPr="00825AC8">
              <w:rPr>
                <w:sz w:val="20"/>
                <w:szCs w:val="20"/>
              </w:rPr>
              <w:t>Post negatively portrays being overweight/having fat</w:t>
            </w:r>
          </w:p>
        </w:tc>
        <w:tc>
          <w:tcPr>
            <w:tcW w:w="2075" w:type="pct"/>
            <w:tcBorders>
              <w:top w:val="nil"/>
              <w:bottom w:val="nil"/>
            </w:tcBorders>
          </w:tcPr>
          <w:p w14:paraId="04DC0FBE" w14:textId="614AAE21" w:rsidR="00456F02" w:rsidRPr="00825AC8" w:rsidRDefault="00456F02" w:rsidP="00456F02">
            <w:pPr>
              <w:widowControl w:val="0"/>
              <w:autoSpaceDE w:val="0"/>
              <w:autoSpaceDN w:val="0"/>
              <w:adjustRightInd w:val="0"/>
              <w:spacing w:after="240"/>
              <w:ind w:right="-31"/>
              <w:rPr>
                <w:sz w:val="20"/>
                <w:szCs w:val="20"/>
              </w:rPr>
            </w:pPr>
            <w:r w:rsidRPr="00825AC8">
              <w:rPr>
                <w:sz w:val="20"/>
                <w:szCs w:val="20"/>
              </w:rPr>
              <w:t>Image of larger woman in bikini with caption “not everyone should be in a swimsuit”</w:t>
            </w:r>
          </w:p>
        </w:tc>
      </w:tr>
      <w:tr w:rsidR="007E7C99" w:rsidRPr="00825AC8" w14:paraId="6CDC38C8" w14:textId="77777777" w:rsidTr="00456F02">
        <w:trPr>
          <w:trHeight w:val="454"/>
        </w:trPr>
        <w:tc>
          <w:tcPr>
            <w:tcW w:w="991" w:type="pct"/>
            <w:tcBorders>
              <w:top w:val="nil"/>
              <w:bottom w:val="nil"/>
            </w:tcBorders>
          </w:tcPr>
          <w:p w14:paraId="7CB8F143" w14:textId="67AA79F1" w:rsidR="007E7C99" w:rsidRPr="00825AC8" w:rsidRDefault="007E7C99" w:rsidP="00456F02">
            <w:pPr>
              <w:widowControl w:val="0"/>
              <w:autoSpaceDE w:val="0"/>
              <w:autoSpaceDN w:val="0"/>
              <w:adjustRightInd w:val="0"/>
              <w:spacing w:after="240"/>
              <w:rPr>
                <w:sz w:val="20"/>
                <w:szCs w:val="20"/>
              </w:rPr>
            </w:pPr>
            <w:r w:rsidRPr="00825AC8">
              <w:rPr>
                <w:sz w:val="20"/>
                <w:szCs w:val="20"/>
              </w:rPr>
              <w:t>Thin stigmatising</w:t>
            </w:r>
          </w:p>
        </w:tc>
        <w:tc>
          <w:tcPr>
            <w:tcW w:w="1934" w:type="pct"/>
            <w:tcBorders>
              <w:top w:val="nil"/>
              <w:bottom w:val="nil"/>
            </w:tcBorders>
          </w:tcPr>
          <w:p w14:paraId="5E0C8EB3" w14:textId="12151022" w:rsidR="007E7C99" w:rsidRPr="00825AC8" w:rsidRDefault="007E7C99" w:rsidP="00456F02">
            <w:pPr>
              <w:widowControl w:val="0"/>
              <w:autoSpaceDE w:val="0"/>
              <w:autoSpaceDN w:val="0"/>
              <w:adjustRightInd w:val="0"/>
              <w:spacing w:after="240"/>
              <w:rPr>
                <w:sz w:val="20"/>
                <w:szCs w:val="20"/>
              </w:rPr>
            </w:pPr>
            <w:r w:rsidRPr="00825AC8">
              <w:rPr>
                <w:sz w:val="20"/>
                <w:szCs w:val="20"/>
              </w:rPr>
              <w:t>Post ridicules or stigmatises thinness</w:t>
            </w:r>
          </w:p>
        </w:tc>
        <w:tc>
          <w:tcPr>
            <w:tcW w:w="2075" w:type="pct"/>
            <w:tcBorders>
              <w:top w:val="nil"/>
              <w:bottom w:val="nil"/>
            </w:tcBorders>
          </w:tcPr>
          <w:p w14:paraId="22CB5081" w14:textId="4D18AC50" w:rsidR="007E7C99" w:rsidRPr="00825AC8" w:rsidRDefault="007E7C99" w:rsidP="00456F02">
            <w:pPr>
              <w:widowControl w:val="0"/>
              <w:autoSpaceDE w:val="0"/>
              <w:autoSpaceDN w:val="0"/>
              <w:adjustRightInd w:val="0"/>
              <w:spacing w:after="240"/>
              <w:ind w:right="-31"/>
              <w:rPr>
                <w:sz w:val="20"/>
                <w:szCs w:val="20"/>
              </w:rPr>
            </w:pPr>
            <w:r w:rsidRPr="00825AC8">
              <w:rPr>
                <w:sz w:val="20"/>
                <w:szCs w:val="20"/>
              </w:rPr>
              <w:t>Image of curvaceous woman with caption “real men prefer women with curves”</w:t>
            </w:r>
          </w:p>
        </w:tc>
      </w:tr>
      <w:tr w:rsidR="00456F02" w:rsidRPr="00825AC8" w14:paraId="5A17B856" w14:textId="77777777" w:rsidTr="00456F02">
        <w:trPr>
          <w:trHeight w:val="454"/>
        </w:trPr>
        <w:tc>
          <w:tcPr>
            <w:tcW w:w="991" w:type="pct"/>
            <w:tcBorders>
              <w:top w:val="nil"/>
              <w:bottom w:val="nil"/>
            </w:tcBorders>
          </w:tcPr>
          <w:p w14:paraId="7BF4EC21" w14:textId="5B07954E" w:rsidR="00456F02" w:rsidRPr="00825AC8" w:rsidRDefault="00456F02" w:rsidP="00456F02">
            <w:pPr>
              <w:widowControl w:val="0"/>
              <w:autoSpaceDE w:val="0"/>
              <w:autoSpaceDN w:val="0"/>
              <w:adjustRightInd w:val="0"/>
              <w:spacing w:after="240"/>
              <w:rPr>
                <w:sz w:val="20"/>
                <w:szCs w:val="20"/>
              </w:rPr>
            </w:pPr>
            <w:r w:rsidRPr="00825AC8">
              <w:rPr>
                <w:sz w:val="20"/>
                <w:szCs w:val="20"/>
              </w:rPr>
              <w:t>Body/weight/food shame</w:t>
            </w:r>
          </w:p>
        </w:tc>
        <w:tc>
          <w:tcPr>
            <w:tcW w:w="1934" w:type="pct"/>
            <w:tcBorders>
              <w:top w:val="nil"/>
              <w:bottom w:val="nil"/>
            </w:tcBorders>
          </w:tcPr>
          <w:p w14:paraId="7E13B0CF" w14:textId="4CF7B7EA" w:rsidR="00456F02" w:rsidRPr="00825AC8" w:rsidRDefault="00456F02" w:rsidP="00456F02">
            <w:pPr>
              <w:widowControl w:val="0"/>
              <w:autoSpaceDE w:val="0"/>
              <w:autoSpaceDN w:val="0"/>
              <w:adjustRightInd w:val="0"/>
              <w:spacing w:after="240"/>
              <w:rPr>
                <w:sz w:val="20"/>
                <w:szCs w:val="20"/>
              </w:rPr>
            </w:pPr>
            <w:r w:rsidRPr="00825AC8">
              <w:rPr>
                <w:sz w:val="20"/>
                <w:szCs w:val="20"/>
              </w:rPr>
              <w:t>Post expresses guilt or shame about one’s body, weight, or food behaviours</w:t>
            </w:r>
          </w:p>
        </w:tc>
        <w:tc>
          <w:tcPr>
            <w:tcW w:w="2075" w:type="pct"/>
            <w:tcBorders>
              <w:top w:val="nil"/>
              <w:bottom w:val="nil"/>
            </w:tcBorders>
          </w:tcPr>
          <w:p w14:paraId="5472FB18" w14:textId="56575908" w:rsidR="00456F02" w:rsidRPr="00825AC8" w:rsidRDefault="00456F02" w:rsidP="00456F02">
            <w:pPr>
              <w:widowControl w:val="0"/>
              <w:autoSpaceDE w:val="0"/>
              <w:autoSpaceDN w:val="0"/>
              <w:adjustRightInd w:val="0"/>
              <w:spacing w:after="240"/>
              <w:ind w:right="-31"/>
              <w:rPr>
                <w:sz w:val="20"/>
                <w:szCs w:val="20"/>
              </w:rPr>
            </w:pPr>
            <w:r w:rsidRPr="00825AC8">
              <w:rPr>
                <w:sz w:val="20"/>
                <w:szCs w:val="20"/>
              </w:rPr>
              <w:t>Image of subject at gym with caption “Feeling guilty about how much I ate on the weekend – time to work off that weekend indulgence.”</w:t>
            </w:r>
          </w:p>
        </w:tc>
      </w:tr>
      <w:tr w:rsidR="00456F02" w:rsidRPr="00825AC8" w14:paraId="7ED2AC17" w14:textId="77777777" w:rsidTr="00456F02">
        <w:trPr>
          <w:trHeight w:val="454"/>
        </w:trPr>
        <w:tc>
          <w:tcPr>
            <w:tcW w:w="991" w:type="pct"/>
            <w:tcBorders>
              <w:top w:val="nil"/>
              <w:bottom w:val="nil"/>
            </w:tcBorders>
          </w:tcPr>
          <w:p w14:paraId="59DEA780" w14:textId="7320F047" w:rsidR="00456F02" w:rsidRPr="00825AC8" w:rsidRDefault="00456F02" w:rsidP="00456F02">
            <w:pPr>
              <w:widowControl w:val="0"/>
              <w:autoSpaceDE w:val="0"/>
              <w:autoSpaceDN w:val="0"/>
              <w:adjustRightInd w:val="0"/>
              <w:spacing w:after="240"/>
              <w:rPr>
                <w:b/>
                <w:sz w:val="20"/>
                <w:szCs w:val="20"/>
              </w:rPr>
            </w:pPr>
            <w:r w:rsidRPr="00825AC8">
              <w:rPr>
                <w:b/>
                <w:sz w:val="20"/>
                <w:szCs w:val="20"/>
              </w:rPr>
              <w:t>Other Relevant Themes</w:t>
            </w:r>
          </w:p>
        </w:tc>
        <w:tc>
          <w:tcPr>
            <w:tcW w:w="1934" w:type="pct"/>
            <w:tcBorders>
              <w:top w:val="nil"/>
              <w:bottom w:val="nil"/>
            </w:tcBorders>
          </w:tcPr>
          <w:p w14:paraId="4DCCBDAE" w14:textId="77777777" w:rsidR="00456F02" w:rsidRPr="00825AC8" w:rsidRDefault="00456F02" w:rsidP="00456F02">
            <w:pPr>
              <w:widowControl w:val="0"/>
              <w:autoSpaceDE w:val="0"/>
              <w:autoSpaceDN w:val="0"/>
              <w:adjustRightInd w:val="0"/>
              <w:spacing w:after="240"/>
              <w:rPr>
                <w:sz w:val="20"/>
                <w:szCs w:val="20"/>
              </w:rPr>
            </w:pPr>
          </w:p>
        </w:tc>
        <w:tc>
          <w:tcPr>
            <w:tcW w:w="2075" w:type="pct"/>
            <w:tcBorders>
              <w:top w:val="nil"/>
              <w:bottom w:val="nil"/>
            </w:tcBorders>
          </w:tcPr>
          <w:p w14:paraId="4295906E" w14:textId="77777777" w:rsidR="00456F02" w:rsidRPr="00825AC8" w:rsidRDefault="00456F02" w:rsidP="00456F02">
            <w:pPr>
              <w:widowControl w:val="0"/>
              <w:autoSpaceDE w:val="0"/>
              <w:autoSpaceDN w:val="0"/>
              <w:adjustRightInd w:val="0"/>
              <w:spacing w:after="240"/>
              <w:ind w:right="-31"/>
              <w:rPr>
                <w:sz w:val="20"/>
                <w:szCs w:val="20"/>
              </w:rPr>
            </w:pPr>
          </w:p>
        </w:tc>
      </w:tr>
      <w:tr w:rsidR="00456F02" w:rsidRPr="00825AC8" w14:paraId="20BA2C96" w14:textId="77777777" w:rsidTr="00456F02">
        <w:trPr>
          <w:trHeight w:val="454"/>
        </w:trPr>
        <w:tc>
          <w:tcPr>
            <w:tcW w:w="991" w:type="pct"/>
            <w:tcBorders>
              <w:top w:val="nil"/>
              <w:bottom w:val="nil"/>
            </w:tcBorders>
          </w:tcPr>
          <w:p w14:paraId="6CE4FE39" w14:textId="214D33B6" w:rsidR="00456F02" w:rsidRPr="00825AC8" w:rsidRDefault="00456F02" w:rsidP="00456F02">
            <w:pPr>
              <w:widowControl w:val="0"/>
              <w:autoSpaceDE w:val="0"/>
              <w:autoSpaceDN w:val="0"/>
              <w:adjustRightInd w:val="0"/>
              <w:spacing w:after="240"/>
              <w:rPr>
                <w:sz w:val="20"/>
                <w:szCs w:val="20"/>
              </w:rPr>
            </w:pPr>
            <w:r w:rsidRPr="00825AC8">
              <w:rPr>
                <w:sz w:val="20"/>
                <w:szCs w:val="20"/>
              </w:rPr>
              <w:t>Commercialism</w:t>
            </w:r>
          </w:p>
        </w:tc>
        <w:tc>
          <w:tcPr>
            <w:tcW w:w="1934" w:type="pct"/>
            <w:tcBorders>
              <w:top w:val="nil"/>
              <w:bottom w:val="nil"/>
            </w:tcBorders>
          </w:tcPr>
          <w:p w14:paraId="27F9D52F" w14:textId="29C58FF4" w:rsidR="00456F02" w:rsidRPr="00825AC8" w:rsidRDefault="00456F02" w:rsidP="00AE4618">
            <w:pPr>
              <w:widowControl w:val="0"/>
              <w:autoSpaceDE w:val="0"/>
              <w:autoSpaceDN w:val="0"/>
              <w:adjustRightInd w:val="0"/>
              <w:spacing w:after="240"/>
              <w:ind w:left="720" w:hanging="720"/>
              <w:rPr>
                <w:sz w:val="20"/>
                <w:szCs w:val="20"/>
              </w:rPr>
            </w:pPr>
            <w:r w:rsidRPr="00825AC8">
              <w:rPr>
                <w:sz w:val="20"/>
                <w:szCs w:val="20"/>
              </w:rPr>
              <w:t>Post advertises or promotes a commercial product or brand</w:t>
            </w:r>
          </w:p>
        </w:tc>
        <w:tc>
          <w:tcPr>
            <w:tcW w:w="2075" w:type="pct"/>
            <w:tcBorders>
              <w:top w:val="nil"/>
              <w:bottom w:val="nil"/>
            </w:tcBorders>
          </w:tcPr>
          <w:p w14:paraId="367424F2" w14:textId="1B305E62" w:rsidR="00456F02" w:rsidRPr="00825AC8" w:rsidRDefault="00456F02" w:rsidP="00456F02">
            <w:pPr>
              <w:widowControl w:val="0"/>
              <w:autoSpaceDE w:val="0"/>
              <w:autoSpaceDN w:val="0"/>
              <w:adjustRightInd w:val="0"/>
              <w:spacing w:after="240"/>
              <w:ind w:right="-31"/>
              <w:rPr>
                <w:sz w:val="20"/>
                <w:szCs w:val="20"/>
              </w:rPr>
            </w:pPr>
            <w:r w:rsidRPr="00825AC8">
              <w:rPr>
                <w:sz w:val="20"/>
                <w:szCs w:val="20"/>
              </w:rPr>
              <w:t>Image of subject in a clothing brand with caption “love this outfit. Shop this look at xxx.com”</w:t>
            </w:r>
          </w:p>
        </w:tc>
      </w:tr>
      <w:tr w:rsidR="00456F02" w:rsidRPr="00825AC8" w14:paraId="76FCE892" w14:textId="77777777" w:rsidTr="00456F02">
        <w:trPr>
          <w:trHeight w:val="454"/>
        </w:trPr>
        <w:tc>
          <w:tcPr>
            <w:tcW w:w="991" w:type="pct"/>
            <w:tcBorders>
              <w:top w:val="nil"/>
              <w:bottom w:val="nil"/>
            </w:tcBorders>
          </w:tcPr>
          <w:p w14:paraId="0CD7358C" w14:textId="5F731C5A" w:rsidR="00456F02" w:rsidRPr="00825AC8" w:rsidRDefault="00456F02" w:rsidP="00456F02">
            <w:pPr>
              <w:widowControl w:val="0"/>
              <w:autoSpaceDE w:val="0"/>
              <w:autoSpaceDN w:val="0"/>
              <w:adjustRightInd w:val="0"/>
              <w:spacing w:after="240"/>
              <w:rPr>
                <w:sz w:val="20"/>
                <w:szCs w:val="20"/>
              </w:rPr>
            </w:pPr>
            <w:r w:rsidRPr="00825AC8">
              <w:rPr>
                <w:sz w:val="20"/>
                <w:szCs w:val="20"/>
              </w:rPr>
              <w:t>Mental health</w:t>
            </w:r>
          </w:p>
        </w:tc>
        <w:tc>
          <w:tcPr>
            <w:tcW w:w="1934" w:type="pct"/>
            <w:tcBorders>
              <w:top w:val="nil"/>
              <w:bottom w:val="nil"/>
            </w:tcBorders>
          </w:tcPr>
          <w:p w14:paraId="372DF6C1" w14:textId="5E139783" w:rsidR="00456F02" w:rsidRPr="00825AC8" w:rsidRDefault="00456F02" w:rsidP="00456F02">
            <w:pPr>
              <w:widowControl w:val="0"/>
              <w:autoSpaceDE w:val="0"/>
              <w:autoSpaceDN w:val="0"/>
              <w:adjustRightInd w:val="0"/>
              <w:spacing w:after="240"/>
              <w:rPr>
                <w:sz w:val="20"/>
                <w:szCs w:val="20"/>
              </w:rPr>
            </w:pPr>
            <w:r w:rsidRPr="00825AC8">
              <w:rPr>
                <w:sz w:val="20"/>
                <w:szCs w:val="20"/>
              </w:rPr>
              <w:t>Post refers to mental health</w:t>
            </w:r>
          </w:p>
        </w:tc>
        <w:tc>
          <w:tcPr>
            <w:tcW w:w="2075" w:type="pct"/>
            <w:tcBorders>
              <w:top w:val="nil"/>
              <w:bottom w:val="nil"/>
            </w:tcBorders>
          </w:tcPr>
          <w:p w14:paraId="79601B1C" w14:textId="30A86F3B" w:rsidR="00456F02" w:rsidRPr="00825AC8" w:rsidRDefault="00456F02" w:rsidP="00456F02">
            <w:pPr>
              <w:widowControl w:val="0"/>
              <w:autoSpaceDE w:val="0"/>
              <w:autoSpaceDN w:val="0"/>
              <w:adjustRightInd w:val="0"/>
              <w:spacing w:after="240"/>
              <w:ind w:right="-31"/>
              <w:rPr>
                <w:sz w:val="20"/>
                <w:szCs w:val="20"/>
              </w:rPr>
            </w:pPr>
            <w:r w:rsidRPr="00825AC8">
              <w:rPr>
                <w:sz w:val="20"/>
                <w:szCs w:val="20"/>
              </w:rPr>
              <w:t>Side by side images of subject smiling and not smiling, with text overlaid “doing the best she can to cope with anxiety” with captions “remind yourself that it’s okay to respect your own mental and emotional limits”</w:t>
            </w:r>
          </w:p>
        </w:tc>
      </w:tr>
      <w:tr w:rsidR="00456F02" w:rsidRPr="00825AC8" w14:paraId="093F7FA2" w14:textId="77777777" w:rsidTr="00456F02">
        <w:trPr>
          <w:trHeight w:val="454"/>
        </w:trPr>
        <w:tc>
          <w:tcPr>
            <w:tcW w:w="991" w:type="pct"/>
            <w:tcBorders>
              <w:top w:val="nil"/>
              <w:bottom w:val="nil"/>
            </w:tcBorders>
          </w:tcPr>
          <w:p w14:paraId="7B3F97A3" w14:textId="641018FB" w:rsidR="00456F02" w:rsidRPr="00825AC8" w:rsidRDefault="00456F02" w:rsidP="00456F02">
            <w:pPr>
              <w:widowControl w:val="0"/>
              <w:autoSpaceDE w:val="0"/>
              <w:autoSpaceDN w:val="0"/>
              <w:adjustRightInd w:val="0"/>
              <w:spacing w:after="240"/>
              <w:rPr>
                <w:sz w:val="20"/>
                <w:szCs w:val="20"/>
              </w:rPr>
            </w:pPr>
            <w:r w:rsidRPr="00825AC8">
              <w:rPr>
                <w:sz w:val="20"/>
                <w:szCs w:val="20"/>
              </w:rPr>
              <w:t>Eating disorders</w:t>
            </w:r>
          </w:p>
        </w:tc>
        <w:tc>
          <w:tcPr>
            <w:tcW w:w="1934" w:type="pct"/>
            <w:tcBorders>
              <w:top w:val="nil"/>
              <w:bottom w:val="nil"/>
            </w:tcBorders>
          </w:tcPr>
          <w:p w14:paraId="51A94306" w14:textId="589B38B0" w:rsidR="00456F02" w:rsidRPr="00825AC8" w:rsidRDefault="00456F02" w:rsidP="00456F02">
            <w:pPr>
              <w:widowControl w:val="0"/>
              <w:autoSpaceDE w:val="0"/>
              <w:autoSpaceDN w:val="0"/>
              <w:adjustRightInd w:val="0"/>
              <w:spacing w:after="240"/>
              <w:rPr>
                <w:sz w:val="20"/>
                <w:szCs w:val="20"/>
              </w:rPr>
            </w:pPr>
            <w:r w:rsidRPr="00825AC8">
              <w:rPr>
                <w:sz w:val="20"/>
                <w:szCs w:val="20"/>
              </w:rPr>
              <w:t>Post refers to eating disorders and/or recovery</w:t>
            </w:r>
          </w:p>
        </w:tc>
        <w:tc>
          <w:tcPr>
            <w:tcW w:w="2075" w:type="pct"/>
            <w:tcBorders>
              <w:top w:val="nil"/>
              <w:bottom w:val="nil"/>
            </w:tcBorders>
          </w:tcPr>
          <w:p w14:paraId="657D0BED" w14:textId="55DA9A2B" w:rsidR="00456F02" w:rsidRPr="00825AC8" w:rsidRDefault="00456F02" w:rsidP="00456F02">
            <w:pPr>
              <w:widowControl w:val="0"/>
              <w:autoSpaceDE w:val="0"/>
              <w:autoSpaceDN w:val="0"/>
              <w:adjustRightInd w:val="0"/>
              <w:spacing w:after="240"/>
              <w:ind w:right="-31"/>
              <w:rPr>
                <w:sz w:val="20"/>
                <w:szCs w:val="20"/>
              </w:rPr>
            </w:pPr>
            <w:r w:rsidRPr="00825AC8">
              <w:rPr>
                <w:sz w:val="20"/>
                <w:szCs w:val="20"/>
              </w:rPr>
              <w:t>Before and after photo of subject (underweight to more body fat) with caption “Recovery is going to seem impossible at times – it isn’t. Your ED will scream at you, and tell you you’re nothing without it – it’s lying. You can do this.”</w:t>
            </w:r>
          </w:p>
        </w:tc>
      </w:tr>
      <w:tr w:rsidR="00456F02" w:rsidRPr="00825AC8" w14:paraId="71F04AF3" w14:textId="77777777" w:rsidTr="00456F02">
        <w:trPr>
          <w:trHeight w:val="454"/>
        </w:trPr>
        <w:tc>
          <w:tcPr>
            <w:tcW w:w="991" w:type="pct"/>
            <w:tcBorders>
              <w:top w:val="nil"/>
              <w:bottom w:val="single" w:sz="4" w:space="0" w:color="auto"/>
            </w:tcBorders>
          </w:tcPr>
          <w:p w14:paraId="42A5226E" w14:textId="2A783A46" w:rsidR="00456F02" w:rsidRPr="00825AC8" w:rsidRDefault="00456F02" w:rsidP="00456F02">
            <w:pPr>
              <w:widowControl w:val="0"/>
              <w:autoSpaceDE w:val="0"/>
              <w:autoSpaceDN w:val="0"/>
              <w:adjustRightInd w:val="0"/>
              <w:spacing w:after="240"/>
              <w:rPr>
                <w:sz w:val="20"/>
                <w:szCs w:val="20"/>
              </w:rPr>
            </w:pPr>
            <w:r w:rsidRPr="00825AC8">
              <w:rPr>
                <w:sz w:val="20"/>
                <w:szCs w:val="20"/>
              </w:rPr>
              <w:t>Activism</w:t>
            </w:r>
          </w:p>
        </w:tc>
        <w:tc>
          <w:tcPr>
            <w:tcW w:w="1934" w:type="pct"/>
            <w:tcBorders>
              <w:top w:val="nil"/>
              <w:bottom w:val="single" w:sz="4" w:space="0" w:color="auto"/>
            </w:tcBorders>
          </w:tcPr>
          <w:p w14:paraId="5426A6CF" w14:textId="61605BC8" w:rsidR="00456F02" w:rsidRPr="00825AC8" w:rsidRDefault="00456F02" w:rsidP="00456F02">
            <w:pPr>
              <w:widowControl w:val="0"/>
              <w:autoSpaceDE w:val="0"/>
              <w:autoSpaceDN w:val="0"/>
              <w:adjustRightInd w:val="0"/>
              <w:spacing w:after="240"/>
              <w:rPr>
                <w:sz w:val="20"/>
                <w:szCs w:val="20"/>
              </w:rPr>
            </w:pPr>
            <w:r w:rsidRPr="00825AC8">
              <w:rPr>
                <w:sz w:val="20"/>
                <w:szCs w:val="20"/>
              </w:rPr>
              <w:t>Post explicitly encourages others to support a social cause outside of body positivity</w:t>
            </w:r>
          </w:p>
        </w:tc>
        <w:tc>
          <w:tcPr>
            <w:tcW w:w="2075" w:type="pct"/>
            <w:tcBorders>
              <w:top w:val="nil"/>
              <w:bottom w:val="single" w:sz="4" w:space="0" w:color="auto"/>
            </w:tcBorders>
          </w:tcPr>
          <w:p w14:paraId="69DA2CA9" w14:textId="48ADE504" w:rsidR="00456F02" w:rsidRPr="00825AC8" w:rsidRDefault="00456F02" w:rsidP="00456F02">
            <w:pPr>
              <w:widowControl w:val="0"/>
              <w:autoSpaceDE w:val="0"/>
              <w:autoSpaceDN w:val="0"/>
              <w:adjustRightInd w:val="0"/>
              <w:spacing w:after="240"/>
              <w:ind w:right="-31"/>
              <w:rPr>
                <w:sz w:val="20"/>
                <w:szCs w:val="20"/>
              </w:rPr>
            </w:pPr>
            <w:r w:rsidRPr="00825AC8">
              <w:rPr>
                <w:sz w:val="20"/>
                <w:szCs w:val="20"/>
              </w:rPr>
              <w:t>Image of subject holding re-usable water bottle with caption “Get on the plastic free wagon this July and challenge yourself to do something awesome for our planet and the future.”</w:t>
            </w:r>
          </w:p>
        </w:tc>
      </w:tr>
    </w:tbl>
    <w:p w14:paraId="1636B12B" w14:textId="77777777" w:rsidR="00456F02" w:rsidRPr="00825AC8" w:rsidRDefault="00456F02" w:rsidP="00456F02">
      <w:pPr>
        <w:rPr>
          <w:i/>
        </w:rPr>
      </w:pPr>
    </w:p>
    <w:p w14:paraId="3BB89479" w14:textId="69550BA5" w:rsidR="00604759" w:rsidRPr="00825AC8" w:rsidRDefault="00604759">
      <w:r w:rsidRPr="00825AC8">
        <w:br w:type="page"/>
      </w:r>
    </w:p>
    <w:p w14:paraId="381D71AD" w14:textId="77777777" w:rsidR="0036669F" w:rsidRPr="00825AC8" w:rsidRDefault="0036669F" w:rsidP="00FB368B">
      <w:pPr>
        <w:sectPr w:rsidR="0036669F" w:rsidRPr="00825AC8" w:rsidSect="0036669F">
          <w:pgSz w:w="16840" w:h="11900" w:orient="landscape"/>
          <w:pgMar w:top="1440" w:right="1440" w:bottom="1440" w:left="1440" w:header="708" w:footer="708" w:gutter="0"/>
          <w:cols w:space="708"/>
          <w:docGrid w:linePitch="360"/>
        </w:sectPr>
      </w:pPr>
    </w:p>
    <w:p w14:paraId="148B7A09" w14:textId="5B37CC36" w:rsidR="00A01D81" w:rsidRPr="00825AC8" w:rsidRDefault="00201C90" w:rsidP="00FB368B">
      <w:pPr>
        <w:rPr>
          <w:b/>
          <w:i/>
          <w:sz w:val="20"/>
          <w:szCs w:val="20"/>
        </w:rPr>
      </w:pPr>
      <w:r w:rsidRPr="00825AC8">
        <w:rPr>
          <w:i/>
        </w:rPr>
        <w:lastRenderedPageBreak/>
        <w:t>Table 2</w:t>
      </w:r>
      <w:r w:rsidR="00A01D81" w:rsidRPr="00825AC8">
        <w:rPr>
          <w:i/>
        </w:rPr>
        <w:t xml:space="preserve">. </w:t>
      </w:r>
      <w:r w:rsidR="009C109A" w:rsidRPr="00825AC8">
        <w:rPr>
          <w:i/>
        </w:rPr>
        <w:t>Inter-coder agreement and reliability for coding variables.</w:t>
      </w:r>
      <w:r w:rsidR="009C109A" w:rsidRPr="00825AC8" w:rsidDel="009C109A">
        <w:rPr>
          <w:i/>
        </w:rPr>
        <w:t xml:space="preserve"> </w:t>
      </w:r>
    </w:p>
    <w:p w14:paraId="718DD3E9" w14:textId="120B0590" w:rsidR="007C70DD" w:rsidRPr="00825AC8" w:rsidRDefault="007C70DD" w:rsidP="007C70DD">
      <w:pPr>
        <w:rPr>
          <w:b/>
          <w:sz w:val="20"/>
          <w:szCs w:val="20"/>
        </w:rPr>
      </w:pPr>
    </w:p>
    <w:tbl>
      <w:tblPr>
        <w:tblStyle w:val="TableGrid"/>
        <w:tblW w:w="98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3543"/>
        <w:gridCol w:w="2430"/>
      </w:tblGrid>
      <w:tr w:rsidR="00B60FF0" w:rsidRPr="00825AC8" w14:paraId="7033D42A" w14:textId="77777777" w:rsidTr="00B60FF0">
        <w:trPr>
          <w:trHeight w:val="283"/>
        </w:trPr>
        <w:tc>
          <w:tcPr>
            <w:tcW w:w="3828" w:type="dxa"/>
            <w:tcBorders>
              <w:top w:val="single" w:sz="4" w:space="0" w:color="auto"/>
              <w:bottom w:val="single" w:sz="4" w:space="0" w:color="auto"/>
            </w:tcBorders>
          </w:tcPr>
          <w:p w14:paraId="69078CD3" w14:textId="06A20DE9" w:rsidR="007C70DD" w:rsidRPr="00825AC8" w:rsidRDefault="00773C4D" w:rsidP="009C109A">
            <w:pPr>
              <w:spacing w:line="480" w:lineRule="auto"/>
              <w:ind w:right="-243"/>
              <w:jc w:val="center"/>
              <w:rPr>
                <w:b/>
                <w:sz w:val="20"/>
                <w:szCs w:val="20"/>
              </w:rPr>
            </w:pPr>
            <w:r w:rsidRPr="00825AC8">
              <w:rPr>
                <w:b/>
                <w:sz w:val="20"/>
                <w:szCs w:val="20"/>
              </w:rPr>
              <w:t>Variable</w:t>
            </w:r>
          </w:p>
        </w:tc>
        <w:tc>
          <w:tcPr>
            <w:tcW w:w="3543" w:type="dxa"/>
            <w:tcBorders>
              <w:top w:val="single" w:sz="4" w:space="0" w:color="auto"/>
              <w:bottom w:val="single" w:sz="4" w:space="0" w:color="auto"/>
            </w:tcBorders>
            <w:vAlign w:val="center"/>
          </w:tcPr>
          <w:p w14:paraId="61B26C2B" w14:textId="526583F3" w:rsidR="007C70DD" w:rsidRPr="00825AC8" w:rsidRDefault="007C70DD" w:rsidP="009C109A">
            <w:pPr>
              <w:tabs>
                <w:tab w:val="left" w:pos="933"/>
                <w:tab w:val="center" w:pos="1238"/>
              </w:tabs>
              <w:spacing w:line="480" w:lineRule="auto"/>
              <w:jc w:val="center"/>
              <w:rPr>
                <w:sz w:val="20"/>
                <w:szCs w:val="20"/>
              </w:rPr>
            </w:pPr>
            <w:r w:rsidRPr="00825AC8">
              <w:rPr>
                <w:b/>
                <w:sz w:val="20"/>
                <w:szCs w:val="20"/>
              </w:rPr>
              <w:t>Inter-rater Agreement (%)</w:t>
            </w:r>
          </w:p>
        </w:tc>
        <w:tc>
          <w:tcPr>
            <w:tcW w:w="2430" w:type="dxa"/>
            <w:tcBorders>
              <w:top w:val="single" w:sz="4" w:space="0" w:color="auto"/>
              <w:bottom w:val="single" w:sz="4" w:space="0" w:color="auto"/>
            </w:tcBorders>
            <w:vAlign w:val="center"/>
          </w:tcPr>
          <w:p w14:paraId="2EB85223" w14:textId="77B5B104" w:rsidR="007C70DD" w:rsidRPr="00825AC8" w:rsidRDefault="00067D24" w:rsidP="009C109A">
            <w:pPr>
              <w:spacing w:line="480" w:lineRule="auto"/>
              <w:jc w:val="center"/>
              <w:rPr>
                <w:sz w:val="20"/>
                <w:szCs w:val="20"/>
              </w:rPr>
            </w:pPr>
            <w:r w:rsidRPr="00825AC8">
              <w:rPr>
                <w:b/>
                <w:sz w:val="20"/>
                <w:szCs w:val="20"/>
              </w:rPr>
              <w:t>Reliability (</w:t>
            </w:r>
            <w:r w:rsidR="007C70DD" w:rsidRPr="00825AC8">
              <w:rPr>
                <w:b/>
                <w:sz w:val="20"/>
                <w:szCs w:val="20"/>
              </w:rPr>
              <w:t>Kappa or ICC)</w:t>
            </w:r>
          </w:p>
        </w:tc>
      </w:tr>
      <w:tr w:rsidR="00B60FF0" w:rsidRPr="00825AC8" w14:paraId="55F6D982" w14:textId="77777777" w:rsidTr="00B60FF0">
        <w:trPr>
          <w:gridAfter w:val="1"/>
          <w:wAfter w:w="2430" w:type="dxa"/>
          <w:trHeight w:val="283"/>
        </w:trPr>
        <w:tc>
          <w:tcPr>
            <w:tcW w:w="7371" w:type="dxa"/>
            <w:gridSpan w:val="2"/>
            <w:vAlign w:val="center"/>
          </w:tcPr>
          <w:p w14:paraId="0F5F4C17" w14:textId="77777777" w:rsidR="007C70DD" w:rsidRPr="00825AC8" w:rsidRDefault="007C70DD" w:rsidP="00067D24">
            <w:pPr>
              <w:rPr>
                <w:b/>
                <w:i/>
                <w:sz w:val="20"/>
                <w:szCs w:val="20"/>
              </w:rPr>
            </w:pPr>
            <w:r w:rsidRPr="00825AC8">
              <w:rPr>
                <w:b/>
                <w:i/>
                <w:sz w:val="20"/>
                <w:szCs w:val="20"/>
              </w:rPr>
              <w:t>Demographics</w:t>
            </w:r>
          </w:p>
        </w:tc>
      </w:tr>
      <w:tr w:rsidR="00B60FF0" w:rsidRPr="00825AC8" w14:paraId="6271F910" w14:textId="77777777" w:rsidTr="00B60FF0">
        <w:trPr>
          <w:trHeight w:val="283"/>
        </w:trPr>
        <w:tc>
          <w:tcPr>
            <w:tcW w:w="3828" w:type="dxa"/>
            <w:vAlign w:val="center"/>
          </w:tcPr>
          <w:p w14:paraId="7A03312E" w14:textId="77777777" w:rsidR="007C70DD" w:rsidRPr="00825AC8" w:rsidRDefault="007C70DD" w:rsidP="00067D24">
            <w:pPr>
              <w:rPr>
                <w:i/>
                <w:sz w:val="20"/>
                <w:szCs w:val="20"/>
              </w:rPr>
            </w:pPr>
            <w:r w:rsidRPr="00825AC8">
              <w:rPr>
                <w:i/>
                <w:sz w:val="20"/>
                <w:szCs w:val="20"/>
              </w:rPr>
              <w:t>Gender</w:t>
            </w:r>
          </w:p>
        </w:tc>
        <w:tc>
          <w:tcPr>
            <w:tcW w:w="3543" w:type="dxa"/>
            <w:vAlign w:val="center"/>
          </w:tcPr>
          <w:p w14:paraId="6782B38F" w14:textId="49207DC9" w:rsidR="007C70DD" w:rsidRPr="00825AC8" w:rsidRDefault="00067D24" w:rsidP="00FD1EF6">
            <w:pPr>
              <w:jc w:val="center"/>
              <w:rPr>
                <w:sz w:val="20"/>
                <w:szCs w:val="20"/>
              </w:rPr>
            </w:pPr>
            <w:r w:rsidRPr="00825AC8">
              <w:rPr>
                <w:sz w:val="20"/>
                <w:szCs w:val="20"/>
              </w:rPr>
              <w:t>98.46</w:t>
            </w:r>
          </w:p>
        </w:tc>
        <w:tc>
          <w:tcPr>
            <w:tcW w:w="2430" w:type="dxa"/>
            <w:vAlign w:val="center"/>
          </w:tcPr>
          <w:p w14:paraId="1C2F6CE9" w14:textId="1054E0AA" w:rsidR="007C70DD" w:rsidRPr="00825AC8" w:rsidRDefault="00067D24" w:rsidP="00067D24">
            <w:pPr>
              <w:jc w:val="center"/>
              <w:rPr>
                <w:sz w:val="20"/>
                <w:szCs w:val="20"/>
              </w:rPr>
            </w:pPr>
            <w:r w:rsidRPr="00825AC8">
              <w:rPr>
                <w:sz w:val="20"/>
                <w:szCs w:val="20"/>
              </w:rPr>
              <w:t>.81</w:t>
            </w:r>
          </w:p>
        </w:tc>
      </w:tr>
      <w:tr w:rsidR="00B60FF0" w:rsidRPr="00825AC8" w14:paraId="155FA901" w14:textId="77777777" w:rsidTr="00B60FF0">
        <w:trPr>
          <w:trHeight w:val="283"/>
        </w:trPr>
        <w:tc>
          <w:tcPr>
            <w:tcW w:w="3828" w:type="dxa"/>
            <w:vAlign w:val="center"/>
          </w:tcPr>
          <w:p w14:paraId="58CC6110" w14:textId="77777777" w:rsidR="007C70DD" w:rsidRPr="00825AC8" w:rsidRDefault="007C70DD" w:rsidP="00067D24">
            <w:pPr>
              <w:rPr>
                <w:i/>
                <w:sz w:val="20"/>
                <w:szCs w:val="20"/>
              </w:rPr>
            </w:pPr>
            <w:r w:rsidRPr="00825AC8">
              <w:rPr>
                <w:i/>
                <w:sz w:val="20"/>
                <w:szCs w:val="20"/>
              </w:rPr>
              <w:t>Ethnicity</w:t>
            </w:r>
          </w:p>
        </w:tc>
        <w:tc>
          <w:tcPr>
            <w:tcW w:w="3543" w:type="dxa"/>
            <w:vAlign w:val="center"/>
          </w:tcPr>
          <w:p w14:paraId="33B4863E" w14:textId="2646875E" w:rsidR="007C70DD" w:rsidRPr="00825AC8" w:rsidRDefault="00067D24" w:rsidP="00FD1EF6">
            <w:pPr>
              <w:jc w:val="center"/>
              <w:rPr>
                <w:sz w:val="20"/>
                <w:szCs w:val="20"/>
              </w:rPr>
            </w:pPr>
            <w:r w:rsidRPr="00825AC8">
              <w:rPr>
                <w:sz w:val="20"/>
                <w:szCs w:val="20"/>
              </w:rPr>
              <w:t>95.96</w:t>
            </w:r>
          </w:p>
        </w:tc>
        <w:tc>
          <w:tcPr>
            <w:tcW w:w="2430" w:type="dxa"/>
            <w:vAlign w:val="center"/>
          </w:tcPr>
          <w:p w14:paraId="2F8ED3CA" w14:textId="46B804AD" w:rsidR="007C70DD" w:rsidRPr="00825AC8" w:rsidRDefault="00067D24" w:rsidP="00067D24">
            <w:pPr>
              <w:jc w:val="center"/>
              <w:rPr>
                <w:sz w:val="20"/>
                <w:szCs w:val="20"/>
              </w:rPr>
            </w:pPr>
            <w:r w:rsidRPr="00825AC8">
              <w:rPr>
                <w:sz w:val="20"/>
                <w:szCs w:val="20"/>
              </w:rPr>
              <w:t>.86</w:t>
            </w:r>
          </w:p>
        </w:tc>
      </w:tr>
      <w:tr w:rsidR="00B60FF0" w:rsidRPr="00825AC8" w14:paraId="292C7F3E" w14:textId="77777777" w:rsidTr="00B60FF0">
        <w:trPr>
          <w:trHeight w:val="283"/>
        </w:trPr>
        <w:tc>
          <w:tcPr>
            <w:tcW w:w="3828" w:type="dxa"/>
            <w:tcBorders>
              <w:bottom w:val="nil"/>
            </w:tcBorders>
            <w:vAlign w:val="center"/>
          </w:tcPr>
          <w:p w14:paraId="1CFD5464" w14:textId="77777777" w:rsidR="007C70DD" w:rsidRPr="00825AC8" w:rsidRDefault="007C70DD" w:rsidP="00067D24">
            <w:pPr>
              <w:rPr>
                <w:i/>
                <w:sz w:val="20"/>
                <w:szCs w:val="20"/>
              </w:rPr>
            </w:pPr>
            <w:r w:rsidRPr="00825AC8">
              <w:rPr>
                <w:i/>
                <w:sz w:val="20"/>
                <w:szCs w:val="20"/>
              </w:rPr>
              <w:t>Age</w:t>
            </w:r>
          </w:p>
        </w:tc>
        <w:tc>
          <w:tcPr>
            <w:tcW w:w="3543" w:type="dxa"/>
            <w:tcBorders>
              <w:bottom w:val="nil"/>
            </w:tcBorders>
            <w:vAlign w:val="center"/>
          </w:tcPr>
          <w:p w14:paraId="3D9B4E1B" w14:textId="3BC450CE" w:rsidR="007C70DD" w:rsidRPr="00825AC8" w:rsidRDefault="00085667" w:rsidP="00FD1EF6">
            <w:pPr>
              <w:jc w:val="center"/>
              <w:rPr>
                <w:sz w:val="20"/>
                <w:szCs w:val="20"/>
              </w:rPr>
            </w:pPr>
            <w:r w:rsidRPr="00825AC8">
              <w:rPr>
                <w:sz w:val="20"/>
                <w:szCs w:val="20"/>
              </w:rPr>
              <w:t>94.36</w:t>
            </w:r>
          </w:p>
        </w:tc>
        <w:tc>
          <w:tcPr>
            <w:tcW w:w="2430" w:type="dxa"/>
            <w:tcBorders>
              <w:bottom w:val="nil"/>
            </w:tcBorders>
            <w:vAlign w:val="center"/>
          </w:tcPr>
          <w:p w14:paraId="0A102A1E" w14:textId="2CB2D7B1" w:rsidR="007C70DD" w:rsidRPr="00825AC8" w:rsidRDefault="00067D24" w:rsidP="00067D24">
            <w:pPr>
              <w:jc w:val="center"/>
              <w:rPr>
                <w:sz w:val="20"/>
                <w:szCs w:val="20"/>
              </w:rPr>
            </w:pPr>
            <w:r w:rsidRPr="00825AC8">
              <w:rPr>
                <w:sz w:val="20"/>
                <w:szCs w:val="20"/>
              </w:rPr>
              <w:t>.97</w:t>
            </w:r>
          </w:p>
        </w:tc>
      </w:tr>
      <w:tr w:rsidR="00B60FF0" w:rsidRPr="00825AC8" w14:paraId="3EAAB413" w14:textId="77777777" w:rsidTr="00B60FF0">
        <w:trPr>
          <w:trHeight w:val="283"/>
        </w:trPr>
        <w:tc>
          <w:tcPr>
            <w:tcW w:w="3828" w:type="dxa"/>
            <w:tcBorders>
              <w:bottom w:val="nil"/>
            </w:tcBorders>
            <w:vAlign w:val="center"/>
          </w:tcPr>
          <w:p w14:paraId="5DEC36B4" w14:textId="319695C1" w:rsidR="0008644E" w:rsidRPr="00825AC8" w:rsidRDefault="0008644E" w:rsidP="0008644E">
            <w:pPr>
              <w:rPr>
                <w:i/>
                <w:sz w:val="20"/>
                <w:szCs w:val="20"/>
              </w:rPr>
            </w:pPr>
            <w:r w:rsidRPr="00825AC8">
              <w:rPr>
                <w:i/>
                <w:sz w:val="20"/>
                <w:szCs w:val="20"/>
              </w:rPr>
              <w:t>Visible physical disability</w:t>
            </w:r>
          </w:p>
        </w:tc>
        <w:tc>
          <w:tcPr>
            <w:tcW w:w="3543" w:type="dxa"/>
            <w:tcBorders>
              <w:bottom w:val="nil"/>
            </w:tcBorders>
            <w:vAlign w:val="bottom"/>
          </w:tcPr>
          <w:p w14:paraId="49FB70A1" w14:textId="78FBDCAF" w:rsidR="0008644E" w:rsidRPr="00825AC8" w:rsidRDefault="0008644E" w:rsidP="0008644E">
            <w:pPr>
              <w:jc w:val="center"/>
              <w:rPr>
                <w:sz w:val="20"/>
                <w:szCs w:val="20"/>
              </w:rPr>
            </w:pPr>
            <w:r w:rsidRPr="00825AC8">
              <w:rPr>
                <w:sz w:val="20"/>
                <w:szCs w:val="20"/>
              </w:rPr>
              <w:t>96.92</w:t>
            </w:r>
          </w:p>
        </w:tc>
        <w:tc>
          <w:tcPr>
            <w:tcW w:w="2430" w:type="dxa"/>
            <w:tcBorders>
              <w:bottom w:val="nil"/>
            </w:tcBorders>
            <w:vAlign w:val="bottom"/>
          </w:tcPr>
          <w:p w14:paraId="4E1CB724" w14:textId="5D7C5B81" w:rsidR="0008644E" w:rsidRPr="00825AC8" w:rsidRDefault="0008644E" w:rsidP="0008644E">
            <w:pPr>
              <w:jc w:val="center"/>
              <w:rPr>
                <w:sz w:val="20"/>
                <w:szCs w:val="20"/>
              </w:rPr>
            </w:pPr>
            <w:r w:rsidRPr="00825AC8">
              <w:rPr>
                <w:sz w:val="20"/>
                <w:szCs w:val="20"/>
              </w:rPr>
              <w:t>.65</w:t>
            </w:r>
          </w:p>
        </w:tc>
      </w:tr>
      <w:tr w:rsidR="00B60FF0" w:rsidRPr="00825AC8" w14:paraId="41355EB5" w14:textId="77777777" w:rsidTr="00B60FF0">
        <w:trPr>
          <w:gridAfter w:val="1"/>
          <w:wAfter w:w="2430" w:type="dxa"/>
          <w:trHeight w:val="283"/>
        </w:trPr>
        <w:tc>
          <w:tcPr>
            <w:tcW w:w="7371" w:type="dxa"/>
            <w:gridSpan w:val="2"/>
            <w:tcBorders>
              <w:top w:val="nil"/>
              <w:bottom w:val="nil"/>
            </w:tcBorders>
            <w:vAlign w:val="center"/>
          </w:tcPr>
          <w:p w14:paraId="4D409232" w14:textId="3626AC81" w:rsidR="007C70DD" w:rsidRPr="00825AC8" w:rsidRDefault="00FD1EF6" w:rsidP="00FD1EF6">
            <w:pPr>
              <w:rPr>
                <w:b/>
                <w:i/>
                <w:sz w:val="20"/>
                <w:szCs w:val="20"/>
              </w:rPr>
            </w:pPr>
            <w:r w:rsidRPr="00825AC8">
              <w:rPr>
                <w:b/>
                <w:i/>
                <w:sz w:val="20"/>
                <w:szCs w:val="20"/>
              </w:rPr>
              <w:t>Body-related attributes</w:t>
            </w:r>
          </w:p>
        </w:tc>
      </w:tr>
      <w:tr w:rsidR="00B60FF0" w:rsidRPr="00825AC8" w14:paraId="0C52B448" w14:textId="77777777" w:rsidTr="00B60FF0">
        <w:trPr>
          <w:trHeight w:val="283"/>
        </w:trPr>
        <w:tc>
          <w:tcPr>
            <w:tcW w:w="3828" w:type="dxa"/>
            <w:tcBorders>
              <w:top w:val="nil"/>
            </w:tcBorders>
          </w:tcPr>
          <w:p w14:paraId="377F17BA" w14:textId="220300B1" w:rsidR="00FF07F6" w:rsidRPr="00825AC8" w:rsidRDefault="00FF07F6" w:rsidP="00067D24">
            <w:pPr>
              <w:rPr>
                <w:sz w:val="20"/>
                <w:szCs w:val="20"/>
              </w:rPr>
            </w:pPr>
            <w:r w:rsidRPr="00825AC8">
              <w:rPr>
                <w:i/>
                <w:sz w:val="20"/>
                <w:szCs w:val="20"/>
              </w:rPr>
              <w:t>Body size</w:t>
            </w:r>
          </w:p>
        </w:tc>
        <w:tc>
          <w:tcPr>
            <w:tcW w:w="3543" w:type="dxa"/>
            <w:tcBorders>
              <w:top w:val="nil"/>
            </w:tcBorders>
          </w:tcPr>
          <w:p w14:paraId="21BE0979" w14:textId="4EDC2673" w:rsidR="00FF07F6" w:rsidRPr="00825AC8" w:rsidRDefault="00FF07F6" w:rsidP="00FD1EF6">
            <w:pPr>
              <w:jc w:val="center"/>
              <w:rPr>
                <w:sz w:val="20"/>
                <w:szCs w:val="20"/>
              </w:rPr>
            </w:pPr>
            <w:r w:rsidRPr="00825AC8">
              <w:rPr>
                <w:sz w:val="20"/>
                <w:szCs w:val="20"/>
              </w:rPr>
              <w:t>89.69</w:t>
            </w:r>
          </w:p>
        </w:tc>
        <w:tc>
          <w:tcPr>
            <w:tcW w:w="2430" w:type="dxa"/>
            <w:vAlign w:val="center"/>
          </w:tcPr>
          <w:p w14:paraId="127E24B3" w14:textId="4006F595" w:rsidR="00FF07F6" w:rsidRPr="00825AC8" w:rsidRDefault="00FF07F6" w:rsidP="00067D24">
            <w:pPr>
              <w:jc w:val="center"/>
              <w:rPr>
                <w:sz w:val="20"/>
                <w:szCs w:val="20"/>
              </w:rPr>
            </w:pPr>
            <w:r w:rsidRPr="00825AC8">
              <w:rPr>
                <w:sz w:val="20"/>
                <w:szCs w:val="20"/>
              </w:rPr>
              <w:t>.91</w:t>
            </w:r>
          </w:p>
        </w:tc>
      </w:tr>
      <w:tr w:rsidR="00B60FF0" w:rsidRPr="00825AC8" w14:paraId="0B1F781A" w14:textId="77777777" w:rsidTr="00B60FF0">
        <w:trPr>
          <w:trHeight w:val="283"/>
        </w:trPr>
        <w:tc>
          <w:tcPr>
            <w:tcW w:w="3828" w:type="dxa"/>
            <w:vAlign w:val="center"/>
          </w:tcPr>
          <w:p w14:paraId="41BC014D" w14:textId="77777777" w:rsidR="00FF07F6" w:rsidRPr="00825AC8" w:rsidRDefault="00FF07F6" w:rsidP="00067D24">
            <w:pPr>
              <w:rPr>
                <w:i/>
                <w:sz w:val="20"/>
                <w:szCs w:val="20"/>
              </w:rPr>
            </w:pPr>
            <w:r w:rsidRPr="00825AC8">
              <w:rPr>
                <w:i/>
                <w:sz w:val="20"/>
                <w:szCs w:val="20"/>
              </w:rPr>
              <w:t>Culturally-based beauty ideals</w:t>
            </w:r>
          </w:p>
        </w:tc>
        <w:tc>
          <w:tcPr>
            <w:tcW w:w="3543" w:type="dxa"/>
            <w:vAlign w:val="center"/>
          </w:tcPr>
          <w:p w14:paraId="648AAF0D" w14:textId="34C964F2" w:rsidR="00FF07F6" w:rsidRPr="00825AC8" w:rsidRDefault="00FF07F6" w:rsidP="00FD1EF6">
            <w:pPr>
              <w:jc w:val="center"/>
              <w:rPr>
                <w:sz w:val="20"/>
                <w:szCs w:val="20"/>
              </w:rPr>
            </w:pPr>
            <w:r w:rsidRPr="00825AC8">
              <w:rPr>
                <w:sz w:val="20"/>
                <w:szCs w:val="20"/>
              </w:rPr>
              <w:t>80.62</w:t>
            </w:r>
          </w:p>
        </w:tc>
        <w:tc>
          <w:tcPr>
            <w:tcW w:w="2430" w:type="dxa"/>
            <w:vAlign w:val="center"/>
          </w:tcPr>
          <w:p w14:paraId="376A7BE3" w14:textId="2D325F8C" w:rsidR="00FF07F6" w:rsidRPr="00825AC8" w:rsidRDefault="00FF07F6" w:rsidP="00067D24">
            <w:pPr>
              <w:jc w:val="center"/>
              <w:rPr>
                <w:sz w:val="20"/>
                <w:szCs w:val="20"/>
              </w:rPr>
            </w:pPr>
            <w:r w:rsidRPr="00825AC8">
              <w:rPr>
                <w:sz w:val="20"/>
                <w:szCs w:val="20"/>
              </w:rPr>
              <w:t>.94</w:t>
            </w:r>
          </w:p>
        </w:tc>
      </w:tr>
      <w:tr w:rsidR="00B60FF0" w:rsidRPr="00825AC8" w14:paraId="0CA79ED7" w14:textId="77777777" w:rsidTr="00B60FF0">
        <w:trPr>
          <w:trHeight w:val="335"/>
        </w:trPr>
        <w:tc>
          <w:tcPr>
            <w:tcW w:w="3828" w:type="dxa"/>
            <w:vAlign w:val="center"/>
          </w:tcPr>
          <w:p w14:paraId="077FEC2D" w14:textId="34705B15" w:rsidR="00FF07F6" w:rsidRPr="00825AC8" w:rsidRDefault="00FF07F6" w:rsidP="00067D24">
            <w:pPr>
              <w:rPr>
                <w:i/>
                <w:sz w:val="20"/>
                <w:szCs w:val="20"/>
              </w:rPr>
            </w:pPr>
            <w:r w:rsidRPr="00825AC8">
              <w:rPr>
                <w:i/>
                <w:sz w:val="20"/>
                <w:szCs w:val="20"/>
              </w:rPr>
              <w:t xml:space="preserve">Visible </w:t>
            </w:r>
            <w:r w:rsidR="001A724C" w:rsidRPr="00825AC8">
              <w:rPr>
                <w:i/>
                <w:sz w:val="20"/>
                <w:szCs w:val="20"/>
              </w:rPr>
              <w:t>“</w:t>
            </w:r>
            <w:r w:rsidRPr="00825AC8">
              <w:rPr>
                <w:i/>
                <w:sz w:val="20"/>
                <w:szCs w:val="20"/>
              </w:rPr>
              <w:t>flaws</w:t>
            </w:r>
            <w:r w:rsidR="001A724C" w:rsidRPr="00825AC8">
              <w:rPr>
                <w:i/>
                <w:sz w:val="20"/>
                <w:szCs w:val="20"/>
              </w:rPr>
              <w:t>”</w:t>
            </w:r>
          </w:p>
        </w:tc>
        <w:tc>
          <w:tcPr>
            <w:tcW w:w="3543" w:type="dxa"/>
            <w:vAlign w:val="center"/>
          </w:tcPr>
          <w:p w14:paraId="51942C40" w14:textId="4CFB1240" w:rsidR="00FF07F6" w:rsidRPr="00825AC8" w:rsidRDefault="00FF07F6" w:rsidP="00FD1EF6">
            <w:pPr>
              <w:jc w:val="center"/>
              <w:rPr>
                <w:sz w:val="20"/>
                <w:szCs w:val="20"/>
              </w:rPr>
            </w:pPr>
            <w:r w:rsidRPr="00825AC8">
              <w:rPr>
                <w:sz w:val="20"/>
                <w:szCs w:val="20"/>
              </w:rPr>
              <w:t>96.41</w:t>
            </w:r>
          </w:p>
        </w:tc>
        <w:tc>
          <w:tcPr>
            <w:tcW w:w="2430" w:type="dxa"/>
            <w:vAlign w:val="center"/>
          </w:tcPr>
          <w:p w14:paraId="3C726C0A" w14:textId="56F8002F" w:rsidR="00FF07F6" w:rsidRPr="00825AC8" w:rsidRDefault="00FF07F6" w:rsidP="00067D24">
            <w:pPr>
              <w:jc w:val="center"/>
              <w:rPr>
                <w:sz w:val="20"/>
                <w:szCs w:val="20"/>
              </w:rPr>
            </w:pPr>
            <w:r w:rsidRPr="00825AC8">
              <w:rPr>
                <w:sz w:val="20"/>
                <w:szCs w:val="20"/>
              </w:rPr>
              <w:t>.80</w:t>
            </w:r>
          </w:p>
        </w:tc>
      </w:tr>
      <w:tr w:rsidR="00B60FF0" w:rsidRPr="00825AC8" w14:paraId="0AF65E67" w14:textId="77777777" w:rsidTr="00B60FF0">
        <w:trPr>
          <w:trHeight w:val="283"/>
        </w:trPr>
        <w:tc>
          <w:tcPr>
            <w:tcW w:w="3828" w:type="dxa"/>
            <w:vAlign w:val="center"/>
          </w:tcPr>
          <w:p w14:paraId="7BA471E1" w14:textId="52E63EBD" w:rsidR="00FF07F6" w:rsidRPr="00825AC8" w:rsidRDefault="00FF07F6" w:rsidP="00067D24">
            <w:pPr>
              <w:rPr>
                <w:b/>
                <w:i/>
                <w:sz w:val="20"/>
                <w:szCs w:val="20"/>
              </w:rPr>
            </w:pPr>
            <w:r w:rsidRPr="00825AC8">
              <w:rPr>
                <w:i/>
                <w:sz w:val="20"/>
                <w:szCs w:val="20"/>
              </w:rPr>
              <w:t xml:space="preserve">Visible </w:t>
            </w:r>
            <w:r w:rsidR="001A724C" w:rsidRPr="00825AC8">
              <w:rPr>
                <w:i/>
                <w:sz w:val="20"/>
                <w:szCs w:val="20"/>
              </w:rPr>
              <w:t>“</w:t>
            </w:r>
            <w:r w:rsidRPr="00825AC8">
              <w:rPr>
                <w:i/>
                <w:sz w:val="20"/>
                <w:szCs w:val="20"/>
              </w:rPr>
              <w:t>flaws</w:t>
            </w:r>
            <w:r w:rsidR="001A724C" w:rsidRPr="00825AC8">
              <w:rPr>
                <w:i/>
                <w:sz w:val="20"/>
                <w:szCs w:val="20"/>
              </w:rPr>
              <w:t>”</w:t>
            </w:r>
            <w:r w:rsidRPr="00825AC8">
              <w:rPr>
                <w:i/>
                <w:sz w:val="20"/>
                <w:szCs w:val="20"/>
              </w:rPr>
              <w:t xml:space="preserve">: </w:t>
            </w:r>
            <w:r w:rsidRPr="00825AC8">
              <w:rPr>
                <w:sz w:val="20"/>
                <w:szCs w:val="20"/>
              </w:rPr>
              <w:t>Cellulite</w:t>
            </w:r>
          </w:p>
        </w:tc>
        <w:tc>
          <w:tcPr>
            <w:tcW w:w="3543" w:type="dxa"/>
            <w:vAlign w:val="bottom"/>
          </w:tcPr>
          <w:p w14:paraId="6EB1C6A9" w14:textId="3CEBB0ED" w:rsidR="00FF07F6" w:rsidRPr="00825AC8" w:rsidRDefault="00FF07F6" w:rsidP="00FD1EF6">
            <w:pPr>
              <w:jc w:val="center"/>
              <w:rPr>
                <w:sz w:val="20"/>
                <w:szCs w:val="20"/>
              </w:rPr>
            </w:pPr>
            <w:r w:rsidRPr="00825AC8">
              <w:rPr>
                <w:sz w:val="20"/>
                <w:szCs w:val="20"/>
              </w:rPr>
              <w:t>96.92</w:t>
            </w:r>
          </w:p>
        </w:tc>
        <w:tc>
          <w:tcPr>
            <w:tcW w:w="2430" w:type="dxa"/>
            <w:vAlign w:val="bottom"/>
          </w:tcPr>
          <w:p w14:paraId="351F4066" w14:textId="0EEC0879" w:rsidR="00FF07F6" w:rsidRPr="00825AC8" w:rsidRDefault="00FF07F6" w:rsidP="00067D24">
            <w:pPr>
              <w:jc w:val="center"/>
              <w:rPr>
                <w:sz w:val="20"/>
                <w:szCs w:val="20"/>
              </w:rPr>
            </w:pPr>
            <w:r w:rsidRPr="00825AC8">
              <w:rPr>
                <w:sz w:val="20"/>
                <w:szCs w:val="20"/>
              </w:rPr>
              <w:t>.73</w:t>
            </w:r>
          </w:p>
        </w:tc>
      </w:tr>
      <w:tr w:rsidR="00B60FF0" w:rsidRPr="00825AC8" w14:paraId="6EB2B483" w14:textId="77777777" w:rsidTr="00B60FF0">
        <w:trPr>
          <w:trHeight w:val="283"/>
        </w:trPr>
        <w:tc>
          <w:tcPr>
            <w:tcW w:w="3828" w:type="dxa"/>
            <w:vAlign w:val="center"/>
          </w:tcPr>
          <w:p w14:paraId="289044A0" w14:textId="6601AADB" w:rsidR="00FF07F6" w:rsidRPr="00825AC8" w:rsidRDefault="00FF07F6" w:rsidP="00067D24">
            <w:pPr>
              <w:rPr>
                <w:i/>
                <w:sz w:val="20"/>
                <w:szCs w:val="20"/>
              </w:rPr>
            </w:pPr>
            <w:r w:rsidRPr="00825AC8">
              <w:rPr>
                <w:i/>
                <w:sz w:val="20"/>
                <w:szCs w:val="20"/>
              </w:rPr>
              <w:t xml:space="preserve">Visible </w:t>
            </w:r>
            <w:r w:rsidR="001A724C" w:rsidRPr="00825AC8">
              <w:rPr>
                <w:i/>
                <w:sz w:val="20"/>
                <w:szCs w:val="20"/>
              </w:rPr>
              <w:t>“</w:t>
            </w:r>
            <w:r w:rsidRPr="00825AC8">
              <w:rPr>
                <w:i/>
                <w:sz w:val="20"/>
                <w:szCs w:val="20"/>
              </w:rPr>
              <w:t>flaws</w:t>
            </w:r>
            <w:r w:rsidR="001A724C" w:rsidRPr="00825AC8">
              <w:rPr>
                <w:i/>
                <w:sz w:val="20"/>
                <w:szCs w:val="20"/>
              </w:rPr>
              <w:t>”</w:t>
            </w:r>
            <w:r w:rsidRPr="00825AC8">
              <w:rPr>
                <w:i/>
                <w:sz w:val="20"/>
                <w:szCs w:val="20"/>
              </w:rPr>
              <w:t xml:space="preserve">: </w:t>
            </w:r>
            <w:r w:rsidRPr="00825AC8">
              <w:rPr>
                <w:sz w:val="20"/>
                <w:szCs w:val="20"/>
              </w:rPr>
              <w:t>Stomach rolls/soft belly</w:t>
            </w:r>
          </w:p>
        </w:tc>
        <w:tc>
          <w:tcPr>
            <w:tcW w:w="3543" w:type="dxa"/>
            <w:vAlign w:val="bottom"/>
          </w:tcPr>
          <w:p w14:paraId="41A5723C" w14:textId="5100912D" w:rsidR="00FF07F6" w:rsidRPr="00825AC8" w:rsidRDefault="00FF07F6" w:rsidP="00FD1EF6">
            <w:pPr>
              <w:jc w:val="center"/>
              <w:rPr>
                <w:sz w:val="20"/>
                <w:szCs w:val="20"/>
              </w:rPr>
            </w:pPr>
            <w:r w:rsidRPr="00825AC8">
              <w:rPr>
                <w:sz w:val="20"/>
                <w:szCs w:val="20"/>
              </w:rPr>
              <w:t>96.92</w:t>
            </w:r>
          </w:p>
        </w:tc>
        <w:tc>
          <w:tcPr>
            <w:tcW w:w="2430" w:type="dxa"/>
            <w:vAlign w:val="bottom"/>
          </w:tcPr>
          <w:p w14:paraId="031C45E9" w14:textId="6CB8F716" w:rsidR="00FF07F6" w:rsidRPr="00825AC8" w:rsidRDefault="00FF07F6" w:rsidP="00067D24">
            <w:pPr>
              <w:jc w:val="center"/>
              <w:rPr>
                <w:sz w:val="20"/>
                <w:szCs w:val="20"/>
              </w:rPr>
            </w:pPr>
            <w:r w:rsidRPr="00825AC8">
              <w:rPr>
                <w:sz w:val="20"/>
                <w:szCs w:val="20"/>
              </w:rPr>
              <w:t>.86</w:t>
            </w:r>
          </w:p>
        </w:tc>
      </w:tr>
      <w:tr w:rsidR="00B60FF0" w:rsidRPr="00825AC8" w14:paraId="49FEB8E6" w14:textId="77777777" w:rsidTr="00B60FF0">
        <w:trPr>
          <w:trHeight w:val="283"/>
        </w:trPr>
        <w:tc>
          <w:tcPr>
            <w:tcW w:w="3828" w:type="dxa"/>
            <w:vAlign w:val="center"/>
          </w:tcPr>
          <w:p w14:paraId="58C400A0" w14:textId="76C1C36A" w:rsidR="00FF07F6" w:rsidRPr="00825AC8" w:rsidRDefault="00FF07F6" w:rsidP="00067D24">
            <w:pPr>
              <w:rPr>
                <w:i/>
                <w:sz w:val="20"/>
                <w:szCs w:val="20"/>
              </w:rPr>
            </w:pPr>
            <w:r w:rsidRPr="00825AC8">
              <w:rPr>
                <w:i/>
                <w:sz w:val="20"/>
                <w:szCs w:val="20"/>
              </w:rPr>
              <w:t xml:space="preserve">Visible </w:t>
            </w:r>
            <w:r w:rsidR="001A724C" w:rsidRPr="00825AC8">
              <w:rPr>
                <w:i/>
                <w:sz w:val="20"/>
                <w:szCs w:val="20"/>
              </w:rPr>
              <w:t>“</w:t>
            </w:r>
            <w:r w:rsidRPr="00825AC8">
              <w:rPr>
                <w:i/>
                <w:sz w:val="20"/>
                <w:szCs w:val="20"/>
              </w:rPr>
              <w:t>flaws</w:t>
            </w:r>
            <w:r w:rsidR="001A724C" w:rsidRPr="00825AC8">
              <w:rPr>
                <w:i/>
                <w:sz w:val="20"/>
                <w:szCs w:val="20"/>
              </w:rPr>
              <w:t>”</w:t>
            </w:r>
            <w:r w:rsidRPr="00825AC8">
              <w:rPr>
                <w:i/>
                <w:sz w:val="20"/>
                <w:szCs w:val="20"/>
              </w:rPr>
              <w:t xml:space="preserve">: </w:t>
            </w:r>
            <w:r w:rsidRPr="00825AC8">
              <w:rPr>
                <w:sz w:val="20"/>
                <w:szCs w:val="20"/>
              </w:rPr>
              <w:t>Stretch marks</w:t>
            </w:r>
          </w:p>
        </w:tc>
        <w:tc>
          <w:tcPr>
            <w:tcW w:w="3543" w:type="dxa"/>
            <w:vAlign w:val="bottom"/>
          </w:tcPr>
          <w:p w14:paraId="7258CE6B" w14:textId="1DCE4A36" w:rsidR="00FF07F6" w:rsidRPr="00825AC8" w:rsidRDefault="00FF07F6" w:rsidP="00FD1EF6">
            <w:pPr>
              <w:jc w:val="center"/>
              <w:rPr>
                <w:sz w:val="20"/>
                <w:szCs w:val="20"/>
              </w:rPr>
            </w:pPr>
            <w:r w:rsidRPr="00825AC8">
              <w:rPr>
                <w:sz w:val="20"/>
                <w:szCs w:val="20"/>
              </w:rPr>
              <w:t>95.38</w:t>
            </w:r>
          </w:p>
        </w:tc>
        <w:tc>
          <w:tcPr>
            <w:tcW w:w="2430" w:type="dxa"/>
            <w:vAlign w:val="bottom"/>
          </w:tcPr>
          <w:p w14:paraId="53F3C5F9" w14:textId="100DCFB8" w:rsidR="00FF07F6" w:rsidRPr="00825AC8" w:rsidRDefault="00FF07F6" w:rsidP="00067D24">
            <w:pPr>
              <w:jc w:val="center"/>
              <w:rPr>
                <w:sz w:val="20"/>
                <w:szCs w:val="20"/>
              </w:rPr>
            </w:pPr>
            <w:r w:rsidRPr="00825AC8">
              <w:rPr>
                <w:sz w:val="20"/>
                <w:szCs w:val="20"/>
              </w:rPr>
              <w:t>.74</w:t>
            </w:r>
          </w:p>
        </w:tc>
      </w:tr>
      <w:tr w:rsidR="00B60FF0" w:rsidRPr="00825AC8" w14:paraId="620BDFEF" w14:textId="77777777" w:rsidTr="00B60FF0">
        <w:trPr>
          <w:trHeight w:val="283"/>
        </w:trPr>
        <w:tc>
          <w:tcPr>
            <w:tcW w:w="3828" w:type="dxa"/>
            <w:vAlign w:val="center"/>
          </w:tcPr>
          <w:p w14:paraId="4C08286B" w14:textId="1552E0A9" w:rsidR="00FF07F6" w:rsidRPr="00825AC8" w:rsidRDefault="00FF07F6" w:rsidP="00067D24">
            <w:pPr>
              <w:rPr>
                <w:i/>
                <w:sz w:val="20"/>
                <w:szCs w:val="20"/>
              </w:rPr>
            </w:pPr>
            <w:r w:rsidRPr="00825AC8">
              <w:rPr>
                <w:i/>
                <w:sz w:val="20"/>
                <w:szCs w:val="20"/>
              </w:rPr>
              <w:t xml:space="preserve">Visible </w:t>
            </w:r>
            <w:r w:rsidR="001A724C" w:rsidRPr="00825AC8">
              <w:rPr>
                <w:i/>
                <w:sz w:val="20"/>
                <w:szCs w:val="20"/>
              </w:rPr>
              <w:t>“</w:t>
            </w:r>
            <w:r w:rsidRPr="00825AC8">
              <w:rPr>
                <w:i/>
                <w:sz w:val="20"/>
                <w:szCs w:val="20"/>
              </w:rPr>
              <w:t>flaws</w:t>
            </w:r>
            <w:r w:rsidR="001A724C" w:rsidRPr="00825AC8">
              <w:rPr>
                <w:i/>
                <w:sz w:val="20"/>
                <w:szCs w:val="20"/>
              </w:rPr>
              <w:t>”</w:t>
            </w:r>
            <w:r w:rsidR="00F86DB3" w:rsidRPr="00825AC8">
              <w:rPr>
                <w:i/>
                <w:sz w:val="20"/>
                <w:szCs w:val="20"/>
              </w:rPr>
              <w:t xml:space="preserve">: </w:t>
            </w:r>
            <w:r w:rsidRPr="00825AC8">
              <w:rPr>
                <w:sz w:val="20"/>
                <w:szCs w:val="20"/>
              </w:rPr>
              <w:t>Acne/skin blemishes</w:t>
            </w:r>
          </w:p>
        </w:tc>
        <w:tc>
          <w:tcPr>
            <w:tcW w:w="3543" w:type="dxa"/>
            <w:vAlign w:val="bottom"/>
          </w:tcPr>
          <w:p w14:paraId="70037B0B" w14:textId="7CCD28CF" w:rsidR="00FF07F6" w:rsidRPr="00825AC8" w:rsidRDefault="00FF07F6" w:rsidP="00FD1EF6">
            <w:pPr>
              <w:jc w:val="center"/>
              <w:rPr>
                <w:sz w:val="20"/>
                <w:szCs w:val="20"/>
              </w:rPr>
            </w:pPr>
            <w:r w:rsidRPr="00825AC8">
              <w:rPr>
                <w:sz w:val="20"/>
                <w:szCs w:val="20"/>
              </w:rPr>
              <w:t>100</w:t>
            </w:r>
            <w:r w:rsidR="00992182">
              <w:rPr>
                <w:sz w:val="20"/>
                <w:szCs w:val="20"/>
              </w:rPr>
              <w:t>.00</w:t>
            </w:r>
          </w:p>
        </w:tc>
        <w:tc>
          <w:tcPr>
            <w:tcW w:w="2430" w:type="dxa"/>
            <w:vAlign w:val="bottom"/>
          </w:tcPr>
          <w:p w14:paraId="50943D98" w14:textId="634C812D" w:rsidR="00FF07F6" w:rsidRPr="00825AC8" w:rsidRDefault="00FF07F6" w:rsidP="00067D24">
            <w:pPr>
              <w:jc w:val="center"/>
              <w:rPr>
                <w:sz w:val="20"/>
                <w:szCs w:val="20"/>
              </w:rPr>
            </w:pPr>
            <w:r w:rsidRPr="00825AC8">
              <w:rPr>
                <w:sz w:val="20"/>
                <w:szCs w:val="20"/>
              </w:rPr>
              <w:t>1</w:t>
            </w:r>
          </w:p>
        </w:tc>
      </w:tr>
      <w:tr w:rsidR="00B60FF0" w:rsidRPr="00825AC8" w14:paraId="2C8A9F79" w14:textId="77777777" w:rsidTr="00B60FF0">
        <w:trPr>
          <w:trHeight w:val="283"/>
        </w:trPr>
        <w:tc>
          <w:tcPr>
            <w:tcW w:w="3828" w:type="dxa"/>
            <w:tcBorders>
              <w:bottom w:val="nil"/>
            </w:tcBorders>
            <w:vAlign w:val="center"/>
          </w:tcPr>
          <w:p w14:paraId="72C5C376" w14:textId="11D09AA6" w:rsidR="00FF07F6" w:rsidRPr="00825AC8" w:rsidRDefault="00FF07F6" w:rsidP="00067D24">
            <w:pPr>
              <w:rPr>
                <w:i/>
                <w:sz w:val="20"/>
                <w:szCs w:val="20"/>
              </w:rPr>
            </w:pPr>
            <w:r w:rsidRPr="00825AC8">
              <w:rPr>
                <w:i/>
                <w:sz w:val="20"/>
                <w:szCs w:val="20"/>
              </w:rPr>
              <w:t xml:space="preserve">Visible </w:t>
            </w:r>
            <w:r w:rsidR="00320E84" w:rsidRPr="00825AC8">
              <w:rPr>
                <w:i/>
                <w:sz w:val="20"/>
                <w:szCs w:val="20"/>
              </w:rPr>
              <w:t>“</w:t>
            </w:r>
            <w:r w:rsidRPr="00825AC8">
              <w:rPr>
                <w:i/>
                <w:sz w:val="20"/>
                <w:szCs w:val="20"/>
              </w:rPr>
              <w:t>flaws</w:t>
            </w:r>
            <w:r w:rsidR="00320E84" w:rsidRPr="00825AC8">
              <w:rPr>
                <w:i/>
                <w:sz w:val="20"/>
                <w:szCs w:val="20"/>
              </w:rPr>
              <w:t>”</w:t>
            </w:r>
            <w:r w:rsidRPr="00825AC8">
              <w:rPr>
                <w:i/>
                <w:sz w:val="20"/>
                <w:szCs w:val="20"/>
              </w:rPr>
              <w:t xml:space="preserve">: </w:t>
            </w:r>
            <w:r w:rsidRPr="00825AC8">
              <w:rPr>
                <w:sz w:val="20"/>
                <w:szCs w:val="20"/>
              </w:rPr>
              <w:t>Bodily hair</w:t>
            </w:r>
          </w:p>
        </w:tc>
        <w:tc>
          <w:tcPr>
            <w:tcW w:w="3543" w:type="dxa"/>
            <w:tcBorders>
              <w:bottom w:val="nil"/>
            </w:tcBorders>
            <w:vAlign w:val="bottom"/>
          </w:tcPr>
          <w:p w14:paraId="27E87104" w14:textId="34CB1320" w:rsidR="00FF07F6" w:rsidRPr="00825AC8" w:rsidRDefault="00FF07F6" w:rsidP="00FD1EF6">
            <w:pPr>
              <w:jc w:val="center"/>
              <w:rPr>
                <w:sz w:val="20"/>
                <w:szCs w:val="20"/>
              </w:rPr>
            </w:pPr>
            <w:r w:rsidRPr="00825AC8">
              <w:rPr>
                <w:sz w:val="20"/>
                <w:szCs w:val="20"/>
              </w:rPr>
              <w:t>92.31</w:t>
            </w:r>
          </w:p>
        </w:tc>
        <w:tc>
          <w:tcPr>
            <w:tcW w:w="2430" w:type="dxa"/>
            <w:tcBorders>
              <w:bottom w:val="nil"/>
            </w:tcBorders>
            <w:vAlign w:val="bottom"/>
          </w:tcPr>
          <w:p w14:paraId="1B4476B4" w14:textId="5DAA1851" w:rsidR="00FF07F6" w:rsidRPr="00825AC8" w:rsidRDefault="00FF07F6" w:rsidP="00067D24">
            <w:pPr>
              <w:jc w:val="center"/>
              <w:rPr>
                <w:sz w:val="20"/>
                <w:szCs w:val="20"/>
              </w:rPr>
            </w:pPr>
            <w:r w:rsidRPr="00825AC8">
              <w:rPr>
                <w:sz w:val="20"/>
                <w:szCs w:val="20"/>
              </w:rPr>
              <w:t>.80</w:t>
            </w:r>
          </w:p>
        </w:tc>
      </w:tr>
      <w:tr w:rsidR="00B60FF0" w:rsidRPr="00825AC8" w14:paraId="0E7DEF99" w14:textId="77777777" w:rsidTr="00B60FF0">
        <w:trPr>
          <w:trHeight w:val="283"/>
        </w:trPr>
        <w:tc>
          <w:tcPr>
            <w:tcW w:w="3828" w:type="dxa"/>
            <w:tcBorders>
              <w:top w:val="nil"/>
              <w:bottom w:val="nil"/>
            </w:tcBorders>
            <w:vAlign w:val="center"/>
          </w:tcPr>
          <w:p w14:paraId="5E5A4BAB" w14:textId="77777777" w:rsidR="00FF07F6" w:rsidRPr="00825AC8" w:rsidRDefault="00FF07F6" w:rsidP="00067D24">
            <w:pPr>
              <w:rPr>
                <w:b/>
                <w:i/>
                <w:sz w:val="20"/>
                <w:szCs w:val="20"/>
              </w:rPr>
            </w:pPr>
            <w:r w:rsidRPr="00825AC8">
              <w:rPr>
                <w:b/>
                <w:i/>
                <w:sz w:val="20"/>
                <w:szCs w:val="20"/>
              </w:rPr>
              <w:t>Clothing, activity, and objectification</w:t>
            </w:r>
          </w:p>
        </w:tc>
        <w:tc>
          <w:tcPr>
            <w:tcW w:w="3543" w:type="dxa"/>
            <w:tcBorders>
              <w:top w:val="nil"/>
              <w:bottom w:val="nil"/>
            </w:tcBorders>
            <w:vAlign w:val="center"/>
          </w:tcPr>
          <w:p w14:paraId="4915CC71" w14:textId="77777777" w:rsidR="00FF07F6" w:rsidRPr="00825AC8" w:rsidRDefault="00FF07F6" w:rsidP="00FD1EF6">
            <w:pPr>
              <w:jc w:val="center"/>
              <w:rPr>
                <w:sz w:val="20"/>
                <w:szCs w:val="20"/>
              </w:rPr>
            </w:pPr>
          </w:p>
        </w:tc>
        <w:tc>
          <w:tcPr>
            <w:tcW w:w="2430" w:type="dxa"/>
            <w:tcBorders>
              <w:top w:val="nil"/>
              <w:bottom w:val="nil"/>
            </w:tcBorders>
            <w:vAlign w:val="center"/>
          </w:tcPr>
          <w:p w14:paraId="6450E56A" w14:textId="77777777" w:rsidR="00FF07F6" w:rsidRPr="00825AC8" w:rsidRDefault="00FF07F6" w:rsidP="00067D24">
            <w:pPr>
              <w:jc w:val="center"/>
              <w:rPr>
                <w:sz w:val="20"/>
                <w:szCs w:val="20"/>
              </w:rPr>
            </w:pPr>
          </w:p>
        </w:tc>
      </w:tr>
      <w:tr w:rsidR="00B60FF0" w:rsidRPr="00825AC8" w14:paraId="161B2095" w14:textId="77777777" w:rsidTr="00B60FF0">
        <w:trPr>
          <w:trHeight w:val="283"/>
        </w:trPr>
        <w:tc>
          <w:tcPr>
            <w:tcW w:w="3828" w:type="dxa"/>
            <w:tcBorders>
              <w:top w:val="nil"/>
            </w:tcBorders>
            <w:vAlign w:val="center"/>
          </w:tcPr>
          <w:p w14:paraId="105D7D21" w14:textId="77777777" w:rsidR="00FF07F6" w:rsidRPr="00825AC8" w:rsidRDefault="00FF07F6" w:rsidP="00067D24">
            <w:pPr>
              <w:rPr>
                <w:i/>
                <w:sz w:val="20"/>
                <w:szCs w:val="20"/>
              </w:rPr>
            </w:pPr>
            <w:r w:rsidRPr="00825AC8">
              <w:rPr>
                <w:i/>
                <w:sz w:val="20"/>
                <w:szCs w:val="20"/>
              </w:rPr>
              <w:t>Clothing/exposure</w:t>
            </w:r>
          </w:p>
        </w:tc>
        <w:tc>
          <w:tcPr>
            <w:tcW w:w="3543" w:type="dxa"/>
            <w:tcBorders>
              <w:top w:val="nil"/>
            </w:tcBorders>
            <w:vAlign w:val="center"/>
          </w:tcPr>
          <w:p w14:paraId="6D960578" w14:textId="1130F5D5" w:rsidR="00FF07F6" w:rsidRPr="00825AC8" w:rsidRDefault="00FF07F6" w:rsidP="00FD1EF6">
            <w:pPr>
              <w:jc w:val="center"/>
              <w:rPr>
                <w:sz w:val="20"/>
                <w:szCs w:val="20"/>
              </w:rPr>
            </w:pPr>
            <w:r w:rsidRPr="00825AC8">
              <w:rPr>
                <w:sz w:val="20"/>
                <w:szCs w:val="20"/>
              </w:rPr>
              <w:t>92.97</w:t>
            </w:r>
          </w:p>
        </w:tc>
        <w:tc>
          <w:tcPr>
            <w:tcW w:w="2430" w:type="dxa"/>
            <w:tcBorders>
              <w:top w:val="nil"/>
            </w:tcBorders>
            <w:vAlign w:val="center"/>
          </w:tcPr>
          <w:p w14:paraId="2F5CCC6C" w14:textId="2A85F149" w:rsidR="00FF07F6" w:rsidRPr="00825AC8" w:rsidRDefault="00FF07F6" w:rsidP="00067D24">
            <w:pPr>
              <w:jc w:val="center"/>
              <w:rPr>
                <w:sz w:val="20"/>
                <w:szCs w:val="20"/>
              </w:rPr>
            </w:pPr>
            <w:r w:rsidRPr="00825AC8">
              <w:rPr>
                <w:sz w:val="20"/>
                <w:szCs w:val="20"/>
              </w:rPr>
              <w:t>.98</w:t>
            </w:r>
          </w:p>
        </w:tc>
      </w:tr>
      <w:tr w:rsidR="00B60FF0" w:rsidRPr="00825AC8" w14:paraId="073BDC16" w14:textId="77777777" w:rsidTr="00B60FF0">
        <w:trPr>
          <w:trHeight w:val="283"/>
        </w:trPr>
        <w:tc>
          <w:tcPr>
            <w:tcW w:w="3828" w:type="dxa"/>
            <w:vAlign w:val="center"/>
          </w:tcPr>
          <w:p w14:paraId="32E3103F" w14:textId="6A4D6754" w:rsidR="00FF07F6" w:rsidRPr="00825AC8" w:rsidRDefault="00FF07F6" w:rsidP="00067D24">
            <w:pPr>
              <w:rPr>
                <w:i/>
                <w:sz w:val="20"/>
                <w:szCs w:val="20"/>
              </w:rPr>
            </w:pPr>
            <w:r w:rsidRPr="00825AC8">
              <w:rPr>
                <w:i/>
                <w:sz w:val="20"/>
                <w:szCs w:val="20"/>
              </w:rPr>
              <w:t>Activity</w:t>
            </w:r>
          </w:p>
        </w:tc>
        <w:tc>
          <w:tcPr>
            <w:tcW w:w="3543" w:type="dxa"/>
            <w:vAlign w:val="center"/>
          </w:tcPr>
          <w:p w14:paraId="4BF3188D" w14:textId="1AD481D8" w:rsidR="00FF07F6" w:rsidRPr="00825AC8" w:rsidRDefault="00FF07F6" w:rsidP="00FD1EF6">
            <w:pPr>
              <w:jc w:val="center"/>
              <w:rPr>
                <w:sz w:val="20"/>
                <w:szCs w:val="20"/>
              </w:rPr>
            </w:pPr>
            <w:r w:rsidRPr="00825AC8">
              <w:rPr>
                <w:sz w:val="20"/>
                <w:szCs w:val="20"/>
              </w:rPr>
              <w:t>89.23</w:t>
            </w:r>
          </w:p>
        </w:tc>
        <w:tc>
          <w:tcPr>
            <w:tcW w:w="2430" w:type="dxa"/>
            <w:vAlign w:val="center"/>
          </w:tcPr>
          <w:p w14:paraId="4801C6FE" w14:textId="36B51E04" w:rsidR="00FF07F6" w:rsidRPr="00825AC8" w:rsidRDefault="00FF07F6" w:rsidP="00067D24">
            <w:pPr>
              <w:jc w:val="center"/>
              <w:rPr>
                <w:sz w:val="20"/>
                <w:szCs w:val="20"/>
              </w:rPr>
            </w:pPr>
            <w:r w:rsidRPr="00825AC8">
              <w:rPr>
                <w:sz w:val="20"/>
                <w:szCs w:val="20"/>
              </w:rPr>
              <w:t>.77</w:t>
            </w:r>
          </w:p>
        </w:tc>
      </w:tr>
      <w:tr w:rsidR="00B60FF0" w:rsidRPr="00825AC8" w14:paraId="2956B9F3" w14:textId="77777777" w:rsidTr="00B60FF0">
        <w:trPr>
          <w:trHeight w:val="283"/>
        </w:trPr>
        <w:tc>
          <w:tcPr>
            <w:tcW w:w="3828" w:type="dxa"/>
            <w:vAlign w:val="center"/>
          </w:tcPr>
          <w:p w14:paraId="405A2DE5" w14:textId="77777777" w:rsidR="00FF07F6" w:rsidRPr="00825AC8" w:rsidRDefault="00FF07F6" w:rsidP="00067D24">
            <w:pPr>
              <w:rPr>
                <w:i/>
                <w:sz w:val="20"/>
                <w:szCs w:val="20"/>
              </w:rPr>
            </w:pPr>
            <w:r w:rsidRPr="00825AC8">
              <w:rPr>
                <w:i/>
                <w:sz w:val="20"/>
                <w:szCs w:val="20"/>
              </w:rPr>
              <w:t>Objectification</w:t>
            </w:r>
          </w:p>
        </w:tc>
        <w:tc>
          <w:tcPr>
            <w:tcW w:w="3543" w:type="dxa"/>
            <w:vAlign w:val="center"/>
          </w:tcPr>
          <w:p w14:paraId="5E9F7B43" w14:textId="79F6FEFD" w:rsidR="00FF07F6" w:rsidRPr="00825AC8" w:rsidRDefault="00FF07F6" w:rsidP="00FD1EF6">
            <w:pPr>
              <w:jc w:val="center"/>
              <w:rPr>
                <w:sz w:val="20"/>
                <w:szCs w:val="20"/>
              </w:rPr>
            </w:pPr>
            <w:r w:rsidRPr="00825AC8">
              <w:rPr>
                <w:sz w:val="20"/>
                <w:szCs w:val="20"/>
              </w:rPr>
              <w:t>84.38</w:t>
            </w:r>
          </w:p>
        </w:tc>
        <w:tc>
          <w:tcPr>
            <w:tcW w:w="2430" w:type="dxa"/>
            <w:vAlign w:val="center"/>
          </w:tcPr>
          <w:p w14:paraId="2748A7B6" w14:textId="198A9486" w:rsidR="00FF07F6" w:rsidRPr="00825AC8" w:rsidRDefault="00FF07F6" w:rsidP="00067D24">
            <w:pPr>
              <w:jc w:val="center"/>
              <w:rPr>
                <w:sz w:val="20"/>
                <w:szCs w:val="20"/>
              </w:rPr>
            </w:pPr>
            <w:r w:rsidRPr="00825AC8">
              <w:rPr>
                <w:sz w:val="20"/>
                <w:szCs w:val="20"/>
              </w:rPr>
              <w:t>.88</w:t>
            </w:r>
          </w:p>
        </w:tc>
      </w:tr>
      <w:tr w:rsidR="00B60FF0" w:rsidRPr="00825AC8" w14:paraId="3C5F5AB2" w14:textId="77777777" w:rsidTr="00B60FF0">
        <w:trPr>
          <w:trHeight w:val="283"/>
        </w:trPr>
        <w:tc>
          <w:tcPr>
            <w:tcW w:w="3828" w:type="dxa"/>
            <w:vAlign w:val="center"/>
          </w:tcPr>
          <w:p w14:paraId="7F286807" w14:textId="318F5F14" w:rsidR="00FF07F6" w:rsidRPr="00825AC8" w:rsidRDefault="00FF07F6" w:rsidP="00067D24">
            <w:pPr>
              <w:rPr>
                <w:i/>
                <w:sz w:val="20"/>
                <w:szCs w:val="20"/>
              </w:rPr>
            </w:pPr>
            <w:r w:rsidRPr="00825AC8">
              <w:rPr>
                <w:i/>
                <w:sz w:val="20"/>
                <w:szCs w:val="20"/>
              </w:rPr>
              <w:t>Objectification:</w:t>
            </w:r>
            <w:r w:rsidRPr="00825AC8">
              <w:rPr>
                <w:sz w:val="20"/>
                <w:szCs w:val="20"/>
              </w:rPr>
              <w:t xml:space="preserve"> Focus on specific body part</w:t>
            </w:r>
          </w:p>
        </w:tc>
        <w:tc>
          <w:tcPr>
            <w:tcW w:w="3543" w:type="dxa"/>
            <w:vAlign w:val="center"/>
          </w:tcPr>
          <w:p w14:paraId="4C2BE30E" w14:textId="16E53421" w:rsidR="00FF07F6" w:rsidRPr="00825AC8" w:rsidRDefault="00FF07F6" w:rsidP="00FD1EF6">
            <w:pPr>
              <w:jc w:val="center"/>
              <w:rPr>
                <w:sz w:val="20"/>
                <w:szCs w:val="20"/>
              </w:rPr>
            </w:pPr>
            <w:r w:rsidRPr="00825AC8">
              <w:rPr>
                <w:sz w:val="20"/>
                <w:szCs w:val="20"/>
              </w:rPr>
              <w:t>95.31</w:t>
            </w:r>
          </w:p>
        </w:tc>
        <w:tc>
          <w:tcPr>
            <w:tcW w:w="2430" w:type="dxa"/>
            <w:vAlign w:val="center"/>
          </w:tcPr>
          <w:p w14:paraId="4AB27C82" w14:textId="075DA939" w:rsidR="00FF07F6" w:rsidRPr="00825AC8" w:rsidRDefault="00FF07F6" w:rsidP="00067D24">
            <w:pPr>
              <w:jc w:val="center"/>
              <w:rPr>
                <w:sz w:val="20"/>
                <w:szCs w:val="20"/>
              </w:rPr>
            </w:pPr>
            <w:r w:rsidRPr="00825AC8">
              <w:rPr>
                <w:sz w:val="20"/>
                <w:szCs w:val="20"/>
              </w:rPr>
              <w:t>.96</w:t>
            </w:r>
          </w:p>
        </w:tc>
      </w:tr>
      <w:tr w:rsidR="00B60FF0" w:rsidRPr="00825AC8" w14:paraId="5978E236" w14:textId="77777777" w:rsidTr="00B60FF0">
        <w:trPr>
          <w:trHeight w:val="283"/>
        </w:trPr>
        <w:tc>
          <w:tcPr>
            <w:tcW w:w="3828" w:type="dxa"/>
            <w:vAlign w:val="center"/>
          </w:tcPr>
          <w:p w14:paraId="312745D7" w14:textId="1CFE16CE" w:rsidR="00FF07F6" w:rsidRPr="00825AC8" w:rsidRDefault="00FF07F6" w:rsidP="00067D24">
            <w:pPr>
              <w:rPr>
                <w:i/>
                <w:sz w:val="20"/>
                <w:szCs w:val="20"/>
              </w:rPr>
            </w:pPr>
            <w:r w:rsidRPr="00825AC8">
              <w:rPr>
                <w:i/>
                <w:sz w:val="20"/>
                <w:szCs w:val="20"/>
              </w:rPr>
              <w:t>Objectification:</w:t>
            </w:r>
            <w:r w:rsidRPr="00825AC8">
              <w:rPr>
                <w:sz w:val="20"/>
                <w:szCs w:val="20"/>
              </w:rPr>
              <w:t xml:space="preserve"> Sexually suggestive pose</w:t>
            </w:r>
          </w:p>
        </w:tc>
        <w:tc>
          <w:tcPr>
            <w:tcW w:w="3543" w:type="dxa"/>
            <w:vAlign w:val="center"/>
          </w:tcPr>
          <w:p w14:paraId="4AAF2784" w14:textId="720D9F7D" w:rsidR="00FF07F6" w:rsidRPr="00825AC8" w:rsidRDefault="00FF07F6" w:rsidP="00FD1EF6">
            <w:pPr>
              <w:jc w:val="center"/>
              <w:rPr>
                <w:sz w:val="20"/>
                <w:szCs w:val="20"/>
              </w:rPr>
            </w:pPr>
            <w:r w:rsidRPr="00825AC8">
              <w:rPr>
                <w:sz w:val="20"/>
                <w:szCs w:val="20"/>
              </w:rPr>
              <w:t>79.69</w:t>
            </w:r>
          </w:p>
        </w:tc>
        <w:tc>
          <w:tcPr>
            <w:tcW w:w="2430" w:type="dxa"/>
            <w:vAlign w:val="center"/>
          </w:tcPr>
          <w:p w14:paraId="3C8BC7B3" w14:textId="2C0D0153" w:rsidR="00FF07F6" w:rsidRPr="00825AC8" w:rsidRDefault="00FF07F6" w:rsidP="00067D24">
            <w:pPr>
              <w:jc w:val="center"/>
              <w:rPr>
                <w:sz w:val="20"/>
                <w:szCs w:val="20"/>
              </w:rPr>
            </w:pPr>
            <w:r w:rsidRPr="00825AC8">
              <w:rPr>
                <w:sz w:val="20"/>
                <w:szCs w:val="20"/>
              </w:rPr>
              <w:t>.84</w:t>
            </w:r>
          </w:p>
        </w:tc>
      </w:tr>
      <w:tr w:rsidR="00B60FF0" w:rsidRPr="00825AC8" w14:paraId="20117551" w14:textId="77777777" w:rsidTr="00B60FF0">
        <w:trPr>
          <w:trHeight w:val="283"/>
        </w:trPr>
        <w:tc>
          <w:tcPr>
            <w:tcW w:w="3828" w:type="dxa"/>
            <w:vAlign w:val="center"/>
          </w:tcPr>
          <w:p w14:paraId="0F01E8A0" w14:textId="2F18656C" w:rsidR="00FF07F6" w:rsidRPr="00825AC8" w:rsidRDefault="00FF07F6" w:rsidP="00067D24">
            <w:pPr>
              <w:rPr>
                <w:i/>
                <w:sz w:val="20"/>
                <w:szCs w:val="20"/>
              </w:rPr>
            </w:pPr>
            <w:r w:rsidRPr="00825AC8">
              <w:rPr>
                <w:i/>
                <w:sz w:val="20"/>
                <w:szCs w:val="20"/>
              </w:rPr>
              <w:t>Objectification:</w:t>
            </w:r>
            <w:r w:rsidRPr="00825AC8">
              <w:rPr>
                <w:sz w:val="20"/>
                <w:szCs w:val="20"/>
              </w:rPr>
              <w:t xml:space="preserve"> Absence of clearly visible head/face</w:t>
            </w:r>
          </w:p>
        </w:tc>
        <w:tc>
          <w:tcPr>
            <w:tcW w:w="3543" w:type="dxa"/>
            <w:vAlign w:val="center"/>
          </w:tcPr>
          <w:p w14:paraId="5746070F" w14:textId="6898F229" w:rsidR="00FF07F6" w:rsidRPr="00825AC8" w:rsidRDefault="00FF07F6" w:rsidP="00FD1EF6">
            <w:pPr>
              <w:jc w:val="center"/>
              <w:rPr>
                <w:sz w:val="20"/>
                <w:szCs w:val="20"/>
              </w:rPr>
            </w:pPr>
            <w:r w:rsidRPr="00825AC8">
              <w:rPr>
                <w:sz w:val="20"/>
                <w:szCs w:val="20"/>
              </w:rPr>
              <w:t>92.19</w:t>
            </w:r>
          </w:p>
        </w:tc>
        <w:tc>
          <w:tcPr>
            <w:tcW w:w="2430" w:type="dxa"/>
            <w:vAlign w:val="center"/>
          </w:tcPr>
          <w:p w14:paraId="3489A87C" w14:textId="09F88594" w:rsidR="00FF07F6" w:rsidRPr="00825AC8" w:rsidRDefault="00FF07F6" w:rsidP="00067D24">
            <w:pPr>
              <w:jc w:val="center"/>
              <w:rPr>
                <w:sz w:val="20"/>
                <w:szCs w:val="20"/>
              </w:rPr>
            </w:pPr>
            <w:r w:rsidRPr="00825AC8">
              <w:rPr>
                <w:sz w:val="20"/>
                <w:szCs w:val="20"/>
              </w:rPr>
              <w:t>.93</w:t>
            </w:r>
          </w:p>
        </w:tc>
      </w:tr>
      <w:tr w:rsidR="00B60FF0" w:rsidRPr="00825AC8" w14:paraId="33F510A3" w14:textId="77777777" w:rsidTr="00B60FF0">
        <w:trPr>
          <w:trHeight w:val="283"/>
        </w:trPr>
        <w:tc>
          <w:tcPr>
            <w:tcW w:w="3828" w:type="dxa"/>
          </w:tcPr>
          <w:p w14:paraId="5FBFFBF4" w14:textId="0A07A1F2" w:rsidR="009C109A" w:rsidRPr="00825AC8" w:rsidRDefault="009C109A" w:rsidP="009C109A">
            <w:pPr>
              <w:rPr>
                <w:i/>
                <w:sz w:val="20"/>
                <w:szCs w:val="20"/>
              </w:rPr>
            </w:pPr>
            <w:r w:rsidRPr="00825AC8">
              <w:rPr>
                <w:b/>
                <w:color w:val="000000"/>
                <w:sz w:val="20"/>
                <w:szCs w:val="20"/>
              </w:rPr>
              <w:t xml:space="preserve">Positive Body Image Themes </w:t>
            </w:r>
          </w:p>
        </w:tc>
        <w:tc>
          <w:tcPr>
            <w:tcW w:w="3543" w:type="dxa"/>
            <w:vAlign w:val="center"/>
          </w:tcPr>
          <w:p w14:paraId="63319CC6" w14:textId="77777777" w:rsidR="009C109A" w:rsidRPr="00825AC8" w:rsidRDefault="009C109A" w:rsidP="00FD1EF6">
            <w:pPr>
              <w:jc w:val="center"/>
              <w:rPr>
                <w:sz w:val="20"/>
                <w:szCs w:val="20"/>
              </w:rPr>
            </w:pPr>
          </w:p>
        </w:tc>
        <w:tc>
          <w:tcPr>
            <w:tcW w:w="2430" w:type="dxa"/>
            <w:vAlign w:val="center"/>
          </w:tcPr>
          <w:p w14:paraId="01584FAB" w14:textId="77777777" w:rsidR="009C109A" w:rsidRPr="00825AC8" w:rsidRDefault="009C109A" w:rsidP="00067D24">
            <w:pPr>
              <w:jc w:val="center"/>
              <w:rPr>
                <w:sz w:val="20"/>
                <w:szCs w:val="20"/>
              </w:rPr>
            </w:pPr>
          </w:p>
        </w:tc>
      </w:tr>
      <w:tr w:rsidR="00B60FF0" w:rsidRPr="00825AC8" w14:paraId="3E68FC7A" w14:textId="77777777" w:rsidTr="00B60FF0">
        <w:trPr>
          <w:trHeight w:val="283"/>
        </w:trPr>
        <w:tc>
          <w:tcPr>
            <w:tcW w:w="3828" w:type="dxa"/>
          </w:tcPr>
          <w:p w14:paraId="3010EA35" w14:textId="5347D8BF" w:rsidR="008C7D26" w:rsidRPr="00825AC8" w:rsidRDefault="008C7D26" w:rsidP="00067D24">
            <w:pPr>
              <w:rPr>
                <w:i/>
                <w:sz w:val="20"/>
                <w:szCs w:val="20"/>
              </w:rPr>
            </w:pPr>
            <w:r w:rsidRPr="00825AC8">
              <w:rPr>
                <w:sz w:val="20"/>
                <w:szCs w:val="20"/>
              </w:rPr>
              <w:t>Body Appreciation</w:t>
            </w:r>
          </w:p>
        </w:tc>
        <w:tc>
          <w:tcPr>
            <w:tcW w:w="3543" w:type="dxa"/>
          </w:tcPr>
          <w:p w14:paraId="13F5BE2F" w14:textId="2DB75092" w:rsidR="008C7D26" w:rsidRPr="00825AC8" w:rsidRDefault="008C7D26" w:rsidP="00FD1EF6">
            <w:pPr>
              <w:jc w:val="center"/>
              <w:rPr>
                <w:sz w:val="20"/>
                <w:szCs w:val="20"/>
              </w:rPr>
            </w:pPr>
            <w:r w:rsidRPr="00825AC8">
              <w:rPr>
                <w:sz w:val="20"/>
                <w:szCs w:val="20"/>
              </w:rPr>
              <w:t>96.88</w:t>
            </w:r>
          </w:p>
        </w:tc>
        <w:tc>
          <w:tcPr>
            <w:tcW w:w="2430" w:type="dxa"/>
          </w:tcPr>
          <w:p w14:paraId="558DDD20" w14:textId="6B362784" w:rsidR="008C7D26" w:rsidRPr="00825AC8" w:rsidRDefault="008C7D26" w:rsidP="00067D24">
            <w:pPr>
              <w:jc w:val="center"/>
              <w:rPr>
                <w:sz w:val="20"/>
                <w:szCs w:val="20"/>
              </w:rPr>
            </w:pPr>
            <w:r w:rsidRPr="00825AC8">
              <w:rPr>
                <w:sz w:val="20"/>
                <w:szCs w:val="20"/>
              </w:rPr>
              <w:t>.8</w:t>
            </w:r>
            <w:r w:rsidR="00BB3966" w:rsidRPr="00825AC8">
              <w:rPr>
                <w:sz w:val="20"/>
                <w:szCs w:val="20"/>
              </w:rPr>
              <w:t>6</w:t>
            </w:r>
          </w:p>
        </w:tc>
      </w:tr>
      <w:tr w:rsidR="00B60FF0" w:rsidRPr="00825AC8" w14:paraId="7915C6C9" w14:textId="77777777" w:rsidTr="00B60FF0">
        <w:trPr>
          <w:trHeight w:val="283"/>
        </w:trPr>
        <w:tc>
          <w:tcPr>
            <w:tcW w:w="3828" w:type="dxa"/>
          </w:tcPr>
          <w:p w14:paraId="55CE30DA" w14:textId="06530589" w:rsidR="008C7D26" w:rsidRPr="00825AC8" w:rsidRDefault="008C7D26" w:rsidP="00067D24">
            <w:pPr>
              <w:rPr>
                <w:i/>
                <w:sz w:val="20"/>
                <w:szCs w:val="20"/>
              </w:rPr>
            </w:pPr>
            <w:r w:rsidRPr="00825AC8">
              <w:rPr>
                <w:sz w:val="20"/>
                <w:szCs w:val="20"/>
              </w:rPr>
              <w:t>Body Acceptance/love</w:t>
            </w:r>
          </w:p>
        </w:tc>
        <w:tc>
          <w:tcPr>
            <w:tcW w:w="3543" w:type="dxa"/>
          </w:tcPr>
          <w:p w14:paraId="6234FCAD" w14:textId="4C75E0C2" w:rsidR="008C7D26" w:rsidRPr="00825AC8" w:rsidRDefault="008C7D26" w:rsidP="00FD1EF6">
            <w:pPr>
              <w:jc w:val="center"/>
              <w:rPr>
                <w:sz w:val="20"/>
                <w:szCs w:val="20"/>
              </w:rPr>
            </w:pPr>
            <w:r w:rsidRPr="00825AC8">
              <w:rPr>
                <w:sz w:val="20"/>
                <w:szCs w:val="20"/>
              </w:rPr>
              <w:t>9</w:t>
            </w:r>
            <w:r w:rsidR="00BB3966" w:rsidRPr="00825AC8">
              <w:rPr>
                <w:sz w:val="20"/>
                <w:szCs w:val="20"/>
              </w:rPr>
              <w:t>2</w:t>
            </w:r>
            <w:r w:rsidRPr="00825AC8">
              <w:rPr>
                <w:sz w:val="20"/>
                <w:szCs w:val="20"/>
              </w:rPr>
              <w:t>.</w:t>
            </w:r>
            <w:r w:rsidR="00BB3966" w:rsidRPr="00825AC8">
              <w:rPr>
                <w:sz w:val="20"/>
                <w:szCs w:val="20"/>
              </w:rPr>
              <w:t>19</w:t>
            </w:r>
          </w:p>
        </w:tc>
        <w:tc>
          <w:tcPr>
            <w:tcW w:w="2430" w:type="dxa"/>
          </w:tcPr>
          <w:p w14:paraId="25CE5EC1" w14:textId="156B3250" w:rsidR="008C7D26" w:rsidRPr="00825AC8" w:rsidRDefault="008C7D26" w:rsidP="00067D24">
            <w:pPr>
              <w:jc w:val="center"/>
              <w:rPr>
                <w:sz w:val="20"/>
                <w:szCs w:val="20"/>
              </w:rPr>
            </w:pPr>
            <w:r w:rsidRPr="00825AC8">
              <w:rPr>
                <w:sz w:val="20"/>
                <w:szCs w:val="20"/>
              </w:rPr>
              <w:t>.</w:t>
            </w:r>
            <w:r w:rsidR="00BB3966" w:rsidRPr="00825AC8">
              <w:rPr>
                <w:sz w:val="20"/>
                <w:szCs w:val="20"/>
              </w:rPr>
              <w:t>78</w:t>
            </w:r>
          </w:p>
        </w:tc>
      </w:tr>
      <w:tr w:rsidR="00B60FF0" w:rsidRPr="00825AC8" w14:paraId="3CFA5060" w14:textId="77777777" w:rsidTr="00B60FF0">
        <w:trPr>
          <w:trHeight w:val="283"/>
        </w:trPr>
        <w:tc>
          <w:tcPr>
            <w:tcW w:w="3828" w:type="dxa"/>
          </w:tcPr>
          <w:p w14:paraId="2A94A9A9" w14:textId="3A080CB2" w:rsidR="008C7D26" w:rsidRPr="00825AC8" w:rsidRDefault="008C7D26" w:rsidP="00067D24">
            <w:pPr>
              <w:rPr>
                <w:i/>
                <w:sz w:val="20"/>
                <w:szCs w:val="20"/>
              </w:rPr>
            </w:pPr>
            <w:r w:rsidRPr="00825AC8">
              <w:rPr>
                <w:sz w:val="20"/>
                <w:szCs w:val="20"/>
              </w:rPr>
              <w:t>Conceptualising Beauty Broadly</w:t>
            </w:r>
          </w:p>
        </w:tc>
        <w:tc>
          <w:tcPr>
            <w:tcW w:w="3543" w:type="dxa"/>
          </w:tcPr>
          <w:p w14:paraId="243D94B5" w14:textId="613C4712" w:rsidR="008C7D26" w:rsidRPr="00825AC8" w:rsidRDefault="00BB3966" w:rsidP="00FD1EF6">
            <w:pPr>
              <w:jc w:val="center"/>
              <w:rPr>
                <w:sz w:val="20"/>
                <w:szCs w:val="20"/>
              </w:rPr>
            </w:pPr>
            <w:r w:rsidRPr="00825AC8">
              <w:rPr>
                <w:sz w:val="20"/>
                <w:szCs w:val="20"/>
              </w:rPr>
              <w:t>87.50</w:t>
            </w:r>
          </w:p>
        </w:tc>
        <w:tc>
          <w:tcPr>
            <w:tcW w:w="2430" w:type="dxa"/>
          </w:tcPr>
          <w:p w14:paraId="697EB533" w14:textId="10B25121" w:rsidR="008C7D26" w:rsidRPr="00825AC8" w:rsidRDefault="008C7D26" w:rsidP="00067D24">
            <w:pPr>
              <w:jc w:val="center"/>
              <w:rPr>
                <w:sz w:val="20"/>
                <w:szCs w:val="20"/>
              </w:rPr>
            </w:pPr>
            <w:r w:rsidRPr="00825AC8">
              <w:rPr>
                <w:sz w:val="20"/>
                <w:szCs w:val="20"/>
              </w:rPr>
              <w:t>.</w:t>
            </w:r>
            <w:r w:rsidR="00BB3966" w:rsidRPr="00825AC8">
              <w:rPr>
                <w:sz w:val="20"/>
                <w:szCs w:val="20"/>
              </w:rPr>
              <w:t>75</w:t>
            </w:r>
          </w:p>
        </w:tc>
      </w:tr>
      <w:tr w:rsidR="00B60FF0" w:rsidRPr="00825AC8" w14:paraId="5FEBB7A9" w14:textId="77777777" w:rsidTr="00B60FF0">
        <w:trPr>
          <w:trHeight w:val="283"/>
        </w:trPr>
        <w:tc>
          <w:tcPr>
            <w:tcW w:w="3828" w:type="dxa"/>
          </w:tcPr>
          <w:p w14:paraId="637FD533" w14:textId="61DBDDC8" w:rsidR="008C7D26" w:rsidRPr="00825AC8" w:rsidRDefault="008C7D26" w:rsidP="00067D24">
            <w:pPr>
              <w:rPr>
                <w:i/>
                <w:sz w:val="20"/>
                <w:szCs w:val="20"/>
              </w:rPr>
            </w:pPr>
            <w:r w:rsidRPr="00825AC8">
              <w:rPr>
                <w:sz w:val="20"/>
                <w:szCs w:val="20"/>
              </w:rPr>
              <w:t>Adaptive Investment in Body Care</w:t>
            </w:r>
          </w:p>
        </w:tc>
        <w:tc>
          <w:tcPr>
            <w:tcW w:w="3543" w:type="dxa"/>
          </w:tcPr>
          <w:p w14:paraId="3A22FACA" w14:textId="23DF12FE" w:rsidR="008C7D26" w:rsidRPr="00825AC8" w:rsidRDefault="008C7D26" w:rsidP="00FD1EF6">
            <w:pPr>
              <w:jc w:val="center"/>
              <w:rPr>
                <w:sz w:val="20"/>
                <w:szCs w:val="20"/>
              </w:rPr>
            </w:pPr>
            <w:r w:rsidRPr="00825AC8">
              <w:rPr>
                <w:sz w:val="20"/>
                <w:szCs w:val="20"/>
              </w:rPr>
              <w:t>9</w:t>
            </w:r>
            <w:r w:rsidR="00890B34" w:rsidRPr="00825AC8">
              <w:rPr>
                <w:sz w:val="20"/>
                <w:szCs w:val="20"/>
              </w:rPr>
              <w:t>6</w:t>
            </w:r>
            <w:r w:rsidRPr="00825AC8">
              <w:rPr>
                <w:sz w:val="20"/>
                <w:szCs w:val="20"/>
              </w:rPr>
              <w:t>.</w:t>
            </w:r>
            <w:r w:rsidR="00890B34" w:rsidRPr="00825AC8">
              <w:rPr>
                <w:sz w:val="20"/>
                <w:szCs w:val="20"/>
              </w:rPr>
              <w:t>88</w:t>
            </w:r>
          </w:p>
        </w:tc>
        <w:tc>
          <w:tcPr>
            <w:tcW w:w="2430" w:type="dxa"/>
          </w:tcPr>
          <w:p w14:paraId="6AFBFB7C" w14:textId="3500C6F3" w:rsidR="008C7D26" w:rsidRPr="00825AC8" w:rsidRDefault="008C7D26" w:rsidP="00067D24">
            <w:pPr>
              <w:jc w:val="center"/>
              <w:rPr>
                <w:sz w:val="20"/>
                <w:szCs w:val="20"/>
              </w:rPr>
            </w:pPr>
            <w:r w:rsidRPr="00825AC8">
              <w:rPr>
                <w:sz w:val="20"/>
                <w:szCs w:val="20"/>
              </w:rPr>
              <w:t>.8</w:t>
            </w:r>
            <w:r w:rsidR="00890B34" w:rsidRPr="00825AC8">
              <w:rPr>
                <w:sz w:val="20"/>
                <w:szCs w:val="20"/>
              </w:rPr>
              <w:t>7</w:t>
            </w:r>
          </w:p>
        </w:tc>
      </w:tr>
      <w:tr w:rsidR="00B60FF0" w:rsidRPr="00825AC8" w14:paraId="7C70CE3F" w14:textId="77777777" w:rsidTr="00B60FF0">
        <w:trPr>
          <w:trHeight w:val="283"/>
        </w:trPr>
        <w:tc>
          <w:tcPr>
            <w:tcW w:w="3828" w:type="dxa"/>
          </w:tcPr>
          <w:p w14:paraId="1D8A00E7" w14:textId="4AD828AF" w:rsidR="008C7D26" w:rsidRPr="00825AC8" w:rsidRDefault="008C7D26" w:rsidP="00067D24">
            <w:pPr>
              <w:rPr>
                <w:i/>
                <w:sz w:val="20"/>
                <w:szCs w:val="20"/>
              </w:rPr>
            </w:pPr>
            <w:r w:rsidRPr="00825AC8">
              <w:rPr>
                <w:sz w:val="20"/>
                <w:szCs w:val="20"/>
              </w:rPr>
              <w:t>Inner Positivity</w:t>
            </w:r>
          </w:p>
        </w:tc>
        <w:tc>
          <w:tcPr>
            <w:tcW w:w="3543" w:type="dxa"/>
          </w:tcPr>
          <w:p w14:paraId="52516746" w14:textId="231D4585" w:rsidR="008C7D26" w:rsidRPr="00825AC8" w:rsidRDefault="00890B34" w:rsidP="00FD1EF6">
            <w:pPr>
              <w:jc w:val="center"/>
              <w:rPr>
                <w:sz w:val="20"/>
                <w:szCs w:val="20"/>
              </w:rPr>
            </w:pPr>
            <w:r w:rsidRPr="00825AC8">
              <w:rPr>
                <w:color w:val="000000"/>
                <w:sz w:val="20"/>
                <w:szCs w:val="20"/>
              </w:rPr>
              <w:t>89.06</w:t>
            </w:r>
          </w:p>
        </w:tc>
        <w:tc>
          <w:tcPr>
            <w:tcW w:w="2430" w:type="dxa"/>
          </w:tcPr>
          <w:p w14:paraId="17F3BB9A" w14:textId="33D311DA" w:rsidR="008C7D26" w:rsidRPr="00825AC8" w:rsidRDefault="008C7D26" w:rsidP="00067D24">
            <w:pPr>
              <w:jc w:val="center"/>
              <w:rPr>
                <w:sz w:val="20"/>
                <w:szCs w:val="20"/>
              </w:rPr>
            </w:pPr>
            <w:r w:rsidRPr="00825AC8">
              <w:rPr>
                <w:color w:val="000000"/>
                <w:sz w:val="20"/>
                <w:szCs w:val="20"/>
              </w:rPr>
              <w:t>.</w:t>
            </w:r>
            <w:r w:rsidR="00890B34" w:rsidRPr="00825AC8">
              <w:rPr>
                <w:color w:val="000000"/>
                <w:sz w:val="20"/>
                <w:szCs w:val="20"/>
              </w:rPr>
              <w:t>73</w:t>
            </w:r>
          </w:p>
        </w:tc>
      </w:tr>
      <w:tr w:rsidR="00B60FF0" w:rsidRPr="00825AC8" w14:paraId="1D91A5F6" w14:textId="77777777" w:rsidTr="00B60FF0">
        <w:trPr>
          <w:trHeight w:val="283"/>
        </w:trPr>
        <w:tc>
          <w:tcPr>
            <w:tcW w:w="3828" w:type="dxa"/>
          </w:tcPr>
          <w:p w14:paraId="710A385C" w14:textId="619D920C" w:rsidR="008C7D26" w:rsidRPr="00825AC8" w:rsidRDefault="008C7D26" w:rsidP="00067D24">
            <w:pPr>
              <w:rPr>
                <w:i/>
                <w:sz w:val="20"/>
                <w:szCs w:val="20"/>
              </w:rPr>
            </w:pPr>
            <w:r w:rsidRPr="00825AC8">
              <w:rPr>
                <w:sz w:val="20"/>
                <w:szCs w:val="20"/>
              </w:rPr>
              <w:t>Protective filtering Information in a Body-Protective Manner</w:t>
            </w:r>
          </w:p>
        </w:tc>
        <w:tc>
          <w:tcPr>
            <w:tcW w:w="3543" w:type="dxa"/>
          </w:tcPr>
          <w:p w14:paraId="302102FB" w14:textId="7349B08D" w:rsidR="008C7D26" w:rsidRPr="00825AC8" w:rsidRDefault="008C7D26" w:rsidP="00FD1EF6">
            <w:pPr>
              <w:jc w:val="center"/>
              <w:rPr>
                <w:sz w:val="20"/>
                <w:szCs w:val="20"/>
              </w:rPr>
            </w:pPr>
            <w:r w:rsidRPr="00825AC8">
              <w:rPr>
                <w:color w:val="000000"/>
                <w:sz w:val="20"/>
                <w:szCs w:val="20"/>
              </w:rPr>
              <w:t>9</w:t>
            </w:r>
            <w:r w:rsidR="00CF0DE9" w:rsidRPr="00825AC8">
              <w:rPr>
                <w:color w:val="000000"/>
                <w:sz w:val="20"/>
                <w:szCs w:val="20"/>
              </w:rPr>
              <w:t>6</w:t>
            </w:r>
            <w:r w:rsidRPr="00825AC8">
              <w:rPr>
                <w:color w:val="000000"/>
                <w:sz w:val="20"/>
                <w:szCs w:val="20"/>
              </w:rPr>
              <w:t>.</w:t>
            </w:r>
            <w:r w:rsidR="00CF0DE9" w:rsidRPr="00825AC8">
              <w:rPr>
                <w:color w:val="000000"/>
                <w:sz w:val="20"/>
                <w:szCs w:val="20"/>
              </w:rPr>
              <w:t>88</w:t>
            </w:r>
          </w:p>
        </w:tc>
        <w:tc>
          <w:tcPr>
            <w:tcW w:w="2430" w:type="dxa"/>
          </w:tcPr>
          <w:p w14:paraId="7D7C1DD6" w14:textId="3F68C00F" w:rsidR="008C7D26" w:rsidRPr="00825AC8" w:rsidRDefault="008C7D26" w:rsidP="00067D24">
            <w:pPr>
              <w:jc w:val="center"/>
              <w:rPr>
                <w:sz w:val="20"/>
                <w:szCs w:val="20"/>
              </w:rPr>
            </w:pPr>
            <w:r w:rsidRPr="00825AC8">
              <w:rPr>
                <w:color w:val="000000"/>
                <w:sz w:val="20"/>
                <w:szCs w:val="20"/>
              </w:rPr>
              <w:t>.</w:t>
            </w:r>
            <w:r w:rsidR="00CF0DE9" w:rsidRPr="00825AC8">
              <w:rPr>
                <w:color w:val="000000"/>
                <w:sz w:val="20"/>
                <w:szCs w:val="20"/>
              </w:rPr>
              <w:t>87</w:t>
            </w:r>
          </w:p>
        </w:tc>
      </w:tr>
      <w:tr w:rsidR="00B60FF0" w:rsidRPr="00825AC8" w14:paraId="6AAADFC8" w14:textId="77777777" w:rsidTr="00B60FF0">
        <w:trPr>
          <w:trHeight w:val="283"/>
        </w:trPr>
        <w:tc>
          <w:tcPr>
            <w:tcW w:w="3828" w:type="dxa"/>
          </w:tcPr>
          <w:p w14:paraId="35C537A9" w14:textId="04AFD4F3" w:rsidR="008C7D26" w:rsidRPr="00825AC8" w:rsidRDefault="008C7D26" w:rsidP="009C109A">
            <w:pPr>
              <w:rPr>
                <w:i/>
                <w:sz w:val="20"/>
                <w:szCs w:val="20"/>
              </w:rPr>
            </w:pPr>
            <w:r w:rsidRPr="00825AC8">
              <w:rPr>
                <w:b/>
                <w:color w:val="000000"/>
                <w:sz w:val="20"/>
                <w:szCs w:val="20"/>
              </w:rPr>
              <w:t xml:space="preserve">Appearance-focused Themes </w:t>
            </w:r>
          </w:p>
        </w:tc>
        <w:tc>
          <w:tcPr>
            <w:tcW w:w="3543" w:type="dxa"/>
            <w:vAlign w:val="center"/>
          </w:tcPr>
          <w:p w14:paraId="69F50CF5" w14:textId="77777777" w:rsidR="008C7D26" w:rsidRPr="00825AC8" w:rsidRDefault="008C7D26" w:rsidP="00FD1EF6">
            <w:pPr>
              <w:jc w:val="center"/>
              <w:rPr>
                <w:sz w:val="20"/>
                <w:szCs w:val="20"/>
              </w:rPr>
            </w:pPr>
          </w:p>
        </w:tc>
        <w:tc>
          <w:tcPr>
            <w:tcW w:w="2430" w:type="dxa"/>
            <w:vAlign w:val="center"/>
          </w:tcPr>
          <w:p w14:paraId="78FF068A" w14:textId="77777777" w:rsidR="008C7D26" w:rsidRPr="00825AC8" w:rsidRDefault="008C7D26" w:rsidP="00067D24">
            <w:pPr>
              <w:jc w:val="center"/>
              <w:rPr>
                <w:sz w:val="20"/>
                <w:szCs w:val="20"/>
              </w:rPr>
            </w:pPr>
          </w:p>
        </w:tc>
      </w:tr>
      <w:tr w:rsidR="00B60FF0" w:rsidRPr="00825AC8" w14:paraId="3CDB7CF3" w14:textId="77777777" w:rsidTr="00B60FF0">
        <w:trPr>
          <w:trHeight w:val="283"/>
        </w:trPr>
        <w:tc>
          <w:tcPr>
            <w:tcW w:w="3828" w:type="dxa"/>
          </w:tcPr>
          <w:p w14:paraId="6E6BCE15" w14:textId="3D5FB399" w:rsidR="008C7D26" w:rsidRPr="00825AC8" w:rsidRDefault="008C7D26" w:rsidP="00067D24">
            <w:pPr>
              <w:rPr>
                <w:i/>
                <w:sz w:val="20"/>
                <w:szCs w:val="20"/>
              </w:rPr>
            </w:pPr>
            <w:r w:rsidRPr="00825AC8">
              <w:rPr>
                <w:sz w:val="20"/>
                <w:szCs w:val="20"/>
              </w:rPr>
              <w:t>Weight loss/exercise/diet-appearance</w:t>
            </w:r>
          </w:p>
        </w:tc>
        <w:tc>
          <w:tcPr>
            <w:tcW w:w="3543" w:type="dxa"/>
          </w:tcPr>
          <w:p w14:paraId="38CDF5B0" w14:textId="019553CC" w:rsidR="008C7D26" w:rsidRPr="00825AC8" w:rsidRDefault="008C7D26" w:rsidP="00FD1EF6">
            <w:pPr>
              <w:jc w:val="center"/>
              <w:rPr>
                <w:sz w:val="20"/>
                <w:szCs w:val="20"/>
              </w:rPr>
            </w:pPr>
            <w:r w:rsidRPr="00825AC8">
              <w:rPr>
                <w:color w:val="000000"/>
                <w:sz w:val="20"/>
                <w:szCs w:val="20"/>
              </w:rPr>
              <w:t>100</w:t>
            </w:r>
            <w:r w:rsidR="00992182">
              <w:rPr>
                <w:color w:val="000000"/>
                <w:sz w:val="20"/>
                <w:szCs w:val="20"/>
              </w:rPr>
              <w:t>.00</w:t>
            </w:r>
          </w:p>
        </w:tc>
        <w:tc>
          <w:tcPr>
            <w:tcW w:w="2430" w:type="dxa"/>
          </w:tcPr>
          <w:p w14:paraId="505736BB" w14:textId="3E19B289" w:rsidR="008C7D26" w:rsidRPr="00825AC8" w:rsidRDefault="008C7D26" w:rsidP="00067D24">
            <w:pPr>
              <w:jc w:val="center"/>
              <w:rPr>
                <w:sz w:val="20"/>
                <w:szCs w:val="20"/>
              </w:rPr>
            </w:pPr>
            <w:r w:rsidRPr="00825AC8">
              <w:rPr>
                <w:color w:val="000000"/>
                <w:sz w:val="20"/>
                <w:szCs w:val="20"/>
              </w:rPr>
              <w:t>1</w:t>
            </w:r>
          </w:p>
        </w:tc>
      </w:tr>
      <w:tr w:rsidR="00B60FF0" w:rsidRPr="00825AC8" w14:paraId="7315417C" w14:textId="77777777" w:rsidTr="00B60FF0">
        <w:trPr>
          <w:trHeight w:val="283"/>
        </w:trPr>
        <w:tc>
          <w:tcPr>
            <w:tcW w:w="3828" w:type="dxa"/>
          </w:tcPr>
          <w:p w14:paraId="01F7664B" w14:textId="1B79D3F8" w:rsidR="008C7D26" w:rsidRPr="00825AC8" w:rsidRDefault="008C7D26" w:rsidP="00067D24">
            <w:pPr>
              <w:rPr>
                <w:i/>
                <w:sz w:val="20"/>
                <w:szCs w:val="20"/>
              </w:rPr>
            </w:pPr>
            <w:r w:rsidRPr="00825AC8">
              <w:rPr>
                <w:sz w:val="20"/>
                <w:szCs w:val="20"/>
              </w:rPr>
              <w:t xml:space="preserve">Clothing/beauty-appearance </w:t>
            </w:r>
          </w:p>
        </w:tc>
        <w:tc>
          <w:tcPr>
            <w:tcW w:w="3543" w:type="dxa"/>
          </w:tcPr>
          <w:p w14:paraId="0B1BED58" w14:textId="5B7F25F3" w:rsidR="008C7D26" w:rsidRPr="00825AC8" w:rsidRDefault="008C7D26" w:rsidP="00FD1EF6">
            <w:pPr>
              <w:jc w:val="center"/>
              <w:rPr>
                <w:sz w:val="20"/>
                <w:szCs w:val="20"/>
              </w:rPr>
            </w:pPr>
            <w:r w:rsidRPr="00825AC8">
              <w:rPr>
                <w:sz w:val="20"/>
                <w:szCs w:val="20"/>
              </w:rPr>
              <w:t>89.06</w:t>
            </w:r>
          </w:p>
        </w:tc>
        <w:tc>
          <w:tcPr>
            <w:tcW w:w="2430" w:type="dxa"/>
          </w:tcPr>
          <w:p w14:paraId="496CEEE2" w14:textId="7949BF7E" w:rsidR="008C7D26" w:rsidRPr="00825AC8" w:rsidRDefault="008C7D26" w:rsidP="00067D24">
            <w:pPr>
              <w:jc w:val="center"/>
              <w:rPr>
                <w:sz w:val="20"/>
                <w:szCs w:val="20"/>
              </w:rPr>
            </w:pPr>
            <w:r w:rsidRPr="00825AC8">
              <w:rPr>
                <w:sz w:val="20"/>
                <w:szCs w:val="20"/>
              </w:rPr>
              <w:t>.76</w:t>
            </w:r>
          </w:p>
        </w:tc>
      </w:tr>
      <w:tr w:rsidR="00B60FF0" w:rsidRPr="00825AC8" w14:paraId="4D322357" w14:textId="77777777" w:rsidTr="00B60FF0">
        <w:trPr>
          <w:trHeight w:val="283"/>
        </w:trPr>
        <w:tc>
          <w:tcPr>
            <w:tcW w:w="3828" w:type="dxa"/>
          </w:tcPr>
          <w:p w14:paraId="46EC0BA7" w14:textId="2BC58D56" w:rsidR="009C109A" w:rsidRPr="00825AC8" w:rsidRDefault="009C109A" w:rsidP="00067D24">
            <w:pPr>
              <w:rPr>
                <w:i/>
                <w:sz w:val="20"/>
                <w:szCs w:val="20"/>
              </w:rPr>
            </w:pPr>
            <w:r w:rsidRPr="00825AC8">
              <w:rPr>
                <w:sz w:val="20"/>
                <w:szCs w:val="20"/>
              </w:rPr>
              <w:t xml:space="preserve">Thin praise </w:t>
            </w:r>
          </w:p>
        </w:tc>
        <w:tc>
          <w:tcPr>
            <w:tcW w:w="3543" w:type="dxa"/>
          </w:tcPr>
          <w:p w14:paraId="6887E6C6" w14:textId="4D004204" w:rsidR="009C109A" w:rsidRPr="00825AC8" w:rsidRDefault="009C109A" w:rsidP="00FD1EF6">
            <w:pPr>
              <w:jc w:val="center"/>
              <w:rPr>
                <w:sz w:val="20"/>
                <w:szCs w:val="20"/>
              </w:rPr>
            </w:pPr>
            <w:r w:rsidRPr="00825AC8">
              <w:rPr>
                <w:sz w:val="20"/>
                <w:szCs w:val="20"/>
              </w:rPr>
              <w:t>100</w:t>
            </w:r>
            <w:r w:rsidR="00992182">
              <w:rPr>
                <w:sz w:val="20"/>
                <w:szCs w:val="20"/>
              </w:rPr>
              <w:t>.00</w:t>
            </w:r>
          </w:p>
        </w:tc>
        <w:tc>
          <w:tcPr>
            <w:tcW w:w="2430" w:type="dxa"/>
          </w:tcPr>
          <w:p w14:paraId="40AD235B" w14:textId="7B1C581D" w:rsidR="009C109A" w:rsidRPr="00825AC8" w:rsidRDefault="009C109A" w:rsidP="00067D24">
            <w:pPr>
              <w:jc w:val="center"/>
              <w:rPr>
                <w:sz w:val="20"/>
                <w:szCs w:val="20"/>
              </w:rPr>
            </w:pPr>
            <w:r w:rsidRPr="00825AC8">
              <w:rPr>
                <w:sz w:val="20"/>
                <w:szCs w:val="20"/>
              </w:rPr>
              <w:t>1</w:t>
            </w:r>
          </w:p>
        </w:tc>
      </w:tr>
      <w:tr w:rsidR="00B60FF0" w:rsidRPr="00825AC8" w14:paraId="298A2145" w14:textId="77777777" w:rsidTr="00B60FF0">
        <w:trPr>
          <w:trHeight w:val="283"/>
        </w:trPr>
        <w:tc>
          <w:tcPr>
            <w:tcW w:w="3828" w:type="dxa"/>
          </w:tcPr>
          <w:p w14:paraId="20184AED" w14:textId="54CBF794" w:rsidR="009C109A" w:rsidRPr="00825AC8" w:rsidRDefault="009C109A" w:rsidP="00067D24">
            <w:pPr>
              <w:rPr>
                <w:i/>
                <w:sz w:val="20"/>
                <w:szCs w:val="20"/>
              </w:rPr>
            </w:pPr>
            <w:r w:rsidRPr="00825AC8">
              <w:rPr>
                <w:sz w:val="20"/>
                <w:szCs w:val="20"/>
              </w:rPr>
              <w:t xml:space="preserve">Weight/fat stigmatising </w:t>
            </w:r>
          </w:p>
        </w:tc>
        <w:tc>
          <w:tcPr>
            <w:tcW w:w="3543" w:type="dxa"/>
          </w:tcPr>
          <w:p w14:paraId="5EFF269C" w14:textId="23E8D4A3" w:rsidR="009C109A" w:rsidRPr="00825AC8" w:rsidRDefault="009C109A" w:rsidP="00FD1EF6">
            <w:pPr>
              <w:jc w:val="center"/>
              <w:rPr>
                <w:sz w:val="20"/>
                <w:szCs w:val="20"/>
              </w:rPr>
            </w:pPr>
            <w:r w:rsidRPr="00825AC8">
              <w:rPr>
                <w:sz w:val="20"/>
                <w:szCs w:val="20"/>
              </w:rPr>
              <w:t>100</w:t>
            </w:r>
            <w:r w:rsidR="00992182">
              <w:rPr>
                <w:sz w:val="20"/>
                <w:szCs w:val="20"/>
              </w:rPr>
              <w:t>.00</w:t>
            </w:r>
          </w:p>
        </w:tc>
        <w:tc>
          <w:tcPr>
            <w:tcW w:w="2430" w:type="dxa"/>
          </w:tcPr>
          <w:p w14:paraId="7D791791" w14:textId="405AC472" w:rsidR="009C109A" w:rsidRPr="00825AC8" w:rsidRDefault="009C109A" w:rsidP="00067D24">
            <w:pPr>
              <w:jc w:val="center"/>
              <w:rPr>
                <w:sz w:val="20"/>
                <w:szCs w:val="20"/>
              </w:rPr>
            </w:pPr>
            <w:r w:rsidRPr="00825AC8">
              <w:rPr>
                <w:sz w:val="20"/>
                <w:szCs w:val="20"/>
              </w:rPr>
              <w:t>1</w:t>
            </w:r>
          </w:p>
        </w:tc>
      </w:tr>
      <w:tr w:rsidR="00B60FF0" w:rsidRPr="00825AC8" w14:paraId="64E7D454" w14:textId="77777777" w:rsidTr="00B60FF0">
        <w:trPr>
          <w:trHeight w:val="283"/>
        </w:trPr>
        <w:tc>
          <w:tcPr>
            <w:tcW w:w="3828" w:type="dxa"/>
          </w:tcPr>
          <w:p w14:paraId="5049E2AE" w14:textId="2FE5D2B7" w:rsidR="009C109A" w:rsidRPr="00825AC8" w:rsidRDefault="009C109A" w:rsidP="00067D24">
            <w:pPr>
              <w:rPr>
                <w:i/>
                <w:sz w:val="20"/>
                <w:szCs w:val="20"/>
              </w:rPr>
            </w:pPr>
            <w:r w:rsidRPr="00825AC8">
              <w:rPr>
                <w:sz w:val="20"/>
                <w:szCs w:val="20"/>
              </w:rPr>
              <w:t>Thin stigmatising</w:t>
            </w:r>
          </w:p>
        </w:tc>
        <w:tc>
          <w:tcPr>
            <w:tcW w:w="3543" w:type="dxa"/>
          </w:tcPr>
          <w:p w14:paraId="3D8A0374" w14:textId="467E25D8" w:rsidR="009C109A" w:rsidRPr="00825AC8" w:rsidRDefault="009C109A" w:rsidP="00FD1EF6">
            <w:pPr>
              <w:jc w:val="center"/>
              <w:rPr>
                <w:sz w:val="20"/>
                <w:szCs w:val="20"/>
              </w:rPr>
            </w:pPr>
            <w:r w:rsidRPr="00825AC8">
              <w:rPr>
                <w:sz w:val="20"/>
                <w:szCs w:val="20"/>
              </w:rPr>
              <w:t>100</w:t>
            </w:r>
            <w:r w:rsidR="00992182">
              <w:rPr>
                <w:sz w:val="20"/>
                <w:szCs w:val="20"/>
              </w:rPr>
              <w:t>.00</w:t>
            </w:r>
          </w:p>
        </w:tc>
        <w:tc>
          <w:tcPr>
            <w:tcW w:w="2430" w:type="dxa"/>
          </w:tcPr>
          <w:p w14:paraId="72B35599" w14:textId="297A080A" w:rsidR="009C109A" w:rsidRPr="00825AC8" w:rsidRDefault="009C109A" w:rsidP="00067D24">
            <w:pPr>
              <w:jc w:val="center"/>
              <w:rPr>
                <w:sz w:val="20"/>
                <w:szCs w:val="20"/>
              </w:rPr>
            </w:pPr>
            <w:r w:rsidRPr="00825AC8">
              <w:rPr>
                <w:sz w:val="20"/>
                <w:szCs w:val="20"/>
              </w:rPr>
              <w:t>1</w:t>
            </w:r>
          </w:p>
        </w:tc>
      </w:tr>
      <w:tr w:rsidR="00B60FF0" w:rsidRPr="00825AC8" w14:paraId="6CE0E75B" w14:textId="77777777" w:rsidTr="00B60FF0">
        <w:trPr>
          <w:trHeight w:val="283"/>
        </w:trPr>
        <w:tc>
          <w:tcPr>
            <w:tcW w:w="3828" w:type="dxa"/>
          </w:tcPr>
          <w:p w14:paraId="4931914E" w14:textId="1ED18A2D" w:rsidR="009C109A" w:rsidRPr="00825AC8" w:rsidRDefault="009C109A" w:rsidP="00067D24">
            <w:pPr>
              <w:rPr>
                <w:i/>
                <w:sz w:val="20"/>
                <w:szCs w:val="20"/>
              </w:rPr>
            </w:pPr>
            <w:r w:rsidRPr="00825AC8">
              <w:rPr>
                <w:sz w:val="20"/>
                <w:szCs w:val="20"/>
              </w:rPr>
              <w:t>Body/weight/food shame</w:t>
            </w:r>
          </w:p>
        </w:tc>
        <w:tc>
          <w:tcPr>
            <w:tcW w:w="3543" w:type="dxa"/>
          </w:tcPr>
          <w:p w14:paraId="0DA02F89" w14:textId="4BD3EAEF" w:rsidR="009C109A" w:rsidRPr="00825AC8" w:rsidRDefault="009C109A" w:rsidP="00FD1EF6">
            <w:pPr>
              <w:jc w:val="center"/>
              <w:rPr>
                <w:sz w:val="20"/>
                <w:szCs w:val="20"/>
              </w:rPr>
            </w:pPr>
            <w:r w:rsidRPr="00825AC8">
              <w:rPr>
                <w:sz w:val="20"/>
                <w:szCs w:val="20"/>
              </w:rPr>
              <w:t>100</w:t>
            </w:r>
            <w:r w:rsidR="00992182">
              <w:rPr>
                <w:sz w:val="20"/>
                <w:szCs w:val="20"/>
              </w:rPr>
              <w:t>.00</w:t>
            </w:r>
          </w:p>
        </w:tc>
        <w:tc>
          <w:tcPr>
            <w:tcW w:w="2430" w:type="dxa"/>
          </w:tcPr>
          <w:p w14:paraId="554C5836" w14:textId="316BCED2" w:rsidR="009C109A" w:rsidRPr="00825AC8" w:rsidRDefault="009C109A" w:rsidP="00067D24">
            <w:pPr>
              <w:jc w:val="center"/>
              <w:rPr>
                <w:sz w:val="20"/>
                <w:szCs w:val="20"/>
              </w:rPr>
            </w:pPr>
            <w:r w:rsidRPr="00825AC8">
              <w:rPr>
                <w:sz w:val="20"/>
                <w:szCs w:val="20"/>
              </w:rPr>
              <w:t>1</w:t>
            </w:r>
          </w:p>
        </w:tc>
      </w:tr>
      <w:tr w:rsidR="00B60FF0" w:rsidRPr="00825AC8" w14:paraId="03040AF9" w14:textId="77777777" w:rsidTr="00B60FF0">
        <w:trPr>
          <w:trHeight w:val="283"/>
        </w:trPr>
        <w:tc>
          <w:tcPr>
            <w:tcW w:w="3828" w:type="dxa"/>
          </w:tcPr>
          <w:p w14:paraId="05F63FAC" w14:textId="4C048840" w:rsidR="009C109A" w:rsidRPr="00825AC8" w:rsidRDefault="009C109A" w:rsidP="009C109A">
            <w:pPr>
              <w:rPr>
                <w:i/>
                <w:sz w:val="20"/>
                <w:szCs w:val="20"/>
              </w:rPr>
            </w:pPr>
            <w:r w:rsidRPr="00825AC8">
              <w:rPr>
                <w:b/>
                <w:color w:val="000000"/>
                <w:sz w:val="20"/>
                <w:szCs w:val="20"/>
              </w:rPr>
              <w:t>Other Relevant Themes</w:t>
            </w:r>
          </w:p>
        </w:tc>
        <w:tc>
          <w:tcPr>
            <w:tcW w:w="3543" w:type="dxa"/>
          </w:tcPr>
          <w:p w14:paraId="52F55158" w14:textId="77777777" w:rsidR="009C109A" w:rsidRPr="00825AC8" w:rsidRDefault="009C109A" w:rsidP="00FD1EF6">
            <w:pPr>
              <w:jc w:val="center"/>
              <w:rPr>
                <w:sz w:val="20"/>
                <w:szCs w:val="20"/>
              </w:rPr>
            </w:pPr>
          </w:p>
        </w:tc>
        <w:tc>
          <w:tcPr>
            <w:tcW w:w="2430" w:type="dxa"/>
          </w:tcPr>
          <w:p w14:paraId="283E8F16" w14:textId="77777777" w:rsidR="009C109A" w:rsidRPr="00825AC8" w:rsidRDefault="009C109A" w:rsidP="00067D24">
            <w:pPr>
              <w:jc w:val="center"/>
              <w:rPr>
                <w:sz w:val="20"/>
                <w:szCs w:val="20"/>
              </w:rPr>
            </w:pPr>
          </w:p>
        </w:tc>
      </w:tr>
      <w:tr w:rsidR="00B60FF0" w:rsidRPr="00825AC8" w14:paraId="18FE4164" w14:textId="77777777" w:rsidTr="00B60FF0">
        <w:trPr>
          <w:trHeight w:val="283"/>
        </w:trPr>
        <w:tc>
          <w:tcPr>
            <w:tcW w:w="3828" w:type="dxa"/>
          </w:tcPr>
          <w:p w14:paraId="73011C9F" w14:textId="348B7C39" w:rsidR="009C109A" w:rsidRPr="00825AC8" w:rsidRDefault="009C109A" w:rsidP="00067D24">
            <w:pPr>
              <w:rPr>
                <w:i/>
                <w:sz w:val="20"/>
                <w:szCs w:val="20"/>
              </w:rPr>
            </w:pPr>
            <w:r w:rsidRPr="00825AC8">
              <w:rPr>
                <w:sz w:val="20"/>
                <w:szCs w:val="20"/>
              </w:rPr>
              <w:t>Commercialism</w:t>
            </w:r>
          </w:p>
        </w:tc>
        <w:tc>
          <w:tcPr>
            <w:tcW w:w="3543" w:type="dxa"/>
          </w:tcPr>
          <w:p w14:paraId="0CB400F1" w14:textId="0FEA145A" w:rsidR="009C109A" w:rsidRPr="00825AC8" w:rsidRDefault="009C109A" w:rsidP="00FD1EF6">
            <w:pPr>
              <w:jc w:val="center"/>
              <w:rPr>
                <w:sz w:val="20"/>
                <w:szCs w:val="20"/>
              </w:rPr>
            </w:pPr>
            <w:r w:rsidRPr="00825AC8">
              <w:rPr>
                <w:sz w:val="20"/>
                <w:szCs w:val="20"/>
              </w:rPr>
              <w:t>92.31</w:t>
            </w:r>
          </w:p>
        </w:tc>
        <w:tc>
          <w:tcPr>
            <w:tcW w:w="2430" w:type="dxa"/>
          </w:tcPr>
          <w:p w14:paraId="7094D6B8" w14:textId="221B6DCE" w:rsidR="009C109A" w:rsidRPr="00825AC8" w:rsidRDefault="009C109A" w:rsidP="00067D24">
            <w:pPr>
              <w:jc w:val="center"/>
              <w:rPr>
                <w:sz w:val="20"/>
                <w:szCs w:val="20"/>
              </w:rPr>
            </w:pPr>
            <w:r w:rsidRPr="00825AC8">
              <w:rPr>
                <w:sz w:val="20"/>
                <w:szCs w:val="20"/>
              </w:rPr>
              <w:t>.83</w:t>
            </w:r>
          </w:p>
        </w:tc>
      </w:tr>
      <w:tr w:rsidR="00B60FF0" w:rsidRPr="00825AC8" w14:paraId="0F6E8983" w14:textId="77777777" w:rsidTr="00B60FF0">
        <w:trPr>
          <w:trHeight w:val="283"/>
        </w:trPr>
        <w:tc>
          <w:tcPr>
            <w:tcW w:w="3828" w:type="dxa"/>
          </w:tcPr>
          <w:p w14:paraId="3F5ED986" w14:textId="66296C93" w:rsidR="009C109A" w:rsidRPr="00825AC8" w:rsidRDefault="009C109A" w:rsidP="00067D24">
            <w:pPr>
              <w:rPr>
                <w:i/>
                <w:sz w:val="20"/>
                <w:szCs w:val="20"/>
              </w:rPr>
            </w:pPr>
            <w:r w:rsidRPr="00825AC8">
              <w:rPr>
                <w:sz w:val="20"/>
                <w:szCs w:val="20"/>
              </w:rPr>
              <w:t>Mental health</w:t>
            </w:r>
          </w:p>
        </w:tc>
        <w:tc>
          <w:tcPr>
            <w:tcW w:w="3543" w:type="dxa"/>
          </w:tcPr>
          <w:p w14:paraId="34CBB030" w14:textId="115038A7" w:rsidR="009C109A" w:rsidRPr="00825AC8" w:rsidRDefault="009C109A" w:rsidP="00FD1EF6">
            <w:pPr>
              <w:jc w:val="center"/>
              <w:rPr>
                <w:sz w:val="20"/>
                <w:szCs w:val="20"/>
              </w:rPr>
            </w:pPr>
            <w:r w:rsidRPr="00825AC8">
              <w:rPr>
                <w:color w:val="000000"/>
                <w:sz w:val="20"/>
                <w:szCs w:val="20"/>
              </w:rPr>
              <w:t>98.46</w:t>
            </w:r>
          </w:p>
        </w:tc>
        <w:tc>
          <w:tcPr>
            <w:tcW w:w="2430" w:type="dxa"/>
          </w:tcPr>
          <w:p w14:paraId="0532F85C" w14:textId="4D9A16B7" w:rsidR="009C109A" w:rsidRPr="00825AC8" w:rsidRDefault="009C109A" w:rsidP="00067D24">
            <w:pPr>
              <w:jc w:val="center"/>
              <w:rPr>
                <w:sz w:val="20"/>
                <w:szCs w:val="20"/>
              </w:rPr>
            </w:pPr>
            <w:r w:rsidRPr="00825AC8">
              <w:rPr>
                <w:color w:val="000000"/>
                <w:sz w:val="20"/>
                <w:szCs w:val="20"/>
              </w:rPr>
              <w:t>.79</w:t>
            </w:r>
          </w:p>
        </w:tc>
      </w:tr>
      <w:tr w:rsidR="00B60FF0" w:rsidRPr="00825AC8" w14:paraId="75A6B209" w14:textId="77777777" w:rsidTr="00B60FF0">
        <w:trPr>
          <w:trHeight w:val="283"/>
        </w:trPr>
        <w:tc>
          <w:tcPr>
            <w:tcW w:w="3828" w:type="dxa"/>
          </w:tcPr>
          <w:p w14:paraId="67C48862" w14:textId="5E372362" w:rsidR="009C109A" w:rsidRPr="00825AC8" w:rsidRDefault="009C109A" w:rsidP="00067D24">
            <w:pPr>
              <w:rPr>
                <w:i/>
                <w:sz w:val="20"/>
                <w:szCs w:val="20"/>
              </w:rPr>
            </w:pPr>
            <w:r w:rsidRPr="00825AC8">
              <w:rPr>
                <w:sz w:val="20"/>
                <w:szCs w:val="20"/>
              </w:rPr>
              <w:t>Eating disorders</w:t>
            </w:r>
          </w:p>
        </w:tc>
        <w:tc>
          <w:tcPr>
            <w:tcW w:w="3543" w:type="dxa"/>
          </w:tcPr>
          <w:p w14:paraId="79B0FC27" w14:textId="2B663F3A" w:rsidR="009C109A" w:rsidRPr="00825AC8" w:rsidRDefault="009C109A" w:rsidP="00FD1EF6">
            <w:pPr>
              <w:jc w:val="center"/>
              <w:rPr>
                <w:sz w:val="20"/>
                <w:szCs w:val="20"/>
              </w:rPr>
            </w:pPr>
            <w:r w:rsidRPr="00825AC8">
              <w:rPr>
                <w:sz w:val="20"/>
                <w:szCs w:val="20"/>
              </w:rPr>
              <w:t>98.46</w:t>
            </w:r>
          </w:p>
        </w:tc>
        <w:tc>
          <w:tcPr>
            <w:tcW w:w="2430" w:type="dxa"/>
          </w:tcPr>
          <w:p w14:paraId="15C65B3B" w14:textId="0C945842" w:rsidR="009C109A" w:rsidRPr="00825AC8" w:rsidRDefault="009C109A" w:rsidP="00067D24">
            <w:pPr>
              <w:jc w:val="center"/>
              <w:rPr>
                <w:sz w:val="20"/>
                <w:szCs w:val="20"/>
              </w:rPr>
            </w:pPr>
            <w:r w:rsidRPr="00825AC8">
              <w:rPr>
                <w:sz w:val="20"/>
                <w:szCs w:val="20"/>
              </w:rPr>
              <w:t>.85</w:t>
            </w:r>
          </w:p>
        </w:tc>
      </w:tr>
      <w:tr w:rsidR="00B60FF0" w:rsidRPr="00825AC8" w14:paraId="195135D6" w14:textId="77777777" w:rsidTr="00B60FF0">
        <w:trPr>
          <w:trHeight w:val="283"/>
        </w:trPr>
        <w:tc>
          <w:tcPr>
            <w:tcW w:w="3828" w:type="dxa"/>
          </w:tcPr>
          <w:p w14:paraId="153399BD" w14:textId="04555A98" w:rsidR="008C7D26" w:rsidRPr="00825AC8" w:rsidRDefault="008C7D26" w:rsidP="00067D24">
            <w:pPr>
              <w:rPr>
                <w:i/>
                <w:sz w:val="20"/>
                <w:szCs w:val="20"/>
              </w:rPr>
            </w:pPr>
            <w:r w:rsidRPr="00825AC8">
              <w:rPr>
                <w:sz w:val="20"/>
                <w:szCs w:val="20"/>
              </w:rPr>
              <w:t>Activism</w:t>
            </w:r>
          </w:p>
        </w:tc>
        <w:tc>
          <w:tcPr>
            <w:tcW w:w="3543" w:type="dxa"/>
          </w:tcPr>
          <w:p w14:paraId="779DB595" w14:textId="164AC324" w:rsidR="008C7D26" w:rsidRPr="00825AC8" w:rsidRDefault="008C7D26" w:rsidP="00FD1EF6">
            <w:pPr>
              <w:jc w:val="center"/>
              <w:rPr>
                <w:sz w:val="20"/>
                <w:szCs w:val="20"/>
              </w:rPr>
            </w:pPr>
            <w:r w:rsidRPr="00825AC8">
              <w:rPr>
                <w:sz w:val="20"/>
                <w:szCs w:val="20"/>
              </w:rPr>
              <w:t>98.44</w:t>
            </w:r>
          </w:p>
        </w:tc>
        <w:tc>
          <w:tcPr>
            <w:tcW w:w="2430" w:type="dxa"/>
          </w:tcPr>
          <w:p w14:paraId="784C11BB" w14:textId="520B53F2" w:rsidR="008C7D26" w:rsidRPr="00825AC8" w:rsidRDefault="008C7D26" w:rsidP="00067D24">
            <w:pPr>
              <w:jc w:val="center"/>
              <w:rPr>
                <w:sz w:val="20"/>
                <w:szCs w:val="20"/>
              </w:rPr>
            </w:pPr>
            <w:r w:rsidRPr="00825AC8">
              <w:rPr>
                <w:sz w:val="20"/>
                <w:szCs w:val="20"/>
              </w:rPr>
              <w:t>.79</w:t>
            </w:r>
          </w:p>
        </w:tc>
      </w:tr>
    </w:tbl>
    <w:p w14:paraId="7C41E77B" w14:textId="77777777" w:rsidR="00B055D4" w:rsidRPr="00825AC8" w:rsidRDefault="00B055D4">
      <w:pPr>
        <w:rPr>
          <w:b/>
        </w:rPr>
      </w:pPr>
      <w:r w:rsidRPr="00825AC8">
        <w:rPr>
          <w:b/>
        </w:rPr>
        <w:br w:type="page"/>
      </w:r>
    </w:p>
    <w:p w14:paraId="040C772B" w14:textId="77B88136" w:rsidR="002955AF" w:rsidRPr="00825AC8" w:rsidRDefault="002955AF" w:rsidP="005F59A1">
      <w:pPr>
        <w:spacing w:line="480" w:lineRule="auto"/>
        <w:jc w:val="center"/>
        <w:rPr>
          <w:b/>
        </w:rPr>
      </w:pPr>
      <w:r w:rsidRPr="00825AC8">
        <w:rPr>
          <w:b/>
        </w:rPr>
        <w:lastRenderedPageBreak/>
        <w:t>References</w:t>
      </w:r>
    </w:p>
    <w:p w14:paraId="57D3AAB6" w14:textId="64A436DC" w:rsidR="005546C5" w:rsidRPr="005546C5" w:rsidRDefault="002955AF" w:rsidP="005546C5">
      <w:pPr>
        <w:pStyle w:val="EndNoteBibliography"/>
        <w:ind w:left="720" w:hanging="720"/>
        <w:rPr>
          <w:noProof/>
        </w:rPr>
      </w:pPr>
      <w:r w:rsidRPr="00825AC8">
        <w:fldChar w:fldCharType="begin"/>
      </w:r>
      <w:r w:rsidRPr="00825AC8">
        <w:instrText xml:space="preserve"> ADDIN EN.REFLIST </w:instrText>
      </w:r>
      <w:r w:rsidRPr="00825AC8">
        <w:fldChar w:fldCharType="separate"/>
      </w:r>
      <w:r w:rsidR="005546C5" w:rsidRPr="005546C5">
        <w:rPr>
          <w:noProof/>
        </w:rPr>
        <w:t xml:space="preserve">Afful, A. A., &amp; Ricciardelli, R. (2015). Shaping the online fat acceptance movement: Talking about body image and beauty standards. </w:t>
      </w:r>
      <w:r w:rsidR="005546C5" w:rsidRPr="005546C5">
        <w:rPr>
          <w:i/>
          <w:noProof/>
        </w:rPr>
        <w:t>Journal of Gender Studies, 24</w:t>
      </w:r>
      <w:r w:rsidR="005546C5" w:rsidRPr="005546C5">
        <w:rPr>
          <w:noProof/>
        </w:rPr>
        <w:t xml:space="preserve">, 453-472. </w:t>
      </w:r>
      <w:hyperlink r:id="rId10" w:history="1">
        <w:r w:rsidR="005546C5" w:rsidRPr="005546C5">
          <w:rPr>
            <w:rStyle w:val="Hyperlink"/>
            <w:noProof/>
            <w:lang w:val="en-GB"/>
          </w:rPr>
          <w:t>https://dx.doi.org/10.1080/09589236.2015.1028523</w:t>
        </w:r>
      </w:hyperlink>
    </w:p>
    <w:p w14:paraId="7AF26AE0" w14:textId="2FC668F0" w:rsidR="005546C5" w:rsidRPr="005546C5" w:rsidRDefault="005546C5" w:rsidP="005546C5">
      <w:pPr>
        <w:pStyle w:val="EndNoteBibliography"/>
        <w:ind w:left="720" w:hanging="720"/>
        <w:rPr>
          <w:noProof/>
        </w:rPr>
      </w:pPr>
      <w:r w:rsidRPr="005546C5">
        <w:rPr>
          <w:noProof/>
        </w:rPr>
        <w:t xml:space="preserve">Alleva, J. M., Martijn, C., Van Breukelen, G. J., Jansen, A., &amp; Karos, K. (2015). </w:t>
      </w:r>
      <w:r w:rsidRPr="005546C5">
        <w:rPr>
          <w:i/>
          <w:noProof/>
        </w:rPr>
        <w:t>Expand Your Horizon</w:t>
      </w:r>
      <w:r w:rsidRPr="005546C5">
        <w:rPr>
          <w:noProof/>
        </w:rPr>
        <w:t xml:space="preserve">: A programme that improves body image and reduces self-objectification by training women to focus on body functionality. </w:t>
      </w:r>
      <w:r w:rsidRPr="005546C5">
        <w:rPr>
          <w:i/>
          <w:noProof/>
        </w:rPr>
        <w:t>Body Image, 15</w:t>
      </w:r>
      <w:r w:rsidRPr="005546C5">
        <w:rPr>
          <w:noProof/>
        </w:rPr>
        <w:t xml:space="preserve">, 81-89. </w:t>
      </w:r>
      <w:hyperlink r:id="rId11" w:history="1">
        <w:r w:rsidRPr="005546C5">
          <w:rPr>
            <w:rStyle w:val="Hyperlink"/>
            <w:noProof/>
            <w:lang w:val="en-GB"/>
          </w:rPr>
          <w:t>https://doi.org/10.1016/j.bodyim.2015.07.001</w:t>
        </w:r>
      </w:hyperlink>
    </w:p>
    <w:p w14:paraId="7B840293" w14:textId="69E35FA2" w:rsidR="005546C5" w:rsidRPr="005546C5" w:rsidRDefault="005546C5" w:rsidP="005546C5">
      <w:pPr>
        <w:pStyle w:val="EndNoteBibliography"/>
        <w:ind w:left="720" w:hanging="720"/>
        <w:rPr>
          <w:noProof/>
        </w:rPr>
      </w:pPr>
      <w:r w:rsidRPr="005546C5">
        <w:rPr>
          <w:noProof/>
        </w:rPr>
        <w:t xml:space="preserve">Alleva, J. M., &amp; Tylka, T. L. (2018). Muttarak's study design cannot support the link between the body-positive movement and overweight or obesity. </w:t>
      </w:r>
      <w:r w:rsidRPr="005546C5">
        <w:rPr>
          <w:i/>
          <w:noProof/>
        </w:rPr>
        <w:t>Obesity, 26</w:t>
      </w:r>
      <w:r w:rsidRPr="005546C5">
        <w:rPr>
          <w:noProof/>
        </w:rPr>
        <w:t xml:space="preserve">, 1527-1527. </w:t>
      </w:r>
      <w:hyperlink r:id="rId12" w:history="1">
        <w:r w:rsidRPr="005546C5">
          <w:rPr>
            <w:rStyle w:val="Hyperlink"/>
            <w:noProof/>
            <w:lang w:val="en-GB"/>
          </w:rPr>
          <w:t>https://doi.org/10.1002/oby.22281</w:t>
        </w:r>
      </w:hyperlink>
    </w:p>
    <w:p w14:paraId="22C84B1D" w14:textId="75BC1877" w:rsidR="005546C5" w:rsidRPr="005546C5" w:rsidRDefault="005546C5" w:rsidP="005546C5">
      <w:pPr>
        <w:pStyle w:val="EndNoteBibliography"/>
        <w:ind w:left="720" w:hanging="720"/>
        <w:rPr>
          <w:noProof/>
        </w:rPr>
      </w:pPr>
      <w:r w:rsidRPr="005546C5">
        <w:rPr>
          <w:noProof/>
        </w:rPr>
        <w:t xml:space="preserve">Alleva, J. M., Tylka, T. L., &amp; Kroon Van Diest, A. M. (2017). The Functionality Appreciation Scale (FAS): Development and psychometric evaluation in US community women and men. </w:t>
      </w:r>
      <w:r w:rsidRPr="005546C5">
        <w:rPr>
          <w:i/>
          <w:noProof/>
        </w:rPr>
        <w:t>Body image, 23</w:t>
      </w:r>
      <w:r w:rsidRPr="005546C5">
        <w:rPr>
          <w:noProof/>
        </w:rPr>
        <w:t xml:space="preserve">, 28-44. </w:t>
      </w:r>
      <w:hyperlink r:id="rId13" w:history="1">
        <w:r w:rsidRPr="005546C5">
          <w:rPr>
            <w:rStyle w:val="Hyperlink"/>
            <w:noProof/>
            <w:lang w:val="en-GB"/>
          </w:rPr>
          <w:t>http://dx.doi.org/10.1016/j.bodyim.2017.07.008</w:t>
        </w:r>
      </w:hyperlink>
    </w:p>
    <w:p w14:paraId="41E49436" w14:textId="5963FB50" w:rsidR="005546C5" w:rsidRPr="005546C5" w:rsidRDefault="005546C5" w:rsidP="005546C5">
      <w:pPr>
        <w:pStyle w:val="EndNoteBibliography"/>
        <w:ind w:left="720" w:hanging="720"/>
        <w:rPr>
          <w:noProof/>
        </w:rPr>
      </w:pPr>
      <w:r w:rsidRPr="005546C5">
        <w:rPr>
          <w:noProof/>
        </w:rPr>
        <w:t xml:space="preserve">Altman, J. K., Linfield, K., Salmon, P. G., &amp; Beacham, A. O. (2017). The body compassion scale: Development and initial validation. </w:t>
      </w:r>
      <w:r w:rsidRPr="005546C5">
        <w:rPr>
          <w:i/>
          <w:noProof/>
        </w:rPr>
        <w:t>Journal of Health Psychology, 22</w:t>
      </w:r>
      <w:r w:rsidRPr="005546C5">
        <w:rPr>
          <w:noProof/>
        </w:rPr>
        <w:t xml:space="preserve">, 965–1100. </w:t>
      </w:r>
      <w:hyperlink r:id="rId14" w:history="1">
        <w:r w:rsidRPr="005546C5">
          <w:rPr>
            <w:rStyle w:val="Hyperlink"/>
            <w:noProof/>
            <w:lang w:val="en-GB"/>
          </w:rPr>
          <w:t>https://doi.org/10.1177/1359105317718924</w:t>
        </w:r>
      </w:hyperlink>
    </w:p>
    <w:p w14:paraId="6022889A" w14:textId="5CE6CB4F" w:rsidR="005546C5" w:rsidRPr="005546C5" w:rsidRDefault="005546C5" w:rsidP="005546C5">
      <w:pPr>
        <w:pStyle w:val="EndNoteBibliography"/>
        <w:ind w:left="720" w:hanging="720"/>
        <w:rPr>
          <w:noProof/>
        </w:rPr>
      </w:pPr>
      <w:r w:rsidRPr="005546C5">
        <w:rPr>
          <w:noProof/>
        </w:rPr>
        <w:t xml:space="preserve">Andrew, R., Tiggemann, M., &amp; Clark, L. (2014). An extension of the acceptance model of intuitive eating in adolescent girls: A role for social comparison? </w:t>
      </w:r>
      <w:r w:rsidRPr="005546C5">
        <w:rPr>
          <w:i/>
          <w:noProof/>
        </w:rPr>
        <w:t>Journal of Eating Disorders, 2</w:t>
      </w:r>
      <w:r w:rsidRPr="005546C5">
        <w:rPr>
          <w:noProof/>
        </w:rPr>
        <w:t xml:space="preserve">, O40. </w:t>
      </w:r>
      <w:hyperlink r:id="rId15" w:history="1">
        <w:r w:rsidRPr="005546C5">
          <w:rPr>
            <w:rStyle w:val="Hyperlink"/>
            <w:noProof/>
            <w:lang w:val="en-GB"/>
          </w:rPr>
          <w:t>https://doi.org/10.1186/2050-2974-2-S1-O40</w:t>
        </w:r>
      </w:hyperlink>
    </w:p>
    <w:p w14:paraId="706F4A59" w14:textId="3242A0ED" w:rsidR="005546C5" w:rsidRPr="005546C5" w:rsidRDefault="005546C5" w:rsidP="005546C5">
      <w:pPr>
        <w:pStyle w:val="EndNoteBibliography"/>
        <w:ind w:left="720" w:hanging="720"/>
        <w:rPr>
          <w:noProof/>
        </w:rPr>
      </w:pPr>
      <w:r w:rsidRPr="005546C5">
        <w:rPr>
          <w:noProof/>
        </w:rPr>
        <w:t xml:space="preserve">Andrew, R., Tiggemann, M., &amp; Clark, L. (2015). The protective role of body appreciation against media-induced body dissatisfaction. </w:t>
      </w:r>
      <w:r w:rsidRPr="005546C5">
        <w:rPr>
          <w:i/>
          <w:noProof/>
        </w:rPr>
        <w:t>Body Image, 15</w:t>
      </w:r>
      <w:r w:rsidRPr="005546C5">
        <w:rPr>
          <w:noProof/>
        </w:rPr>
        <w:t xml:space="preserve">, 98-104. </w:t>
      </w:r>
      <w:hyperlink r:id="rId16" w:history="1">
        <w:r w:rsidRPr="005546C5">
          <w:rPr>
            <w:rStyle w:val="Hyperlink"/>
            <w:noProof/>
            <w:lang w:val="en-GB"/>
          </w:rPr>
          <w:t>https://doi.org/10.1016/j.bodyim.2015.07.005</w:t>
        </w:r>
      </w:hyperlink>
    </w:p>
    <w:p w14:paraId="08ECE47B" w14:textId="778E2D14" w:rsidR="005546C5" w:rsidRPr="005546C5" w:rsidRDefault="005546C5" w:rsidP="005546C5">
      <w:pPr>
        <w:pStyle w:val="EndNoteBibliography"/>
        <w:ind w:left="720" w:hanging="720"/>
        <w:rPr>
          <w:noProof/>
        </w:rPr>
      </w:pPr>
      <w:r w:rsidRPr="005546C5">
        <w:rPr>
          <w:noProof/>
        </w:rPr>
        <w:lastRenderedPageBreak/>
        <w:t xml:space="preserve">Andrew, R., Tiggemann, M., &amp; Clark, L. (2016a). Positive body image and young women’s health: Implications for sun protection, cancer screening, weight loss and alcohol consumption behaviours. </w:t>
      </w:r>
      <w:r w:rsidRPr="005546C5">
        <w:rPr>
          <w:i/>
          <w:noProof/>
        </w:rPr>
        <w:t>Journal of Health Psychology, 21</w:t>
      </w:r>
      <w:r w:rsidRPr="005546C5">
        <w:rPr>
          <w:noProof/>
        </w:rPr>
        <w:t xml:space="preserve">, 28-39. </w:t>
      </w:r>
      <w:hyperlink r:id="rId17" w:history="1">
        <w:r w:rsidRPr="005546C5">
          <w:rPr>
            <w:rStyle w:val="Hyperlink"/>
            <w:noProof/>
            <w:lang w:val="en-GB"/>
          </w:rPr>
          <w:t>https://doi.org/10.1177/1359105314520814</w:t>
        </w:r>
      </w:hyperlink>
    </w:p>
    <w:p w14:paraId="1FA2C8F2" w14:textId="35BE5CC6" w:rsidR="005546C5" w:rsidRPr="005546C5" w:rsidRDefault="005546C5" w:rsidP="005546C5">
      <w:pPr>
        <w:pStyle w:val="EndNoteBibliography"/>
        <w:ind w:left="720" w:hanging="720"/>
        <w:rPr>
          <w:noProof/>
        </w:rPr>
      </w:pPr>
      <w:r w:rsidRPr="005546C5">
        <w:rPr>
          <w:noProof/>
        </w:rPr>
        <w:t xml:space="preserve">Andrew, R., Tiggemann, M., &amp; Clark, L. (2016b). Predictors and health-related outcomes of positive body image in adolescent girls: A prospective study. </w:t>
      </w:r>
      <w:r w:rsidRPr="005546C5">
        <w:rPr>
          <w:i/>
          <w:noProof/>
        </w:rPr>
        <w:t>Developmental Psychology, 52</w:t>
      </w:r>
      <w:r w:rsidRPr="005546C5">
        <w:rPr>
          <w:noProof/>
        </w:rPr>
        <w:t xml:space="preserve">, 463. </w:t>
      </w:r>
      <w:hyperlink r:id="rId18" w:history="1">
        <w:r w:rsidRPr="005546C5">
          <w:rPr>
            <w:rStyle w:val="Hyperlink"/>
            <w:noProof/>
            <w:lang w:val="en-GB"/>
          </w:rPr>
          <w:t>https://dx.doi.org/10.1037/dev0000095</w:t>
        </w:r>
      </w:hyperlink>
    </w:p>
    <w:p w14:paraId="3EC3DA25" w14:textId="6833F847" w:rsidR="005546C5" w:rsidRPr="005546C5" w:rsidRDefault="005546C5" w:rsidP="005546C5">
      <w:pPr>
        <w:pStyle w:val="EndNoteBibliography"/>
        <w:ind w:left="720" w:hanging="720"/>
        <w:rPr>
          <w:noProof/>
        </w:rPr>
      </w:pPr>
      <w:r w:rsidRPr="005546C5">
        <w:rPr>
          <w:noProof/>
        </w:rPr>
        <w:t xml:space="preserve">Aubrey, J. S. (2010). Looking good versus feeling good: An investigation of media frames of health advice and their effects on women’s body-related self-perceptions. </w:t>
      </w:r>
      <w:r w:rsidRPr="005546C5">
        <w:rPr>
          <w:i/>
          <w:noProof/>
        </w:rPr>
        <w:t>Sex Roles, 63</w:t>
      </w:r>
      <w:r w:rsidRPr="005546C5">
        <w:rPr>
          <w:noProof/>
        </w:rPr>
        <w:t xml:space="preserve">, 50-63. </w:t>
      </w:r>
      <w:hyperlink r:id="rId19" w:history="1">
        <w:r w:rsidRPr="005546C5">
          <w:rPr>
            <w:rStyle w:val="Hyperlink"/>
            <w:noProof/>
            <w:lang w:val="en-GB"/>
          </w:rPr>
          <w:t>https://doi.org/10.1007/s11199-010-9768-4</w:t>
        </w:r>
      </w:hyperlink>
    </w:p>
    <w:p w14:paraId="65BFA3FE" w14:textId="0598385B" w:rsidR="005546C5" w:rsidRPr="005546C5" w:rsidRDefault="005546C5" w:rsidP="005546C5">
      <w:pPr>
        <w:pStyle w:val="EndNoteBibliography"/>
        <w:ind w:left="720" w:hanging="720"/>
        <w:rPr>
          <w:noProof/>
        </w:rPr>
      </w:pPr>
      <w:r w:rsidRPr="005546C5">
        <w:rPr>
          <w:noProof/>
        </w:rPr>
        <w:t xml:space="preserve">Aubrey, J. S., &amp; Frisby, C. M. (2011). Sexual objectification in music videos: A content analysis comparing gender and genre. </w:t>
      </w:r>
      <w:r w:rsidRPr="005546C5">
        <w:rPr>
          <w:i/>
          <w:noProof/>
        </w:rPr>
        <w:t>Mass Communication and Society, 14</w:t>
      </w:r>
      <w:r w:rsidRPr="005546C5">
        <w:rPr>
          <w:noProof/>
        </w:rPr>
        <w:t xml:space="preserve">, 475-501. </w:t>
      </w:r>
      <w:hyperlink r:id="rId20" w:history="1">
        <w:r w:rsidRPr="005546C5">
          <w:rPr>
            <w:rStyle w:val="Hyperlink"/>
            <w:noProof/>
            <w:lang w:val="en-GB"/>
          </w:rPr>
          <w:t>https://doi.org/10.1080/15205436.2010.513468</w:t>
        </w:r>
      </w:hyperlink>
    </w:p>
    <w:p w14:paraId="189D2E95" w14:textId="6C5A8F42" w:rsidR="005546C5" w:rsidRPr="005546C5" w:rsidRDefault="005546C5" w:rsidP="005546C5">
      <w:pPr>
        <w:pStyle w:val="EndNoteBibliography"/>
        <w:ind w:left="720" w:hanging="720"/>
        <w:rPr>
          <w:noProof/>
        </w:rPr>
      </w:pPr>
      <w:r w:rsidRPr="005546C5">
        <w:rPr>
          <w:noProof/>
        </w:rPr>
        <w:t xml:space="preserve">Augustus-Horvath, C. L., &amp; Tylka, T. L. (2011). The acceptance model of intuitive eating: A comparison of women in emerging adulthood, early adulthood, and middle adulthood. </w:t>
      </w:r>
      <w:r w:rsidRPr="005546C5">
        <w:rPr>
          <w:i/>
          <w:noProof/>
        </w:rPr>
        <w:t>Journal of Counseling Psychology, 58</w:t>
      </w:r>
      <w:r w:rsidRPr="005546C5">
        <w:rPr>
          <w:noProof/>
        </w:rPr>
        <w:t xml:space="preserve">, 110. </w:t>
      </w:r>
      <w:hyperlink r:id="rId21" w:history="1">
        <w:r w:rsidRPr="005546C5">
          <w:rPr>
            <w:rStyle w:val="Hyperlink"/>
            <w:noProof/>
            <w:lang w:val="en-GB"/>
          </w:rPr>
          <w:t>https://dx.doi.org/10.1037/a0022129</w:t>
        </w:r>
      </w:hyperlink>
    </w:p>
    <w:p w14:paraId="5A523476" w14:textId="10B1D82F" w:rsidR="005546C5" w:rsidRPr="005546C5" w:rsidRDefault="005546C5" w:rsidP="005546C5">
      <w:pPr>
        <w:pStyle w:val="EndNoteBibliography"/>
        <w:ind w:left="720" w:hanging="720"/>
        <w:rPr>
          <w:noProof/>
        </w:rPr>
      </w:pPr>
      <w:r w:rsidRPr="005546C5">
        <w:rPr>
          <w:noProof/>
        </w:rPr>
        <w:t xml:space="preserve">Avalos, L., Tylka, T. L., &amp; Wood-Barcalow, N. (2005). The Body Appreciation Scale: Development and psychometric evaluation. </w:t>
      </w:r>
      <w:r w:rsidRPr="005546C5">
        <w:rPr>
          <w:i/>
          <w:noProof/>
        </w:rPr>
        <w:t>Body Image, 2</w:t>
      </w:r>
      <w:r w:rsidRPr="005546C5">
        <w:rPr>
          <w:noProof/>
        </w:rPr>
        <w:t xml:space="preserve">, 285-297. </w:t>
      </w:r>
      <w:hyperlink r:id="rId22" w:history="1">
        <w:r w:rsidRPr="005546C5">
          <w:rPr>
            <w:rStyle w:val="Hyperlink"/>
            <w:noProof/>
            <w:lang w:val="en-GB"/>
          </w:rPr>
          <w:t>http://dx.doi.org/10.1016/j.bodyim.2005.06.002</w:t>
        </w:r>
      </w:hyperlink>
    </w:p>
    <w:p w14:paraId="3EABD4B8" w14:textId="79092BD6" w:rsidR="005546C5" w:rsidRPr="005546C5" w:rsidRDefault="005546C5" w:rsidP="005546C5">
      <w:pPr>
        <w:pStyle w:val="EndNoteBibliography"/>
        <w:ind w:left="720" w:hanging="720"/>
        <w:rPr>
          <w:noProof/>
        </w:rPr>
      </w:pPr>
      <w:r w:rsidRPr="005546C5">
        <w:rPr>
          <w:noProof/>
        </w:rPr>
        <w:t xml:space="preserve">Bair, C. E., Kelly, N. R., Serdar, K. L., &amp; Mazzeo, S. E. (2012). Does the Internet function like magazines? An exploration of image-focused media, eating pathology, and body dissatisfaction. </w:t>
      </w:r>
      <w:r w:rsidRPr="005546C5">
        <w:rPr>
          <w:i/>
          <w:noProof/>
        </w:rPr>
        <w:t>Eating Behaviors, 13</w:t>
      </w:r>
      <w:r w:rsidRPr="005546C5">
        <w:rPr>
          <w:noProof/>
        </w:rPr>
        <w:t xml:space="preserve">, 398-401. </w:t>
      </w:r>
      <w:hyperlink r:id="rId23" w:history="1">
        <w:r w:rsidRPr="005546C5">
          <w:rPr>
            <w:rStyle w:val="Hyperlink"/>
            <w:noProof/>
            <w:lang w:val="en-GB"/>
          </w:rPr>
          <w:t>http://dx.doi.org/10.1016/j.eatbeh.2012.06.003</w:t>
        </w:r>
      </w:hyperlink>
    </w:p>
    <w:p w14:paraId="479143D0" w14:textId="282B27F3" w:rsidR="005546C5" w:rsidRPr="005546C5" w:rsidRDefault="005546C5" w:rsidP="005546C5">
      <w:pPr>
        <w:pStyle w:val="EndNoteBibliography"/>
        <w:ind w:left="720" w:hanging="720"/>
        <w:rPr>
          <w:noProof/>
        </w:rPr>
      </w:pPr>
      <w:r w:rsidRPr="005546C5">
        <w:rPr>
          <w:noProof/>
        </w:rPr>
        <w:lastRenderedPageBreak/>
        <w:t xml:space="preserve">Boepple, L., Ata, R. N., Rum, R., &amp; Thompson, J. K. (2016). Strong is the new skinny: A content analysis of fitspiration websites. </w:t>
      </w:r>
      <w:r w:rsidRPr="005546C5">
        <w:rPr>
          <w:i/>
          <w:noProof/>
        </w:rPr>
        <w:t>Body Image, 17</w:t>
      </w:r>
      <w:r w:rsidRPr="005546C5">
        <w:rPr>
          <w:noProof/>
        </w:rPr>
        <w:t xml:space="preserve">, 132-135. </w:t>
      </w:r>
      <w:hyperlink r:id="rId24" w:history="1">
        <w:r w:rsidRPr="005546C5">
          <w:rPr>
            <w:rStyle w:val="Hyperlink"/>
            <w:noProof/>
            <w:lang w:val="en-GB"/>
          </w:rPr>
          <w:t>http://dx.doi.org/10.1016/j.bodyim.2016.03.001</w:t>
        </w:r>
      </w:hyperlink>
    </w:p>
    <w:p w14:paraId="0E509470" w14:textId="1D873FE2" w:rsidR="005546C5" w:rsidRPr="005546C5" w:rsidRDefault="005546C5" w:rsidP="005546C5">
      <w:pPr>
        <w:pStyle w:val="EndNoteBibliography"/>
        <w:ind w:left="720" w:hanging="720"/>
        <w:rPr>
          <w:noProof/>
        </w:rPr>
      </w:pPr>
      <w:r w:rsidRPr="005546C5">
        <w:rPr>
          <w:noProof/>
        </w:rPr>
        <w:t xml:space="preserve">Boepple, L., &amp; Thompson, J. K. (2016). A content analytic comparison of fitspiration and thinspiration websites. </w:t>
      </w:r>
      <w:r w:rsidRPr="005546C5">
        <w:rPr>
          <w:i/>
          <w:noProof/>
        </w:rPr>
        <w:t>International Journal of Eating Disorders, 49</w:t>
      </w:r>
      <w:r w:rsidRPr="005546C5">
        <w:rPr>
          <w:noProof/>
        </w:rPr>
        <w:t xml:space="preserve">, 98-101. </w:t>
      </w:r>
      <w:hyperlink r:id="rId25" w:history="1">
        <w:r w:rsidRPr="005546C5">
          <w:rPr>
            <w:rStyle w:val="Hyperlink"/>
            <w:noProof/>
            <w:lang w:val="en-GB"/>
          </w:rPr>
          <w:t>http://dx.doi.org/10.1002/eat.22403</w:t>
        </w:r>
      </w:hyperlink>
    </w:p>
    <w:p w14:paraId="6B586B23" w14:textId="3AC935CF" w:rsidR="005546C5" w:rsidRPr="005546C5" w:rsidRDefault="005546C5" w:rsidP="005546C5">
      <w:pPr>
        <w:pStyle w:val="EndNoteBibliography"/>
        <w:ind w:left="720" w:hanging="720"/>
        <w:rPr>
          <w:noProof/>
        </w:rPr>
      </w:pPr>
      <w:r w:rsidRPr="005546C5">
        <w:rPr>
          <w:noProof/>
        </w:rPr>
        <w:t xml:space="preserve">Carrotte, E. R., Prichard, I., &amp; Lim, M. S. C. (2017). “Fitspiration” on social media: A content analysis of gendered images. </w:t>
      </w:r>
      <w:r w:rsidRPr="005546C5">
        <w:rPr>
          <w:i/>
          <w:noProof/>
        </w:rPr>
        <w:t>Journal of Medical Internet Research, 19</w:t>
      </w:r>
      <w:r w:rsidRPr="005546C5">
        <w:rPr>
          <w:noProof/>
        </w:rPr>
        <w:t xml:space="preserve">, e95. </w:t>
      </w:r>
      <w:hyperlink r:id="rId26" w:history="1">
        <w:r w:rsidRPr="005546C5">
          <w:rPr>
            <w:rStyle w:val="Hyperlink"/>
            <w:noProof/>
            <w:lang w:val="en-GB"/>
          </w:rPr>
          <w:t>https://doi.org/10.2196/jmir.6368</w:t>
        </w:r>
      </w:hyperlink>
    </w:p>
    <w:p w14:paraId="48118E81" w14:textId="6C399CF4" w:rsidR="005546C5" w:rsidRPr="005546C5" w:rsidRDefault="005546C5" w:rsidP="005546C5">
      <w:pPr>
        <w:pStyle w:val="EndNoteBibliography"/>
        <w:ind w:left="720" w:hanging="720"/>
        <w:rPr>
          <w:noProof/>
        </w:rPr>
      </w:pPr>
      <w:r w:rsidRPr="005546C5">
        <w:rPr>
          <w:noProof/>
        </w:rPr>
        <w:t xml:space="preserve">Cicchetti, D. V. (1994). Guidelines, criteria, and rules of thumb for evaluating normed and standardized assessment instruments in psychology. </w:t>
      </w:r>
      <w:r w:rsidRPr="005546C5">
        <w:rPr>
          <w:i/>
          <w:noProof/>
        </w:rPr>
        <w:t>Psychological Assessment, 6</w:t>
      </w:r>
      <w:r w:rsidRPr="005546C5">
        <w:rPr>
          <w:noProof/>
        </w:rPr>
        <w:t xml:space="preserve">, 284. </w:t>
      </w:r>
      <w:hyperlink r:id="rId27" w:history="1">
        <w:r w:rsidRPr="005546C5">
          <w:rPr>
            <w:rStyle w:val="Hyperlink"/>
            <w:noProof/>
            <w:lang w:val="en-GB"/>
          </w:rPr>
          <w:t>https://doi.org/10.1037/1040-3590.6.4.284</w:t>
        </w:r>
      </w:hyperlink>
    </w:p>
    <w:p w14:paraId="3AFD370B" w14:textId="11F845B7" w:rsidR="005546C5" w:rsidRPr="005546C5" w:rsidRDefault="005546C5" w:rsidP="005546C5">
      <w:pPr>
        <w:pStyle w:val="EndNoteBibliography"/>
        <w:ind w:left="720" w:hanging="720"/>
        <w:rPr>
          <w:noProof/>
        </w:rPr>
      </w:pPr>
      <w:r w:rsidRPr="005546C5">
        <w:rPr>
          <w:noProof/>
        </w:rPr>
        <w:t xml:space="preserve">Ciuca, A. (2018). </w:t>
      </w:r>
      <w:r w:rsidRPr="005546C5">
        <w:rPr>
          <w:i/>
          <w:noProof/>
        </w:rPr>
        <w:t>Is Instagram body positivity's most unlikely ally?</w:t>
      </w:r>
      <w:r w:rsidRPr="005546C5">
        <w:rPr>
          <w:noProof/>
        </w:rPr>
        <w:t xml:space="preserve">  Retrieved from </w:t>
      </w:r>
      <w:hyperlink r:id="rId28" w:history="1">
        <w:r w:rsidRPr="005546C5">
          <w:rPr>
            <w:rStyle w:val="Hyperlink"/>
            <w:noProof/>
            <w:lang w:val="en-GB"/>
          </w:rPr>
          <w:t>https://www.livestrong.com/article/13708860-is-instagram-body-positivitys-most-unlikely-ally/</w:t>
        </w:r>
      </w:hyperlink>
    </w:p>
    <w:p w14:paraId="04617A88" w14:textId="01A89712" w:rsidR="005546C5" w:rsidRPr="005546C5" w:rsidRDefault="005546C5" w:rsidP="005546C5">
      <w:pPr>
        <w:pStyle w:val="EndNoteBibliography"/>
        <w:ind w:left="720" w:hanging="720"/>
        <w:rPr>
          <w:noProof/>
        </w:rPr>
      </w:pPr>
      <w:r w:rsidRPr="005546C5">
        <w:rPr>
          <w:noProof/>
        </w:rPr>
        <w:t xml:space="preserve">Cohen, R., Fardouly, J., Newton-John, T., &amp; Slater, A. (2019). #BoPo on Instagram: An experimental investigation of the effects of viewing body positive content on young women’s mood and body image. </w:t>
      </w:r>
      <w:r w:rsidRPr="005546C5">
        <w:rPr>
          <w:i/>
          <w:noProof/>
        </w:rPr>
        <w:t>New Media &amp; Society</w:t>
      </w:r>
      <w:r w:rsidRPr="005546C5">
        <w:rPr>
          <w:noProof/>
        </w:rPr>
        <w:t xml:space="preserve">. Advance online publication. </w:t>
      </w:r>
      <w:hyperlink r:id="rId29" w:history="1">
        <w:r w:rsidRPr="005546C5">
          <w:rPr>
            <w:rStyle w:val="Hyperlink"/>
            <w:noProof/>
            <w:lang w:val="en-GB"/>
          </w:rPr>
          <w:t>https://doi.org/10.1177/1461444819826530</w:t>
        </w:r>
      </w:hyperlink>
    </w:p>
    <w:p w14:paraId="5EA3BD67" w14:textId="5620D3EC" w:rsidR="005546C5" w:rsidRPr="005546C5" w:rsidRDefault="005546C5" w:rsidP="005546C5">
      <w:pPr>
        <w:pStyle w:val="EndNoteBibliography"/>
        <w:ind w:left="720" w:hanging="720"/>
        <w:rPr>
          <w:noProof/>
        </w:rPr>
      </w:pPr>
      <w:r w:rsidRPr="005546C5">
        <w:rPr>
          <w:noProof/>
        </w:rPr>
        <w:t xml:space="preserve">Cohen, R., Newton-John, T., &amp; Slater, A. (2017). The relationship between Facebook and Instagram appearance-focused activities and body image concerns in young women. </w:t>
      </w:r>
      <w:r w:rsidRPr="005546C5">
        <w:rPr>
          <w:i/>
          <w:noProof/>
        </w:rPr>
        <w:t>Body Image, 23</w:t>
      </w:r>
      <w:r w:rsidRPr="005546C5">
        <w:rPr>
          <w:noProof/>
        </w:rPr>
        <w:t xml:space="preserve">, 183-187. </w:t>
      </w:r>
      <w:hyperlink r:id="rId30" w:history="1">
        <w:r w:rsidRPr="005546C5">
          <w:rPr>
            <w:rStyle w:val="Hyperlink"/>
            <w:noProof/>
            <w:lang w:val="en-GB"/>
          </w:rPr>
          <w:t>https://doi.org/10.1016/j.bodyim.2017.10.002</w:t>
        </w:r>
      </w:hyperlink>
    </w:p>
    <w:p w14:paraId="49AE630C" w14:textId="5E91028A" w:rsidR="005546C5" w:rsidRPr="005546C5" w:rsidRDefault="005546C5" w:rsidP="005546C5">
      <w:pPr>
        <w:pStyle w:val="EndNoteBibliography"/>
        <w:ind w:left="720" w:hanging="720"/>
        <w:rPr>
          <w:noProof/>
        </w:rPr>
      </w:pPr>
      <w:r w:rsidRPr="005546C5">
        <w:rPr>
          <w:noProof/>
        </w:rPr>
        <w:t xml:space="preserve">Cohen, R., Newton-John, T., &amp; Slater, A. (2018). ‘Selfie’-objectification: The role of selfies in self-objectification and disordered eating in young women. </w:t>
      </w:r>
      <w:r w:rsidRPr="005546C5">
        <w:rPr>
          <w:i/>
          <w:noProof/>
        </w:rPr>
        <w:t>Computers in Human Behavior, 79</w:t>
      </w:r>
      <w:r w:rsidRPr="005546C5">
        <w:rPr>
          <w:noProof/>
        </w:rPr>
        <w:t xml:space="preserve">, 68-74. </w:t>
      </w:r>
      <w:hyperlink r:id="rId31" w:history="1">
        <w:r w:rsidRPr="005546C5">
          <w:rPr>
            <w:rStyle w:val="Hyperlink"/>
            <w:noProof/>
            <w:lang w:val="en-GB"/>
          </w:rPr>
          <w:t>https://doi.org/10.1016/j.chb.2017.10.027</w:t>
        </w:r>
      </w:hyperlink>
    </w:p>
    <w:p w14:paraId="40D97395" w14:textId="77777777" w:rsidR="005546C5" w:rsidRPr="005546C5" w:rsidRDefault="005546C5" w:rsidP="005546C5">
      <w:pPr>
        <w:pStyle w:val="EndNoteBibliography"/>
        <w:ind w:left="720" w:hanging="720"/>
        <w:rPr>
          <w:noProof/>
        </w:rPr>
      </w:pPr>
      <w:r w:rsidRPr="005546C5">
        <w:rPr>
          <w:noProof/>
        </w:rPr>
        <w:lastRenderedPageBreak/>
        <w:t xml:space="preserve">Conlin, L., &amp; Bissell, K. (2014). Beauty ideals in the checkout aisle: Health-related messages in women's fashion and fitness magazines. </w:t>
      </w:r>
      <w:r w:rsidRPr="005546C5">
        <w:rPr>
          <w:i/>
          <w:noProof/>
        </w:rPr>
        <w:t>Journal of Magazine &amp; New Media Research, 15</w:t>
      </w:r>
      <w:r w:rsidRPr="005546C5">
        <w:rPr>
          <w:noProof/>
        </w:rPr>
        <w:t xml:space="preserve">. </w:t>
      </w:r>
    </w:p>
    <w:p w14:paraId="739B8C0D" w14:textId="2BBFABD6" w:rsidR="005546C5" w:rsidRPr="005546C5" w:rsidRDefault="005546C5" w:rsidP="005546C5">
      <w:pPr>
        <w:pStyle w:val="EndNoteBibliography"/>
        <w:ind w:left="720" w:hanging="720"/>
        <w:rPr>
          <w:noProof/>
        </w:rPr>
      </w:pPr>
      <w:r w:rsidRPr="005546C5">
        <w:rPr>
          <w:noProof/>
        </w:rPr>
        <w:t xml:space="preserve">Cwynar-Horta, J. (2016). The commodification of the body positive movement on Instagram. </w:t>
      </w:r>
      <w:r w:rsidRPr="005546C5">
        <w:rPr>
          <w:i/>
          <w:noProof/>
        </w:rPr>
        <w:t>Stream: Culture/Politics/Technology, 8</w:t>
      </w:r>
      <w:r w:rsidRPr="005546C5">
        <w:rPr>
          <w:noProof/>
        </w:rPr>
        <w:t xml:space="preserve">, 36-56. </w:t>
      </w:r>
      <w:hyperlink r:id="rId32" w:history="1">
        <w:r w:rsidRPr="005546C5">
          <w:rPr>
            <w:rStyle w:val="Hyperlink"/>
            <w:noProof/>
            <w:lang w:val="en-GB"/>
          </w:rPr>
          <w:t>https://doi.org/10.1016/B978-0-12-384925-0.00104-8</w:t>
        </w:r>
      </w:hyperlink>
    </w:p>
    <w:p w14:paraId="4171EBE0" w14:textId="54B5D6CD" w:rsidR="005546C5" w:rsidRPr="005546C5" w:rsidRDefault="005546C5" w:rsidP="005546C5">
      <w:pPr>
        <w:pStyle w:val="EndNoteBibliography"/>
        <w:ind w:left="720" w:hanging="720"/>
        <w:rPr>
          <w:noProof/>
        </w:rPr>
      </w:pPr>
      <w:r w:rsidRPr="005546C5">
        <w:rPr>
          <w:noProof/>
        </w:rPr>
        <w:t xml:space="preserve">Dalessandro, A. (2016). </w:t>
      </w:r>
      <w:r w:rsidRPr="005546C5">
        <w:rPr>
          <w:i/>
          <w:noProof/>
        </w:rPr>
        <w:t>15 definitions of body positivity straight from influencers &amp; activists</w:t>
      </w:r>
      <w:r w:rsidRPr="005546C5">
        <w:rPr>
          <w:noProof/>
        </w:rPr>
        <w:t xml:space="preserve">.  Retrieved from </w:t>
      </w:r>
      <w:hyperlink r:id="rId33" w:history="1">
        <w:r w:rsidRPr="005546C5">
          <w:rPr>
            <w:rStyle w:val="Hyperlink"/>
            <w:noProof/>
            <w:lang w:val="en-GB"/>
          </w:rPr>
          <w:t>https://www.bustle.com/articles/165804-15-definitions-of-body-positivity-straight-from-influencers-activists</w:t>
        </w:r>
      </w:hyperlink>
    </w:p>
    <w:p w14:paraId="323D7658" w14:textId="667248BA" w:rsidR="005546C5" w:rsidRPr="005546C5" w:rsidRDefault="005546C5" w:rsidP="005546C5">
      <w:pPr>
        <w:pStyle w:val="EndNoteBibliography"/>
        <w:ind w:left="720" w:hanging="720"/>
        <w:rPr>
          <w:noProof/>
        </w:rPr>
      </w:pPr>
      <w:r w:rsidRPr="005546C5">
        <w:rPr>
          <w:noProof/>
        </w:rPr>
        <w:t xml:space="preserve">Fox, J., &amp; Vendemia, M. A. (2016). Selective self-presentation and social comparison through photographs on social networking sites. </w:t>
      </w:r>
      <w:r w:rsidRPr="005546C5">
        <w:rPr>
          <w:i/>
          <w:noProof/>
        </w:rPr>
        <w:t>Cyberpsychology, Behavior, and Social Networking, 19</w:t>
      </w:r>
      <w:r w:rsidRPr="005546C5">
        <w:rPr>
          <w:noProof/>
        </w:rPr>
        <w:t xml:space="preserve">, 593-600. </w:t>
      </w:r>
      <w:hyperlink r:id="rId34" w:history="1">
        <w:r w:rsidRPr="005546C5">
          <w:rPr>
            <w:rStyle w:val="Hyperlink"/>
            <w:noProof/>
            <w:lang w:val="en-GB"/>
          </w:rPr>
          <w:t>https://dx.doi.org/10.1089/cyber.2016.0248</w:t>
        </w:r>
      </w:hyperlink>
    </w:p>
    <w:p w14:paraId="35A92AD4" w14:textId="0670B818" w:rsidR="005546C5" w:rsidRPr="005546C5" w:rsidRDefault="005546C5" w:rsidP="005546C5">
      <w:pPr>
        <w:pStyle w:val="EndNoteBibliography"/>
        <w:ind w:left="720" w:hanging="720"/>
        <w:rPr>
          <w:noProof/>
        </w:rPr>
      </w:pPr>
      <w:r w:rsidRPr="005546C5">
        <w:rPr>
          <w:noProof/>
        </w:rPr>
        <w:t xml:space="preserve">Frederick, D. A., Daniels, E. A., Bates, M. E., &amp; Tylka, T. L. (2017). Exposure to thin-ideal media affect most, but not all, women: Results from the Perceived Effects of Media Exposure Scale and open-ended responses. </w:t>
      </w:r>
      <w:r w:rsidRPr="005546C5">
        <w:rPr>
          <w:i/>
          <w:noProof/>
        </w:rPr>
        <w:t>Body Image, 23</w:t>
      </w:r>
      <w:r w:rsidRPr="005546C5">
        <w:rPr>
          <w:noProof/>
        </w:rPr>
        <w:t xml:space="preserve">, 188-205. </w:t>
      </w:r>
      <w:hyperlink r:id="rId35" w:history="1">
        <w:r w:rsidRPr="005546C5">
          <w:rPr>
            <w:rStyle w:val="Hyperlink"/>
            <w:noProof/>
            <w:lang w:val="en-GB"/>
          </w:rPr>
          <w:t>https://doi.org/10.1016/j.bodyim.2017.10.006</w:t>
        </w:r>
      </w:hyperlink>
    </w:p>
    <w:p w14:paraId="67D5A167" w14:textId="609BDD76" w:rsidR="005546C5" w:rsidRPr="005546C5" w:rsidRDefault="005546C5" w:rsidP="005546C5">
      <w:pPr>
        <w:pStyle w:val="EndNoteBibliography"/>
        <w:ind w:left="720" w:hanging="720"/>
        <w:rPr>
          <w:noProof/>
        </w:rPr>
      </w:pPr>
      <w:r w:rsidRPr="005546C5">
        <w:rPr>
          <w:noProof/>
        </w:rPr>
        <w:t xml:space="preserve">Fredrickson, B. L., &amp; Roberts, T. A. (1997). Objectification theory: Toward understanding women's lived experiences and mental health risks. </w:t>
      </w:r>
      <w:r w:rsidRPr="005546C5">
        <w:rPr>
          <w:i/>
          <w:noProof/>
        </w:rPr>
        <w:t>Psychology of Women Quarterly, 21</w:t>
      </w:r>
      <w:r w:rsidRPr="005546C5">
        <w:rPr>
          <w:noProof/>
        </w:rPr>
        <w:t xml:space="preserve">, 173-206. </w:t>
      </w:r>
      <w:hyperlink r:id="rId36" w:history="1">
        <w:r w:rsidRPr="005546C5">
          <w:rPr>
            <w:rStyle w:val="Hyperlink"/>
            <w:noProof/>
            <w:lang w:val="en-GB"/>
          </w:rPr>
          <w:t>https://dx.doi.org/10.1111/j.1471-6402.1997.tb00108.x</w:t>
        </w:r>
      </w:hyperlink>
    </w:p>
    <w:p w14:paraId="076685A6" w14:textId="1E6BAE43" w:rsidR="005546C5" w:rsidRPr="005546C5" w:rsidRDefault="005546C5" w:rsidP="005546C5">
      <w:pPr>
        <w:pStyle w:val="EndNoteBibliography"/>
        <w:ind w:left="720" w:hanging="720"/>
        <w:rPr>
          <w:noProof/>
        </w:rPr>
      </w:pPr>
      <w:r w:rsidRPr="005546C5">
        <w:rPr>
          <w:noProof/>
        </w:rPr>
        <w:t xml:space="preserve">Ghaznavi, J., &amp; Taylor, L. D. (2015). Bones, body parts, and sex appeal: An analysis of #thinspiration images on popular social media. </w:t>
      </w:r>
      <w:r w:rsidRPr="005546C5">
        <w:rPr>
          <w:i/>
          <w:noProof/>
        </w:rPr>
        <w:t>Body Image, 14</w:t>
      </w:r>
      <w:r w:rsidRPr="005546C5">
        <w:rPr>
          <w:noProof/>
        </w:rPr>
        <w:t xml:space="preserve">, 54-61. </w:t>
      </w:r>
      <w:hyperlink r:id="rId37" w:history="1">
        <w:r w:rsidRPr="005546C5">
          <w:rPr>
            <w:rStyle w:val="Hyperlink"/>
            <w:noProof/>
            <w:lang w:val="en-GB"/>
          </w:rPr>
          <w:t>https://doi.org/10.1016/j.bodyim.2015.03.006</w:t>
        </w:r>
      </w:hyperlink>
    </w:p>
    <w:p w14:paraId="0FEAE631" w14:textId="271D33F5" w:rsidR="005546C5" w:rsidRPr="005546C5" w:rsidRDefault="005546C5" w:rsidP="005546C5">
      <w:pPr>
        <w:pStyle w:val="EndNoteBibliography"/>
        <w:ind w:left="720" w:hanging="720"/>
        <w:rPr>
          <w:noProof/>
        </w:rPr>
      </w:pPr>
      <w:r w:rsidRPr="005546C5">
        <w:rPr>
          <w:noProof/>
        </w:rPr>
        <w:t xml:space="preserve">Grabe, S., Ward, L., &amp; Hyde, J. S. (2008). The role of the media in body image concerns among women: A meta-analysis of experimental and correlational studies. </w:t>
      </w:r>
      <w:r w:rsidRPr="005546C5">
        <w:rPr>
          <w:i/>
          <w:noProof/>
        </w:rPr>
        <w:lastRenderedPageBreak/>
        <w:t>Psychological Bulletin, 134</w:t>
      </w:r>
      <w:r w:rsidRPr="005546C5">
        <w:rPr>
          <w:noProof/>
        </w:rPr>
        <w:t xml:space="preserve">, 460-476. </w:t>
      </w:r>
      <w:hyperlink r:id="rId38" w:history="1">
        <w:r w:rsidRPr="005546C5">
          <w:rPr>
            <w:rStyle w:val="Hyperlink"/>
            <w:noProof/>
            <w:lang w:val="en-GB"/>
          </w:rPr>
          <w:t>https://dx.doi.org/10.1037/0033-2909.134.3.460</w:t>
        </w:r>
      </w:hyperlink>
    </w:p>
    <w:p w14:paraId="4BB5816A" w14:textId="7FDDC8B3" w:rsidR="005546C5" w:rsidRPr="005546C5" w:rsidRDefault="005546C5" w:rsidP="005546C5">
      <w:pPr>
        <w:pStyle w:val="EndNoteBibliography"/>
        <w:ind w:left="720" w:hanging="720"/>
        <w:rPr>
          <w:noProof/>
        </w:rPr>
      </w:pPr>
      <w:r w:rsidRPr="005546C5">
        <w:rPr>
          <w:noProof/>
        </w:rPr>
        <w:t>Groesz, L. M., Levine, M. P., &amp; Murnen, S. K. (2002). The effect of experimental presentation of thin media images on body satisfaction: A meta</w:t>
      </w:r>
      <w:r w:rsidRPr="005546C5">
        <w:rPr>
          <w:rFonts w:ascii="Calibri" w:eastAsia="Calibri" w:hAnsi="Calibri" w:cs="Calibri"/>
          <w:noProof/>
        </w:rPr>
        <w:t>‐</w:t>
      </w:r>
      <w:r w:rsidRPr="005546C5">
        <w:rPr>
          <w:noProof/>
        </w:rPr>
        <w:t xml:space="preserve">analytic review. </w:t>
      </w:r>
      <w:r w:rsidRPr="005546C5">
        <w:rPr>
          <w:i/>
          <w:noProof/>
        </w:rPr>
        <w:t>International Journal of Eating Disorders, 31</w:t>
      </w:r>
      <w:r w:rsidRPr="005546C5">
        <w:rPr>
          <w:noProof/>
        </w:rPr>
        <w:t xml:space="preserve">, 1-16. </w:t>
      </w:r>
      <w:hyperlink r:id="rId39" w:history="1">
        <w:r w:rsidRPr="005546C5">
          <w:rPr>
            <w:rStyle w:val="Hyperlink"/>
            <w:noProof/>
            <w:lang w:val="en-GB"/>
          </w:rPr>
          <w:t>https://dx.doi.org/10.1002/eat.10005</w:t>
        </w:r>
      </w:hyperlink>
    </w:p>
    <w:p w14:paraId="3E2B9180" w14:textId="1B3BB244" w:rsidR="005546C5" w:rsidRPr="005546C5" w:rsidRDefault="005546C5" w:rsidP="005546C5">
      <w:pPr>
        <w:pStyle w:val="EndNoteBibliography"/>
        <w:ind w:left="720" w:hanging="720"/>
        <w:rPr>
          <w:noProof/>
        </w:rPr>
      </w:pPr>
      <w:r w:rsidRPr="005546C5">
        <w:rPr>
          <w:noProof/>
        </w:rPr>
        <w:t xml:space="preserve">Halliwell, E. (2013). The impact of thin idealized media images on body satisfaction: Does body appreciation protect women from negative effects? </w:t>
      </w:r>
      <w:r w:rsidRPr="005546C5">
        <w:rPr>
          <w:i/>
          <w:noProof/>
        </w:rPr>
        <w:t>Body Image, 10</w:t>
      </w:r>
      <w:r w:rsidRPr="005546C5">
        <w:rPr>
          <w:noProof/>
        </w:rPr>
        <w:t xml:space="preserve">, 509-514. </w:t>
      </w:r>
      <w:hyperlink r:id="rId40" w:history="1">
        <w:r w:rsidRPr="005546C5">
          <w:rPr>
            <w:rStyle w:val="Hyperlink"/>
            <w:noProof/>
            <w:lang w:val="en-GB"/>
          </w:rPr>
          <w:t>https://dx.doi.org/10.1016/j.bodyim.2013.07.004</w:t>
        </w:r>
      </w:hyperlink>
    </w:p>
    <w:p w14:paraId="331D4595" w14:textId="1E9D43F2" w:rsidR="005546C5" w:rsidRPr="005546C5" w:rsidRDefault="005546C5" w:rsidP="005546C5">
      <w:pPr>
        <w:pStyle w:val="EndNoteBibliography"/>
        <w:ind w:left="720" w:hanging="720"/>
        <w:rPr>
          <w:noProof/>
        </w:rPr>
      </w:pPr>
      <w:r w:rsidRPr="005546C5">
        <w:rPr>
          <w:noProof/>
        </w:rPr>
        <w:t>Halzack, S. (2016, November 2). Social media ‘influencers’: A marketing experiment grows into a mini-economy.</w:t>
      </w:r>
      <w:r w:rsidRPr="005546C5">
        <w:rPr>
          <w:i/>
          <w:noProof/>
        </w:rPr>
        <w:t xml:space="preserve"> The Washington Post</w:t>
      </w:r>
      <w:r w:rsidRPr="005546C5">
        <w:rPr>
          <w:noProof/>
        </w:rPr>
        <w:t xml:space="preserve">. Retrieved from </w:t>
      </w:r>
      <w:hyperlink r:id="rId41" w:history="1">
        <w:r w:rsidRPr="005546C5">
          <w:rPr>
            <w:rStyle w:val="Hyperlink"/>
            <w:noProof/>
            <w:lang w:val="en-GB"/>
          </w:rPr>
          <w:t>https://www.washingtonpost.com/business/economy/social-media-influencers-a-marketing-experiment-thats-metastasized-into-a-mini-economy/2016/11/02/bf14e23a-9c5d-11e6-9980-50913d68eacb_story.html?noredirect=on&amp;utm_term=.f3367916d3c1</w:t>
        </w:r>
      </w:hyperlink>
    </w:p>
    <w:p w14:paraId="662C5D70" w14:textId="4FB78BDE" w:rsidR="005546C5" w:rsidRPr="005546C5" w:rsidRDefault="005546C5" w:rsidP="005546C5">
      <w:pPr>
        <w:pStyle w:val="EndNoteBibliography"/>
        <w:ind w:left="720" w:hanging="720"/>
        <w:rPr>
          <w:noProof/>
        </w:rPr>
      </w:pPr>
      <w:r w:rsidRPr="005546C5">
        <w:rPr>
          <w:noProof/>
        </w:rPr>
        <w:t xml:space="preserve">Haskins, J. (2015). </w:t>
      </w:r>
      <w:r w:rsidRPr="005546C5">
        <w:rPr>
          <w:i/>
          <w:noProof/>
        </w:rPr>
        <w:t>Does the 'body positive' movement promote health?</w:t>
      </w:r>
      <w:r w:rsidRPr="005546C5">
        <w:rPr>
          <w:noProof/>
        </w:rPr>
        <w:t xml:space="preserve"> Blog post Retrieved from </w:t>
      </w:r>
      <w:hyperlink r:id="rId42" w:history="1">
        <w:r w:rsidRPr="005546C5">
          <w:rPr>
            <w:rStyle w:val="Hyperlink"/>
            <w:noProof/>
            <w:lang w:val="en-GB"/>
          </w:rPr>
          <w:t>https://www.healthline.com/health-news/does-the-body-positive-movement-promote-health-081415 - 1</w:t>
        </w:r>
      </w:hyperlink>
    </w:p>
    <w:p w14:paraId="16DC7634" w14:textId="4EE6CA01" w:rsidR="005546C5" w:rsidRPr="005546C5" w:rsidRDefault="005546C5" w:rsidP="005546C5">
      <w:pPr>
        <w:pStyle w:val="EndNoteBibliography"/>
        <w:ind w:left="720" w:hanging="720"/>
        <w:rPr>
          <w:noProof/>
        </w:rPr>
      </w:pPr>
      <w:r w:rsidRPr="005546C5">
        <w:rPr>
          <w:noProof/>
        </w:rPr>
        <w:t xml:space="preserve">Herbozo, S., Tantleff-Dunn, S., Gokee-Larose, J., &amp; Thompson, J. K. (2004). Beauty and thinness messages in children's media: A content analysis. </w:t>
      </w:r>
      <w:r w:rsidRPr="005546C5">
        <w:rPr>
          <w:i/>
          <w:noProof/>
        </w:rPr>
        <w:t>Eating Disorders, 12</w:t>
      </w:r>
      <w:r w:rsidRPr="005546C5">
        <w:rPr>
          <w:noProof/>
        </w:rPr>
        <w:t xml:space="preserve">, 21-34. </w:t>
      </w:r>
      <w:hyperlink r:id="rId43" w:history="1">
        <w:r w:rsidRPr="005546C5">
          <w:rPr>
            <w:rStyle w:val="Hyperlink"/>
            <w:noProof/>
            <w:lang w:val="en-GB"/>
          </w:rPr>
          <w:t>https://doi.org/10.1080/10640260490267742</w:t>
        </w:r>
      </w:hyperlink>
    </w:p>
    <w:p w14:paraId="38885235" w14:textId="77777777" w:rsidR="005546C5" w:rsidRPr="005546C5" w:rsidRDefault="005546C5" w:rsidP="005546C5">
      <w:pPr>
        <w:pStyle w:val="EndNoteBibliography"/>
        <w:ind w:left="720" w:hanging="720"/>
        <w:rPr>
          <w:noProof/>
        </w:rPr>
      </w:pPr>
      <w:r w:rsidRPr="005546C5">
        <w:rPr>
          <w:noProof/>
        </w:rPr>
        <w:t xml:space="preserve">Hindman, M., Tsioutsiouliklis, K., &amp; Johnson, J. A. (2003, April). </w:t>
      </w:r>
      <w:r w:rsidRPr="005546C5">
        <w:rPr>
          <w:i/>
          <w:noProof/>
        </w:rPr>
        <w:t>Googlearchy: How a few heavily-linked sites dominate politics on the web.</w:t>
      </w:r>
      <w:r w:rsidRPr="005546C5">
        <w:rPr>
          <w:noProof/>
        </w:rPr>
        <w:t xml:space="preserve"> Paper presented at the Annual Meeting of the Midwest Political Science Association, Chicago, IL.</w:t>
      </w:r>
    </w:p>
    <w:p w14:paraId="66111F3D" w14:textId="221A51D2" w:rsidR="005546C5" w:rsidRPr="005546C5" w:rsidRDefault="005546C5" w:rsidP="005546C5">
      <w:pPr>
        <w:pStyle w:val="EndNoteBibliography"/>
        <w:ind w:left="720" w:hanging="720"/>
        <w:rPr>
          <w:noProof/>
        </w:rPr>
      </w:pPr>
      <w:r w:rsidRPr="005546C5">
        <w:rPr>
          <w:noProof/>
        </w:rPr>
        <w:lastRenderedPageBreak/>
        <w:t xml:space="preserve">Holmqvist, K., &amp; Frisén, A. (2012). “I bet they aren’t that perfect in reality:” Appearance ideals viewed from the perspective of adolescents with a positive body image. </w:t>
      </w:r>
      <w:r w:rsidRPr="005546C5">
        <w:rPr>
          <w:i/>
          <w:noProof/>
        </w:rPr>
        <w:t>Body Image, 9</w:t>
      </w:r>
      <w:r w:rsidRPr="005546C5">
        <w:rPr>
          <w:noProof/>
        </w:rPr>
        <w:t xml:space="preserve">, 388-395. </w:t>
      </w:r>
      <w:hyperlink r:id="rId44" w:history="1">
        <w:r w:rsidRPr="005546C5">
          <w:rPr>
            <w:rStyle w:val="Hyperlink"/>
            <w:noProof/>
            <w:lang w:val="en-GB"/>
          </w:rPr>
          <w:t>https://doi.org/10.1016/j.bodyim.2012.03.007</w:t>
        </w:r>
      </w:hyperlink>
    </w:p>
    <w:p w14:paraId="76B7C57E" w14:textId="684205F9" w:rsidR="005546C5" w:rsidRPr="005546C5" w:rsidRDefault="005546C5" w:rsidP="005546C5">
      <w:pPr>
        <w:pStyle w:val="EndNoteBibliography"/>
        <w:ind w:left="720" w:hanging="720"/>
        <w:rPr>
          <w:noProof/>
        </w:rPr>
      </w:pPr>
      <w:r w:rsidRPr="005546C5">
        <w:rPr>
          <w:noProof/>
        </w:rPr>
        <w:t xml:space="preserve">Homan, K. J., &amp; Tylka, T. L. (2014). Appearance-based exercise motivation moderates the relationship between exercise frequency and positive body image. </w:t>
      </w:r>
      <w:r w:rsidRPr="005546C5">
        <w:rPr>
          <w:i/>
          <w:noProof/>
        </w:rPr>
        <w:t>Body Image, 11</w:t>
      </w:r>
      <w:r w:rsidRPr="005546C5">
        <w:rPr>
          <w:noProof/>
        </w:rPr>
        <w:t xml:space="preserve">, 101-108. </w:t>
      </w:r>
      <w:hyperlink r:id="rId45" w:history="1">
        <w:r w:rsidRPr="005546C5">
          <w:rPr>
            <w:rStyle w:val="Hyperlink"/>
            <w:noProof/>
            <w:lang w:val="en-GB"/>
          </w:rPr>
          <w:t>https://dx.doi.org/10.1016/j.bodyim.2014.01.003</w:t>
        </w:r>
      </w:hyperlink>
    </w:p>
    <w:p w14:paraId="7B54BE09" w14:textId="0824B596" w:rsidR="005546C5" w:rsidRPr="005546C5" w:rsidRDefault="005546C5" w:rsidP="005546C5">
      <w:pPr>
        <w:pStyle w:val="EndNoteBibliography"/>
        <w:ind w:left="720" w:hanging="720"/>
        <w:rPr>
          <w:noProof/>
        </w:rPr>
      </w:pPr>
      <w:r w:rsidRPr="005546C5">
        <w:rPr>
          <w:noProof/>
        </w:rPr>
        <w:t xml:space="preserve">Kasana, M. (2014). Feminisms and the social media sphere. </w:t>
      </w:r>
      <w:r w:rsidRPr="005546C5">
        <w:rPr>
          <w:i/>
          <w:noProof/>
        </w:rPr>
        <w:t>Women's Studies Quarterly, 42</w:t>
      </w:r>
      <w:r w:rsidRPr="005546C5">
        <w:rPr>
          <w:noProof/>
        </w:rPr>
        <w:t xml:space="preserve">, 236-249. </w:t>
      </w:r>
      <w:hyperlink r:id="rId46" w:history="1">
        <w:r w:rsidRPr="005546C5">
          <w:rPr>
            <w:rStyle w:val="Hyperlink"/>
            <w:noProof/>
            <w:lang w:val="en-GB"/>
          </w:rPr>
          <w:t>https://dx.doi.org/10.1353/wsq.2014.0065</w:t>
        </w:r>
      </w:hyperlink>
    </w:p>
    <w:p w14:paraId="374962EA" w14:textId="7C1FB976" w:rsidR="005546C5" w:rsidRPr="005546C5" w:rsidRDefault="005546C5" w:rsidP="005546C5">
      <w:pPr>
        <w:pStyle w:val="EndNoteBibliography"/>
        <w:ind w:left="720" w:hanging="720"/>
        <w:rPr>
          <w:noProof/>
        </w:rPr>
      </w:pPr>
      <w:r w:rsidRPr="005546C5">
        <w:rPr>
          <w:noProof/>
        </w:rPr>
        <w:t xml:space="preserve">Landis, J. R., &amp; Koch, G. G. (1977). The measurement of observer agreement for categorical data. </w:t>
      </w:r>
      <w:r w:rsidRPr="005546C5">
        <w:rPr>
          <w:i/>
          <w:noProof/>
        </w:rPr>
        <w:t>Biometrics</w:t>
      </w:r>
      <w:r w:rsidRPr="005546C5">
        <w:rPr>
          <w:noProof/>
        </w:rPr>
        <w:t xml:space="preserve">, 159-174. </w:t>
      </w:r>
      <w:hyperlink r:id="rId47" w:history="1">
        <w:r w:rsidRPr="005546C5">
          <w:rPr>
            <w:rStyle w:val="Hyperlink"/>
            <w:noProof/>
            <w:lang w:val="en-GB"/>
          </w:rPr>
          <w:t>https://dx.doi.org/10.2307/2529310</w:t>
        </w:r>
      </w:hyperlink>
    </w:p>
    <w:p w14:paraId="463D6D52" w14:textId="21E79811" w:rsidR="005546C5" w:rsidRPr="005546C5" w:rsidRDefault="005546C5" w:rsidP="005546C5">
      <w:pPr>
        <w:pStyle w:val="EndNoteBibliography"/>
        <w:ind w:left="720" w:hanging="720"/>
        <w:rPr>
          <w:noProof/>
        </w:rPr>
      </w:pPr>
      <w:r w:rsidRPr="005546C5">
        <w:rPr>
          <w:noProof/>
        </w:rPr>
        <w:t xml:space="preserve">Mangweth-Matzek, B., &amp; Hoek, H. W. (2017). Epidemiology and treatment of eating disorders in men and women of middle and older age. </w:t>
      </w:r>
      <w:r w:rsidRPr="005546C5">
        <w:rPr>
          <w:i/>
          <w:noProof/>
        </w:rPr>
        <w:t>Current Opinion in Psychiatry, 30</w:t>
      </w:r>
      <w:r w:rsidRPr="005546C5">
        <w:rPr>
          <w:noProof/>
        </w:rPr>
        <w:t xml:space="preserve">, 446. </w:t>
      </w:r>
      <w:hyperlink r:id="rId48" w:history="1">
        <w:r w:rsidRPr="005546C5">
          <w:rPr>
            <w:rStyle w:val="Hyperlink"/>
            <w:noProof/>
            <w:lang w:val="en-GB"/>
          </w:rPr>
          <w:t>https://doi.org/10.1097/YCO.0000000000000356</w:t>
        </w:r>
      </w:hyperlink>
    </w:p>
    <w:p w14:paraId="296A708C" w14:textId="77DED771" w:rsidR="005546C5" w:rsidRPr="005546C5" w:rsidRDefault="005546C5" w:rsidP="005546C5">
      <w:pPr>
        <w:pStyle w:val="EndNoteBibliography"/>
        <w:ind w:left="720" w:hanging="720"/>
        <w:rPr>
          <w:noProof/>
        </w:rPr>
      </w:pPr>
      <w:r w:rsidRPr="005546C5">
        <w:rPr>
          <w:noProof/>
        </w:rPr>
        <w:t xml:space="preserve">Moss, R. (2017). </w:t>
      </w:r>
      <w:r w:rsidRPr="005546C5">
        <w:rPr>
          <w:i/>
          <w:noProof/>
        </w:rPr>
        <w:t>7 body-positive Instagram accounts to follow for A confidence boost</w:t>
      </w:r>
      <w:r w:rsidRPr="005546C5">
        <w:rPr>
          <w:noProof/>
        </w:rPr>
        <w:t xml:space="preserve">.  Retrieved from </w:t>
      </w:r>
      <w:hyperlink r:id="rId49" w:history="1">
        <w:r w:rsidRPr="005546C5">
          <w:rPr>
            <w:rStyle w:val="Hyperlink"/>
            <w:noProof/>
            <w:lang w:val="en-GB"/>
          </w:rPr>
          <w:t>https://www.huffingtonpost.co.uk/entry/7-body-positive-instagram-accounts-to-follow-for-an-instant-confidence-boost_uk_5a0d6bf0e4b0c0b2f2f7df0e?guccounter=1</w:t>
        </w:r>
      </w:hyperlink>
    </w:p>
    <w:p w14:paraId="09A1009D" w14:textId="30E52F97" w:rsidR="005546C5" w:rsidRPr="005546C5" w:rsidRDefault="005546C5" w:rsidP="005546C5">
      <w:pPr>
        <w:pStyle w:val="EndNoteBibliography"/>
        <w:ind w:left="720" w:hanging="720"/>
        <w:rPr>
          <w:noProof/>
        </w:rPr>
      </w:pPr>
      <w:r w:rsidRPr="005546C5">
        <w:rPr>
          <w:noProof/>
        </w:rPr>
        <w:t xml:space="preserve">Muttarak, R. (2018). Normalization of plus size and the danger of unseen overweight and obesity in England. </w:t>
      </w:r>
      <w:r w:rsidRPr="005546C5">
        <w:rPr>
          <w:i/>
          <w:noProof/>
        </w:rPr>
        <w:t>Obesity, 26</w:t>
      </w:r>
      <w:r w:rsidRPr="005546C5">
        <w:rPr>
          <w:noProof/>
        </w:rPr>
        <w:t xml:space="preserve">, 1125-1129. </w:t>
      </w:r>
      <w:hyperlink r:id="rId50" w:history="1">
        <w:r w:rsidRPr="005546C5">
          <w:rPr>
            <w:rStyle w:val="Hyperlink"/>
            <w:noProof/>
            <w:lang w:val="en-GB"/>
          </w:rPr>
          <w:t>http://dx.doi.org/10.1002/oby.22204</w:t>
        </w:r>
      </w:hyperlink>
    </w:p>
    <w:p w14:paraId="77647BA8" w14:textId="5A4B6F50" w:rsidR="005546C5" w:rsidRPr="005546C5" w:rsidRDefault="005546C5" w:rsidP="005546C5">
      <w:pPr>
        <w:pStyle w:val="EndNoteBibliography"/>
        <w:ind w:left="720" w:hanging="720"/>
        <w:rPr>
          <w:noProof/>
        </w:rPr>
      </w:pPr>
      <w:r w:rsidRPr="005546C5">
        <w:rPr>
          <w:noProof/>
        </w:rPr>
        <w:t xml:space="preserve">Paraskeva, N., Lewis-Smith, H., &amp; Diedrichs, P. C. (2017). Consumer opinion on social policy approaches to promoting positive body image: Airbrushed media images and disclaimer labels. </w:t>
      </w:r>
      <w:r w:rsidRPr="005546C5">
        <w:rPr>
          <w:i/>
          <w:noProof/>
        </w:rPr>
        <w:t>Journal of Health Psychology, 22</w:t>
      </w:r>
      <w:r w:rsidRPr="005546C5">
        <w:rPr>
          <w:noProof/>
        </w:rPr>
        <w:t xml:space="preserve">, 164-175. </w:t>
      </w:r>
      <w:hyperlink r:id="rId51" w:history="1">
        <w:r w:rsidRPr="005546C5">
          <w:rPr>
            <w:rStyle w:val="Hyperlink"/>
            <w:noProof/>
            <w:lang w:val="en-GB"/>
          </w:rPr>
          <w:t>http://dx.doi.org/10.1177/1359105315597052</w:t>
        </w:r>
      </w:hyperlink>
    </w:p>
    <w:p w14:paraId="54A917B8" w14:textId="4E0D2944" w:rsidR="005546C5" w:rsidRPr="005546C5" w:rsidRDefault="005546C5" w:rsidP="005546C5">
      <w:pPr>
        <w:pStyle w:val="EndNoteBibliography"/>
        <w:ind w:left="720" w:hanging="720"/>
        <w:rPr>
          <w:noProof/>
        </w:rPr>
      </w:pPr>
      <w:r w:rsidRPr="005546C5">
        <w:rPr>
          <w:noProof/>
        </w:rPr>
        <w:t xml:space="preserve">Petty, A. (2018). </w:t>
      </w:r>
      <w:r w:rsidRPr="005546C5">
        <w:rPr>
          <w:i/>
          <w:noProof/>
        </w:rPr>
        <w:t>Is the body-positivity movement going too far?</w:t>
      </w:r>
      <w:r w:rsidRPr="005546C5">
        <w:rPr>
          <w:noProof/>
        </w:rPr>
        <w:t xml:space="preserve"> Blog post Retrieved from </w:t>
      </w:r>
      <w:hyperlink r:id="rId52" w:history="1">
        <w:r w:rsidRPr="005546C5">
          <w:rPr>
            <w:rStyle w:val="Hyperlink"/>
            <w:noProof/>
            <w:lang w:val="en-GB"/>
          </w:rPr>
          <w:t>https://greatist.com/live/body-positivity-movement-too-far</w:t>
        </w:r>
      </w:hyperlink>
    </w:p>
    <w:p w14:paraId="38C4A575" w14:textId="06098E20" w:rsidR="005546C5" w:rsidRPr="005546C5" w:rsidRDefault="005546C5" w:rsidP="005546C5">
      <w:pPr>
        <w:pStyle w:val="EndNoteBibliography"/>
        <w:ind w:left="720" w:hanging="720"/>
        <w:rPr>
          <w:noProof/>
        </w:rPr>
      </w:pPr>
      <w:r w:rsidRPr="005546C5">
        <w:rPr>
          <w:noProof/>
        </w:rPr>
        <w:lastRenderedPageBreak/>
        <w:t xml:space="preserve">Pew Research Center. (2018). </w:t>
      </w:r>
      <w:r w:rsidRPr="005546C5">
        <w:rPr>
          <w:i/>
          <w:noProof/>
        </w:rPr>
        <w:t>Social media use in 2018</w:t>
      </w:r>
      <w:r w:rsidRPr="005546C5">
        <w:rPr>
          <w:noProof/>
        </w:rPr>
        <w:t xml:space="preserve">.  Retrieved from </w:t>
      </w:r>
      <w:hyperlink r:id="rId53" w:history="1">
        <w:r w:rsidRPr="005546C5">
          <w:rPr>
            <w:rStyle w:val="Hyperlink"/>
            <w:noProof/>
            <w:lang w:val="en-GB"/>
          </w:rPr>
          <w:t>http://www.pewinternet.org/2018/03/01/social-media-use-in-2018/</w:t>
        </w:r>
      </w:hyperlink>
      <w:r w:rsidRPr="005546C5">
        <w:rPr>
          <w:noProof/>
        </w:rPr>
        <w:t>.</w:t>
      </w:r>
    </w:p>
    <w:p w14:paraId="295A1331" w14:textId="376DF2D3" w:rsidR="005546C5" w:rsidRPr="005546C5" w:rsidRDefault="005546C5" w:rsidP="005546C5">
      <w:pPr>
        <w:pStyle w:val="EndNoteBibliography"/>
        <w:ind w:left="720" w:hanging="720"/>
        <w:rPr>
          <w:noProof/>
        </w:rPr>
      </w:pPr>
      <w:r w:rsidRPr="005546C5">
        <w:rPr>
          <w:noProof/>
        </w:rPr>
        <w:t xml:space="preserve">Puhl, R., &amp; Suh, Y. (2015). Health consequences of weight stigma: Implications for obesity prevention and treatment. </w:t>
      </w:r>
      <w:r w:rsidRPr="005546C5">
        <w:rPr>
          <w:i/>
          <w:noProof/>
        </w:rPr>
        <w:t>Current Obesity Reports, 4</w:t>
      </w:r>
      <w:r w:rsidRPr="005546C5">
        <w:rPr>
          <w:noProof/>
        </w:rPr>
        <w:t xml:space="preserve">, 182-190. </w:t>
      </w:r>
      <w:hyperlink r:id="rId54" w:history="1">
        <w:r w:rsidRPr="005546C5">
          <w:rPr>
            <w:rStyle w:val="Hyperlink"/>
            <w:noProof/>
            <w:lang w:val="en-GB"/>
          </w:rPr>
          <w:t>https://dx.doi.org/10.1007/s13679-015-0153-z</w:t>
        </w:r>
      </w:hyperlink>
    </w:p>
    <w:p w14:paraId="1516C20A" w14:textId="3C227AC5" w:rsidR="005546C5" w:rsidRPr="005546C5" w:rsidRDefault="005546C5" w:rsidP="005546C5">
      <w:pPr>
        <w:pStyle w:val="EndNoteBibliography"/>
        <w:ind w:left="720" w:hanging="720"/>
        <w:rPr>
          <w:noProof/>
        </w:rPr>
      </w:pPr>
      <w:r w:rsidRPr="005546C5">
        <w:rPr>
          <w:noProof/>
        </w:rPr>
        <w:t xml:space="preserve">Puhl, R. M., &amp; Heuer, C. A. (2009). The stigma of obesity: A review and update. </w:t>
      </w:r>
      <w:r w:rsidRPr="005546C5">
        <w:rPr>
          <w:i/>
          <w:noProof/>
        </w:rPr>
        <w:t>Obesity, 17</w:t>
      </w:r>
      <w:r w:rsidRPr="005546C5">
        <w:rPr>
          <w:noProof/>
        </w:rPr>
        <w:t xml:space="preserve">, 941-964. </w:t>
      </w:r>
      <w:hyperlink r:id="rId55" w:history="1">
        <w:r w:rsidRPr="005546C5">
          <w:rPr>
            <w:rStyle w:val="Hyperlink"/>
            <w:noProof/>
            <w:lang w:val="en-GB"/>
          </w:rPr>
          <w:t>https://dx.doi.org/10.1038/oby.2008.636</w:t>
        </w:r>
      </w:hyperlink>
    </w:p>
    <w:p w14:paraId="13A8B1D4" w14:textId="1E875E39" w:rsidR="005546C5" w:rsidRPr="005546C5" w:rsidRDefault="005546C5" w:rsidP="005546C5">
      <w:pPr>
        <w:pStyle w:val="EndNoteBibliography"/>
        <w:ind w:left="720" w:hanging="720"/>
        <w:rPr>
          <w:noProof/>
        </w:rPr>
      </w:pPr>
      <w:r w:rsidRPr="005546C5">
        <w:rPr>
          <w:noProof/>
        </w:rPr>
        <w:t xml:space="preserve">Pulvers, K., Bachand, J., Nollen, N., Guo, H., &amp; Ahluwalia, J. S. (2013). BMI-based norms for a culturally relevant body image scale among African Americans. </w:t>
      </w:r>
      <w:r w:rsidRPr="005546C5">
        <w:rPr>
          <w:i/>
          <w:noProof/>
        </w:rPr>
        <w:t>Eating Behaviors, 14</w:t>
      </w:r>
      <w:r w:rsidRPr="005546C5">
        <w:rPr>
          <w:noProof/>
        </w:rPr>
        <w:t xml:space="preserve">, 437-440. </w:t>
      </w:r>
      <w:hyperlink r:id="rId56" w:history="1">
        <w:r w:rsidRPr="005546C5">
          <w:rPr>
            <w:rStyle w:val="Hyperlink"/>
            <w:noProof/>
            <w:lang w:val="en-GB"/>
          </w:rPr>
          <w:t>https://dx.doi.org/10.1016/j.eatbeh.2013.07.005</w:t>
        </w:r>
      </w:hyperlink>
    </w:p>
    <w:p w14:paraId="6FBA139C" w14:textId="36F87E1D" w:rsidR="005546C5" w:rsidRPr="005546C5" w:rsidRDefault="005546C5" w:rsidP="005546C5">
      <w:pPr>
        <w:pStyle w:val="EndNoteBibliography"/>
        <w:ind w:left="720" w:hanging="720"/>
        <w:rPr>
          <w:noProof/>
        </w:rPr>
      </w:pPr>
      <w:r w:rsidRPr="005546C5">
        <w:rPr>
          <w:noProof/>
        </w:rPr>
        <w:t xml:space="preserve">Pulvers, K. M., Lee, R. E., Kaur, H., Mayo, M. S., Fitzgibbon, M. L., Jeffries, S. K., . . . Ahluwalia, J. S. (2004). Development of a culturally relevant body image instrument among urban African Americans. </w:t>
      </w:r>
      <w:r w:rsidRPr="005546C5">
        <w:rPr>
          <w:i/>
          <w:noProof/>
        </w:rPr>
        <w:t>Obesity, 12</w:t>
      </w:r>
      <w:r w:rsidRPr="005546C5">
        <w:rPr>
          <w:noProof/>
        </w:rPr>
        <w:t xml:space="preserve">, 1641-1651. </w:t>
      </w:r>
      <w:hyperlink r:id="rId57" w:history="1">
        <w:r w:rsidRPr="005546C5">
          <w:rPr>
            <w:rStyle w:val="Hyperlink"/>
            <w:noProof/>
            <w:lang w:val="en-GB"/>
          </w:rPr>
          <w:t>https://dx.doi.org/10.1038/oby.2004.204</w:t>
        </w:r>
      </w:hyperlink>
    </w:p>
    <w:p w14:paraId="049BFA8C" w14:textId="5E827F09" w:rsidR="005546C5" w:rsidRPr="005546C5" w:rsidRDefault="005546C5" w:rsidP="005546C5">
      <w:pPr>
        <w:pStyle w:val="EndNoteBibliography"/>
        <w:ind w:left="720" w:hanging="720"/>
        <w:rPr>
          <w:noProof/>
        </w:rPr>
      </w:pPr>
      <w:r w:rsidRPr="005546C5">
        <w:rPr>
          <w:noProof/>
        </w:rPr>
        <w:t xml:space="preserve">Robinson, L., Prichard, I., Nikolaidis, A., Drummond, C., Drummond, M., &amp; Tiggemann, M. (2017). Idealised media images: The effect of fitspiration imagery on body satisfaction and exercise behaviour. </w:t>
      </w:r>
      <w:r w:rsidRPr="005546C5">
        <w:rPr>
          <w:i/>
          <w:noProof/>
        </w:rPr>
        <w:t>Body Image, 22</w:t>
      </w:r>
      <w:r w:rsidRPr="005546C5">
        <w:rPr>
          <w:noProof/>
        </w:rPr>
        <w:t xml:space="preserve">, 65-71. </w:t>
      </w:r>
      <w:hyperlink r:id="rId58" w:history="1">
        <w:r w:rsidRPr="005546C5">
          <w:rPr>
            <w:rStyle w:val="Hyperlink"/>
            <w:noProof/>
            <w:lang w:val="en-GB"/>
          </w:rPr>
          <w:t>https://doi.org/10.1016/j.bodyim.2017.06.001</w:t>
        </w:r>
      </w:hyperlink>
    </w:p>
    <w:p w14:paraId="3D75CC0E" w14:textId="710465BB" w:rsidR="005546C5" w:rsidRPr="005546C5" w:rsidRDefault="005546C5" w:rsidP="005546C5">
      <w:pPr>
        <w:pStyle w:val="EndNoteBibliography"/>
        <w:ind w:left="720" w:hanging="720"/>
        <w:rPr>
          <w:noProof/>
        </w:rPr>
      </w:pPr>
      <w:r w:rsidRPr="005546C5">
        <w:rPr>
          <w:noProof/>
        </w:rPr>
        <w:t xml:space="preserve">Rogers, C. B., Webb, J. B., &amp; Jafari, N. (2018). A systematic review of the roles of body image flexibility as correlate, moderator, mediator, and in intervention science (2011–2018). </w:t>
      </w:r>
      <w:r w:rsidRPr="005546C5">
        <w:rPr>
          <w:i/>
          <w:noProof/>
        </w:rPr>
        <w:t>Body Image, 27</w:t>
      </w:r>
      <w:r w:rsidRPr="005546C5">
        <w:rPr>
          <w:noProof/>
        </w:rPr>
        <w:t xml:space="preserve">, 43-60. </w:t>
      </w:r>
      <w:hyperlink r:id="rId59" w:history="1">
        <w:r w:rsidRPr="005546C5">
          <w:rPr>
            <w:rStyle w:val="Hyperlink"/>
            <w:noProof/>
            <w:lang w:val="en-GB"/>
          </w:rPr>
          <w:t>https://doi.org/10.1016/j.bodyim.2018.08.003</w:t>
        </w:r>
      </w:hyperlink>
    </w:p>
    <w:p w14:paraId="038C1546" w14:textId="133B6940" w:rsidR="005546C5" w:rsidRPr="005546C5" w:rsidRDefault="005546C5" w:rsidP="005546C5">
      <w:pPr>
        <w:pStyle w:val="EndNoteBibliography"/>
        <w:ind w:left="720" w:hanging="720"/>
        <w:rPr>
          <w:noProof/>
        </w:rPr>
      </w:pPr>
      <w:r w:rsidRPr="005546C5">
        <w:rPr>
          <w:noProof/>
        </w:rPr>
        <w:t xml:space="preserve">Saguy, A. C., &amp; Ward, A. (2011). Coming out as fat: Rethinking stigma. </w:t>
      </w:r>
      <w:r w:rsidRPr="005546C5">
        <w:rPr>
          <w:i/>
          <w:noProof/>
        </w:rPr>
        <w:t>Social Psychology Quarterly, 74</w:t>
      </w:r>
      <w:r w:rsidRPr="005546C5">
        <w:rPr>
          <w:noProof/>
        </w:rPr>
        <w:t xml:space="preserve">, 53-75. </w:t>
      </w:r>
      <w:hyperlink r:id="rId60" w:history="1">
        <w:r w:rsidRPr="005546C5">
          <w:rPr>
            <w:rStyle w:val="Hyperlink"/>
            <w:noProof/>
            <w:lang w:val="en-GB"/>
          </w:rPr>
          <w:t>https://dx.doi.org/10.1177/0190272511398190</w:t>
        </w:r>
      </w:hyperlink>
    </w:p>
    <w:p w14:paraId="12296AFD" w14:textId="1D402F9A" w:rsidR="005546C5" w:rsidRPr="005546C5" w:rsidRDefault="005546C5" w:rsidP="005546C5">
      <w:pPr>
        <w:pStyle w:val="EndNoteBibliography"/>
        <w:ind w:left="720" w:hanging="720"/>
        <w:rPr>
          <w:noProof/>
        </w:rPr>
      </w:pPr>
      <w:r w:rsidRPr="005546C5">
        <w:rPr>
          <w:noProof/>
        </w:rPr>
        <w:lastRenderedPageBreak/>
        <w:t xml:space="preserve">Sandoz, E. K., Wilson, K. G., Merwin, R. M., &amp; Kellum, K. K. (2013). Assessment of body image flexibility: The body image-acceptance and action questionnaire. </w:t>
      </w:r>
      <w:r w:rsidRPr="005546C5">
        <w:rPr>
          <w:i/>
          <w:noProof/>
        </w:rPr>
        <w:t>Journal of Contextual Behavioral Science, 2</w:t>
      </w:r>
      <w:r w:rsidRPr="005546C5">
        <w:rPr>
          <w:noProof/>
        </w:rPr>
        <w:t xml:space="preserve">, 39-48. </w:t>
      </w:r>
      <w:hyperlink r:id="rId61" w:history="1">
        <w:r w:rsidRPr="005546C5">
          <w:rPr>
            <w:rStyle w:val="Hyperlink"/>
            <w:noProof/>
            <w:lang w:val="en-GB"/>
          </w:rPr>
          <w:t>http://dx.doi.org/10.1016/j.jcbs.2013.03.002</w:t>
        </w:r>
      </w:hyperlink>
    </w:p>
    <w:p w14:paraId="42850E56" w14:textId="5544A318" w:rsidR="005546C5" w:rsidRPr="005546C5" w:rsidRDefault="005546C5" w:rsidP="005546C5">
      <w:pPr>
        <w:pStyle w:val="EndNoteBibliography"/>
        <w:ind w:left="720" w:hanging="720"/>
        <w:rPr>
          <w:noProof/>
        </w:rPr>
      </w:pPr>
      <w:r w:rsidRPr="005546C5">
        <w:rPr>
          <w:noProof/>
        </w:rPr>
        <w:t xml:space="preserve">Satinsky, S., Reece, M., Dennis, B., Sanders, S., &amp; Bardzell, S. (2012). An assessment of body appreciation and its relationship to sexual function in women. </w:t>
      </w:r>
      <w:r w:rsidRPr="005546C5">
        <w:rPr>
          <w:i/>
          <w:noProof/>
        </w:rPr>
        <w:t>Body Image, 9</w:t>
      </w:r>
      <w:r w:rsidRPr="005546C5">
        <w:rPr>
          <w:noProof/>
        </w:rPr>
        <w:t xml:space="preserve">, 137-144. </w:t>
      </w:r>
      <w:hyperlink r:id="rId62" w:history="1">
        <w:r w:rsidRPr="005546C5">
          <w:rPr>
            <w:rStyle w:val="Hyperlink"/>
            <w:noProof/>
            <w:lang w:val="en-GB"/>
          </w:rPr>
          <w:t>https://dx.doi.org/10.1016/j.bodyim.2011.09.007</w:t>
        </w:r>
      </w:hyperlink>
    </w:p>
    <w:p w14:paraId="3B579ACD" w14:textId="2FAE7D47" w:rsidR="005546C5" w:rsidRPr="005546C5" w:rsidRDefault="005546C5" w:rsidP="005546C5">
      <w:pPr>
        <w:pStyle w:val="EndNoteBibliography"/>
        <w:ind w:left="720" w:hanging="720"/>
        <w:rPr>
          <w:noProof/>
        </w:rPr>
      </w:pPr>
      <w:r w:rsidRPr="005546C5">
        <w:rPr>
          <w:noProof/>
        </w:rPr>
        <w:t xml:space="preserve">Simpson, C. C., &amp; Mazzeo, S. E. (2017). Skinny is not enough: A content analysis of fitspiration on Pinterest. </w:t>
      </w:r>
      <w:r w:rsidRPr="005546C5">
        <w:rPr>
          <w:i/>
          <w:noProof/>
        </w:rPr>
        <w:t>Health Communication, 32</w:t>
      </w:r>
      <w:r w:rsidRPr="005546C5">
        <w:rPr>
          <w:noProof/>
        </w:rPr>
        <w:t xml:space="preserve">, 560-567. </w:t>
      </w:r>
      <w:hyperlink r:id="rId63" w:history="1">
        <w:r w:rsidRPr="005546C5">
          <w:rPr>
            <w:rStyle w:val="Hyperlink"/>
            <w:noProof/>
            <w:lang w:val="en-GB"/>
          </w:rPr>
          <w:t>https://doi.org/10.1080/10410236.2016.1140273</w:t>
        </w:r>
      </w:hyperlink>
    </w:p>
    <w:p w14:paraId="0CA779D6" w14:textId="1D30DD50" w:rsidR="005546C5" w:rsidRPr="005546C5" w:rsidRDefault="005546C5" w:rsidP="005546C5">
      <w:pPr>
        <w:pStyle w:val="EndNoteBibliography"/>
        <w:ind w:left="720" w:hanging="720"/>
        <w:rPr>
          <w:noProof/>
        </w:rPr>
      </w:pPr>
      <w:r w:rsidRPr="005546C5">
        <w:rPr>
          <w:noProof/>
        </w:rPr>
        <w:t xml:space="preserve">Slater, A., Varsani, N., &amp; Diedrichs, P. C. (2017). #fitspo or #loveyourself? The impact of fitspiration and self-compassion Instagram images on women’s body image, self-compassion, and mood. </w:t>
      </w:r>
      <w:r w:rsidRPr="005546C5">
        <w:rPr>
          <w:i/>
          <w:noProof/>
        </w:rPr>
        <w:t>Body Image, 22</w:t>
      </w:r>
      <w:r w:rsidRPr="005546C5">
        <w:rPr>
          <w:noProof/>
        </w:rPr>
        <w:t xml:space="preserve">, 87-96. </w:t>
      </w:r>
      <w:hyperlink r:id="rId64" w:history="1">
        <w:r w:rsidRPr="005546C5">
          <w:rPr>
            <w:rStyle w:val="Hyperlink"/>
            <w:noProof/>
            <w:lang w:val="en-GB"/>
          </w:rPr>
          <w:t>https://doi.org/10.1016/j.bodyim.2017.06.004</w:t>
        </w:r>
      </w:hyperlink>
    </w:p>
    <w:p w14:paraId="431F1880" w14:textId="4796F989" w:rsidR="005546C5" w:rsidRPr="005546C5" w:rsidRDefault="005546C5" w:rsidP="005546C5">
      <w:pPr>
        <w:pStyle w:val="EndNoteBibliography"/>
        <w:ind w:left="720" w:hanging="720"/>
        <w:rPr>
          <w:noProof/>
        </w:rPr>
      </w:pPr>
      <w:r w:rsidRPr="005546C5">
        <w:rPr>
          <w:noProof/>
        </w:rPr>
        <w:t xml:space="preserve">Smith, B. G., Kendall, M. C., &amp; Knighton, D. (2018). Rise of the brand ambassador: Social stake, corporate social responsibility and influence among the social media influencers. </w:t>
      </w:r>
      <w:r w:rsidRPr="005546C5">
        <w:rPr>
          <w:i/>
          <w:noProof/>
        </w:rPr>
        <w:t>Communication Management Review, 3</w:t>
      </w:r>
      <w:r w:rsidRPr="005546C5">
        <w:rPr>
          <w:noProof/>
        </w:rPr>
        <w:t xml:space="preserve">, 6-29. </w:t>
      </w:r>
      <w:hyperlink r:id="rId65" w:history="1">
        <w:r w:rsidRPr="005546C5">
          <w:rPr>
            <w:rStyle w:val="Hyperlink"/>
            <w:noProof/>
            <w:lang w:val="en-GB"/>
          </w:rPr>
          <w:t>https://dx.doi.org/10.22522/cmr20180127</w:t>
        </w:r>
      </w:hyperlink>
    </w:p>
    <w:p w14:paraId="2BD00D50" w14:textId="0228D6CE" w:rsidR="005546C5" w:rsidRPr="005546C5" w:rsidRDefault="005546C5" w:rsidP="005546C5">
      <w:pPr>
        <w:pStyle w:val="EndNoteBibliography"/>
        <w:ind w:left="720" w:hanging="720"/>
        <w:rPr>
          <w:noProof/>
        </w:rPr>
      </w:pPr>
      <w:r w:rsidRPr="005546C5">
        <w:rPr>
          <w:noProof/>
        </w:rPr>
        <w:t xml:space="preserve">Steers, M.-L. N., Wickham, R. E., &amp; Acitelli, L. K. (2014). Seeing everyone else's highlight reels: How Facebook usage is linked to depressive symptoms. </w:t>
      </w:r>
      <w:r w:rsidRPr="005546C5">
        <w:rPr>
          <w:i/>
          <w:noProof/>
        </w:rPr>
        <w:t>Journal of Social and Clinical Psychology, 33</w:t>
      </w:r>
      <w:r w:rsidRPr="005546C5">
        <w:rPr>
          <w:noProof/>
        </w:rPr>
        <w:t xml:space="preserve">, 701-731. </w:t>
      </w:r>
      <w:hyperlink r:id="rId66" w:history="1">
        <w:r w:rsidRPr="005546C5">
          <w:rPr>
            <w:rStyle w:val="Hyperlink"/>
            <w:noProof/>
            <w:lang w:val="en-GB"/>
          </w:rPr>
          <w:t>https://dx.doi.org/10.1521/jscp.2014.33.8.701</w:t>
        </w:r>
      </w:hyperlink>
    </w:p>
    <w:p w14:paraId="022274D4" w14:textId="7E16FC48" w:rsidR="005546C5" w:rsidRPr="005546C5" w:rsidRDefault="005546C5" w:rsidP="005546C5">
      <w:pPr>
        <w:pStyle w:val="EndNoteBibliography"/>
        <w:ind w:left="720" w:hanging="720"/>
        <w:rPr>
          <w:noProof/>
        </w:rPr>
      </w:pPr>
      <w:r w:rsidRPr="005546C5">
        <w:rPr>
          <w:noProof/>
        </w:rPr>
        <w:t xml:space="preserve">Swami, V., Weis, L., Barron, D., &amp; Furnham, A. (2018). Positive body image is positively associated with hedonic (emotional) and eudaimonic (psychological and social) well-being in british adults. </w:t>
      </w:r>
      <w:r w:rsidRPr="005546C5">
        <w:rPr>
          <w:i/>
          <w:noProof/>
        </w:rPr>
        <w:t>Journal of Social Psychology, 158</w:t>
      </w:r>
      <w:r w:rsidRPr="005546C5">
        <w:rPr>
          <w:noProof/>
        </w:rPr>
        <w:t xml:space="preserve">, 541-552. </w:t>
      </w:r>
      <w:hyperlink r:id="rId67" w:history="1">
        <w:r w:rsidRPr="005546C5">
          <w:rPr>
            <w:rStyle w:val="Hyperlink"/>
            <w:noProof/>
            <w:lang w:val="en-GB"/>
          </w:rPr>
          <w:t>https://doi.org/10.1080/00224545.2017.1392278</w:t>
        </w:r>
      </w:hyperlink>
    </w:p>
    <w:p w14:paraId="29414EB9" w14:textId="38E70073" w:rsidR="005546C5" w:rsidRPr="005546C5" w:rsidRDefault="005546C5" w:rsidP="005546C5">
      <w:pPr>
        <w:pStyle w:val="EndNoteBibliography"/>
        <w:ind w:left="720" w:hanging="720"/>
        <w:rPr>
          <w:noProof/>
        </w:rPr>
      </w:pPr>
      <w:r w:rsidRPr="005546C5">
        <w:rPr>
          <w:noProof/>
        </w:rPr>
        <w:lastRenderedPageBreak/>
        <w:t xml:space="preserve">Talbot, C. V., Gavin, J., van Steen, T., &amp; Morey, Y. (2017). A content analysis of thinspiration, fitspiration, and bonespiration imagery on social media. </w:t>
      </w:r>
      <w:r w:rsidRPr="005546C5">
        <w:rPr>
          <w:i/>
          <w:noProof/>
        </w:rPr>
        <w:t>Journal of Eating Disorders, 5</w:t>
      </w:r>
      <w:r w:rsidRPr="005546C5">
        <w:rPr>
          <w:noProof/>
        </w:rPr>
        <w:t xml:space="preserve">, 40. </w:t>
      </w:r>
      <w:hyperlink r:id="rId68" w:history="1">
        <w:r w:rsidRPr="005546C5">
          <w:rPr>
            <w:rStyle w:val="Hyperlink"/>
            <w:noProof/>
            <w:lang w:val="en-GB"/>
          </w:rPr>
          <w:t>https://dx.doi.org/10.1186/s40337-017-0170-2</w:t>
        </w:r>
      </w:hyperlink>
    </w:p>
    <w:p w14:paraId="0D225687" w14:textId="294BFDBA" w:rsidR="005546C5" w:rsidRPr="005546C5" w:rsidRDefault="005546C5" w:rsidP="005546C5">
      <w:pPr>
        <w:pStyle w:val="EndNoteBibliography"/>
        <w:ind w:left="720" w:hanging="720"/>
        <w:rPr>
          <w:noProof/>
        </w:rPr>
      </w:pPr>
      <w:r w:rsidRPr="005546C5">
        <w:rPr>
          <w:noProof/>
        </w:rPr>
        <w:t xml:space="preserve">Thompson-Brenner, H., Boisseau, C. L., &amp; Paul, M. S. S. (2011). Representation of ideal figure size in Ebony magazine: A content analysis. </w:t>
      </w:r>
      <w:r w:rsidRPr="005546C5">
        <w:rPr>
          <w:i/>
          <w:noProof/>
        </w:rPr>
        <w:t>Body Image, 8</w:t>
      </w:r>
      <w:r w:rsidRPr="005546C5">
        <w:rPr>
          <w:noProof/>
        </w:rPr>
        <w:t xml:space="preserve">, 373-378. </w:t>
      </w:r>
      <w:hyperlink r:id="rId69" w:history="1">
        <w:r w:rsidRPr="005546C5">
          <w:rPr>
            <w:rStyle w:val="Hyperlink"/>
            <w:noProof/>
            <w:lang w:val="en-GB"/>
          </w:rPr>
          <w:t>https://dx.doi.org/10.1016/j.bodyim.2011.05.005</w:t>
        </w:r>
      </w:hyperlink>
    </w:p>
    <w:p w14:paraId="2FD599D9" w14:textId="6EF7D014" w:rsidR="005546C5" w:rsidRPr="005546C5" w:rsidRDefault="005546C5" w:rsidP="005546C5">
      <w:pPr>
        <w:pStyle w:val="EndNoteBibliography"/>
        <w:ind w:left="720" w:hanging="720"/>
        <w:rPr>
          <w:noProof/>
        </w:rPr>
      </w:pPr>
      <w:r w:rsidRPr="005546C5">
        <w:rPr>
          <w:noProof/>
        </w:rPr>
        <w:t xml:space="preserve">Tiggemann, M., &amp; Zaccardo, M. (2015). “Exercise to be fit, not skinny”: The effect of fitspiration imagery on women's body image. </w:t>
      </w:r>
      <w:r w:rsidRPr="005546C5">
        <w:rPr>
          <w:i/>
          <w:noProof/>
        </w:rPr>
        <w:t>Body Image, 15</w:t>
      </w:r>
      <w:r w:rsidRPr="005546C5">
        <w:rPr>
          <w:noProof/>
        </w:rPr>
        <w:t xml:space="preserve">, 61-67. </w:t>
      </w:r>
      <w:hyperlink r:id="rId70" w:history="1">
        <w:r w:rsidRPr="005546C5">
          <w:rPr>
            <w:rStyle w:val="Hyperlink"/>
            <w:noProof/>
            <w:lang w:val="en-GB"/>
          </w:rPr>
          <w:t>https://dx.doi.org/10.1016/j.bodyim.2015.06.003</w:t>
        </w:r>
      </w:hyperlink>
    </w:p>
    <w:p w14:paraId="17AB177B" w14:textId="4784C1EA" w:rsidR="005546C5" w:rsidRPr="005546C5" w:rsidRDefault="005546C5" w:rsidP="005546C5">
      <w:pPr>
        <w:pStyle w:val="EndNoteBibliography"/>
        <w:ind w:left="720" w:hanging="720"/>
        <w:rPr>
          <w:noProof/>
        </w:rPr>
      </w:pPr>
      <w:r w:rsidRPr="005546C5">
        <w:rPr>
          <w:noProof/>
        </w:rPr>
        <w:t xml:space="preserve">Tiggemann, M., &amp; Zaccardo, M. (2018). ‘Strong is the new skinny’: A content analysis of #fitspiration images on Instagram. </w:t>
      </w:r>
      <w:r w:rsidRPr="005546C5">
        <w:rPr>
          <w:i/>
          <w:noProof/>
        </w:rPr>
        <w:t>Journal of Health Psychology, 23</w:t>
      </w:r>
      <w:r w:rsidRPr="005546C5">
        <w:rPr>
          <w:noProof/>
        </w:rPr>
        <w:t xml:space="preserve">, 1003-1011. </w:t>
      </w:r>
      <w:hyperlink r:id="rId71" w:history="1">
        <w:r w:rsidRPr="005546C5">
          <w:rPr>
            <w:rStyle w:val="Hyperlink"/>
            <w:noProof/>
            <w:lang w:val="en-GB"/>
          </w:rPr>
          <w:t>https://doi.org/10.1177/1359105316639436</w:t>
        </w:r>
      </w:hyperlink>
    </w:p>
    <w:p w14:paraId="66DDB8D3" w14:textId="77777777" w:rsidR="005546C5" w:rsidRPr="005546C5" w:rsidRDefault="005546C5" w:rsidP="005546C5">
      <w:pPr>
        <w:pStyle w:val="EndNoteBibliography"/>
        <w:ind w:left="720" w:hanging="720"/>
        <w:rPr>
          <w:noProof/>
        </w:rPr>
      </w:pPr>
      <w:r w:rsidRPr="005546C5">
        <w:rPr>
          <w:noProof/>
        </w:rPr>
        <w:t xml:space="preserve">Tylka, T. L. (2012). Positive psychology perspectives on body image. In T. F. Cash (Ed.), </w:t>
      </w:r>
      <w:r w:rsidRPr="005546C5">
        <w:rPr>
          <w:i/>
          <w:noProof/>
        </w:rPr>
        <w:t>Encyclopedia of body image and human appearance</w:t>
      </w:r>
      <w:r w:rsidRPr="005546C5">
        <w:rPr>
          <w:noProof/>
        </w:rPr>
        <w:t xml:space="preserve"> (Vol. 2, pp. 657-663). San Diego, CA: Academic Press.</w:t>
      </w:r>
    </w:p>
    <w:p w14:paraId="282B619B" w14:textId="77777777" w:rsidR="005546C5" w:rsidRPr="005546C5" w:rsidRDefault="005546C5" w:rsidP="005546C5">
      <w:pPr>
        <w:pStyle w:val="EndNoteBibliography"/>
        <w:ind w:left="720" w:hanging="720"/>
        <w:rPr>
          <w:noProof/>
        </w:rPr>
      </w:pPr>
      <w:r w:rsidRPr="005546C5">
        <w:rPr>
          <w:noProof/>
        </w:rPr>
        <w:t xml:space="preserve">Tylka, T. L. (2018). Overview of the field of positive body image. In E. A. Daniels, M. M. Gillen &amp; C. H. Markey (Eds.), </w:t>
      </w:r>
      <w:r w:rsidRPr="005546C5">
        <w:rPr>
          <w:i/>
          <w:noProof/>
        </w:rPr>
        <w:t>The body positive: Understanding and improving body image in science and practice</w:t>
      </w:r>
      <w:r w:rsidRPr="005546C5">
        <w:rPr>
          <w:noProof/>
        </w:rPr>
        <w:t xml:space="preserve"> (pp. 6-33). New York, NY: Cambridge University Press.</w:t>
      </w:r>
    </w:p>
    <w:p w14:paraId="38215790" w14:textId="7F63F1AC" w:rsidR="005546C5" w:rsidRPr="005546C5" w:rsidRDefault="005546C5" w:rsidP="005546C5">
      <w:pPr>
        <w:pStyle w:val="EndNoteBibliography"/>
        <w:ind w:left="720" w:hanging="720"/>
        <w:rPr>
          <w:noProof/>
        </w:rPr>
      </w:pPr>
      <w:r w:rsidRPr="005546C5">
        <w:rPr>
          <w:noProof/>
        </w:rPr>
        <w:t xml:space="preserve">Tylka, T. L., &amp; Iannantuono, A. C. (2016). Perceiving beauty in all women: Psychometric evaluation of the Broad Conceptualization of Beauty Scale. </w:t>
      </w:r>
      <w:r w:rsidRPr="005546C5">
        <w:rPr>
          <w:i/>
          <w:noProof/>
        </w:rPr>
        <w:t>Body Image, 17</w:t>
      </w:r>
      <w:r w:rsidRPr="005546C5">
        <w:rPr>
          <w:noProof/>
        </w:rPr>
        <w:t xml:space="preserve">, 67-81. </w:t>
      </w:r>
      <w:hyperlink r:id="rId72" w:history="1">
        <w:r w:rsidRPr="005546C5">
          <w:rPr>
            <w:rStyle w:val="Hyperlink"/>
            <w:noProof/>
            <w:lang w:val="en-GB"/>
          </w:rPr>
          <w:t>http://dx.doi.org/10.1016/j.bodyim.2016.02.005</w:t>
        </w:r>
      </w:hyperlink>
    </w:p>
    <w:p w14:paraId="2CEEDC38" w14:textId="4E43DB10" w:rsidR="005546C5" w:rsidRPr="005546C5" w:rsidRDefault="005546C5" w:rsidP="005546C5">
      <w:pPr>
        <w:pStyle w:val="EndNoteBibliography"/>
        <w:ind w:left="720" w:hanging="720"/>
        <w:rPr>
          <w:noProof/>
        </w:rPr>
      </w:pPr>
      <w:r w:rsidRPr="005546C5">
        <w:rPr>
          <w:noProof/>
        </w:rPr>
        <w:t xml:space="preserve">Tylka, T. L., &amp; Wood-Barcalow, N. L. (2015a). The Body Appreciation Scale-2: Item refinement and psychometric evaluation. </w:t>
      </w:r>
      <w:r w:rsidRPr="005546C5">
        <w:rPr>
          <w:i/>
          <w:noProof/>
        </w:rPr>
        <w:t>Body Image, 12</w:t>
      </w:r>
      <w:r w:rsidRPr="005546C5">
        <w:rPr>
          <w:noProof/>
        </w:rPr>
        <w:t xml:space="preserve">, 53-67. </w:t>
      </w:r>
      <w:hyperlink r:id="rId73" w:history="1">
        <w:r w:rsidRPr="005546C5">
          <w:rPr>
            <w:rStyle w:val="Hyperlink"/>
            <w:noProof/>
            <w:lang w:val="en-GB"/>
          </w:rPr>
          <w:t>http://dx.doi.org/10.1016/j.bodyim.2014.09.006</w:t>
        </w:r>
      </w:hyperlink>
    </w:p>
    <w:p w14:paraId="4DE97174" w14:textId="086C5DA3" w:rsidR="005546C5" w:rsidRPr="005546C5" w:rsidRDefault="005546C5" w:rsidP="005546C5">
      <w:pPr>
        <w:pStyle w:val="EndNoteBibliography"/>
        <w:ind w:left="720" w:hanging="720"/>
        <w:rPr>
          <w:noProof/>
        </w:rPr>
      </w:pPr>
      <w:r w:rsidRPr="005546C5">
        <w:rPr>
          <w:noProof/>
        </w:rPr>
        <w:lastRenderedPageBreak/>
        <w:t xml:space="preserve">Tylka, T. L., &amp; Wood-Barcalow, N. L. (2015b). What is and what is not positive body image? Conceptual foundations and construct definition. </w:t>
      </w:r>
      <w:r w:rsidRPr="005546C5">
        <w:rPr>
          <w:i/>
          <w:noProof/>
        </w:rPr>
        <w:t>Body Image, 14</w:t>
      </w:r>
      <w:r w:rsidRPr="005546C5">
        <w:rPr>
          <w:noProof/>
        </w:rPr>
        <w:t xml:space="preserve">, 118-129. </w:t>
      </w:r>
      <w:hyperlink r:id="rId74" w:history="1">
        <w:r w:rsidRPr="005546C5">
          <w:rPr>
            <w:rStyle w:val="Hyperlink"/>
            <w:noProof/>
            <w:lang w:val="en-GB"/>
          </w:rPr>
          <w:t>https://dx.doi.org/10.1016/j.bodyim.2015.04.001</w:t>
        </w:r>
      </w:hyperlink>
    </w:p>
    <w:p w14:paraId="7D3EC157" w14:textId="5224CFFE" w:rsidR="005546C5" w:rsidRPr="005546C5" w:rsidRDefault="005546C5" w:rsidP="005546C5">
      <w:pPr>
        <w:pStyle w:val="EndNoteBibliography"/>
        <w:ind w:left="720" w:hanging="720"/>
        <w:rPr>
          <w:noProof/>
        </w:rPr>
      </w:pPr>
      <w:r w:rsidRPr="005546C5">
        <w:rPr>
          <w:noProof/>
        </w:rPr>
        <w:t xml:space="preserve">Wasylkiw, L., Emms, A., Meuse, R., &amp; Poirier, K. (2009). Are all models created equal? A content analysis of women in advertisements of fitness versus fashion magazines. </w:t>
      </w:r>
      <w:r w:rsidRPr="005546C5">
        <w:rPr>
          <w:i/>
          <w:noProof/>
        </w:rPr>
        <w:t>Body Image, 6</w:t>
      </w:r>
      <w:r w:rsidRPr="005546C5">
        <w:rPr>
          <w:noProof/>
        </w:rPr>
        <w:t xml:space="preserve">, 137-140. </w:t>
      </w:r>
      <w:hyperlink r:id="rId75" w:history="1">
        <w:r w:rsidRPr="005546C5">
          <w:rPr>
            <w:rStyle w:val="Hyperlink"/>
            <w:noProof/>
            <w:lang w:val="en-GB"/>
          </w:rPr>
          <w:t>https://doi.org/10.1016/j.bodyim.2009.01.005</w:t>
        </w:r>
      </w:hyperlink>
    </w:p>
    <w:p w14:paraId="30EECD42" w14:textId="7B5F0694" w:rsidR="005546C5" w:rsidRPr="005546C5" w:rsidRDefault="005546C5" w:rsidP="005546C5">
      <w:pPr>
        <w:pStyle w:val="EndNoteBibliography"/>
        <w:ind w:left="720" w:hanging="720"/>
        <w:rPr>
          <w:noProof/>
        </w:rPr>
      </w:pPr>
      <w:r w:rsidRPr="005546C5">
        <w:rPr>
          <w:noProof/>
        </w:rPr>
        <w:t xml:space="preserve">Webb, J. B., Vinoski, E. R., Bonar, A. S., Davies, A. E., &amp; Etzel, L. (2017a). Fat is fashionable and fit: A comparative content analysis of Fatspiration and Health at Every Size® Instagram images. </w:t>
      </w:r>
      <w:r w:rsidRPr="005546C5">
        <w:rPr>
          <w:i/>
          <w:noProof/>
        </w:rPr>
        <w:t>Body Image, 22</w:t>
      </w:r>
      <w:r w:rsidRPr="005546C5">
        <w:rPr>
          <w:noProof/>
        </w:rPr>
        <w:t xml:space="preserve">, 53-64. </w:t>
      </w:r>
      <w:hyperlink r:id="rId76" w:history="1">
        <w:r w:rsidRPr="005546C5">
          <w:rPr>
            <w:rStyle w:val="Hyperlink"/>
            <w:noProof/>
            <w:lang w:val="en-GB"/>
          </w:rPr>
          <w:t>https://doi.org/10.1016/j.bodyim.2017.05.003</w:t>
        </w:r>
      </w:hyperlink>
    </w:p>
    <w:p w14:paraId="49A18931" w14:textId="45699399" w:rsidR="005546C5" w:rsidRPr="005546C5" w:rsidRDefault="005546C5" w:rsidP="005546C5">
      <w:pPr>
        <w:pStyle w:val="EndNoteBibliography"/>
        <w:ind w:left="720" w:hanging="720"/>
        <w:rPr>
          <w:noProof/>
        </w:rPr>
      </w:pPr>
      <w:r w:rsidRPr="005546C5">
        <w:rPr>
          <w:noProof/>
        </w:rPr>
        <w:t xml:space="preserve">Webb, J. B., Vinoski, E. R., Warren-Findlow, J., Padro, M. P., Burris, E. N., &amp; Suddreth, E. M. (2017b). Is the “Yoga Bod” the new skinny?: A comparative content analysis of mainstream yoga lifestyle magazine covers. </w:t>
      </w:r>
      <w:r w:rsidRPr="005546C5">
        <w:rPr>
          <w:i/>
          <w:noProof/>
        </w:rPr>
        <w:t>Body Image, 20</w:t>
      </w:r>
      <w:r w:rsidRPr="005546C5">
        <w:rPr>
          <w:noProof/>
        </w:rPr>
        <w:t xml:space="preserve">, 87-98. </w:t>
      </w:r>
      <w:hyperlink r:id="rId77" w:history="1">
        <w:r w:rsidRPr="005546C5">
          <w:rPr>
            <w:rStyle w:val="Hyperlink"/>
            <w:noProof/>
            <w:lang w:val="en-GB"/>
          </w:rPr>
          <w:t>https://doi.org/10.1016/j.bodyim.2016.11.005</w:t>
        </w:r>
      </w:hyperlink>
    </w:p>
    <w:p w14:paraId="7FC9CE94" w14:textId="479B764C" w:rsidR="005546C5" w:rsidRPr="005546C5" w:rsidRDefault="005546C5" w:rsidP="005546C5">
      <w:pPr>
        <w:pStyle w:val="EndNoteBibliography"/>
        <w:ind w:left="720" w:hanging="720"/>
        <w:rPr>
          <w:noProof/>
        </w:rPr>
      </w:pPr>
      <w:r w:rsidRPr="005546C5">
        <w:rPr>
          <w:noProof/>
        </w:rPr>
        <w:t xml:space="preserve">Webb, J. B., Wood-Barcalow, N. L., &amp; Tylka, T. L. (2015). Assessing positive body image: Contemporary approaches and future directions. </w:t>
      </w:r>
      <w:r w:rsidRPr="005546C5">
        <w:rPr>
          <w:i/>
          <w:noProof/>
        </w:rPr>
        <w:t>Body Image, 14</w:t>
      </w:r>
      <w:r w:rsidRPr="005546C5">
        <w:rPr>
          <w:noProof/>
        </w:rPr>
        <w:t xml:space="preserve">, 130-145. </w:t>
      </w:r>
      <w:hyperlink r:id="rId78" w:history="1">
        <w:r w:rsidRPr="005546C5">
          <w:rPr>
            <w:rStyle w:val="Hyperlink"/>
            <w:noProof/>
            <w:lang w:val="en-GB"/>
          </w:rPr>
          <w:t>https://dx.doi.org/10.1016/j.bodyim.2015.03.010</w:t>
        </w:r>
      </w:hyperlink>
    </w:p>
    <w:p w14:paraId="60618050" w14:textId="1197DE55" w:rsidR="005546C5" w:rsidRPr="005546C5" w:rsidRDefault="005546C5" w:rsidP="005546C5">
      <w:pPr>
        <w:pStyle w:val="EndNoteBibliography"/>
        <w:ind w:left="720" w:hanging="720"/>
        <w:rPr>
          <w:noProof/>
        </w:rPr>
      </w:pPr>
      <w:r w:rsidRPr="005546C5">
        <w:rPr>
          <w:noProof/>
        </w:rPr>
        <w:t xml:space="preserve">Weinstein, E. (2017). Adolescents' differential responses to social media browsing: Exploring causes and consequences for intervention. </w:t>
      </w:r>
      <w:r w:rsidRPr="005546C5">
        <w:rPr>
          <w:i/>
          <w:noProof/>
        </w:rPr>
        <w:t>Computers in Human Behavior, 76</w:t>
      </w:r>
      <w:r w:rsidRPr="005546C5">
        <w:rPr>
          <w:noProof/>
        </w:rPr>
        <w:t xml:space="preserve">, 396-405. </w:t>
      </w:r>
      <w:hyperlink r:id="rId79" w:history="1">
        <w:r w:rsidRPr="005546C5">
          <w:rPr>
            <w:rStyle w:val="Hyperlink"/>
            <w:noProof/>
            <w:lang w:val="en-GB"/>
          </w:rPr>
          <w:t>https://dx.doi.org/10.1016/j.chb.2017.07.038</w:t>
        </w:r>
      </w:hyperlink>
    </w:p>
    <w:p w14:paraId="79C49A3A" w14:textId="6E417552" w:rsidR="005546C5" w:rsidRPr="005546C5" w:rsidRDefault="005546C5" w:rsidP="005546C5">
      <w:pPr>
        <w:pStyle w:val="EndNoteBibliography"/>
        <w:ind w:left="720" w:hanging="720"/>
        <w:rPr>
          <w:noProof/>
        </w:rPr>
      </w:pPr>
      <w:r w:rsidRPr="005546C5">
        <w:rPr>
          <w:noProof/>
        </w:rPr>
        <w:t xml:space="preserve">Wick, M., &amp; Harriger, J. (2018). A content analysis of thinspiration images and text posts on Tumblr. </w:t>
      </w:r>
      <w:r w:rsidRPr="005546C5">
        <w:rPr>
          <w:i/>
          <w:noProof/>
        </w:rPr>
        <w:t>Body Image, 24</w:t>
      </w:r>
      <w:r w:rsidRPr="005546C5">
        <w:rPr>
          <w:noProof/>
        </w:rPr>
        <w:t xml:space="preserve">, 13-16. </w:t>
      </w:r>
      <w:hyperlink r:id="rId80" w:history="1">
        <w:r w:rsidRPr="005546C5">
          <w:rPr>
            <w:rStyle w:val="Hyperlink"/>
            <w:noProof/>
            <w:lang w:val="en-GB"/>
          </w:rPr>
          <w:t>https://dx.doi.org/10.1016/j.bodyim.2017.11.005</w:t>
        </w:r>
      </w:hyperlink>
    </w:p>
    <w:p w14:paraId="7F1E9292" w14:textId="353ECE33" w:rsidR="005546C5" w:rsidRPr="005546C5" w:rsidRDefault="005546C5" w:rsidP="005546C5">
      <w:pPr>
        <w:pStyle w:val="EndNoteBibliography"/>
        <w:ind w:left="720" w:hanging="720"/>
        <w:rPr>
          <w:noProof/>
        </w:rPr>
      </w:pPr>
      <w:r w:rsidRPr="005546C5">
        <w:rPr>
          <w:noProof/>
        </w:rPr>
        <w:t xml:space="preserve">Wiederhold, B. K. (2018). The tenuous relationship between Instagram and teen self-identity. </w:t>
      </w:r>
      <w:r w:rsidRPr="005546C5">
        <w:rPr>
          <w:i/>
          <w:noProof/>
        </w:rPr>
        <w:t>Cyberpsychology, Behavior, and Social Networking, 21</w:t>
      </w:r>
      <w:r w:rsidRPr="005546C5">
        <w:rPr>
          <w:noProof/>
        </w:rPr>
        <w:t xml:space="preserve">, 215-216. </w:t>
      </w:r>
      <w:hyperlink r:id="rId81" w:history="1">
        <w:r w:rsidRPr="005546C5">
          <w:rPr>
            <w:rStyle w:val="Hyperlink"/>
            <w:noProof/>
            <w:lang w:val="en-GB"/>
          </w:rPr>
          <w:t>https://dx.doi.org/10.1089/cyber.2018.29108.bkw</w:t>
        </w:r>
      </w:hyperlink>
    </w:p>
    <w:p w14:paraId="70DBD352" w14:textId="481333C7" w:rsidR="005546C5" w:rsidRPr="005546C5" w:rsidRDefault="005546C5" w:rsidP="005546C5">
      <w:pPr>
        <w:pStyle w:val="EndNoteBibliography"/>
        <w:ind w:left="720" w:hanging="720"/>
        <w:rPr>
          <w:noProof/>
        </w:rPr>
      </w:pPr>
      <w:r w:rsidRPr="005546C5">
        <w:rPr>
          <w:noProof/>
        </w:rPr>
        <w:lastRenderedPageBreak/>
        <w:t xml:space="preserve">Williams, L., &amp; Williams, R. (2017). </w:t>
      </w:r>
      <w:r w:rsidRPr="005546C5">
        <w:rPr>
          <w:i/>
          <w:noProof/>
        </w:rPr>
        <w:t>13 body-positive influencers you should follow on Instagram</w:t>
      </w:r>
      <w:r w:rsidRPr="005546C5">
        <w:rPr>
          <w:noProof/>
        </w:rPr>
        <w:t xml:space="preserve">. Retrieved from </w:t>
      </w:r>
      <w:hyperlink r:id="rId82" w:history="1">
        <w:r w:rsidRPr="005546C5">
          <w:rPr>
            <w:rStyle w:val="Hyperlink"/>
            <w:noProof/>
            <w:lang w:val="en-GB"/>
          </w:rPr>
          <w:t>https://www.instyle.com/reviews-coverage/social-media/body-positive-influencers-instagram-follow</w:t>
        </w:r>
      </w:hyperlink>
    </w:p>
    <w:p w14:paraId="782323E2" w14:textId="5590DEF5" w:rsidR="005546C5" w:rsidRPr="005546C5" w:rsidRDefault="005546C5" w:rsidP="005546C5">
      <w:pPr>
        <w:pStyle w:val="EndNoteBibliography"/>
        <w:ind w:left="720" w:hanging="720"/>
        <w:rPr>
          <w:noProof/>
        </w:rPr>
      </w:pPr>
      <w:r w:rsidRPr="005546C5">
        <w:rPr>
          <w:noProof/>
        </w:rPr>
        <w:t xml:space="preserve">Williamson, G., &amp; Karazsia, B. T. (2018). The effect of functionality-focused and appearance-focused images of models of mixed body sizes on women’s state-oriented body appreciation. </w:t>
      </w:r>
      <w:r w:rsidRPr="005546C5">
        <w:rPr>
          <w:i/>
          <w:noProof/>
        </w:rPr>
        <w:t>Body Image, 24</w:t>
      </w:r>
      <w:r w:rsidRPr="005546C5">
        <w:rPr>
          <w:noProof/>
        </w:rPr>
        <w:t xml:space="preserve">, 95-101. </w:t>
      </w:r>
      <w:hyperlink r:id="rId83" w:history="1">
        <w:r w:rsidRPr="005546C5">
          <w:rPr>
            <w:rStyle w:val="Hyperlink"/>
            <w:noProof/>
            <w:lang w:val="en-GB"/>
          </w:rPr>
          <w:t>https://doi.org/10.1016/j.bodyim.2017.12.008</w:t>
        </w:r>
      </w:hyperlink>
    </w:p>
    <w:p w14:paraId="556C97E5" w14:textId="7A6DE603" w:rsidR="005546C5" w:rsidRPr="005546C5" w:rsidRDefault="005546C5" w:rsidP="005546C5">
      <w:pPr>
        <w:pStyle w:val="EndNoteBibliography"/>
        <w:ind w:left="720" w:hanging="720"/>
        <w:rPr>
          <w:noProof/>
        </w:rPr>
      </w:pPr>
      <w:r w:rsidRPr="005546C5">
        <w:rPr>
          <w:noProof/>
        </w:rPr>
        <w:t xml:space="preserve">Wood-Barcalow, N. L., Tylka, T. L., &amp; Augustus-Horvath, C. L. (2010). “But I like my body”: Positive body image characteristics and a holistic model for young-adult women. </w:t>
      </w:r>
      <w:r w:rsidRPr="005546C5">
        <w:rPr>
          <w:i/>
          <w:noProof/>
        </w:rPr>
        <w:t>Body Image, 7</w:t>
      </w:r>
      <w:r w:rsidRPr="005546C5">
        <w:rPr>
          <w:noProof/>
        </w:rPr>
        <w:t xml:space="preserve">, 106-116. </w:t>
      </w:r>
      <w:hyperlink r:id="rId84" w:history="1">
        <w:r w:rsidRPr="005546C5">
          <w:rPr>
            <w:rStyle w:val="Hyperlink"/>
            <w:noProof/>
            <w:lang w:val="en-GB"/>
          </w:rPr>
          <w:t>https://dx.doi.org/10.1016/j.bodyim.2010.01.001</w:t>
        </w:r>
      </w:hyperlink>
    </w:p>
    <w:p w14:paraId="2CB0A005" w14:textId="4E56078D" w:rsidR="00C27A6D" w:rsidRPr="00825AC8" w:rsidRDefault="002955AF" w:rsidP="00F86DB3">
      <w:pPr>
        <w:pStyle w:val="EndNoteBibliography"/>
        <w:ind w:left="720" w:hanging="720"/>
      </w:pPr>
      <w:r w:rsidRPr="00825AC8">
        <w:fldChar w:fldCharType="end"/>
      </w:r>
    </w:p>
    <w:sectPr w:rsidR="00C27A6D" w:rsidRPr="00825AC8" w:rsidSect="0036669F">
      <w:pgSz w:w="11900" w:h="16840"/>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F414D8" w16cid:durableId="200F0685"/>
  <w16cid:commentId w16cid:paraId="53AA88C0" w16cid:durableId="200DC24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559885" w14:textId="77777777" w:rsidR="00202D8E" w:rsidRDefault="00202D8E" w:rsidP="00936E3F">
      <w:r>
        <w:separator/>
      </w:r>
    </w:p>
  </w:endnote>
  <w:endnote w:type="continuationSeparator" w:id="0">
    <w:p w14:paraId="253C807C" w14:textId="77777777" w:rsidR="00202D8E" w:rsidRDefault="00202D8E" w:rsidP="00936E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B35A13" w14:textId="77777777" w:rsidR="003A16D1" w:rsidRDefault="003A16D1" w:rsidP="00FA5C2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8245A92" w14:textId="77777777" w:rsidR="003A16D1" w:rsidRDefault="003A16D1" w:rsidP="00BC74A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5E8119" w14:textId="4A3C0F66" w:rsidR="003A16D1" w:rsidRDefault="003A16D1" w:rsidP="00FA5C2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86129">
      <w:rPr>
        <w:rStyle w:val="PageNumber"/>
        <w:noProof/>
      </w:rPr>
      <w:t>4</w:t>
    </w:r>
    <w:r>
      <w:rPr>
        <w:rStyle w:val="PageNumber"/>
      </w:rPr>
      <w:fldChar w:fldCharType="end"/>
    </w:r>
  </w:p>
  <w:p w14:paraId="58EC53FA" w14:textId="77777777" w:rsidR="003A16D1" w:rsidRDefault="003A16D1" w:rsidP="00BC74A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292A0B" w14:textId="77777777" w:rsidR="00202D8E" w:rsidRDefault="00202D8E" w:rsidP="00936E3F">
      <w:r>
        <w:separator/>
      </w:r>
    </w:p>
  </w:footnote>
  <w:footnote w:type="continuationSeparator" w:id="0">
    <w:p w14:paraId="0C422B02" w14:textId="77777777" w:rsidR="00202D8E" w:rsidRDefault="00202D8E" w:rsidP="00936E3F">
      <w:r>
        <w:continuationSeparator/>
      </w:r>
    </w:p>
  </w:footnote>
  <w:footnote w:id="1">
    <w:p w14:paraId="0CBF2D8F" w14:textId="22773571" w:rsidR="003A16D1" w:rsidRPr="008753F7" w:rsidRDefault="003A16D1" w:rsidP="002955AF">
      <w:pPr>
        <w:pStyle w:val="FootnoteText"/>
      </w:pPr>
      <w:r w:rsidRPr="00A1663F">
        <w:rPr>
          <w:rStyle w:val="FootnoteReference"/>
          <w:sz w:val="22"/>
        </w:rPr>
        <w:footnoteRef/>
      </w:r>
      <w:r w:rsidRPr="00A1663F">
        <w:rPr>
          <w:sz w:val="22"/>
        </w:rPr>
        <w:t xml:space="preserve"> Influencer is a term used to describe a social media user who has garnered a significant number of followers and has thus established credibility in their specific domain. They therefore have the credibility and reach necessary to influence the behaviour and opinion</w:t>
      </w:r>
      <w:r>
        <w:rPr>
          <w:sz w:val="22"/>
        </w:rPr>
        <w:t>s</w:t>
      </w:r>
      <w:r w:rsidRPr="00A1663F">
        <w:rPr>
          <w:sz w:val="22"/>
        </w:rPr>
        <w:t xml:space="preserve"> of a large audience of followers</w:t>
      </w:r>
      <w:r>
        <w:rPr>
          <w:sz w:val="22"/>
        </w:rPr>
        <w:t xml:space="preserve"> </w:t>
      </w:r>
      <w:r>
        <w:rPr>
          <w:sz w:val="22"/>
        </w:rPr>
        <w:fldChar w:fldCharType="begin"/>
      </w:r>
      <w:r>
        <w:rPr>
          <w:sz w:val="22"/>
        </w:rPr>
        <w:instrText xml:space="preserve"> ADDIN EN.CITE &lt;EndNote&gt;&lt;Cite&gt;&lt;Author&gt;Halzack&lt;/Author&gt;&lt;Year&gt;2016&lt;/Year&gt;&lt;RecNum&gt;503&lt;/RecNum&gt;&lt;DisplayText&gt;(Halzack, 2016)&lt;/DisplayText&gt;&lt;record&gt;&lt;rec-number&gt;503&lt;/rec-number&gt;&lt;foreign-keys&gt;&lt;key app="EN" db-id="svp2tfppttpvd4edrv2xaef6vx2fx2vfsade" timestamp="1539720519"&gt;503&lt;/key&gt;&lt;/foreign-keys&gt;&lt;ref-type name="Newspaper Article"&gt;23&lt;/ref-type&gt;&lt;contributors&gt;&lt;authors&gt;&lt;author&gt;Sarah Halzack&lt;/author&gt;&lt;/authors&gt;&lt;/contributors&gt;&lt;titles&gt;&lt;title&gt;Social media ‘influencers’: A marketing experiment grows into a mini-economy&lt;/title&gt;&lt;secondary-title&gt;The Washington Post&lt;/secondary-title&gt;&lt;/titles&gt;&lt;dates&gt;&lt;year&gt;2016&lt;/year&gt;&lt;pub-dates&gt;&lt;date&gt;November 2&lt;/date&gt;&lt;/pub-dates&gt;&lt;/dates&gt;&lt;urls&gt;&lt;related-urls&gt;&lt;url&gt;https://www.washingtonpost.com/business/economy/social-media-influencers-a-marketing-experiment-thats-metastasized-into-a-mini-economy/2016/11/02/bf14e23a-9c5d-11e6-9980-50913d68eacb_story.html?noredirect=on&amp;amp;utm_term=.f3367916d3c1&lt;/url&gt;&lt;/related-urls&gt;&lt;/urls&gt;&lt;/record&gt;&lt;/Cite&gt;&lt;/EndNote&gt;</w:instrText>
      </w:r>
      <w:r>
        <w:rPr>
          <w:sz w:val="22"/>
        </w:rPr>
        <w:fldChar w:fldCharType="separate"/>
      </w:r>
      <w:r>
        <w:rPr>
          <w:noProof/>
          <w:sz w:val="22"/>
        </w:rPr>
        <w:t>(Halzack, 2016)</w:t>
      </w:r>
      <w:r>
        <w:rPr>
          <w:sz w:val="22"/>
        </w:rPr>
        <w:fldChar w:fldCharType="end"/>
      </w:r>
      <w:r w:rsidRPr="00A1663F">
        <w:rPr>
          <w:sz w:val="22"/>
        </w:rPr>
        <w:t>.</w:t>
      </w:r>
    </w:p>
  </w:footnote>
  <w:footnote w:id="2">
    <w:p w14:paraId="6E66170A" w14:textId="3903C1BF" w:rsidR="003A16D1" w:rsidRPr="0015451D" w:rsidRDefault="003A16D1" w:rsidP="00D13E36">
      <w:pPr>
        <w:pStyle w:val="FootnoteText"/>
      </w:pPr>
      <w:r w:rsidRPr="00E56E30">
        <w:rPr>
          <w:rStyle w:val="FootnoteReference"/>
          <w:sz w:val="22"/>
        </w:rPr>
        <w:footnoteRef/>
      </w:r>
      <w:r w:rsidRPr="00E56E30">
        <w:rPr>
          <w:sz w:val="22"/>
        </w:rPr>
        <w:t xml:space="preserve"> This was previously called “adaptive investment in appearance” </w:t>
      </w:r>
      <w:r w:rsidRPr="00E56E30">
        <w:rPr>
          <w:rFonts w:eastAsia="Times New Roman"/>
          <w:sz w:val="22"/>
        </w:rPr>
        <w:fldChar w:fldCharType="begin"/>
      </w:r>
      <w:r>
        <w:rPr>
          <w:rFonts w:eastAsia="Times New Roman"/>
          <w:sz w:val="22"/>
        </w:rPr>
        <w:instrText xml:space="preserve"> ADDIN EN.CITE &lt;EndNote&gt;&lt;Cite&gt;&lt;Author&gt;Tylka&lt;/Author&gt;&lt;Year&gt;2015&lt;/Year&gt;&lt;RecNum&gt;277&lt;/RecNum&gt;&lt;DisplayText&gt;(Tylka &amp;amp; Wood-Barcalow, 2015b)&lt;/DisplayText&gt;&lt;record&gt;&lt;rec-number&gt;277&lt;/rec-number&gt;&lt;foreign-keys&gt;&lt;key app="EN" db-id="svp2tfppttpvd4edrv2xaef6vx2fx2vfsade" timestamp="1480994936"&gt;277&lt;/key&gt;&lt;/foreign-keys&gt;&lt;ref-type name="Journal Article"&gt;17&lt;/ref-type&gt;&lt;contributors&gt;&lt;authors&gt;&lt;author&gt;Tylka, Tracy L&lt;/author&gt;&lt;author&gt;Wood-Barcalow, Nichole L&lt;/author&gt;&lt;/authors&gt;&lt;/contributors&gt;&lt;auth-address&gt;Ohio State Univ, Dept Psychol, Columbus, OH 43210 USA&amp;#xD;Ctr Balanced Living, Columbus, OH USA&lt;/auth-address&gt;&lt;titles&gt;&lt;title&gt;What is and what is not positive body image? Conceptual foundations and construct definition&lt;/title&gt;&lt;secondary-title&gt;Body Image&lt;/secondary-title&gt;&lt;alt-title&gt;Body Image&lt;/alt-title&gt;&lt;/titles&gt;&lt;periodical&gt;&lt;full-title&gt;Body Image&lt;/full-title&gt;&lt;/periodical&gt;&lt;alt-periodical&gt;&lt;full-title&gt;Body Image&lt;/full-title&gt;&lt;/alt-periodical&gt;&lt;pages&gt;118-129&lt;/pages&gt;&lt;volume&gt;14&lt;/volume&gt;&lt;keywords&gt;&lt;keyword&gt;positive body image&lt;/keyword&gt;&lt;keyword&gt;construct definition&lt;/keyword&gt;&lt;keyword&gt;foundations&lt;/keyword&gt;&lt;keyword&gt;protective factors&lt;/keyword&gt;&lt;keyword&gt;embodiment&lt;/keyword&gt;&lt;keyword&gt;body appreciation&lt;/keyword&gt;&lt;keyword&gt;scale-2 item refinement&lt;/keyword&gt;&lt;keyword&gt;college-women&lt;/keyword&gt;&lt;keyword&gt;appreciation scale&lt;/keyword&gt;&lt;keyword&gt;adolescent girls&lt;/keyword&gt;&lt;keyword&gt;african-american&lt;/keyword&gt;&lt;keyword&gt;psychometric evaluation&lt;/keyword&gt;&lt;keyword&gt;acceptance model&lt;/keyword&gt;&lt;keyword&gt;self-esteem&lt;/keyword&gt;&lt;keyword&gt;appearance&lt;/keyword&gt;&lt;keyword&gt;impact&lt;/keyword&gt;&lt;/keywords&gt;&lt;dates&gt;&lt;year&gt;2015&lt;/year&gt;&lt;/dates&gt;&lt;isbn&gt;1740-1445&lt;/isbn&gt;&lt;accession-num&gt;WOS:000357228500017&lt;/accession-num&gt;&lt;urls&gt;&lt;related-urls&gt;&lt;url&gt;&amp;lt;Go to ISI&amp;gt;://WOS:000357228500017&lt;/url&gt;&lt;/related-urls&gt;&lt;/urls&gt;&lt;electronic-resource-num&gt;https://dx.doi.org/10.1016/j.bodyim.2015.04.001&lt;/electronic-resource-num&gt;&lt;language&gt;English&lt;/language&gt;&lt;/record&gt;&lt;/Cite&gt;&lt;/EndNote&gt;</w:instrText>
      </w:r>
      <w:r w:rsidRPr="00E56E30">
        <w:rPr>
          <w:rFonts w:eastAsia="Times New Roman"/>
          <w:sz w:val="22"/>
        </w:rPr>
        <w:fldChar w:fldCharType="separate"/>
      </w:r>
      <w:r>
        <w:rPr>
          <w:rFonts w:eastAsia="Times New Roman"/>
          <w:noProof/>
          <w:sz w:val="22"/>
        </w:rPr>
        <w:t>(Tylka &amp; Wood-Barcalow, 2015b)</w:t>
      </w:r>
      <w:r w:rsidRPr="00E56E30">
        <w:rPr>
          <w:rFonts w:eastAsia="Times New Roman"/>
          <w:sz w:val="22"/>
        </w:rPr>
        <w:fldChar w:fldCharType="end"/>
      </w:r>
      <w:r w:rsidRPr="00E56E30">
        <w:rPr>
          <w:sz w:val="22"/>
        </w:rPr>
        <w:t xml:space="preserve"> but for the purpose of ease of interpretation and coding in this study, it will be referred to as “adaptive investment in body</w:t>
      </w:r>
      <w:r>
        <w:rPr>
          <w:sz w:val="22"/>
        </w:rPr>
        <w:t xml:space="preserve"> </w:t>
      </w:r>
      <w:r w:rsidRPr="00E56E30">
        <w:rPr>
          <w:sz w:val="22"/>
        </w:rPr>
        <w:t>care” as recommended by T.</w:t>
      </w:r>
      <w:r>
        <w:rPr>
          <w:sz w:val="22"/>
        </w:rPr>
        <w:t xml:space="preserve"> L. </w:t>
      </w:r>
      <w:r w:rsidRPr="00E56E30">
        <w:rPr>
          <w:sz w:val="22"/>
        </w:rPr>
        <w:t>Tylka (</w:t>
      </w:r>
      <w:r>
        <w:rPr>
          <w:sz w:val="22"/>
        </w:rPr>
        <w:t>P</w:t>
      </w:r>
      <w:r w:rsidRPr="00E56E30">
        <w:rPr>
          <w:sz w:val="22"/>
        </w:rPr>
        <w:t>ersonal communication, January 15, 2018).</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912B19"/>
    <w:multiLevelType w:val="hybridMultilevel"/>
    <w:tmpl w:val="55D654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08A382E"/>
    <w:multiLevelType w:val="hybridMultilevel"/>
    <w:tmpl w:val="3EF21DB8"/>
    <w:lvl w:ilvl="0" w:tplc="31588A30">
      <w:start w:val="1"/>
      <w:numFmt w:val="decimal"/>
      <w:lvlText w:val="%1."/>
      <w:lvlJc w:val="left"/>
      <w:pPr>
        <w:ind w:left="720" w:hanging="360"/>
      </w:pPr>
      <w:rPr>
        <w:rFonts w:hint="default"/>
        <w:b/>
      </w:rPr>
    </w:lvl>
    <w:lvl w:ilvl="1" w:tplc="9CEEBC80">
      <w:start w:val="1"/>
      <w:numFmt w:val="decimal"/>
      <w:lvlText w:val="%2)"/>
      <w:lvlJc w:val="left"/>
      <w:pPr>
        <w:ind w:left="1440" w:hanging="360"/>
      </w:pPr>
      <w:rPr>
        <w:b w:val="0"/>
      </w:rPr>
    </w:lvl>
    <w:lvl w:ilvl="2" w:tplc="0809001B">
      <w:start w:val="1"/>
      <w:numFmt w:val="lowerRoman"/>
      <w:lvlText w:val="%3."/>
      <w:lvlJc w:val="right"/>
      <w:pPr>
        <w:ind w:left="2160" w:hanging="180"/>
      </w:pPr>
    </w:lvl>
    <w:lvl w:ilvl="3" w:tplc="04090017">
      <w:start w:val="1"/>
      <w:numFmt w:val="lowerLetter"/>
      <w:lvlText w:val="%4)"/>
      <w:lvlJc w:val="left"/>
      <w:pPr>
        <w:ind w:left="10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6626BE8"/>
    <w:multiLevelType w:val="hybridMultilevel"/>
    <w:tmpl w:val="1F8822F8"/>
    <w:lvl w:ilvl="0" w:tplc="775C7440">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068002B"/>
    <w:multiLevelType w:val="hybridMultilevel"/>
    <w:tmpl w:val="3CD05456"/>
    <w:lvl w:ilvl="0" w:tplc="9CEEBC80">
      <w:start w:val="1"/>
      <w:numFmt w:val="decimal"/>
      <w:lvlText w:val="%1)"/>
      <w:lvlJc w:val="left"/>
      <w:pPr>
        <w:ind w:left="144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0FE660D"/>
    <w:multiLevelType w:val="hybridMultilevel"/>
    <w:tmpl w:val="E05A9F0C"/>
    <w:lvl w:ilvl="0" w:tplc="BB36BE94">
      <w:start w:val="26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6FC55DA"/>
    <w:multiLevelType w:val="hybridMultilevel"/>
    <w:tmpl w:val="953C911C"/>
    <w:lvl w:ilvl="0" w:tplc="0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B202823"/>
    <w:multiLevelType w:val="hybridMultilevel"/>
    <w:tmpl w:val="08529E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C306C42"/>
    <w:multiLevelType w:val="hybridMultilevel"/>
    <w:tmpl w:val="83502572"/>
    <w:lvl w:ilvl="0" w:tplc="04090011">
      <w:start w:val="1"/>
      <w:numFmt w:val="decimal"/>
      <w:lvlText w:val="%1)"/>
      <w:lvlJc w:val="left"/>
      <w:pPr>
        <w:ind w:left="0" w:hanging="360"/>
      </w:pPr>
      <w:rPr>
        <w:rFonts w:hint="default"/>
      </w:rPr>
    </w:lvl>
    <w:lvl w:ilvl="1" w:tplc="3092A28E">
      <w:start w:val="1"/>
      <w:numFmt w:val="lowerLetter"/>
      <w:lvlText w:val="%2."/>
      <w:lvlJc w:val="left"/>
      <w:pPr>
        <w:ind w:left="880" w:hanging="520"/>
      </w:pPr>
      <w:rPr>
        <w:rFonts w:hint="default"/>
      </w:r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8">
    <w:nsid w:val="4AFE411D"/>
    <w:multiLevelType w:val="hybridMultilevel"/>
    <w:tmpl w:val="83502572"/>
    <w:lvl w:ilvl="0" w:tplc="04090011">
      <w:start w:val="1"/>
      <w:numFmt w:val="decimal"/>
      <w:lvlText w:val="%1)"/>
      <w:lvlJc w:val="left"/>
      <w:pPr>
        <w:ind w:left="0" w:hanging="360"/>
      </w:pPr>
      <w:rPr>
        <w:rFonts w:hint="default"/>
      </w:rPr>
    </w:lvl>
    <w:lvl w:ilvl="1" w:tplc="3092A28E">
      <w:start w:val="1"/>
      <w:numFmt w:val="lowerLetter"/>
      <w:lvlText w:val="%2."/>
      <w:lvlJc w:val="left"/>
      <w:pPr>
        <w:ind w:left="880" w:hanging="520"/>
      </w:pPr>
      <w:rPr>
        <w:rFonts w:hint="default"/>
      </w:r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9">
    <w:nsid w:val="4C7F6859"/>
    <w:multiLevelType w:val="hybridMultilevel"/>
    <w:tmpl w:val="C0A296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0C90116"/>
    <w:multiLevelType w:val="hybridMultilevel"/>
    <w:tmpl w:val="3CD05456"/>
    <w:lvl w:ilvl="0" w:tplc="9CEEBC80">
      <w:start w:val="1"/>
      <w:numFmt w:val="decimal"/>
      <w:lvlText w:val="%1)"/>
      <w:lvlJc w:val="left"/>
      <w:pPr>
        <w:ind w:left="144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0E70370"/>
    <w:multiLevelType w:val="hybridMultilevel"/>
    <w:tmpl w:val="5D3EAD0C"/>
    <w:lvl w:ilvl="0" w:tplc="31588A30">
      <w:start w:val="1"/>
      <w:numFmt w:val="decimal"/>
      <w:lvlText w:val="%1."/>
      <w:lvlJc w:val="left"/>
      <w:pPr>
        <w:ind w:left="720" w:hanging="360"/>
      </w:pPr>
      <w:rPr>
        <w:rFonts w:hint="default"/>
        <w:b/>
      </w:rPr>
    </w:lvl>
    <w:lvl w:ilvl="1" w:tplc="9CEEBC80">
      <w:start w:val="1"/>
      <w:numFmt w:val="decimal"/>
      <w:lvlText w:val="%2)"/>
      <w:lvlJc w:val="left"/>
      <w:pPr>
        <w:ind w:left="1440" w:hanging="360"/>
      </w:pPr>
      <w:rPr>
        <w:b w:val="0"/>
      </w:rPr>
    </w:lvl>
    <w:lvl w:ilvl="2" w:tplc="58541436">
      <w:start w:val="1"/>
      <w:numFmt w:val="lowerRoman"/>
      <w:lvlText w:val="%3."/>
      <w:lvlJc w:val="right"/>
      <w:pPr>
        <w:ind w:left="2160" w:hanging="180"/>
      </w:pPr>
      <w:rPr>
        <w:b w:val="0"/>
      </w:rPr>
    </w:lvl>
    <w:lvl w:ilvl="3" w:tplc="04090017">
      <w:start w:val="1"/>
      <w:numFmt w:val="lowerLetter"/>
      <w:lvlText w:val="%4)"/>
      <w:lvlJc w:val="left"/>
      <w:pPr>
        <w:ind w:left="10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74C3D8F"/>
    <w:multiLevelType w:val="hybridMultilevel"/>
    <w:tmpl w:val="3CD05456"/>
    <w:lvl w:ilvl="0" w:tplc="9CEEBC80">
      <w:start w:val="1"/>
      <w:numFmt w:val="decimal"/>
      <w:lvlText w:val="%1)"/>
      <w:lvlJc w:val="left"/>
      <w:pPr>
        <w:ind w:left="144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4142B38"/>
    <w:multiLevelType w:val="hybridMultilevel"/>
    <w:tmpl w:val="3CD05456"/>
    <w:lvl w:ilvl="0" w:tplc="9CEEBC80">
      <w:start w:val="1"/>
      <w:numFmt w:val="decimal"/>
      <w:lvlText w:val="%1)"/>
      <w:lvlJc w:val="left"/>
      <w:pPr>
        <w:ind w:left="144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4E45D6F"/>
    <w:multiLevelType w:val="multilevel"/>
    <w:tmpl w:val="8B000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6504983"/>
    <w:multiLevelType w:val="hybridMultilevel"/>
    <w:tmpl w:val="E2B6E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F2F37D5"/>
    <w:multiLevelType w:val="hybridMultilevel"/>
    <w:tmpl w:val="4B544B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B5B2764"/>
    <w:multiLevelType w:val="hybridMultilevel"/>
    <w:tmpl w:val="4E5CA3C4"/>
    <w:lvl w:ilvl="0" w:tplc="BEA07A60">
      <w:start w:val="3"/>
      <w:numFmt w:val="bullet"/>
      <w:lvlText w:val=""/>
      <w:lvlJc w:val="left"/>
      <w:pPr>
        <w:ind w:left="720" w:hanging="360"/>
      </w:pPr>
      <w:rPr>
        <w:rFonts w:ascii="Wingdings" w:eastAsiaTheme="minorHAnsi"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3"/>
  </w:num>
  <w:num w:numId="4">
    <w:abstractNumId w:val="12"/>
  </w:num>
  <w:num w:numId="5">
    <w:abstractNumId w:val="17"/>
  </w:num>
  <w:num w:numId="6">
    <w:abstractNumId w:val="16"/>
  </w:num>
  <w:num w:numId="7">
    <w:abstractNumId w:val="9"/>
  </w:num>
  <w:num w:numId="8">
    <w:abstractNumId w:val="5"/>
  </w:num>
  <w:num w:numId="9">
    <w:abstractNumId w:val="13"/>
  </w:num>
  <w:num w:numId="10">
    <w:abstractNumId w:val="0"/>
  </w:num>
  <w:num w:numId="11">
    <w:abstractNumId w:val="14"/>
  </w:num>
  <w:num w:numId="12">
    <w:abstractNumId w:val="4"/>
  </w:num>
  <w:num w:numId="13">
    <w:abstractNumId w:val="2"/>
  </w:num>
  <w:num w:numId="14">
    <w:abstractNumId w:val="11"/>
  </w:num>
  <w:num w:numId="15">
    <w:abstractNumId w:val="10"/>
  </w:num>
  <w:num w:numId="16">
    <w:abstractNumId w:val="8"/>
  </w:num>
  <w:num w:numId="17">
    <w:abstractNumId w:val="7"/>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proofState w:grammar="clean"/>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SztDQzMzQ1MzcxMjVW0lEKTi0uzszPAykwqgUAQVt7iyw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svp2tfppttpvd4edrv2xaef6vx2fx2vfsade&quot;&gt;Rachels&amp;apos;s Main Library-2&lt;record-ids&gt;&lt;item&gt;10&lt;/item&gt;&lt;item&gt;11&lt;/item&gt;&lt;item&gt;14&lt;/item&gt;&lt;item&gt;23&lt;/item&gt;&lt;item&gt;40&lt;/item&gt;&lt;item&gt;63&lt;/item&gt;&lt;item&gt;274&lt;/item&gt;&lt;item&gt;275&lt;/item&gt;&lt;item&gt;276&lt;/item&gt;&lt;item&gt;277&lt;/item&gt;&lt;item&gt;278&lt;/item&gt;&lt;item&gt;373&lt;/item&gt;&lt;item&gt;379&lt;/item&gt;&lt;item&gt;388&lt;/item&gt;&lt;item&gt;396&lt;/item&gt;&lt;item&gt;399&lt;/item&gt;&lt;item&gt;401&lt;/item&gt;&lt;item&gt;410&lt;/item&gt;&lt;item&gt;411&lt;/item&gt;&lt;item&gt;412&lt;/item&gt;&lt;item&gt;414&lt;/item&gt;&lt;item&gt;417&lt;/item&gt;&lt;item&gt;418&lt;/item&gt;&lt;item&gt;419&lt;/item&gt;&lt;item&gt;421&lt;/item&gt;&lt;item&gt;422&lt;/item&gt;&lt;item&gt;424&lt;/item&gt;&lt;item&gt;426&lt;/item&gt;&lt;item&gt;427&lt;/item&gt;&lt;item&gt;428&lt;/item&gt;&lt;item&gt;429&lt;/item&gt;&lt;item&gt;432&lt;/item&gt;&lt;item&gt;433&lt;/item&gt;&lt;item&gt;434&lt;/item&gt;&lt;item&gt;436&lt;/item&gt;&lt;item&gt;438&lt;/item&gt;&lt;item&gt;439&lt;/item&gt;&lt;item&gt;440&lt;/item&gt;&lt;item&gt;442&lt;/item&gt;&lt;item&gt;443&lt;/item&gt;&lt;item&gt;444&lt;/item&gt;&lt;item&gt;445&lt;/item&gt;&lt;item&gt;446&lt;/item&gt;&lt;item&gt;449&lt;/item&gt;&lt;item&gt;452&lt;/item&gt;&lt;item&gt;453&lt;/item&gt;&lt;item&gt;456&lt;/item&gt;&lt;item&gt;464&lt;/item&gt;&lt;item&gt;465&lt;/item&gt;&lt;item&gt;470&lt;/item&gt;&lt;item&gt;475&lt;/item&gt;&lt;item&gt;480&lt;/item&gt;&lt;item&gt;481&lt;/item&gt;&lt;item&gt;483&lt;/item&gt;&lt;item&gt;484&lt;/item&gt;&lt;item&gt;485&lt;/item&gt;&lt;item&gt;486&lt;/item&gt;&lt;item&gt;487&lt;/item&gt;&lt;item&gt;499&lt;/item&gt;&lt;item&gt;500&lt;/item&gt;&lt;item&gt;501&lt;/item&gt;&lt;item&gt;502&lt;/item&gt;&lt;item&gt;503&lt;/item&gt;&lt;item&gt;506&lt;/item&gt;&lt;item&gt;520&lt;/item&gt;&lt;item&gt;521&lt;/item&gt;&lt;item&gt;522&lt;/item&gt;&lt;item&gt;524&lt;/item&gt;&lt;item&gt;525&lt;/item&gt;&lt;item&gt;529&lt;/item&gt;&lt;item&gt;532&lt;/item&gt;&lt;item&gt;542&lt;/item&gt;&lt;item&gt;544&lt;/item&gt;&lt;item&gt;545&lt;/item&gt;&lt;item&gt;546&lt;/item&gt;&lt;item&gt;547&lt;/item&gt;&lt;item&gt;548&lt;/item&gt;&lt;item&gt;549&lt;/item&gt;&lt;/record-ids&gt;&lt;/item&gt;&lt;/Libraries&gt;"/>
  </w:docVars>
  <w:rsids>
    <w:rsidRoot w:val="000F631A"/>
    <w:rsid w:val="00000073"/>
    <w:rsid w:val="00000B23"/>
    <w:rsid w:val="00000C29"/>
    <w:rsid w:val="00003863"/>
    <w:rsid w:val="0000402F"/>
    <w:rsid w:val="00005069"/>
    <w:rsid w:val="000053BB"/>
    <w:rsid w:val="00005D27"/>
    <w:rsid w:val="00005ECA"/>
    <w:rsid w:val="000070F8"/>
    <w:rsid w:val="0000733D"/>
    <w:rsid w:val="0000765C"/>
    <w:rsid w:val="0001013E"/>
    <w:rsid w:val="00010941"/>
    <w:rsid w:val="00011435"/>
    <w:rsid w:val="0001177F"/>
    <w:rsid w:val="000119AC"/>
    <w:rsid w:val="00011EA6"/>
    <w:rsid w:val="00011F5E"/>
    <w:rsid w:val="00012657"/>
    <w:rsid w:val="00013729"/>
    <w:rsid w:val="00014084"/>
    <w:rsid w:val="00014E12"/>
    <w:rsid w:val="00016439"/>
    <w:rsid w:val="0001738F"/>
    <w:rsid w:val="000202E6"/>
    <w:rsid w:val="00020529"/>
    <w:rsid w:val="000219A2"/>
    <w:rsid w:val="00022E59"/>
    <w:rsid w:val="0002388B"/>
    <w:rsid w:val="00024115"/>
    <w:rsid w:val="000242C7"/>
    <w:rsid w:val="00026796"/>
    <w:rsid w:val="00027000"/>
    <w:rsid w:val="000271DE"/>
    <w:rsid w:val="00030BF3"/>
    <w:rsid w:val="00032ABC"/>
    <w:rsid w:val="0003459B"/>
    <w:rsid w:val="00035E68"/>
    <w:rsid w:val="0003637E"/>
    <w:rsid w:val="00040643"/>
    <w:rsid w:val="00040CFB"/>
    <w:rsid w:val="00042CBA"/>
    <w:rsid w:val="00043CF0"/>
    <w:rsid w:val="00043E82"/>
    <w:rsid w:val="00045798"/>
    <w:rsid w:val="000457AD"/>
    <w:rsid w:val="00047966"/>
    <w:rsid w:val="00051A25"/>
    <w:rsid w:val="00051D9D"/>
    <w:rsid w:val="0005263B"/>
    <w:rsid w:val="000529EB"/>
    <w:rsid w:val="000530C6"/>
    <w:rsid w:val="00055102"/>
    <w:rsid w:val="00055A9C"/>
    <w:rsid w:val="0005657B"/>
    <w:rsid w:val="000568C4"/>
    <w:rsid w:val="0005729F"/>
    <w:rsid w:val="00057E93"/>
    <w:rsid w:val="00061381"/>
    <w:rsid w:val="00061E0D"/>
    <w:rsid w:val="00062FC1"/>
    <w:rsid w:val="00063051"/>
    <w:rsid w:val="00063108"/>
    <w:rsid w:val="00063260"/>
    <w:rsid w:val="000636AF"/>
    <w:rsid w:val="00065055"/>
    <w:rsid w:val="00065535"/>
    <w:rsid w:val="00065FF7"/>
    <w:rsid w:val="00066693"/>
    <w:rsid w:val="0006707C"/>
    <w:rsid w:val="0006716F"/>
    <w:rsid w:val="00067268"/>
    <w:rsid w:val="000673F6"/>
    <w:rsid w:val="00067478"/>
    <w:rsid w:val="0006768D"/>
    <w:rsid w:val="0006780D"/>
    <w:rsid w:val="00067D24"/>
    <w:rsid w:val="000704F6"/>
    <w:rsid w:val="00072CB0"/>
    <w:rsid w:val="0007400E"/>
    <w:rsid w:val="00074763"/>
    <w:rsid w:val="00074881"/>
    <w:rsid w:val="000749C9"/>
    <w:rsid w:val="0007615C"/>
    <w:rsid w:val="00076DA9"/>
    <w:rsid w:val="00076EB6"/>
    <w:rsid w:val="0007723F"/>
    <w:rsid w:val="000774D8"/>
    <w:rsid w:val="000811E4"/>
    <w:rsid w:val="00081B22"/>
    <w:rsid w:val="00082B27"/>
    <w:rsid w:val="00082C1E"/>
    <w:rsid w:val="000843BB"/>
    <w:rsid w:val="00084C97"/>
    <w:rsid w:val="00085454"/>
    <w:rsid w:val="00085667"/>
    <w:rsid w:val="00086129"/>
    <w:rsid w:val="0008644E"/>
    <w:rsid w:val="0008686B"/>
    <w:rsid w:val="00087563"/>
    <w:rsid w:val="00091275"/>
    <w:rsid w:val="00091A3C"/>
    <w:rsid w:val="00091A97"/>
    <w:rsid w:val="00092366"/>
    <w:rsid w:val="00094678"/>
    <w:rsid w:val="00095538"/>
    <w:rsid w:val="000955FE"/>
    <w:rsid w:val="00096531"/>
    <w:rsid w:val="0009657B"/>
    <w:rsid w:val="00096CC1"/>
    <w:rsid w:val="00097F1B"/>
    <w:rsid w:val="000A0358"/>
    <w:rsid w:val="000A1930"/>
    <w:rsid w:val="000A2004"/>
    <w:rsid w:val="000A29AC"/>
    <w:rsid w:val="000A492F"/>
    <w:rsid w:val="000A4FC4"/>
    <w:rsid w:val="000A527E"/>
    <w:rsid w:val="000A72F1"/>
    <w:rsid w:val="000A7934"/>
    <w:rsid w:val="000A7C36"/>
    <w:rsid w:val="000B0AAA"/>
    <w:rsid w:val="000B0EF9"/>
    <w:rsid w:val="000B1EA3"/>
    <w:rsid w:val="000B2F13"/>
    <w:rsid w:val="000B3DFD"/>
    <w:rsid w:val="000B4D34"/>
    <w:rsid w:val="000B57C9"/>
    <w:rsid w:val="000B74CA"/>
    <w:rsid w:val="000C01AA"/>
    <w:rsid w:val="000C043E"/>
    <w:rsid w:val="000C0767"/>
    <w:rsid w:val="000C0B67"/>
    <w:rsid w:val="000C1801"/>
    <w:rsid w:val="000C1E56"/>
    <w:rsid w:val="000C202A"/>
    <w:rsid w:val="000C2FE5"/>
    <w:rsid w:val="000C3601"/>
    <w:rsid w:val="000C3767"/>
    <w:rsid w:val="000C38D5"/>
    <w:rsid w:val="000C4F5E"/>
    <w:rsid w:val="000C4FA4"/>
    <w:rsid w:val="000C5D90"/>
    <w:rsid w:val="000C5FE7"/>
    <w:rsid w:val="000C6336"/>
    <w:rsid w:val="000C6BCD"/>
    <w:rsid w:val="000C7077"/>
    <w:rsid w:val="000C7B1C"/>
    <w:rsid w:val="000C7D4C"/>
    <w:rsid w:val="000C7F41"/>
    <w:rsid w:val="000C7F5F"/>
    <w:rsid w:val="000D01E7"/>
    <w:rsid w:val="000D0EC0"/>
    <w:rsid w:val="000D1210"/>
    <w:rsid w:val="000D1314"/>
    <w:rsid w:val="000D178D"/>
    <w:rsid w:val="000D1BBB"/>
    <w:rsid w:val="000D2475"/>
    <w:rsid w:val="000D280A"/>
    <w:rsid w:val="000D32FB"/>
    <w:rsid w:val="000D3DA9"/>
    <w:rsid w:val="000D4699"/>
    <w:rsid w:val="000D4843"/>
    <w:rsid w:val="000D4CDB"/>
    <w:rsid w:val="000D5478"/>
    <w:rsid w:val="000D719C"/>
    <w:rsid w:val="000D7B5F"/>
    <w:rsid w:val="000E01C2"/>
    <w:rsid w:val="000E0C23"/>
    <w:rsid w:val="000E288D"/>
    <w:rsid w:val="000E2A0C"/>
    <w:rsid w:val="000E34DF"/>
    <w:rsid w:val="000E389E"/>
    <w:rsid w:val="000E404B"/>
    <w:rsid w:val="000E4AD2"/>
    <w:rsid w:val="000E4CA8"/>
    <w:rsid w:val="000E672C"/>
    <w:rsid w:val="000E67DC"/>
    <w:rsid w:val="000E6C9D"/>
    <w:rsid w:val="000E6DB2"/>
    <w:rsid w:val="000F0980"/>
    <w:rsid w:val="000F15F6"/>
    <w:rsid w:val="000F17E1"/>
    <w:rsid w:val="000F1C59"/>
    <w:rsid w:val="000F2F14"/>
    <w:rsid w:val="000F3324"/>
    <w:rsid w:val="000F3DB0"/>
    <w:rsid w:val="000F4A06"/>
    <w:rsid w:val="000F4CF1"/>
    <w:rsid w:val="000F4E90"/>
    <w:rsid w:val="000F57E8"/>
    <w:rsid w:val="000F5EEC"/>
    <w:rsid w:val="000F631A"/>
    <w:rsid w:val="000F7808"/>
    <w:rsid w:val="000F7DA0"/>
    <w:rsid w:val="00100351"/>
    <w:rsid w:val="00100C8A"/>
    <w:rsid w:val="00101656"/>
    <w:rsid w:val="00101897"/>
    <w:rsid w:val="00101ADB"/>
    <w:rsid w:val="00102B0D"/>
    <w:rsid w:val="00102C34"/>
    <w:rsid w:val="00103411"/>
    <w:rsid w:val="0010343C"/>
    <w:rsid w:val="001054F5"/>
    <w:rsid w:val="0010683C"/>
    <w:rsid w:val="0010724A"/>
    <w:rsid w:val="001073B7"/>
    <w:rsid w:val="00107E2A"/>
    <w:rsid w:val="001114D9"/>
    <w:rsid w:val="00111542"/>
    <w:rsid w:val="00111641"/>
    <w:rsid w:val="001119ED"/>
    <w:rsid w:val="001127C3"/>
    <w:rsid w:val="00112BE7"/>
    <w:rsid w:val="0011369C"/>
    <w:rsid w:val="00113B43"/>
    <w:rsid w:val="00113C23"/>
    <w:rsid w:val="00113CD0"/>
    <w:rsid w:val="00113DE8"/>
    <w:rsid w:val="00114241"/>
    <w:rsid w:val="00114754"/>
    <w:rsid w:val="00114AEA"/>
    <w:rsid w:val="00115ED1"/>
    <w:rsid w:val="00115EDB"/>
    <w:rsid w:val="0011633E"/>
    <w:rsid w:val="001168D9"/>
    <w:rsid w:val="00117130"/>
    <w:rsid w:val="001177A9"/>
    <w:rsid w:val="00117DC8"/>
    <w:rsid w:val="00120B90"/>
    <w:rsid w:val="0012172B"/>
    <w:rsid w:val="001230DC"/>
    <w:rsid w:val="001231F5"/>
    <w:rsid w:val="0012383E"/>
    <w:rsid w:val="00125217"/>
    <w:rsid w:val="001267CD"/>
    <w:rsid w:val="00127374"/>
    <w:rsid w:val="00127849"/>
    <w:rsid w:val="001278CD"/>
    <w:rsid w:val="00127B2A"/>
    <w:rsid w:val="001306D6"/>
    <w:rsid w:val="00130918"/>
    <w:rsid w:val="00130C2F"/>
    <w:rsid w:val="00130FAE"/>
    <w:rsid w:val="00131396"/>
    <w:rsid w:val="00133416"/>
    <w:rsid w:val="00134BA4"/>
    <w:rsid w:val="001356FE"/>
    <w:rsid w:val="00136082"/>
    <w:rsid w:val="00140D09"/>
    <w:rsid w:val="00142B8D"/>
    <w:rsid w:val="00142FC4"/>
    <w:rsid w:val="001435E1"/>
    <w:rsid w:val="001437EF"/>
    <w:rsid w:val="0014500A"/>
    <w:rsid w:val="001451ED"/>
    <w:rsid w:val="00146B3E"/>
    <w:rsid w:val="00146EC8"/>
    <w:rsid w:val="00147E59"/>
    <w:rsid w:val="001504D0"/>
    <w:rsid w:val="00151466"/>
    <w:rsid w:val="00153883"/>
    <w:rsid w:val="00153F67"/>
    <w:rsid w:val="00154B18"/>
    <w:rsid w:val="00154CE5"/>
    <w:rsid w:val="00154FCF"/>
    <w:rsid w:val="001566C7"/>
    <w:rsid w:val="00156A06"/>
    <w:rsid w:val="00160842"/>
    <w:rsid w:val="00161285"/>
    <w:rsid w:val="0016217E"/>
    <w:rsid w:val="00162B27"/>
    <w:rsid w:val="00163163"/>
    <w:rsid w:val="001654EB"/>
    <w:rsid w:val="0016752F"/>
    <w:rsid w:val="00167700"/>
    <w:rsid w:val="00170A7C"/>
    <w:rsid w:val="00171EAB"/>
    <w:rsid w:val="00173BA0"/>
    <w:rsid w:val="0017442B"/>
    <w:rsid w:val="001749B8"/>
    <w:rsid w:val="00174F48"/>
    <w:rsid w:val="0017534C"/>
    <w:rsid w:val="0017693D"/>
    <w:rsid w:val="00177108"/>
    <w:rsid w:val="00177B29"/>
    <w:rsid w:val="00177E96"/>
    <w:rsid w:val="00181012"/>
    <w:rsid w:val="0018136C"/>
    <w:rsid w:val="0018185F"/>
    <w:rsid w:val="001820AF"/>
    <w:rsid w:val="001821C3"/>
    <w:rsid w:val="00182494"/>
    <w:rsid w:val="00182756"/>
    <w:rsid w:val="001827B8"/>
    <w:rsid w:val="00182B32"/>
    <w:rsid w:val="0018307C"/>
    <w:rsid w:val="00183975"/>
    <w:rsid w:val="00183D0E"/>
    <w:rsid w:val="00183FE3"/>
    <w:rsid w:val="001844B6"/>
    <w:rsid w:val="00184E1B"/>
    <w:rsid w:val="00185A3A"/>
    <w:rsid w:val="00186485"/>
    <w:rsid w:val="0019023B"/>
    <w:rsid w:val="0019051F"/>
    <w:rsid w:val="00190847"/>
    <w:rsid w:val="00191099"/>
    <w:rsid w:val="00191257"/>
    <w:rsid w:val="0019148B"/>
    <w:rsid w:val="00191DE6"/>
    <w:rsid w:val="001920E3"/>
    <w:rsid w:val="00192133"/>
    <w:rsid w:val="0019336E"/>
    <w:rsid w:val="001935E6"/>
    <w:rsid w:val="001939ED"/>
    <w:rsid w:val="00193CA2"/>
    <w:rsid w:val="00193EBB"/>
    <w:rsid w:val="0019474C"/>
    <w:rsid w:val="001953E1"/>
    <w:rsid w:val="001971C1"/>
    <w:rsid w:val="001A032C"/>
    <w:rsid w:val="001A08F2"/>
    <w:rsid w:val="001A0F53"/>
    <w:rsid w:val="001A20EA"/>
    <w:rsid w:val="001A2E47"/>
    <w:rsid w:val="001A46B8"/>
    <w:rsid w:val="001A47C0"/>
    <w:rsid w:val="001A4882"/>
    <w:rsid w:val="001A529E"/>
    <w:rsid w:val="001A5797"/>
    <w:rsid w:val="001A724C"/>
    <w:rsid w:val="001A77D7"/>
    <w:rsid w:val="001A7944"/>
    <w:rsid w:val="001A7AC1"/>
    <w:rsid w:val="001B00FD"/>
    <w:rsid w:val="001B13EC"/>
    <w:rsid w:val="001B1484"/>
    <w:rsid w:val="001B3294"/>
    <w:rsid w:val="001B32E3"/>
    <w:rsid w:val="001B3BAA"/>
    <w:rsid w:val="001B3F61"/>
    <w:rsid w:val="001B4165"/>
    <w:rsid w:val="001B5220"/>
    <w:rsid w:val="001B6CC7"/>
    <w:rsid w:val="001B720C"/>
    <w:rsid w:val="001C06DF"/>
    <w:rsid w:val="001C1150"/>
    <w:rsid w:val="001C1517"/>
    <w:rsid w:val="001C1755"/>
    <w:rsid w:val="001C1CBC"/>
    <w:rsid w:val="001C2CD2"/>
    <w:rsid w:val="001C3DC2"/>
    <w:rsid w:val="001C3F93"/>
    <w:rsid w:val="001C4273"/>
    <w:rsid w:val="001C4B2D"/>
    <w:rsid w:val="001C6608"/>
    <w:rsid w:val="001C676F"/>
    <w:rsid w:val="001D12AA"/>
    <w:rsid w:val="001D16B4"/>
    <w:rsid w:val="001D18E5"/>
    <w:rsid w:val="001D2A36"/>
    <w:rsid w:val="001D33B0"/>
    <w:rsid w:val="001D366D"/>
    <w:rsid w:val="001D3FDD"/>
    <w:rsid w:val="001D4549"/>
    <w:rsid w:val="001D48DF"/>
    <w:rsid w:val="001D57B9"/>
    <w:rsid w:val="001D65F6"/>
    <w:rsid w:val="001D6842"/>
    <w:rsid w:val="001D726B"/>
    <w:rsid w:val="001D7281"/>
    <w:rsid w:val="001D7E54"/>
    <w:rsid w:val="001E0FDD"/>
    <w:rsid w:val="001E1C82"/>
    <w:rsid w:val="001E23EA"/>
    <w:rsid w:val="001E2744"/>
    <w:rsid w:val="001E2825"/>
    <w:rsid w:val="001E3389"/>
    <w:rsid w:val="001E3680"/>
    <w:rsid w:val="001E397E"/>
    <w:rsid w:val="001E447C"/>
    <w:rsid w:val="001E4C2C"/>
    <w:rsid w:val="001E5888"/>
    <w:rsid w:val="001E6357"/>
    <w:rsid w:val="001E65E6"/>
    <w:rsid w:val="001E79A1"/>
    <w:rsid w:val="001E7DAF"/>
    <w:rsid w:val="001F0E25"/>
    <w:rsid w:val="001F1CE6"/>
    <w:rsid w:val="001F1DC5"/>
    <w:rsid w:val="001F2BD9"/>
    <w:rsid w:val="001F4D78"/>
    <w:rsid w:val="001F593A"/>
    <w:rsid w:val="001F5AD1"/>
    <w:rsid w:val="001F5F0C"/>
    <w:rsid w:val="001F71E5"/>
    <w:rsid w:val="001F7299"/>
    <w:rsid w:val="001F7982"/>
    <w:rsid w:val="0020000C"/>
    <w:rsid w:val="002007AB"/>
    <w:rsid w:val="00200DDE"/>
    <w:rsid w:val="00201A45"/>
    <w:rsid w:val="00201A46"/>
    <w:rsid w:val="00201C90"/>
    <w:rsid w:val="002025D2"/>
    <w:rsid w:val="00202719"/>
    <w:rsid w:val="00202972"/>
    <w:rsid w:val="00202D8E"/>
    <w:rsid w:val="002049B7"/>
    <w:rsid w:val="00205184"/>
    <w:rsid w:val="002051F3"/>
    <w:rsid w:val="00205704"/>
    <w:rsid w:val="00205F97"/>
    <w:rsid w:val="00206512"/>
    <w:rsid w:val="00206992"/>
    <w:rsid w:val="00207551"/>
    <w:rsid w:val="002079D1"/>
    <w:rsid w:val="002079EC"/>
    <w:rsid w:val="00210006"/>
    <w:rsid w:val="00210906"/>
    <w:rsid w:val="002115CF"/>
    <w:rsid w:val="00212FF5"/>
    <w:rsid w:val="00213C94"/>
    <w:rsid w:val="00214675"/>
    <w:rsid w:val="002156CF"/>
    <w:rsid w:val="002159DD"/>
    <w:rsid w:val="00216893"/>
    <w:rsid w:val="002168C6"/>
    <w:rsid w:val="00216B8E"/>
    <w:rsid w:val="00216D15"/>
    <w:rsid w:val="00216EB2"/>
    <w:rsid w:val="00220094"/>
    <w:rsid w:val="00220294"/>
    <w:rsid w:val="002220B4"/>
    <w:rsid w:val="002220F1"/>
    <w:rsid w:val="00222B33"/>
    <w:rsid w:val="00223022"/>
    <w:rsid w:val="00223690"/>
    <w:rsid w:val="0022407A"/>
    <w:rsid w:val="00224E98"/>
    <w:rsid w:val="00225028"/>
    <w:rsid w:val="0022507A"/>
    <w:rsid w:val="0022758C"/>
    <w:rsid w:val="0023013D"/>
    <w:rsid w:val="00230C7D"/>
    <w:rsid w:val="00230D02"/>
    <w:rsid w:val="00231238"/>
    <w:rsid w:val="002328F8"/>
    <w:rsid w:val="00232950"/>
    <w:rsid w:val="00233348"/>
    <w:rsid w:val="0023439F"/>
    <w:rsid w:val="00234FAF"/>
    <w:rsid w:val="0023558F"/>
    <w:rsid w:val="00235767"/>
    <w:rsid w:val="00235B68"/>
    <w:rsid w:val="00235C0A"/>
    <w:rsid w:val="0023698D"/>
    <w:rsid w:val="002369F6"/>
    <w:rsid w:val="002372F2"/>
    <w:rsid w:val="002375C2"/>
    <w:rsid w:val="00240B7F"/>
    <w:rsid w:val="002413F4"/>
    <w:rsid w:val="002416D1"/>
    <w:rsid w:val="00241CEF"/>
    <w:rsid w:val="002430FE"/>
    <w:rsid w:val="00243FD7"/>
    <w:rsid w:val="002442C8"/>
    <w:rsid w:val="002451D8"/>
    <w:rsid w:val="00246A15"/>
    <w:rsid w:val="00246C95"/>
    <w:rsid w:val="00246E4F"/>
    <w:rsid w:val="002507BF"/>
    <w:rsid w:val="00250F03"/>
    <w:rsid w:val="00251B41"/>
    <w:rsid w:val="00251EF8"/>
    <w:rsid w:val="00252D57"/>
    <w:rsid w:val="00252F34"/>
    <w:rsid w:val="00253CAF"/>
    <w:rsid w:val="002540DA"/>
    <w:rsid w:val="00254A63"/>
    <w:rsid w:val="00255076"/>
    <w:rsid w:val="0025509B"/>
    <w:rsid w:val="002568C2"/>
    <w:rsid w:val="00256BBB"/>
    <w:rsid w:val="00256C8B"/>
    <w:rsid w:val="00257011"/>
    <w:rsid w:val="002573CB"/>
    <w:rsid w:val="00257F9C"/>
    <w:rsid w:val="00260008"/>
    <w:rsid w:val="0026079E"/>
    <w:rsid w:val="00260B04"/>
    <w:rsid w:val="002615C6"/>
    <w:rsid w:val="00261B6F"/>
    <w:rsid w:val="002637D7"/>
    <w:rsid w:val="00263CC6"/>
    <w:rsid w:val="00263F0B"/>
    <w:rsid w:val="00265A85"/>
    <w:rsid w:val="00265D44"/>
    <w:rsid w:val="00266799"/>
    <w:rsid w:val="00267C8C"/>
    <w:rsid w:val="002720FC"/>
    <w:rsid w:val="00273921"/>
    <w:rsid w:val="00273E51"/>
    <w:rsid w:val="00274813"/>
    <w:rsid w:val="00274BBD"/>
    <w:rsid w:val="00274C7B"/>
    <w:rsid w:val="00275AD9"/>
    <w:rsid w:val="00276AB6"/>
    <w:rsid w:val="00276C68"/>
    <w:rsid w:val="00277244"/>
    <w:rsid w:val="00277527"/>
    <w:rsid w:val="00281169"/>
    <w:rsid w:val="002813E6"/>
    <w:rsid w:val="00281499"/>
    <w:rsid w:val="00281840"/>
    <w:rsid w:val="00281B44"/>
    <w:rsid w:val="00281C2B"/>
    <w:rsid w:val="00282535"/>
    <w:rsid w:val="00282604"/>
    <w:rsid w:val="0028398D"/>
    <w:rsid w:val="00285E63"/>
    <w:rsid w:val="002869A7"/>
    <w:rsid w:val="00290913"/>
    <w:rsid w:val="002920AB"/>
    <w:rsid w:val="00294A15"/>
    <w:rsid w:val="00294A71"/>
    <w:rsid w:val="00294B6F"/>
    <w:rsid w:val="00294D59"/>
    <w:rsid w:val="002955AF"/>
    <w:rsid w:val="002955E7"/>
    <w:rsid w:val="00295870"/>
    <w:rsid w:val="002960A8"/>
    <w:rsid w:val="00296233"/>
    <w:rsid w:val="002967CF"/>
    <w:rsid w:val="00296A8B"/>
    <w:rsid w:val="00296DC2"/>
    <w:rsid w:val="00297FBE"/>
    <w:rsid w:val="002A016E"/>
    <w:rsid w:val="002A0245"/>
    <w:rsid w:val="002A0291"/>
    <w:rsid w:val="002A032F"/>
    <w:rsid w:val="002A0860"/>
    <w:rsid w:val="002A15BA"/>
    <w:rsid w:val="002A1DAC"/>
    <w:rsid w:val="002A2B98"/>
    <w:rsid w:val="002A32CE"/>
    <w:rsid w:val="002A4AFC"/>
    <w:rsid w:val="002A4D82"/>
    <w:rsid w:val="002A5366"/>
    <w:rsid w:val="002A576C"/>
    <w:rsid w:val="002A7931"/>
    <w:rsid w:val="002B07EF"/>
    <w:rsid w:val="002B23A2"/>
    <w:rsid w:val="002B2BA3"/>
    <w:rsid w:val="002B362D"/>
    <w:rsid w:val="002B3AA3"/>
    <w:rsid w:val="002B4231"/>
    <w:rsid w:val="002B64FA"/>
    <w:rsid w:val="002B730C"/>
    <w:rsid w:val="002B77C9"/>
    <w:rsid w:val="002C00D4"/>
    <w:rsid w:val="002C0231"/>
    <w:rsid w:val="002C0F0F"/>
    <w:rsid w:val="002C0FDC"/>
    <w:rsid w:val="002C30AB"/>
    <w:rsid w:val="002C336D"/>
    <w:rsid w:val="002C4BF8"/>
    <w:rsid w:val="002C50C2"/>
    <w:rsid w:val="002C73B1"/>
    <w:rsid w:val="002C7ACB"/>
    <w:rsid w:val="002D0501"/>
    <w:rsid w:val="002D0996"/>
    <w:rsid w:val="002D0A1A"/>
    <w:rsid w:val="002D0F7A"/>
    <w:rsid w:val="002D15EE"/>
    <w:rsid w:val="002D1681"/>
    <w:rsid w:val="002D244F"/>
    <w:rsid w:val="002D2B38"/>
    <w:rsid w:val="002D3BB5"/>
    <w:rsid w:val="002D4345"/>
    <w:rsid w:val="002D5595"/>
    <w:rsid w:val="002D6F03"/>
    <w:rsid w:val="002D6FFE"/>
    <w:rsid w:val="002E0586"/>
    <w:rsid w:val="002E0C29"/>
    <w:rsid w:val="002E0F5C"/>
    <w:rsid w:val="002E1298"/>
    <w:rsid w:val="002E1767"/>
    <w:rsid w:val="002E17BA"/>
    <w:rsid w:val="002E1ECB"/>
    <w:rsid w:val="002E2EEF"/>
    <w:rsid w:val="002E3386"/>
    <w:rsid w:val="002E3A4E"/>
    <w:rsid w:val="002E3DF8"/>
    <w:rsid w:val="002E3F41"/>
    <w:rsid w:val="002E405E"/>
    <w:rsid w:val="002E436E"/>
    <w:rsid w:val="002E4488"/>
    <w:rsid w:val="002E57BB"/>
    <w:rsid w:val="002E5F8C"/>
    <w:rsid w:val="002E6685"/>
    <w:rsid w:val="002E66AD"/>
    <w:rsid w:val="002E6DB0"/>
    <w:rsid w:val="002E7AF1"/>
    <w:rsid w:val="002E7D3C"/>
    <w:rsid w:val="002E7DB6"/>
    <w:rsid w:val="002F11C9"/>
    <w:rsid w:val="002F165A"/>
    <w:rsid w:val="002F200C"/>
    <w:rsid w:val="002F236E"/>
    <w:rsid w:val="002F3DC1"/>
    <w:rsid w:val="002F402C"/>
    <w:rsid w:val="002F5490"/>
    <w:rsid w:val="002F5842"/>
    <w:rsid w:val="002F6723"/>
    <w:rsid w:val="002F7A3D"/>
    <w:rsid w:val="00300293"/>
    <w:rsid w:val="00300670"/>
    <w:rsid w:val="00301676"/>
    <w:rsid w:val="00301E20"/>
    <w:rsid w:val="0030221D"/>
    <w:rsid w:val="00302345"/>
    <w:rsid w:val="00303256"/>
    <w:rsid w:val="00304398"/>
    <w:rsid w:val="00304710"/>
    <w:rsid w:val="00304A4B"/>
    <w:rsid w:val="00304D93"/>
    <w:rsid w:val="00305AD2"/>
    <w:rsid w:val="00306E27"/>
    <w:rsid w:val="0030748A"/>
    <w:rsid w:val="003077F0"/>
    <w:rsid w:val="00307E95"/>
    <w:rsid w:val="00310861"/>
    <w:rsid w:val="00310D00"/>
    <w:rsid w:val="00311912"/>
    <w:rsid w:val="003130FB"/>
    <w:rsid w:val="00313103"/>
    <w:rsid w:val="00313179"/>
    <w:rsid w:val="00313905"/>
    <w:rsid w:val="00314672"/>
    <w:rsid w:val="00315B98"/>
    <w:rsid w:val="00317A57"/>
    <w:rsid w:val="00317AFA"/>
    <w:rsid w:val="00320E44"/>
    <w:rsid w:val="00320E84"/>
    <w:rsid w:val="00321306"/>
    <w:rsid w:val="003215E1"/>
    <w:rsid w:val="003224CB"/>
    <w:rsid w:val="00322FD4"/>
    <w:rsid w:val="00323463"/>
    <w:rsid w:val="003240A4"/>
    <w:rsid w:val="003241A0"/>
    <w:rsid w:val="00324A48"/>
    <w:rsid w:val="00324ED9"/>
    <w:rsid w:val="003253D7"/>
    <w:rsid w:val="00325CCE"/>
    <w:rsid w:val="0032738A"/>
    <w:rsid w:val="00327D01"/>
    <w:rsid w:val="00327EE8"/>
    <w:rsid w:val="00327F74"/>
    <w:rsid w:val="003306CA"/>
    <w:rsid w:val="003315B9"/>
    <w:rsid w:val="00333EC4"/>
    <w:rsid w:val="00335649"/>
    <w:rsid w:val="00335F88"/>
    <w:rsid w:val="0033671B"/>
    <w:rsid w:val="00336C18"/>
    <w:rsid w:val="00341084"/>
    <w:rsid w:val="003411ED"/>
    <w:rsid w:val="00343102"/>
    <w:rsid w:val="003432F1"/>
    <w:rsid w:val="0034420B"/>
    <w:rsid w:val="00345079"/>
    <w:rsid w:val="00347D15"/>
    <w:rsid w:val="00347DD2"/>
    <w:rsid w:val="00350613"/>
    <w:rsid w:val="0035062A"/>
    <w:rsid w:val="0035096E"/>
    <w:rsid w:val="00350DCA"/>
    <w:rsid w:val="00350E3D"/>
    <w:rsid w:val="00351FE6"/>
    <w:rsid w:val="003525F0"/>
    <w:rsid w:val="003534BA"/>
    <w:rsid w:val="003540D4"/>
    <w:rsid w:val="00354140"/>
    <w:rsid w:val="003545CC"/>
    <w:rsid w:val="003548A2"/>
    <w:rsid w:val="00356CC4"/>
    <w:rsid w:val="00357C1D"/>
    <w:rsid w:val="003611DC"/>
    <w:rsid w:val="00362106"/>
    <w:rsid w:val="00362691"/>
    <w:rsid w:val="00363D84"/>
    <w:rsid w:val="0036416E"/>
    <w:rsid w:val="00364BE0"/>
    <w:rsid w:val="00364FC4"/>
    <w:rsid w:val="003653F6"/>
    <w:rsid w:val="00365610"/>
    <w:rsid w:val="00365930"/>
    <w:rsid w:val="00365D6D"/>
    <w:rsid w:val="0036613A"/>
    <w:rsid w:val="0036669F"/>
    <w:rsid w:val="00367211"/>
    <w:rsid w:val="00367825"/>
    <w:rsid w:val="003679FA"/>
    <w:rsid w:val="003706CE"/>
    <w:rsid w:val="003706D7"/>
    <w:rsid w:val="00370D2D"/>
    <w:rsid w:val="00370EF0"/>
    <w:rsid w:val="003717A8"/>
    <w:rsid w:val="00371D87"/>
    <w:rsid w:val="0037214F"/>
    <w:rsid w:val="0037265D"/>
    <w:rsid w:val="00372AA0"/>
    <w:rsid w:val="0037307D"/>
    <w:rsid w:val="003736B5"/>
    <w:rsid w:val="003769BF"/>
    <w:rsid w:val="00376A20"/>
    <w:rsid w:val="00377596"/>
    <w:rsid w:val="003808ED"/>
    <w:rsid w:val="00381CCD"/>
    <w:rsid w:val="00381D2C"/>
    <w:rsid w:val="003830A4"/>
    <w:rsid w:val="00383F85"/>
    <w:rsid w:val="003841D4"/>
    <w:rsid w:val="00384539"/>
    <w:rsid w:val="00384B1B"/>
    <w:rsid w:val="003852BE"/>
    <w:rsid w:val="0038664A"/>
    <w:rsid w:val="003866AF"/>
    <w:rsid w:val="00386964"/>
    <w:rsid w:val="00387239"/>
    <w:rsid w:val="00387931"/>
    <w:rsid w:val="0039045D"/>
    <w:rsid w:val="00391EDC"/>
    <w:rsid w:val="003920EF"/>
    <w:rsid w:val="00392712"/>
    <w:rsid w:val="0039335B"/>
    <w:rsid w:val="0039390A"/>
    <w:rsid w:val="0039455B"/>
    <w:rsid w:val="00395040"/>
    <w:rsid w:val="00396010"/>
    <w:rsid w:val="00396062"/>
    <w:rsid w:val="003968AF"/>
    <w:rsid w:val="00396B0B"/>
    <w:rsid w:val="003A02BB"/>
    <w:rsid w:val="003A0A98"/>
    <w:rsid w:val="003A14E7"/>
    <w:rsid w:val="003A16D1"/>
    <w:rsid w:val="003A175E"/>
    <w:rsid w:val="003A1930"/>
    <w:rsid w:val="003A2228"/>
    <w:rsid w:val="003A2F85"/>
    <w:rsid w:val="003A42A8"/>
    <w:rsid w:val="003A4785"/>
    <w:rsid w:val="003A5BD0"/>
    <w:rsid w:val="003A5F40"/>
    <w:rsid w:val="003A61E6"/>
    <w:rsid w:val="003A6AD6"/>
    <w:rsid w:val="003A6F66"/>
    <w:rsid w:val="003B074D"/>
    <w:rsid w:val="003B0766"/>
    <w:rsid w:val="003B0AF3"/>
    <w:rsid w:val="003B0AFE"/>
    <w:rsid w:val="003B0B52"/>
    <w:rsid w:val="003B1B13"/>
    <w:rsid w:val="003B1F2D"/>
    <w:rsid w:val="003B2E68"/>
    <w:rsid w:val="003B470D"/>
    <w:rsid w:val="003B477D"/>
    <w:rsid w:val="003B4A82"/>
    <w:rsid w:val="003B52BC"/>
    <w:rsid w:val="003B6D43"/>
    <w:rsid w:val="003B78BB"/>
    <w:rsid w:val="003C0181"/>
    <w:rsid w:val="003C04D7"/>
    <w:rsid w:val="003C0BFE"/>
    <w:rsid w:val="003C0F2D"/>
    <w:rsid w:val="003C0F90"/>
    <w:rsid w:val="003C224E"/>
    <w:rsid w:val="003C25A3"/>
    <w:rsid w:val="003C2FC6"/>
    <w:rsid w:val="003C5D01"/>
    <w:rsid w:val="003C5D51"/>
    <w:rsid w:val="003C6D5A"/>
    <w:rsid w:val="003C762E"/>
    <w:rsid w:val="003D22C0"/>
    <w:rsid w:val="003D3372"/>
    <w:rsid w:val="003D3B07"/>
    <w:rsid w:val="003D3BA3"/>
    <w:rsid w:val="003D457D"/>
    <w:rsid w:val="003D567A"/>
    <w:rsid w:val="003D7041"/>
    <w:rsid w:val="003D74D5"/>
    <w:rsid w:val="003D7876"/>
    <w:rsid w:val="003E0B6E"/>
    <w:rsid w:val="003E1DE6"/>
    <w:rsid w:val="003E27D4"/>
    <w:rsid w:val="003E3148"/>
    <w:rsid w:val="003E32D0"/>
    <w:rsid w:val="003E4DAE"/>
    <w:rsid w:val="003E6129"/>
    <w:rsid w:val="003E6384"/>
    <w:rsid w:val="003E755D"/>
    <w:rsid w:val="003F0C9E"/>
    <w:rsid w:val="003F1C58"/>
    <w:rsid w:val="003F3E19"/>
    <w:rsid w:val="003F43E8"/>
    <w:rsid w:val="003F463B"/>
    <w:rsid w:val="003F46CD"/>
    <w:rsid w:val="003F53C4"/>
    <w:rsid w:val="003F5B43"/>
    <w:rsid w:val="003F6A39"/>
    <w:rsid w:val="004008C9"/>
    <w:rsid w:val="00401014"/>
    <w:rsid w:val="004013B3"/>
    <w:rsid w:val="00401C8D"/>
    <w:rsid w:val="00402761"/>
    <w:rsid w:val="00402871"/>
    <w:rsid w:val="00402AB5"/>
    <w:rsid w:val="004041F3"/>
    <w:rsid w:val="00404761"/>
    <w:rsid w:val="00404851"/>
    <w:rsid w:val="0040591E"/>
    <w:rsid w:val="004064C7"/>
    <w:rsid w:val="00407118"/>
    <w:rsid w:val="004071F0"/>
    <w:rsid w:val="00407F47"/>
    <w:rsid w:val="00410C72"/>
    <w:rsid w:val="004110C0"/>
    <w:rsid w:val="00411FE7"/>
    <w:rsid w:val="0041281B"/>
    <w:rsid w:val="00412C6A"/>
    <w:rsid w:val="00414002"/>
    <w:rsid w:val="0041439C"/>
    <w:rsid w:val="00414970"/>
    <w:rsid w:val="0041572B"/>
    <w:rsid w:val="00415DF5"/>
    <w:rsid w:val="00415FA2"/>
    <w:rsid w:val="004169BA"/>
    <w:rsid w:val="00416AB3"/>
    <w:rsid w:val="00416B47"/>
    <w:rsid w:val="0041787D"/>
    <w:rsid w:val="00417B16"/>
    <w:rsid w:val="00420487"/>
    <w:rsid w:val="004207AA"/>
    <w:rsid w:val="00420F70"/>
    <w:rsid w:val="004215E6"/>
    <w:rsid w:val="00421A2F"/>
    <w:rsid w:val="0042213E"/>
    <w:rsid w:val="004238CC"/>
    <w:rsid w:val="00424221"/>
    <w:rsid w:val="004247B5"/>
    <w:rsid w:val="00425D0E"/>
    <w:rsid w:val="00425D15"/>
    <w:rsid w:val="00427734"/>
    <w:rsid w:val="004278C2"/>
    <w:rsid w:val="00427F2A"/>
    <w:rsid w:val="00430826"/>
    <w:rsid w:val="00430C85"/>
    <w:rsid w:val="00431FBC"/>
    <w:rsid w:val="004329AC"/>
    <w:rsid w:val="00433484"/>
    <w:rsid w:val="00433DA1"/>
    <w:rsid w:val="0043594C"/>
    <w:rsid w:val="00435B4A"/>
    <w:rsid w:val="00435E2B"/>
    <w:rsid w:val="00436B95"/>
    <w:rsid w:val="00440B64"/>
    <w:rsid w:val="00440D8D"/>
    <w:rsid w:val="00441668"/>
    <w:rsid w:val="0044268E"/>
    <w:rsid w:val="00442985"/>
    <w:rsid w:val="00442A67"/>
    <w:rsid w:val="004431EF"/>
    <w:rsid w:val="00443315"/>
    <w:rsid w:val="00444267"/>
    <w:rsid w:val="004449F2"/>
    <w:rsid w:val="00445253"/>
    <w:rsid w:val="00445C45"/>
    <w:rsid w:val="00446436"/>
    <w:rsid w:val="0044662D"/>
    <w:rsid w:val="00446E33"/>
    <w:rsid w:val="00446F27"/>
    <w:rsid w:val="0045160C"/>
    <w:rsid w:val="0045174D"/>
    <w:rsid w:val="00451C86"/>
    <w:rsid w:val="00451E5C"/>
    <w:rsid w:val="004524BE"/>
    <w:rsid w:val="00452C75"/>
    <w:rsid w:val="0045316A"/>
    <w:rsid w:val="004541CF"/>
    <w:rsid w:val="00455156"/>
    <w:rsid w:val="00455871"/>
    <w:rsid w:val="00455CD9"/>
    <w:rsid w:val="00456869"/>
    <w:rsid w:val="00456F02"/>
    <w:rsid w:val="004576DB"/>
    <w:rsid w:val="0045791A"/>
    <w:rsid w:val="00457986"/>
    <w:rsid w:val="004579E9"/>
    <w:rsid w:val="00457C72"/>
    <w:rsid w:val="00460A86"/>
    <w:rsid w:val="004613FF"/>
    <w:rsid w:val="004627C1"/>
    <w:rsid w:val="00463135"/>
    <w:rsid w:val="00463152"/>
    <w:rsid w:val="00463706"/>
    <w:rsid w:val="00463D0F"/>
    <w:rsid w:val="004662C2"/>
    <w:rsid w:val="004707C5"/>
    <w:rsid w:val="004712CA"/>
    <w:rsid w:val="004719FA"/>
    <w:rsid w:val="00471A5B"/>
    <w:rsid w:val="00472947"/>
    <w:rsid w:val="00472AEE"/>
    <w:rsid w:val="0047350F"/>
    <w:rsid w:val="00473F77"/>
    <w:rsid w:val="0047450F"/>
    <w:rsid w:val="00474BA2"/>
    <w:rsid w:val="00475289"/>
    <w:rsid w:val="00475814"/>
    <w:rsid w:val="00476529"/>
    <w:rsid w:val="00476CD4"/>
    <w:rsid w:val="00477270"/>
    <w:rsid w:val="0048067C"/>
    <w:rsid w:val="00480A3E"/>
    <w:rsid w:val="004819F2"/>
    <w:rsid w:val="00481CAD"/>
    <w:rsid w:val="00483276"/>
    <w:rsid w:val="004838DF"/>
    <w:rsid w:val="004846A7"/>
    <w:rsid w:val="004862D0"/>
    <w:rsid w:val="00486617"/>
    <w:rsid w:val="00487705"/>
    <w:rsid w:val="00487F5D"/>
    <w:rsid w:val="00490493"/>
    <w:rsid w:val="00490574"/>
    <w:rsid w:val="0049065A"/>
    <w:rsid w:val="00490986"/>
    <w:rsid w:val="004913C9"/>
    <w:rsid w:val="00491644"/>
    <w:rsid w:val="0049185B"/>
    <w:rsid w:val="00492B36"/>
    <w:rsid w:val="00492CB8"/>
    <w:rsid w:val="00493013"/>
    <w:rsid w:val="004937F8"/>
    <w:rsid w:val="00493E1A"/>
    <w:rsid w:val="004940F4"/>
    <w:rsid w:val="004958A5"/>
    <w:rsid w:val="00495A02"/>
    <w:rsid w:val="00495EE2"/>
    <w:rsid w:val="00496017"/>
    <w:rsid w:val="00497D9E"/>
    <w:rsid w:val="00497F18"/>
    <w:rsid w:val="004A0128"/>
    <w:rsid w:val="004A0299"/>
    <w:rsid w:val="004A17FA"/>
    <w:rsid w:val="004A2474"/>
    <w:rsid w:val="004A33A9"/>
    <w:rsid w:val="004A3E0E"/>
    <w:rsid w:val="004A4E86"/>
    <w:rsid w:val="004A5B35"/>
    <w:rsid w:val="004A614E"/>
    <w:rsid w:val="004A6F63"/>
    <w:rsid w:val="004B1F83"/>
    <w:rsid w:val="004B1FD3"/>
    <w:rsid w:val="004B2CDD"/>
    <w:rsid w:val="004B32B6"/>
    <w:rsid w:val="004B4005"/>
    <w:rsid w:val="004B4B1D"/>
    <w:rsid w:val="004B54D2"/>
    <w:rsid w:val="004B54F6"/>
    <w:rsid w:val="004B56C9"/>
    <w:rsid w:val="004B5C7F"/>
    <w:rsid w:val="004B72FD"/>
    <w:rsid w:val="004B79D8"/>
    <w:rsid w:val="004C4538"/>
    <w:rsid w:val="004C5060"/>
    <w:rsid w:val="004C53AE"/>
    <w:rsid w:val="004C6929"/>
    <w:rsid w:val="004C6D68"/>
    <w:rsid w:val="004D0177"/>
    <w:rsid w:val="004D0CD0"/>
    <w:rsid w:val="004D15AB"/>
    <w:rsid w:val="004D1807"/>
    <w:rsid w:val="004D227A"/>
    <w:rsid w:val="004D2804"/>
    <w:rsid w:val="004D28D9"/>
    <w:rsid w:val="004D3015"/>
    <w:rsid w:val="004D398C"/>
    <w:rsid w:val="004D4E70"/>
    <w:rsid w:val="004D6E99"/>
    <w:rsid w:val="004D772B"/>
    <w:rsid w:val="004E0E09"/>
    <w:rsid w:val="004E25E5"/>
    <w:rsid w:val="004E3C8F"/>
    <w:rsid w:val="004E4B1E"/>
    <w:rsid w:val="004E4C67"/>
    <w:rsid w:val="004E552B"/>
    <w:rsid w:val="004E5BE1"/>
    <w:rsid w:val="004F02E2"/>
    <w:rsid w:val="004F0711"/>
    <w:rsid w:val="004F0744"/>
    <w:rsid w:val="004F2054"/>
    <w:rsid w:val="004F291C"/>
    <w:rsid w:val="004F2A28"/>
    <w:rsid w:val="004F2A48"/>
    <w:rsid w:val="004F2D20"/>
    <w:rsid w:val="004F37EA"/>
    <w:rsid w:val="004F3DE9"/>
    <w:rsid w:val="004F43EA"/>
    <w:rsid w:val="004F52AD"/>
    <w:rsid w:val="004F592F"/>
    <w:rsid w:val="004F7112"/>
    <w:rsid w:val="004F7652"/>
    <w:rsid w:val="004F7E63"/>
    <w:rsid w:val="00500126"/>
    <w:rsid w:val="00502A07"/>
    <w:rsid w:val="00502AF1"/>
    <w:rsid w:val="00503640"/>
    <w:rsid w:val="00504741"/>
    <w:rsid w:val="00504770"/>
    <w:rsid w:val="005067D5"/>
    <w:rsid w:val="0051012D"/>
    <w:rsid w:val="00510839"/>
    <w:rsid w:val="00510924"/>
    <w:rsid w:val="00510940"/>
    <w:rsid w:val="00510C86"/>
    <w:rsid w:val="00511677"/>
    <w:rsid w:val="0051298D"/>
    <w:rsid w:val="005129A6"/>
    <w:rsid w:val="00513EE5"/>
    <w:rsid w:val="00514C9A"/>
    <w:rsid w:val="00514F43"/>
    <w:rsid w:val="00515952"/>
    <w:rsid w:val="00515A31"/>
    <w:rsid w:val="00516AF4"/>
    <w:rsid w:val="005173B9"/>
    <w:rsid w:val="0052087C"/>
    <w:rsid w:val="0052089B"/>
    <w:rsid w:val="00520D46"/>
    <w:rsid w:val="00520FC2"/>
    <w:rsid w:val="0052278E"/>
    <w:rsid w:val="00523048"/>
    <w:rsid w:val="00524077"/>
    <w:rsid w:val="005253A6"/>
    <w:rsid w:val="005255EE"/>
    <w:rsid w:val="005256DF"/>
    <w:rsid w:val="00525745"/>
    <w:rsid w:val="00525A34"/>
    <w:rsid w:val="005269E9"/>
    <w:rsid w:val="00526CBB"/>
    <w:rsid w:val="00527116"/>
    <w:rsid w:val="005271A5"/>
    <w:rsid w:val="00530F6F"/>
    <w:rsid w:val="00531A8F"/>
    <w:rsid w:val="0053296C"/>
    <w:rsid w:val="00532C0E"/>
    <w:rsid w:val="00533142"/>
    <w:rsid w:val="005349CD"/>
    <w:rsid w:val="00535DE8"/>
    <w:rsid w:val="005367A5"/>
    <w:rsid w:val="00536C9C"/>
    <w:rsid w:val="00537CF2"/>
    <w:rsid w:val="00537E22"/>
    <w:rsid w:val="00540200"/>
    <w:rsid w:val="005406E5"/>
    <w:rsid w:val="005419CE"/>
    <w:rsid w:val="00541B93"/>
    <w:rsid w:val="00542923"/>
    <w:rsid w:val="00542B6F"/>
    <w:rsid w:val="005432AB"/>
    <w:rsid w:val="00543BF9"/>
    <w:rsid w:val="00543F45"/>
    <w:rsid w:val="00543FEC"/>
    <w:rsid w:val="005445AE"/>
    <w:rsid w:val="00544E24"/>
    <w:rsid w:val="00545335"/>
    <w:rsid w:val="0054553D"/>
    <w:rsid w:val="0054695D"/>
    <w:rsid w:val="00546DD5"/>
    <w:rsid w:val="005519A4"/>
    <w:rsid w:val="0055213A"/>
    <w:rsid w:val="00552BBD"/>
    <w:rsid w:val="00552E60"/>
    <w:rsid w:val="005534C8"/>
    <w:rsid w:val="00553A90"/>
    <w:rsid w:val="005546C5"/>
    <w:rsid w:val="0055499B"/>
    <w:rsid w:val="00554AA3"/>
    <w:rsid w:val="00554C86"/>
    <w:rsid w:val="00555052"/>
    <w:rsid w:val="00557C48"/>
    <w:rsid w:val="00557CC5"/>
    <w:rsid w:val="005618C3"/>
    <w:rsid w:val="00563617"/>
    <w:rsid w:val="00563989"/>
    <w:rsid w:val="005640F5"/>
    <w:rsid w:val="00566A8D"/>
    <w:rsid w:val="005672D0"/>
    <w:rsid w:val="00567B85"/>
    <w:rsid w:val="00567FDC"/>
    <w:rsid w:val="0057033B"/>
    <w:rsid w:val="00570740"/>
    <w:rsid w:val="00570956"/>
    <w:rsid w:val="00570D90"/>
    <w:rsid w:val="00570FF2"/>
    <w:rsid w:val="005720E7"/>
    <w:rsid w:val="0057298B"/>
    <w:rsid w:val="00572C20"/>
    <w:rsid w:val="00574C4D"/>
    <w:rsid w:val="005752B2"/>
    <w:rsid w:val="00576440"/>
    <w:rsid w:val="00576557"/>
    <w:rsid w:val="00576B0B"/>
    <w:rsid w:val="0057764E"/>
    <w:rsid w:val="005801A9"/>
    <w:rsid w:val="0058021A"/>
    <w:rsid w:val="00580444"/>
    <w:rsid w:val="005805C0"/>
    <w:rsid w:val="0058075B"/>
    <w:rsid w:val="005808DD"/>
    <w:rsid w:val="005815AC"/>
    <w:rsid w:val="00581AD3"/>
    <w:rsid w:val="00581D59"/>
    <w:rsid w:val="00582B3E"/>
    <w:rsid w:val="00584195"/>
    <w:rsid w:val="00585C09"/>
    <w:rsid w:val="00585CB4"/>
    <w:rsid w:val="005875E6"/>
    <w:rsid w:val="0058762D"/>
    <w:rsid w:val="00590244"/>
    <w:rsid w:val="0059029C"/>
    <w:rsid w:val="005909F5"/>
    <w:rsid w:val="00591D77"/>
    <w:rsid w:val="00592613"/>
    <w:rsid w:val="00592CB0"/>
    <w:rsid w:val="00592DF0"/>
    <w:rsid w:val="00592EF8"/>
    <w:rsid w:val="005934E8"/>
    <w:rsid w:val="00593A02"/>
    <w:rsid w:val="00593C93"/>
    <w:rsid w:val="00593EEF"/>
    <w:rsid w:val="00594FC4"/>
    <w:rsid w:val="00595114"/>
    <w:rsid w:val="00595A09"/>
    <w:rsid w:val="00595A77"/>
    <w:rsid w:val="00595B77"/>
    <w:rsid w:val="00595F11"/>
    <w:rsid w:val="00596618"/>
    <w:rsid w:val="005967FF"/>
    <w:rsid w:val="00596E41"/>
    <w:rsid w:val="00596FD7"/>
    <w:rsid w:val="005A0E17"/>
    <w:rsid w:val="005A1C09"/>
    <w:rsid w:val="005A2219"/>
    <w:rsid w:val="005A2638"/>
    <w:rsid w:val="005A3206"/>
    <w:rsid w:val="005A335B"/>
    <w:rsid w:val="005A4BC2"/>
    <w:rsid w:val="005A5E3E"/>
    <w:rsid w:val="005A6EEC"/>
    <w:rsid w:val="005A701F"/>
    <w:rsid w:val="005A77D1"/>
    <w:rsid w:val="005B113A"/>
    <w:rsid w:val="005B2BFA"/>
    <w:rsid w:val="005B3305"/>
    <w:rsid w:val="005B3D99"/>
    <w:rsid w:val="005B4293"/>
    <w:rsid w:val="005B5363"/>
    <w:rsid w:val="005B582D"/>
    <w:rsid w:val="005B68E9"/>
    <w:rsid w:val="005C04B2"/>
    <w:rsid w:val="005C124E"/>
    <w:rsid w:val="005C1CC4"/>
    <w:rsid w:val="005C26E0"/>
    <w:rsid w:val="005C2B5E"/>
    <w:rsid w:val="005C2D4F"/>
    <w:rsid w:val="005C2E02"/>
    <w:rsid w:val="005C51FE"/>
    <w:rsid w:val="005C54DD"/>
    <w:rsid w:val="005C57FA"/>
    <w:rsid w:val="005C5E7A"/>
    <w:rsid w:val="005C7008"/>
    <w:rsid w:val="005C7047"/>
    <w:rsid w:val="005D0084"/>
    <w:rsid w:val="005D1498"/>
    <w:rsid w:val="005D16F5"/>
    <w:rsid w:val="005D1D51"/>
    <w:rsid w:val="005D373F"/>
    <w:rsid w:val="005D4FAC"/>
    <w:rsid w:val="005D6C56"/>
    <w:rsid w:val="005D743C"/>
    <w:rsid w:val="005D7BF7"/>
    <w:rsid w:val="005D7FC8"/>
    <w:rsid w:val="005E093B"/>
    <w:rsid w:val="005E09A4"/>
    <w:rsid w:val="005E1352"/>
    <w:rsid w:val="005E15C4"/>
    <w:rsid w:val="005E1F7A"/>
    <w:rsid w:val="005E2C18"/>
    <w:rsid w:val="005E2CAC"/>
    <w:rsid w:val="005E30E1"/>
    <w:rsid w:val="005E3DEE"/>
    <w:rsid w:val="005E4453"/>
    <w:rsid w:val="005E5A06"/>
    <w:rsid w:val="005E5E5F"/>
    <w:rsid w:val="005E6070"/>
    <w:rsid w:val="005E7D40"/>
    <w:rsid w:val="005E7E1A"/>
    <w:rsid w:val="005F0A86"/>
    <w:rsid w:val="005F1715"/>
    <w:rsid w:val="005F1D9D"/>
    <w:rsid w:val="005F27F1"/>
    <w:rsid w:val="005F2F7F"/>
    <w:rsid w:val="005F3415"/>
    <w:rsid w:val="005F3A0A"/>
    <w:rsid w:val="005F50C7"/>
    <w:rsid w:val="005F59A1"/>
    <w:rsid w:val="005F5F2F"/>
    <w:rsid w:val="005F64D6"/>
    <w:rsid w:val="005F6AB8"/>
    <w:rsid w:val="005F7CEF"/>
    <w:rsid w:val="005F7E04"/>
    <w:rsid w:val="005F7ED5"/>
    <w:rsid w:val="006019F1"/>
    <w:rsid w:val="00601C05"/>
    <w:rsid w:val="00601D46"/>
    <w:rsid w:val="0060312C"/>
    <w:rsid w:val="006032A1"/>
    <w:rsid w:val="006039D4"/>
    <w:rsid w:val="00604759"/>
    <w:rsid w:val="00605298"/>
    <w:rsid w:val="0060619B"/>
    <w:rsid w:val="0060650A"/>
    <w:rsid w:val="00606BAB"/>
    <w:rsid w:val="00607535"/>
    <w:rsid w:val="00607BDB"/>
    <w:rsid w:val="00607C62"/>
    <w:rsid w:val="00607E8B"/>
    <w:rsid w:val="00607F66"/>
    <w:rsid w:val="0061002D"/>
    <w:rsid w:val="00610690"/>
    <w:rsid w:val="00610DCC"/>
    <w:rsid w:val="0061180D"/>
    <w:rsid w:val="00611B69"/>
    <w:rsid w:val="00611C43"/>
    <w:rsid w:val="00612CAB"/>
    <w:rsid w:val="00613CF4"/>
    <w:rsid w:val="00613F43"/>
    <w:rsid w:val="00614160"/>
    <w:rsid w:val="006141DD"/>
    <w:rsid w:val="00614B79"/>
    <w:rsid w:val="00614D66"/>
    <w:rsid w:val="006151D9"/>
    <w:rsid w:val="00615A14"/>
    <w:rsid w:val="00616355"/>
    <w:rsid w:val="00617837"/>
    <w:rsid w:val="00620B2C"/>
    <w:rsid w:val="00622D09"/>
    <w:rsid w:val="00624E31"/>
    <w:rsid w:val="006263EF"/>
    <w:rsid w:val="00630159"/>
    <w:rsid w:val="006302CA"/>
    <w:rsid w:val="006311FF"/>
    <w:rsid w:val="00631209"/>
    <w:rsid w:val="00631DE4"/>
    <w:rsid w:val="00634632"/>
    <w:rsid w:val="006354E5"/>
    <w:rsid w:val="00635643"/>
    <w:rsid w:val="00637959"/>
    <w:rsid w:val="00637F2A"/>
    <w:rsid w:val="00640FDA"/>
    <w:rsid w:val="00641936"/>
    <w:rsid w:val="00641B3A"/>
    <w:rsid w:val="006422F0"/>
    <w:rsid w:val="00642EDF"/>
    <w:rsid w:val="006433B8"/>
    <w:rsid w:val="006437ED"/>
    <w:rsid w:val="00643A48"/>
    <w:rsid w:val="00644061"/>
    <w:rsid w:val="00644BC6"/>
    <w:rsid w:val="0064509F"/>
    <w:rsid w:val="006450E5"/>
    <w:rsid w:val="00645A15"/>
    <w:rsid w:val="00645B35"/>
    <w:rsid w:val="006467AB"/>
    <w:rsid w:val="006469A2"/>
    <w:rsid w:val="00647224"/>
    <w:rsid w:val="00650A4E"/>
    <w:rsid w:val="00651C74"/>
    <w:rsid w:val="0065262B"/>
    <w:rsid w:val="0065377C"/>
    <w:rsid w:val="006547FE"/>
    <w:rsid w:val="006558E2"/>
    <w:rsid w:val="00655A0C"/>
    <w:rsid w:val="00655E7F"/>
    <w:rsid w:val="00655F0F"/>
    <w:rsid w:val="0065698D"/>
    <w:rsid w:val="00660CDA"/>
    <w:rsid w:val="00660D3C"/>
    <w:rsid w:val="00660E34"/>
    <w:rsid w:val="00661B6E"/>
    <w:rsid w:val="0066260F"/>
    <w:rsid w:val="006629A4"/>
    <w:rsid w:val="00663860"/>
    <w:rsid w:val="00664179"/>
    <w:rsid w:val="006652CD"/>
    <w:rsid w:val="00665AAE"/>
    <w:rsid w:val="00665B77"/>
    <w:rsid w:val="00665FE3"/>
    <w:rsid w:val="00666F7E"/>
    <w:rsid w:val="006712D9"/>
    <w:rsid w:val="006719A4"/>
    <w:rsid w:val="00672A51"/>
    <w:rsid w:val="006741CC"/>
    <w:rsid w:val="00676252"/>
    <w:rsid w:val="0067682C"/>
    <w:rsid w:val="00677669"/>
    <w:rsid w:val="006776DE"/>
    <w:rsid w:val="0067772E"/>
    <w:rsid w:val="00680140"/>
    <w:rsid w:val="00681B15"/>
    <w:rsid w:val="00682BA7"/>
    <w:rsid w:val="006833CB"/>
    <w:rsid w:val="00683C80"/>
    <w:rsid w:val="006845A7"/>
    <w:rsid w:val="006856D4"/>
    <w:rsid w:val="006857EA"/>
    <w:rsid w:val="00685FF4"/>
    <w:rsid w:val="0068684B"/>
    <w:rsid w:val="00686E2C"/>
    <w:rsid w:val="00686E75"/>
    <w:rsid w:val="00691949"/>
    <w:rsid w:val="006927D0"/>
    <w:rsid w:val="00693574"/>
    <w:rsid w:val="006936AF"/>
    <w:rsid w:val="00693933"/>
    <w:rsid w:val="006942AE"/>
    <w:rsid w:val="006A01C1"/>
    <w:rsid w:val="006A0423"/>
    <w:rsid w:val="006A0640"/>
    <w:rsid w:val="006A0C6C"/>
    <w:rsid w:val="006A0E8F"/>
    <w:rsid w:val="006A1D6C"/>
    <w:rsid w:val="006A2132"/>
    <w:rsid w:val="006A244A"/>
    <w:rsid w:val="006A2BA3"/>
    <w:rsid w:val="006A3D1F"/>
    <w:rsid w:val="006A58B7"/>
    <w:rsid w:val="006A5AF6"/>
    <w:rsid w:val="006A5C6B"/>
    <w:rsid w:val="006A6A7E"/>
    <w:rsid w:val="006A7882"/>
    <w:rsid w:val="006B0967"/>
    <w:rsid w:val="006B10C5"/>
    <w:rsid w:val="006B15E1"/>
    <w:rsid w:val="006B3E24"/>
    <w:rsid w:val="006B51C7"/>
    <w:rsid w:val="006B5353"/>
    <w:rsid w:val="006C1309"/>
    <w:rsid w:val="006C2F8F"/>
    <w:rsid w:val="006C30A3"/>
    <w:rsid w:val="006C38BD"/>
    <w:rsid w:val="006C3A7B"/>
    <w:rsid w:val="006C4112"/>
    <w:rsid w:val="006C601B"/>
    <w:rsid w:val="006C7E40"/>
    <w:rsid w:val="006D05CD"/>
    <w:rsid w:val="006D1A25"/>
    <w:rsid w:val="006D22B7"/>
    <w:rsid w:val="006D233F"/>
    <w:rsid w:val="006D469A"/>
    <w:rsid w:val="006D63B9"/>
    <w:rsid w:val="006E0087"/>
    <w:rsid w:val="006E03DE"/>
    <w:rsid w:val="006E087B"/>
    <w:rsid w:val="006E0E9D"/>
    <w:rsid w:val="006E3E89"/>
    <w:rsid w:val="006E4814"/>
    <w:rsid w:val="006E6CDE"/>
    <w:rsid w:val="006E6F84"/>
    <w:rsid w:val="006E73D8"/>
    <w:rsid w:val="006E754E"/>
    <w:rsid w:val="006E788E"/>
    <w:rsid w:val="006F04A1"/>
    <w:rsid w:val="006F1C19"/>
    <w:rsid w:val="006F249C"/>
    <w:rsid w:val="006F2E16"/>
    <w:rsid w:val="006F315C"/>
    <w:rsid w:val="006F32AF"/>
    <w:rsid w:val="006F48FE"/>
    <w:rsid w:val="006F4E77"/>
    <w:rsid w:val="006F4F77"/>
    <w:rsid w:val="006F5F04"/>
    <w:rsid w:val="006F73EC"/>
    <w:rsid w:val="006F7868"/>
    <w:rsid w:val="006F7E7E"/>
    <w:rsid w:val="00700578"/>
    <w:rsid w:val="0070058B"/>
    <w:rsid w:val="00701468"/>
    <w:rsid w:val="00702BCB"/>
    <w:rsid w:val="00703B12"/>
    <w:rsid w:val="00703EE0"/>
    <w:rsid w:val="00704091"/>
    <w:rsid w:val="007042BC"/>
    <w:rsid w:val="00704701"/>
    <w:rsid w:val="007048D5"/>
    <w:rsid w:val="00704F33"/>
    <w:rsid w:val="00705273"/>
    <w:rsid w:val="00706229"/>
    <w:rsid w:val="007063D5"/>
    <w:rsid w:val="0070650E"/>
    <w:rsid w:val="00706595"/>
    <w:rsid w:val="00706F75"/>
    <w:rsid w:val="0070777A"/>
    <w:rsid w:val="007077B1"/>
    <w:rsid w:val="00710F9D"/>
    <w:rsid w:val="00711435"/>
    <w:rsid w:val="007114C2"/>
    <w:rsid w:val="00711E05"/>
    <w:rsid w:val="00712175"/>
    <w:rsid w:val="007123C3"/>
    <w:rsid w:val="00712841"/>
    <w:rsid w:val="00713070"/>
    <w:rsid w:val="00713274"/>
    <w:rsid w:val="0071351D"/>
    <w:rsid w:val="00714701"/>
    <w:rsid w:val="0071490A"/>
    <w:rsid w:val="00715651"/>
    <w:rsid w:val="00715CF9"/>
    <w:rsid w:val="00715D78"/>
    <w:rsid w:val="00715E83"/>
    <w:rsid w:val="00716DC4"/>
    <w:rsid w:val="00717E47"/>
    <w:rsid w:val="00720033"/>
    <w:rsid w:val="007211AE"/>
    <w:rsid w:val="00721AE6"/>
    <w:rsid w:val="00721BAD"/>
    <w:rsid w:val="0072294C"/>
    <w:rsid w:val="007229B9"/>
    <w:rsid w:val="00722FFE"/>
    <w:rsid w:val="0072325C"/>
    <w:rsid w:val="00723AC2"/>
    <w:rsid w:val="00723BB7"/>
    <w:rsid w:val="00723CF1"/>
    <w:rsid w:val="007242F0"/>
    <w:rsid w:val="00724B9A"/>
    <w:rsid w:val="00726B79"/>
    <w:rsid w:val="00726E43"/>
    <w:rsid w:val="00727348"/>
    <w:rsid w:val="007274E9"/>
    <w:rsid w:val="0072778E"/>
    <w:rsid w:val="00727E2E"/>
    <w:rsid w:val="00730C5E"/>
    <w:rsid w:val="00731747"/>
    <w:rsid w:val="00731A06"/>
    <w:rsid w:val="00731F6D"/>
    <w:rsid w:val="0073203D"/>
    <w:rsid w:val="007330B7"/>
    <w:rsid w:val="00733DDD"/>
    <w:rsid w:val="00734940"/>
    <w:rsid w:val="007365EC"/>
    <w:rsid w:val="00736635"/>
    <w:rsid w:val="00736D61"/>
    <w:rsid w:val="00736FF0"/>
    <w:rsid w:val="00737D9E"/>
    <w:rsid w:val="00737DFE"/>
    <w:rsid w:val="007400C5"/>
    <w:rsid w:val="00740946"/>
    <w:rsid w:val="007429B8"/>
    <w:rsid w:val="00743077"/>
    <w:rsid w:val="00743752"/>
    <w:rsid w:val="00744742"/>
    <w:rsid w:val="00745409"/>
    <w:rsid w:val="00745CC9"/>
    <w:rsid w:val="00747466"/>
    <w:rsid w:val="00747CF6"/>
    <w:rsid w:val="0075004E"/>
    <w:rsid w:val="00750DC2"/>
    <w:rsid w:val="00751051"/>
    <w:rsid w:val="00751FAF"/>
    <w:rsid w:val="00752994"/>
    <w:rsid w:val="00752EC1"/>
    <w:rsid w:val="00753501"/>
    <w:rsid w:val="007540C2"/>
    <w:rsid w:val="0075427E"/>
    <w:rsid w:val="007545BD"/>
    <w:rsid w:val="00755054"/>
    <w:rsid w:val="007558C1"/>
    <w:rsid w:val="0075675A"/>
    <w:rsid w:val="00756D1D"/>
    <w:rsid w:val="00756EE3"/>
    <w:rsid w:val="00757531"/>
    <w:rsid w:val="00762429"/>
    <w:rsid w:val="00762A48"/>
    <w:rsid w:val="00762BAC"/>
    <w:rsid w:val="007637B6"/>
    <w:rsid w:val="00763B6B"/>
    <w:rsid w:val="00763F5F"/>
    <w:rsid w:val="007641DA"/>
    <w:rsid w:val="00764D46"/>
    <w:rsid w:val="007658B6"/>
    <w:rsid w:val="007659A2"/>
    <w:rsid w:val="00766AC4"/>
    <w:rsid w:val="00767666"/>
    <w:rsid w:val="007706C4"/>
    <w:rsid w:val="00770911"/>
    <w:rsid w:val="00771A0F"/>
    <w:rsid w:val="007727E6"/>
    <w:rsid w:val="00772838"/>
    <w:rsid w:val="00772D8B"/>
    <w:rsid w:val="007738C1"/>
    <w:rsid w:val="00773C4D"/>
    <w:rsid w:val="0077449A"/>
    <w:rsid w:val="00774E0B"/>
    <w:rsid w:val="00775AE2"/>
    <w:rsid w:val="00776138"/>
    <w:rsid w:val="007769DF"/>
    <w:rsid w:val="00780081"/>
    <w:rsid w:val="00780859"/>
    <w:rsid w:val="00781462"/>
    <w:rsid w:val="00781C69"/>
    <w:rsid w:val="007831A9"/>
    <w:rsid w:val="0078462B"/>
    <w:rsid w:val="0078474E"/>
    <w:rsid w:val="00785B74"/>
    <w:rsid w:val="00785EE2"/>
    <w:rsid w:val="0078650D"/>
    <w:rsid w:val="007867F1"/>
    <w:rsid w:val="007868E2"/>
    <w:rsid w:val="00787482"/>
    <w:rsid w:val="007876CE"/>
    <w:rsid w:val="00787F82"/>
    <w:rsid w:val="007902C3"/>
    <w:rsid w:val="00790387"/>
    <w:rsid w:val="00792907"/>
    <w:rsid w:val="00792B5C"/>
    <w:rsid w:val="007934F6"/>
    <w:rsid w:val="00793BF1"/>
    <w:rsid w:val="007948BF"/>
    <w:rsid w:val="0079638D"/>
    <w:rsid w:val="0079640A"/>
    <w:rsid w:val="0079715D"/>
    <w:rsid w:val="00797689"/>
    <w:rsid w:val="007977EB"/>
    <w:rsid w:val="007A03E4"/>
    <w:rsid w:val="007A06BC"/>
    <w:rsid w:val="007A0A3B"/>
    <w:rsid w:val="007A202C"/>
    <w:rsid w:val="007A257A"/>
    <w:rsid w:val="007A2B50"/>
    <w:rsid w:val="007A2D89"/>
    <w:rsid w:val="007A3363"/>
    <w:rsid w:val="007A3C83"/>
    <w:rsid w:val="007A4A42"/>
    <w:rsid w:val="007A5E18"/>
    <w:rsid w:val="007A67DB"/>
    <w:rsid w:val="007B19B2"/>
    <w:rsid w:val="007B1AF2"/>
    <w:rsid w:val="007B1CE7"/>
    <w:rsid w:val="007B20A9"/>
    <w:rsid w:val="007B253C"/>
    <w:rsid w:val="007B263C"/>
    <w:rsid w:val="007B2AE9"/>
    <w:rsid w:val="007B3488"/>
    <w:rsid w:val="007B3863"/>
    <w:rsid w:val="007B3D83"/>
    <w:rsid w:val="007B4BE8"/>
    <w:rsid w:val="007B4D0D"/>
    <w:rsid w:val="007B52DD"/>
    <w:rsid w:val="007B5B3B"/>
    <w:rsid w:val="007B5D6A"/>
    <w:rsid w:val="007B5DB9"/>
    <w:rsid w:val="007B62F7"/>
    <w:rsid w:val="007B6BE7"/>
    <w:rsid w:val="007B7196"/>
    <w:rsid w:val="007B7F7A"/>
    <w:rsid w:val="007C0EAB"/>
    <w:rsid w:val="007C1858"/>
    <w:rsid w:val="007C28DE"/>
    <w:rsid w:val="007C2BDC"/>
    <w:rsid w:val="007C2C87"/>
    <w:rsid w:val="007C4DDB"/>
    <w:rsid w:val="007C6F65"/>
    <w:rsid w:val="007C70DD"/>
    <w:rsid w:val="007C725C"/>
    <w:rsid w:val="007C74C2"/>
    <w:rsid w:val="007C7864"/>
    <w:rsid w:val="007C7F08"/>
    <w:rsid w:val="007D0026"/>
    <w:rsid w:val="007D0BC9"/>
    <w:rsid w:val="007D0BE8"/>
    <w:rsid w:val="007D0FAA"/>
    <w:rsid w:val="007D1EC7"/>
    <w:rsid w:val="007D2989"/>
    <w:rsid w:val="007D3E40"/>
    <w:rsid w:val="007D3EA7"/>
    <w:rsid w:val="007D431F"/>
    <w:rsid w:val="007D4500"/>
    <w:rsid w:val="007D4D97"/>
    <w:rsid w:val="007D56C4"/>
    <w:rsid w:val="007D5705"/>
    <w:rsid w:val="007D5BF9"/>
    <w:rsid w:val="007D7213"/>
    <w:rsid w:val="007E0B0D"/>
    <w:rsid w:val="007E0F22"/>
    <w:rsid w:val="007E1116"/>
    <w:rsid w:val="007E151B"/>
    <w:rsid w:val="007E1968"/>
    <w:rsid w:val="007E1C9B"/>
    <w:rsid w:val="007E1D8D"/>
    <w:rsid w:val="007E24B4"/>
    <w:rsid w:val="007E298C"/>
    <w:rsid w:val="007E298E"/>
    <w:rsid w:val="007E3097"/>
    <w:rsid w:val="007E4220"/>
    <w:rsid w:val="007E45D3"/>
    <w:rsid w:val="007E482C"/>
    <w:rsid w:val="007E4B65"/>
    <w:rsid w:val="007E57B7"/>
    <w:rsid w:val="007E5BA5"/>
    <w:rsid w:val="007E6568"/>
    <w:rsid w:val="007E6B72"/>
    <w:rsid w:val="007E6C78"/>
    <w:rsid w:val="007E7297"/>
    <w:rsid w:val="007E7C99"/>
    <w:rsid w:val="007F03FB"/>
    <w:rsid w:val="007F04F4"/>
    <w:rsid w:val="007F111C"/>
    <w:rsid w:val="007F1ED4"/>
    <w:rsid w:val="007F2E93"/>
    <w:rsid w:val="007F3A79"/>
    <w:rsid w:val="007F3D99"/>
    <w:rsid w:val="007F6446"/>
    <w:rsid w:val="007F652D"/>
    <w:rsid w:val="007F6E16"/>
    <w:rsid w:val="007F7DC7"/>
    <w:rsid w:val="007F7E2D"/>
    <w:rsid w:val="00800734"/>
    <w:rsid w:val="00800AD7"/>
    <w:rsid w:val="00801643"/>
    <w:rsid w:val="00802D3B"/>
    <w:rsid w:val="00802E8B"/>
    <w:rsid w:val="0080345C"/>
    <w:rsid w:val="0080503D"/>
    <w:rsid w:val="00805685"/>
    <w:rsid w:val="00805C64"/>
    <w:rsid w:val="00805F6A"/>
    <w:rsid w:val="00806A48"/>
    <w:rsid w:val="00810203"/>
    <w:rsid w:val="0081058F"/>
    <w:rsid w:val="008117AF"/>
    <w:rsid w:val="00811B8E"/>
    <w:rsid w:val="00811CC2"/>
    <w:rsid w:val="00811ED3"/>
    <w:rsid w:val="00812152"/>
    <w:rsid w:val="00812AE8"/>
    <w:rsid w:val="00814EAF"/>
    <w:rsid w:val="00815B1A"/>
    <w:rsid w:val="00815D2A"/>
    <w:rsid w:val="008160E7"/>
    <w:rsid w:val="008165C0"/>
    <w:rsid w:val="0081663B"/>
    <w:rsid w:val="008173BA"/>
    <w:rsid w:val="00817E58"/>
    <w:rsid w:val="00820200"/>
    <w:rsid w:val="00820F08"/>
    <w:rsid w:val="008210C1"/>
    <w:rsid w:val="00822559"/>
    <w:rsid w:val="00822665"/>
    <w:rsid w:val="0082350D"/>
    <w:rsid w:val="00824E93"/>
    <w:rsid w:val="008251D3"/>
    <w:rsid w:val="008256F0"/>
    <w:rsid w:val="00825AC8"/>
    <w:rsid w:val="0083009B"/>
    <w:rsid w:val="00830834"/>
    <w:rsid w:val="00830D12"/>
    <w:rsid w:val="00830DA8"/>
    <w:rsid w:val="00830F7E"/>
    <w:rsid w:val="00831C9E"/>
    <w:rsid w:val="00831DA8"/>
    <w:rsid w:val="00832C3E"/>
    <w:rsid w:val="00832E20"/>
    <w:rsid w:val="00833875"/>
    <w:rsid w:val="00833B5F"/>
    <w:rsid w:val="00834A55"/>
    <w:rsid w:val="008351DE"/>
    <w:rsid w:val="008358E9"/>
    <w:rsid w:val="00837B93"/>
    <w:rsid w:val="00840545"/>
    <w:rsid w:val="00840E7E"/>
    <w:rsid w:val="00841DF6"/>
    <w:rsid w:val="00842F06"/>
    <w:rsid w:val="00843CFE"/>
    <w:rsid w:val="00843D14"/>
    <w:rsid w:val="00844B37"/>
    <w:rsid w:val="00844E03"/>
    <w:rsid w:val="00845AF6"/>
    <w:rsid w:val="00845C56"/>
    <w:rsid w:val="0084640C"/>
    <w:rsid w:val="00847A5C"/>
    <w:rsid w:val="008502C0"/>
    <w:rsid w:val="00850B9A"/>
    <w:rsid w:val="008512DD"/>
    <w:rsid w:val="00851462"/>
    <w:rsid w:val="0085466C"/>
    <w:rsid w:val="008549DF"/>
    <w:rsid w:val="00854E77"/>
    <w:rsid w:val="008573E5"/>
    <w:rsid w:val="00857B41"/>
    <w:rsid w:val="00861D55"/>
    <w:rsid w:val="00862C9D"/>
    <w:rsid w:val="00865258"/>
    <w:rsid w:val="00865F4F"/>
    <w:rsid w:val="0086615E"/>
    <w:rsid w:val="0086682F"/>
    <w:rsid w:val="00866C40"/>
    <w:rsid w:val="00867AAC"/>
    <w:rsid w:val="00870140"/>
    <w:rsid w:val="0087094C"/>
    <w:rsid w:val="008709FB"/>
    <w:rsid w:val="00870FBA"/>
    <w:rsid w:val="00871192"/>
    <w:rsid w:val="0087137B"/>
    <w:rsid w:val="00871396"/>
    <w:rsid w:val="00872CC8"/>
    <w:rsid w:val="0087366A"/>
    <w:rsid w:val="00873E63"/>
    <w:rsid w:val="00873F51"/>
    <w:rsid w:val="008764D7"/>
    <w:rsid w:val="008767E7"/>
    <w:rsid w:val="00876D6A"/>
    <w:rsid w:val="00877503"/>
    <w:rsid w:val="00877892"/>
    <w:rsid w:val="00880B08"/>
    <w:rsid w:val="00883946"/>
    <w:rsid w:val="008845F4"/>
    <w:rsid w:val="0088494B"/>
    <w:rsid w:val="00884EE9"/>
    <w:rsid w:val="00884F46"/>
    <w:rsid w:val="00885CD4"/>
    <w:rsid w:val="00887536"/>
    <w:rsid w:val="0089070A"/>
    <w:rsid w:val="00890B34"/>
    <w:rsid w:val="00890F49"/>
    <w:rsid w:val="00893AAE"/>
    <w:rsid w:val="008949E0"/>
    <w:rsid w:val="00894BC6"/>
    <w:rsid w:val="00894E32"/>
    <w:rsid w:val="008954D2"/>
    <w:rsid w:val="00895E45"/>
    <w:rsid w:val="00896FFD"/>
    <w:rsid w:val="008A2AEE"/>
    <w:rsid w:val="008A2B60"/>
    <w:rsid w:val="008A2C5A"/>
    <w:rsid w:val="008A3C69"/>
    <w:rsid w:val="008A3D6C"/>
    <w:rsid w:val="008A4237"/>
    <w:rsid w:val="008A460A"/>
    <w:rsid w:val="008A4CD1"/>
    <w:rsid w:val="008A569B"/>
    <w:rsid w:val="008A68BA"/>
    <w:rsid w:val="008A74CF"/>
    <w:rsid w:val="008B037E"/>
    <w:rsid w:val="008B075A"/>
    <w:rsid w:val="008B0E0D"/>
    <w:rsid w:val="008B0F66"/>
    <w:rsid w:val="008B1CCA"/>
    <w:rsid w:val="008B1F4E"/>
    <w:rsid w:val="008B22A2"/>
    <w:rsid w:val="008B26CE"/>
    <w:rsid w:val="008B3954"/>
    <w:rsid w:val="008B5CAE"/>
    <w:rsid w:val="008B7835"/>
    <w:rsid w:val="008C0625"/>
    <w:rsid w:val="008C46EB"/>
    <w:rsid w:val="008C4A57"/>
    <w:rsid w:val="008C4D82"/>
    <w:rsid w:val="008C50E3"/>
    <w:rsid w:val="008C6997"/>
    <w:rsid w:val="008C7921"/>
    <w:rsid w:val="008C79A4"/>
    <w:rsid w:val="008C7D26"/>
    <w:rsid w:val="008D0377"/>
    <w:rsid w:val="008D0D3C"/>
    <w:rsid w:val="008D1F4B"/>
    <w:rsid w:val="008D2905"/>
    <w:rsid w:val="008D3761"/>
    <w:rsid w:val="008D37AF"/>
    <w:rsid w:val="008D3BC5"/>
    <w:rsid w:val="008D3C55"/>
    <w:rsid w:val="008D4285"/>
    <w:rsid w:val="008D5E0F"/>
    <w:rsid w:val="008D6035"/>
    <w:rsid w:val="008D6A97"/>
    <w:rsid w:val="008D6EB1"/>
    <w:rsid w:val="008D7557"/>
    <w:rsid w:val="008E0524"/>
    <w:rsid w:val="008E0F11"/>
    <w:rsid w:val="008E1210"/>
    <w:rsid w:val="008E1773"/>
    <w:rsid w:val="008E1FEA"/>
    <w:rsid w:val="008E25CA"/>
    <w:rsid w:val="008E31D3"/>
    <w:rsid w:val="008E3730"/>
    <w:rsid w:val="008E46F9"/>
    <w:rsid w:val="008E4E97"/>
    <w:rsid w:val="008E7393"/>
    <w:rsid w:val="008F0BC8"/>
    <w:rsid w:val="008F0D8A"/>
    <w:rsid w:val="008F1F6F"/>
    <w:rsid w:val="008F2847"/>
    <w:rsid w:val="008F2873"/>
    <w:rsid w:val="008F28DB"/>
    <w:rsid w:val="008F37DC"/>
    <w:rsid w:val="008F3DEC"/>
    <w:rsid w:val="008F4A18"/>
    <w:rsid w:val="008F4B82"/>
    <w:rsid w:val="008F527F"/>
    <w:rsid w:val="008F78EF"/>
    <w:rsid w:val="00900750"/>
    <w:rsid w:val="00901637"/>
    <w:rsid w:val="0090348B"/>
    <w:rsid w:val="009045EE"/>
    <w:rsid w:val="009048AD"/>
    <w:rsid w:val="0090495E"/>
    <w:rsid w:val="00904D08"/>
    <w:rsid w:val="009060EA"/>
    <w:rsid w:val="009062C2"/>
    <w:rsid w:val="00906DFF"/>
    <w:rsid w:val="00906E64"/>
    <w:rsid w:val="00906EE5"/>
    <w:rsid w:val="009075AB"/>
    <w:rsid w:val="009100DF"/>
    <w:rsid w:val="0091024A"/>
    <w:rsid w:val="00910B81"/>
    <w:rsid w:val="00911209"/>
    <w:rsid w:val="009118A9"/>
    <w:rsid w:val="009125BD"/>
    <w:rsid w:val="00913B52"/>
    <w:rsid w:val="00914668"/>
    <w:rsid w:val="00915674"/>
    <w:rsid w:val="00915D09"/>
    <w:rsid w:val="00916903"/>
    <w:rsid w:val="00916D9B"/>
    <w:rsid w:val="0092096D"/>
    <w:rsid w:val="009211D0"/>
    <w:rsid w:val="00921211"/>
    <w:rsid w:val="0092144F"/>
    <w:rsid w:val="00921820"/>
    <w:rsid w:val="00921A1D"/>
    <w:rsid w:val="00921B5B"/>
    <w:rsid w:val="00923DDD"/>
    <w:rsid w:val="00924B8E"/>
    <w:rsid w:val="0092506B"/>
    <w:rsid w:val="009254DC"/>
    <w:rsid w:val="0092565D"/>
    <w:rsid w:val="00925DB8"/>
    <w:rsid w:val="00925FD1"/>
    <w:rsid w:val="00930A8E"/>
    <w:rsid w:val="0093177C"/>
    <w:rsid w:val="00931E33"/>
    <w:rsid w:val="00932D21"/>
    <w:rsid w:val="00932E37"/>
    <w:rsid w:val="00934211"/>
    <w:rsid w:val="00934F17"/>
    <w:rsid w:val="00935854"/>
    <w:rsid w:val="00935B4B"/>
    <w:rsid w:val="009367A6"/>
    <w:rsid w:val="00936E3F"/>
    <w:rsid w:val="00937469"/>
    <w:rsid w:val="00937E80"/>
    <w:rsid w:val="00940049"/>
    <w:rsid w:val="00940BF6"/>
    <w:rsid w:val="0094211F"/>
    <w:rsid w:val="00942123"/>
    <w:rsid w:val="0094259B"/>
    <w:rsid w:val="00942CD4"/>
    <w:rsid w:val="00943C38"/>
    <w:rsid w:val="00944DC1"/>
    <w:rsid w:val="009451F6"/>
    <w:rsid w:val="00946888"/>
    <w:rsid w:val="009468AC"/>
    <w:rsid w:val="00947627"/>
    <w:rsid w:val="00950230"/>
    <w:rsid w:val="009506FB"/>
    <w:rsid w:val="00950D0E"/>
    <w:rsid w:val="00951B99"/>
    <w:rsid w:val="00954377"/>
    <w:rsid w:val="00955602"/>
    <w:rsid w:val="00956009"/>
    <w:rsid w:val="00957475"/>
    <w:rsid w:val="0095764F"/>
    <w:rsid w:val="009578CD"/>
    <w:rsid w:val="00960E03"/>
    <w:rsid w:val="009614A6"/>
    <w:rsid w:val="00961C40"/>
    <w:rsid w:val="00962DB5"/>
    <w:rsid w:val="0096454A"/>
    <w:rsid w:val="00964A52"/>
    <w:rsid w:val="00965D89"/>
    <w:rsid w:val="0096775E"/>
    <w:rsid w:val="009703D7"/>
    <w:rsid w:val="00970419"/>
    <w:rsid w:val="00970589"/>
    <w:rsid w:val="00971917"/>
    <w:rsid w:val="00971A15"/>
    <w:rsid w:val="00972015"/>
    <w:rsid w:val="00972F3D"/>
    <w:rsid w:val="0097324A"/>
    <w:rsid w:val="009741FB"/>
    <w:rsid w:val="009748C1"/>
    <w:rsid w:val="00975A12"/>
    <w:rsid w:val="00975E76"/>
    <w:rsid w:val="0097647D"/>
    <w:rsid w:val="0097695B"/>
    <w:rsid w:val="00976D73"/>
    <w:rsid w:val="009771FE"/>
    <w:rsid w:val="00977932"/>
    <w:rsid w:val="0098003B"/>
    <w:rsid w:val="009801ED"/>
    <w:rsid w:val="00980731"/>
    <w:rsid w:val="00981315"/>
    <w:rsid w:val="00981613"/>
    <w:rsid w:val="009817BE"/>
    <w:rsid w:val="00981E36"/>
    <w:rsid w:val="00982D45"/>
    <w:rsid w:val="00983416"/>
    <w:rsid w:val="00983B9C"/>
    <w:rsid w:val="00983C07"/>
    <w:rsid w:val="00983D24"/>
    <w:rsid w:val="00984224"/>
    <w:rsid w:val="00984932"/>
    <w:rsid w:val="00985502"/>
    <w:rsid w:val="0098616B"/>
    <w:rsid w:val="0098726B"/>
    <w:rsid w:val="009874C8"/>
    <w:rsid w:val="009876C3"/>
    <w:rsid w:val="009877A1"/>
    <w:rsid w:val="009905AC"/>
    <w:rsid w:val="0099098A"/>
    <w:rsid w:val="00990A4A"/>
    <w:rsid w:val="00990AD3"/>
    <w:rsid w:val="00991267"/>
    <w:rsid w:val="00991E67"/>
    <w:rsid w:val="00992182"/>
    <w:rsid w:val="00992571"/>
    <w:rsid w:val="00992BE5"/>
    <w:rsid w:val="009934C3"/>
    <w:rsid w:val="00996430"/>
    <w:rsid w:val="00997A41"/>
    <w:rsid w:val="00997F38"/>
    <w:rsid w:val="00997F4D"/>
    <w:rsid w:val="009A01A4"/>
    <w:rsid w:val="009A023B"/>
    <w:rsid w:val="009A0471"/>
    <w:rsid w:val="009A18B9"/>
    <w:rsid w:val="009A2170"/>
    <w:rsid w:val="009A3B00"/>
    <w:rsid w:val="009A3FE5"/>
    <w:rsid w:val="009A40C7"/>
    <w:rsid w:val="009A48C8"/>
    <w:rsid w:val="009A4F63"/>
    <w:rsid w:val="009A566F"/>
    <w:rsid w:val="009A5787"/>
    <w:rsid w:val="009A7BB5"/>
    <w:rsid w:val="009B2578"/>
    <w:rsid w:val="009B280C"/>
    <w:rsid w:val="009B3063"/>
    <w:rsid w:val="009B34DA"/>
    <w:rsid w:val="009B457C"/>
    <w:rsid w:val="009B45E5"/>
    <w:rsid w:val="009B4AD9"/>
    <w:rsid w:val="009B77A7"/>
    <w:rsid w:val="009C031F"/>
    <w:rsid w:val="009C109A"/>
    <w:rsid w:val="009C1592"/>
    <w:rsid w:val="009C2EA9"/>
    <w:rsid w:val="009C3224"/>
    <w:rsid w:val="009C393F"/>
    <w:rsid w:val="009C3E3D"/>
    <w:rsid w:val="009C557C"/>
    <w:rsid w:val="009C5A82"/>
    <w:rsid w:val="009C5DA3"/>
    <w:rsid w:val="009C6002"/>
    <w:rsid w:val="009C61C8"/>
    <w:rsid w:val="009C680D"/>
    <w:rsid w:val="009C7191"/>
    <w:rsid w:val="009D02B4"/>
    <w:rsid w:val="009D0997"/>
    <w:rsid w:val="009D1F45"/>
    <w:rsid w:val="009D20F9"/>
    <w:rsid w:val="009D2603"/>
    <w:rsid w:val="009D26B7"/>
    <w:rsid w:val="009D3628"/>
    <w:rsid w:val="009D3715"/>
    <w:rsid w:val="009D3C04"/>
    <w:rsid w:val="009D57AB"/>
    <w:rsid w:val="009D6295"/>
    <w:rsid w:val="009D67E5"/>
    <w:rsid w:val="009D694D"/>
    <w:rsid w:val="009D6C1F"/>
    <w:rsid w:val="009D7DA6"/>
    <w:rsid w:val="009E00F6"/>
    <w:rsid w:val="009E1690"/>
    <w:rsid w:val="009E1873"/>
    <w:rsid w:val="009E2B68"/>
    <w:rsid w:val="009E455F"/>
    <w:rsid w:val="009E5844"/>
    <w:rsid w:val="009E5945"/>
    <w:rsid w:val="009E655F"/>
    <w:rsid w:val="009E669F"/>
    <w:rsid w:val="009F1312"/>
    <w:rsid w:val="009F2CC4"/>
    <w:rsid w:val="009F2CF8"/>
    <w:rsid w:val="009F372B"/>
    <w:rsid w:val="009F4C70"/>
    <w:rsid w:val="009F4E35"/>
    <w:rsid w:val="009F4FF7"/>
    <w:rsid w:val="009F5673"/>
    <w:rsid w:val="009F5709"/>
    <w:rsid w:val="009F5D3D"/>
    <w:rsid w:val="009F6607"/>
    <w:rsid w:val="009F6E7D"/>
    <w:rsid w:val="00A00213"/>
    <w:rsid w:val="00A00ACA"/>
    <w:rsid w:val="00A01163"/>
    <w:rsid w:val="00A01D81"/>
    <w:rsid w:val="00A03344"/>
    <w:rsid w:val="00A03C24"/>
    <w:rsid w:val="00A048F3"/>
    <w:rsid w:val="00A04A16"/>
    <w:rsid w:val="00A04D3F"/>
    <w:rsid w:val="00A056A4"/>
    <w:rsid w:val="00A058AB"/>
    <w:rsid w:val="00A061FE"/>
    <w:rsid w:val="00A06241"/>
    <w:rsid w:val="00A070B3"/>
    <w:rsid w:val="00A07886"/>
    <w:rsid w:val="00A07A1B"/>
    <w:rsid w:val="00A07AC5"/>
    <w:rsid w:val="00A101DD"/>
    <w:rsid w:val="00A10F3C"/>
    <w:rsid w:val="00A12ADE"/>
    <w:rsid w:val="00A13132"/>
    <w:rsid w:val="00A1327E"/>
    <w:rsid w:val="00A14850"/>
    <w:rsid w:val="00A14E21"/>
    <w:rsid w:val="00A162F0"/>
    <w:rsid w:val="00A16360"/>
    <w:rsid w:val="00A167A5"/>
    <w:rsid w:val="00A16E67"/>
    <w:rsid w:val="00A16F74"/>
    <w:rsid w:val="00A1728D"/>
    <w:rsid w:val="00A17BDF"/>
    <w:rsid w:val="00A2001E"/>
    <w:rsid w:val="00A201D7"/>
    <w:rsid w:val="00A20C19"/>
    <w:rsid w:val="00A21E09"/>
    <w:rsid w:val="00A224EF"/>
    <w:rsid w:val="00A228FC"/>
    <w:rsid w:val="00A22A65"/>
    <w:rsid w:val="00A24620"/>
    <w:rsid w:val="00A2510C"/>
    <w:rsid w:val="00A25F76"/>
    <w:rsid w:val="00A2652E"/>
    <w:rsid w:val="00A26EB0"/>
    <w:rsid w:val="00A26ECD"/>
    <w:rsid w:val="00A2767B"/>
    <w:rsid w:val="00A27B34"/>
    <w:rsid w:val="00A33B0D"/>
    <w:rsid w:val="00A33F69"/>
    <w:rsid w:val="00A34BA0"/>
    <w:rsid w:val="00A35985"/>
    <w:rsid w:val="00A35C48"/>
    <w:rsid w:val="00A3740C"/>
    <w:rsid w:val="00A37CA3"/>
    <w:rsid w:val="00A41803"/>
    <w:rsid w:val="00A419E5"/>
    <w:rsid w:val="00A425E9"/>
    <w:rsid w:val="00A4555E"/>
    <w:rsid w:val="00A4556C"/>
    <w:rsid w:val="00A479EF"/>
    <w:rsid w:val="00A47C87"/>
    <w:rsid w:val="00A5048F"/>
    <w:rsid w:val="00A50680"/>
    <w:rsid w:val="00A50906"/>
    <w:rsid w:val="00A51E63"/>
    <w:rsid w:val="00A52C88"/>
    <w:rsid w:val="00A53640"/>
    <w:rsid w:val="00A53752"/>
    <w:rsid w:val="00A538AA"/>
    <w:rsid w:val="00A54CF1"/>
    <w:rsid w:val="00A553EA"/>
    <w:rsid w:val="00A5545D"/>
    <w:rsid w:val="00A5560C"/>
    <w:rsid w:val="00A55CC4"/>
    <w:rsid w:val="00A55FD8"/>
    <w:rsid w:val="00A5681F"/>
    <w:rsid w:val="00A57B4A"/>
    <w:rsid w:val="00A602E0"/>
    <w:rsid w:val="00A61889"/>
    <w:rsid w:val="00A619CD"/>
    <w:rsid w:val="00A62DFF"/>
    <w:rsid w:val="00A63828"/>
    <w:rsid w:val="00A64678"/>
    <w:rsid w:val="00A64698"/>
    <w:rsid w:val="00A64E8B"/>
    <w:rsid w:val="00A669C0"/>
    <w:rsid w:val="00A66CBA"/>
    <w:rsid w:val="00A66D8F"/>
    <w:rsid w:val="00A67415"/>
    <w:rsid w:val="00A704F0"/>
    <w:rsid w:val="00A7139A"/>
    <w:rsid w:val="00A71F26"/>
    <w:rsid w:val="00A72ACC"/>
    <w:rsid w:val="00A72B0E"/>
    <w:rsid w:val="00A72D89"/>
    <w:rsid w:val="00A7311D"/>
    <w:rsid w:val="00A732A6"/>
    <w:rsid w:val="00A732AD"/>
    <w:rsid w:val="00A7504E"/>
    <w:rsid w:val="00A76A76"/>
    <w:rsid w:val="00A76CA6"/>
    <w:rsid w:val="00A76E7C"/>
    <w:rsid w:val="00A80678"/>
    <w:rsid w:val="00A80C21"/>
    <w:rsid w:val="00A815E8"/>
    <w:rsid w:val="00A81CD5"/>
    <w:rsid w:val="00A82260"/>
    <w:rsid w:val="00A824C5"/>
    <w:rsid w:val="00A84DE0"/>
    <w:rsid w:val="00A8506A"/>
    <w:rsid w:val="00A85312"/>
    <w:rsid w:val="00A85908"/>
    <w:rsid w:val="00A8651C"/>
    <w:rsid w:val="00A91192"/>
    <w:rsid w:val="00A9217F"/>
    <w:rsid w:val="00A925E6"/>
    <w:rsid w:val="00A92E9B"/>
    <w:rsid w:val="00A93925"/>
    <w:rsid w:val="00A93F57"/>
    <w:rsid w:val="00A940A7"/>
    <w:rsid w:val="00A94722"/>
    <w:rsid w:val="00A950B4"/>
    <w:rsid w:val="00A95300"/>
    <w:rsid w:val="00A95E3B"/>
    <w:rsid w:val="00A96142"/>
    <w:rsid w:val="00A964F3"/>
    <w:rsid w:val="00A96518"/>
    <w:rsid w:val="00A966C3"/>
    <w:rsid w:val="00A96D63"/>
    <w:rsid w:val="00A976AA"/>
    <w:rsid w:val="00AA0294"/>
    <w:rsid w:val="00AA069A"/>
    <w:rsid w:val="00AA0D29"/>
    <w:rsid w:val="00AA0E4E"/>
    <w:rsid w:val="00AA1A01"/>
    <w:rsid w:val="00AA1F1E"/>
    <w:rsid w:val="00AA285C"/>
    <w:rsid w:val="00AA29D8"/>
    <w:rsid w:val="00AA332E"/>
    <w:rsid w:val="00AA37C8"/>
    <w:rsid w:val="00AA38FC"/>
    <w:rsid w:val="00AA4150"/>
    <w:rsid w:val="00AA43A7"/>
    <w:rsid w:val="00AA47D7"/>
    <w:rsid w:val="00AA5F70"/>
    <w:rsid w:val="00AA6471"/>
    <w:rsid w:val="00AA6529"/>
    <w:rsid w:val="00AA667A"/>
    <w:rsid w:val="00AB0C8E"/>
    <w:rsid w:val="00AB2A75"/>
    <w:rsid w:val="00AB2C1B"/>
    <w:rsid w:val="00AB3336"/>
    <w:rsid w:val="00AB3C54"/>
    <w:rsid w:val="00AB4838"/>
    <w:rsid w:val="00AB5979"/>
    <w:rsid w:val="00AB5E14"/>
    <w:rsid w:val="00AB6359"/>
    <w:rsid w:val="00AB7460"/>
    <w:rsid w:val="00AB78BF"/>
    <w:rsid w:val="00AC02BB"/>
    <w:rsid w:val="00AC037E"/>
    <w:rsid w:val="00AC07E8"/>
    <w:rsid w:val="00AC1B8A"/>
    <w:rsid w:val="00AC1E36"/>
    <w:rsid w:val="00AC2F12"/>
    <w:rsid w:val="00AC3BF2"/>
    <w:rsid w:val="00AC480F"/>
    <w:rsid w:val="00AC5997"/>
    <w:rsid w:val="00AC60DD"/>
    <w:rsid w:val="00AC68D1"/>
    <w:rsid w:val="00AC7853"/>
    <w:rsid w:val="00AC7CBB"/>
    <w:rsid w:val="00AC7E08"/>
    <w:rsid w:val="00AD0ADB"/>
    <w:rsid w:val="00AD10CC"/>
    <w:rsid w:val="00AD2802"/>
    <w:rsid w:val="00AD2907"/>
    <w:rsid w:val="00AD2CCB"/>
    <w:rsid w:val="00AD2D39"/>
    <w:rsid w:val="00AD31E0"/>
    <w:rsid w:val="00AD3E45"/>
    <w:rsid w:val="00AD3E62"/>
    <w:rsid w:val="00AD4120"/>
    <w:rsid w:val="00AD5351"/>
    <w:rsid w:val="00AD5A54"/>
    <w:rsid w:val="00AD5DD3"/>
    <w:rsid w:val="00AD5E2B"/>
    <w:rsid w:val="00AD6192"/>
    <w:rsid w:val="00AD6D5B"/>
    <w:rsid w:val="00AD75ED"/>
    <w:rsid w:val="00AD79D0"/>
    <w:rsid w:val="00AE0072"/>
    <w:rsid w:val="00AE1959"/>
    <w:rsid w:val="00AE2D18"/>
    <w:rsid w:val="00AE2E27"/>
    <w:rsid w:val="00AE3057"/>
    <w:rsid w:val="00AE3F90"/>
    <w:rsid w:val="00AE4618"/>
    <w:rsid w:val="00AE7869"/>
    <w:rsid w:val="00AE7B59"/>
    <w:rsid w:val="00AE7CB6"/>
    <w:rsid w:val="00AF037C"/>
    <w:rsid w:val="00AF07D8"/>
    <w:rsid w:val="00AF13D2"/>
    <w:rsid w:val="00AF333D"/>
    <w:rsid w:val="00AF369F"/>
    <w:rsid w:val="00AF4518"/>
    <w:rsid w:val="00AF4DE4"/>
    <w:rsid w:val="00AF615E"/>
    <w:rsid w:val="00AF6D03"/>
    <w:rsid w:val="00AF6E43"/>
    <w:rsid w:val="00AF6EA4"/>
    <w:rsid w:val="00AF7DFF"/>
    <w:rsid w:val="00B0081D"/>
    <w:rsid w:val="00B0184E"/>
    <w:rsid w:val="00B02830"/>
    <w:rsid w:val="00B045B4"/>
    <w:rsid w:val="00B04954"/>
    <w:rsid w:val="00B055D4"/>
    <w:rsid w:val="00B05720"/>
    <w:rsid w:val="00B05808"/>
    <w:rsid w:val="00B05EDB"/>
    <w:rsid w:val="00B060CF"/>
    <w:rsid w:val="00B068E3"/>
    <w:rsid w:val="00B0710D"/>
    <w:rsid w:val="00B079B4"/>
    <w:rsid w:val="00B1074A"/>
    <w:rsid w:val="00B10C51"/>
    <w:rsid w:val="00B10DE2"/>
    <w:rsid w:val="00B1100A"/>
    <w:rsid w:val="00B11A08"/>
    <w:rsid w:val="00B11C52"/>
    <w:rsid w:val="00B12F27"/>
    <w:rsid w:val="00B13488"/>
    <w:rsid w:val="00B13E41"/>
    <w:rsid w:val="00B14316"/>
    <w:rsid w:val="00B143A8"/>
    <w:rsid w:val="00B14C80"/>
    <w:rsid w:val="00B159A5"/>
    <w:rsid w:val="00B16A40"/>
    <w:rsid w:val="00B17045"/>
    <w:rsid w:val="00B17FA8"/>
    <w:rsid w:val="00B20650"/>
    <w:rsid w:val="00B20C11"/>
    <w:rsid w:val="00B218E1"/>
    <w:rsid w:val="00B21BF4"/>
    <w:rsid w:val="00B21D93"/>
    <w:rsid w:val="00B22284"/>
    <w:rsid w:val="00B22437"/>
    <w:rsid w:val="00B22472"/>
    <w:rsid w:val="00B22C4A"/>
    <w:rsid w:val="00B235A7"/>
    <w:rsid w:val="00B23A04"/>
    <w:rsid w:val="00B23FF9"/>
    <w:rsid w:val="00B24551"/>
    <w:rsid w:val="00B246A3"/>
    <w:rsid w:val="00B25070"/>
    <w:rsid w:val="00B25190"/>
    <w:rsid w:val="00B262A0"/>
    <w:rsid w:val="00B267C9"/>
    <w:rsid w:val="00B3043E"/>
    <w:rsid w:val="00B30EF2"/>
    <w:rsid w:val="00B321E3"/>
    <w:rsid w:val="00B32726"/>
    <w:rsid w:val="00B33A8D"/>
    <w:rsid w:val="00B351D3"/>
    <w:rsid w:val="00B36443"/>
    <w:rsid w:val="00B36640"/>
    <w:rsid w:val="00B36A49"/>
    <w:rsid w:val="00B36F54"/>
    <w:rsid w:val="00B37116"/>
    <w:rsid w:val="00B37291"/>
    <w:rsid w:val="00B37C9A"/>
    <w:rsid w:val="00B40208"/>
    <w:rsid w:val="00B417AC"/>
    <w:rsid w:val="00B4410E"/>
    <w:rsid w:val="00B44135"/>
    <w:rsid w:val="00B443CC"/>
    <w:rsid w:val="00B44412"/>
    <w:rsid w:val="00B44476"/>
    <w:rsid w:val="00B44C35"/>
    <w:rsid w:val="00B453D7"/>
    <w:rsid w:val="00B46646"/>
    <w:rsid w:val="00B46BE5"/>
    <w:rsid w:val="00B477DC"/>
    <w:rsid w:val="00B47922"/>
    <w:rsid w:val="00B500DB"/>
    <w:rsid w:val="00B52889"/>
    <w:rsid w:val="00B52933"/>
    <w:rsid w:val="00B53B3A"/>
    <w:rsid w:val="00B53E74"/>
    <w:rsid w:val="00B541DE"/>
    <w:rsid w:val="00B547D3"/>
    <w:rsid w:val="00B5521D"/>
    <w:rsid w:val="00B5577B"/>
    <w:rsid w:val="00B558A4"/>
    <w:rsid w:val="00B55CDD"/>
    <w:rsid w:val="00B579BD"/>
    <w:rsid w:val="00B60056"/>
    <w:rsid w:val="00B60FF0"/>
    <w:rsid w:val="00B610FD"/>
    <w:rsid w:val="00B62D44"/>
    <w:rsid w:val="00B63E6E"/>
    <w:rsid w:val="00B657FE"/>
    <w:rsid w:val="00B65B77"/>
    <w:rsid w:val="00B661B4"/>
    <w:rsid w:val="00B67510"/>
    <w:rsid w:val="00B70603"/>
    <w:rsid w:val="00B7060B"/>
    <w:rsid w:val="00B7062B"/>
    <w:rsid w:val="00B70A3C"/>
    <w:rsid w:val="00B70D0C"/>
    <w:rsid w:val="00B70D9C"/>
    <w:rsid w:val="00B715A9"/>
    <w:rsid w:val="00B717B3"/>
    <w:rsid w:val="00B72DB0"/>
    <w:rsid w:val="00B7396A"/>
    <w:rsid w:val="00B74A3D"/>
    <w:rsid w:val="00B74C1B"/>
    <w:rsid w:val="00B74F5A"/>
    <w:rsid w:val="00B7521B"/>
    <w:rsid w:val="00B75E03"/>
    <w:rsid w:val="00B765A8"/>
    <w:rsid w:val="00B77653"/>
    <w:rsid w:val="00B80BC7"/>
    <w:rsid w:val="00B80F5E"/>
    <w:rsid w:val="00B8183C"/>
    <w:rsid w:val="00B8209F"/>
    <w:rsid w:val="00B8277B"/>
    <w:rsid w:val="00B8284E"/>
    <w:rsid w:val="00B82FF6"/>
    <w:rsid w:val="00B83B05"/>
    <w:rsid w:val="00B83CD0"/>
    <w:rsid w:val="00B84177"/>
    <w:rsid w:val="00B84827"/>
    <w:rsid w:val="00B84896"/>
    <w:rsid w:val="00B84E90"/>
    <w:rsid w:val="00B85064"/>
    <w:rsid w:val="00B85772"/>
    <w:rsid w:val="00B85CB9"/>
    <w:rsid w:val="00B860FB"/>
    <w:rsid w:val="00B863B7"/>
    <w:rsid w:val="00B866F1"/>
    <w:rsid w:val="00B876AC"/>
    <w:rsid w:val="00B91462"/>
    <w:rsid w:val="00B91B32"/>
    <w:rsid w:val="00B91C99"/>
    <w:rsid w:val="00B94468"/>
    <w:rsid w:val="00B94970"/>
    <w:rsid w:val="00B95929"/>
    <w:rsid w:val="00B9667F"/>
    <w:rsid w:val="00B96EAF"/>
    <w:rsid w:val="00B97630"/>
    <w:rsid w:val="00BA0114"/>
    <w:rsid w:val="00BA04E3"/>
    <w:rsid w:val="00BA0523"/>
    <w:rsid w:val="00BA11E3"/>
    <w:rsid w:val="00BA19D9"/>
    <w:rsid w:val="00BA1C22"/>
    <w:rsid w:val="00BA22DE"/>
    <w:rsid w:val="00BA2467"/>
    <w:rsid w:val="00BA281E"/>
    <w:rsid w:val="00BA293F"/>
    <w:rsid w:val="00BA2F29"/>
    <w:rsid w:val="00BA4B0B"/>
    <w:rsid w:val="00BA4EDA"/>
    <w:rsid w:val="00BA54A8"/>
    <w:rsid w:val="00BA5E07"/>
    <w:rsid w:val="00BA689C"/>
    <w:rsid w:val="00BB1A12"/>
    <w:rsid w:val="00BB1E27"/>
    <w:rsid w:val="00BB246B"/>
    <w:rsid w:val="00BB2C4C"/>
    <w:rsid w:val="00BB3669"/>
    <w:rsid w:val="00BB3966"/>
    <w:rsid w:val="00BB3C72"/>
    <w:rsid w:val="00BB4C7A"/>
    <w:rsid w:val="00BB5992"/>
    <w:rsid w:val="00BB643F"/>
    <w:rsid w:val="00BB64F8"/>
    <w:rsid w:val="00BB7D14"/>
    <w:rsid w:val="00BC0636"/>
    <w:rsid w:val="00BC0E2B"/>
    <w:rsid w:val="00BC0E5D"/>
    <w:rsid w:val="00BC233F"/>
    <w:rsid w:val="00BC2394"/>
    <w:rsid w:val="00BC2D75"/>
    <w:rsid w:val="00BC3107"/>
    <w:rsid w:val="00BC343F"/>
    <w:rsid w:val="00BC3863"/>
    <w:rsid w:val="00BC3F6E"/>
    <w:rsid w:val="00BC4836"/>
    <w:rsid w:val="00BC5095"/>
    <w:rsid w:val="00BC5C18"/>
    <w:rsid w:val="00BC5D1D"/>
    <w:rsid w:val="00BC74A3"/>
    <w:rsid w:val="00BC7666"/>
    <w:rsid w:val="00BC7EE3"/>
    <w:rsid w:val="00BD004E"/>
    <w:rsid w:val="00BD0470"/>
    <w:rsid w:val="00BD096F"/>
    <w:rsid w:val="00BD166B"/>
    <w:rsid w:val="00BD16CD"/>
    <w:rsid w:val="00BD182F"/>
    <w:rsid w:val="00BD27F5"/>
    <w:rsid w:val="00BD331E"/>
    <w:rsid w:val="00BD3379"/>
    <w:rsid w:val="00BD3386"/>
    <w:rsid w:val="00BD3E22"/>
    <w:rsid w:val="00BD7065"/>
    <w:rsid w:val="00BD7247"/>
    <w:rsid w:val="00BD7470"/>
    <w:rsid w:val="00BE0BCA"/>
    <w:rsid w:val="00BE0C1F"/>
    <w:rsid w:val="00BE0C2B"/>
    <w:rsid w:val="00BE120B"/>
    <w:rsid w:val="00BE196B"/>
    <w:rsid w:val="00BE1AF6"/>
    <w:rsid w:val="00BE2570"/>
    <w:rsid w:val="00BE2F16"/>
    <w:rsid w:val="00BE4631"/>
    <w:rsid w:val="00BE4EC1"/>
    <w:rsid w:val="00BE62D7"/>
    <w:rsid w:val="00BE6B4E"/>
    <w:rsid w:val="00BE7281"/>
    <w:rsid w:val="00BE76A0"/>
    <w:rsid w:val="00BF0094"/>
    <w:rsid w:val="00BF0E19"/>
    <w:rsid w:val="00BF12FB"/>
    <w:rsid w:val="00BF13E6"/>
    <w:rsid w:val="00BF16E7"/>
    <w:rsid w:val="00BF18D6"/>
    <w:rsid w:val="00BF368D"/>
    <w:rsid w:val="00BF3CD9"/>
    <w:rsid w:val="00BF3CF7"/>
    <w:rsid w:val="00BF3E13"/>
    <w:rsid w:val="00BF3F33"/>
    <w:rsid w:val="00BF53F6"/>
    <w:rsid w:val="00BF54B8"/>
    <w:rsid w:val="00BF5602"/>
    <w:rsid w:val="00BF5B49"/>
    <w:rsid w:val="00BF6251"/>
    <w:rsid w:val="00BF6661"/>
    <w:rsid w:val="00BF6893"/>
    <w:rsid w:val="00C00F3C"/>
    <w:rsid w:val="00C010DB"/>
    <w:rsid w:val="00C013F4"/>
    <w:rsid w:val="00C02506"/>
    <w:rsid w:val="00C03462"/>
    <w:rsid w:val="00C0467D"/>
    <w:rsid w:val="00C0529B"/>
    <w:rsid w:val="00C06827"/>
    <w:rsid w:val="00C07398"/>
    <w:rsid w:val="00C0790A"/>
    <w:rsid w:val="00C07CCD"/>
    <w:rsid w:val="00C07EA5"/>
    <w:rsid w:val="00C10037"/>
    <w:rsid w:val="00C11759"/>
    <w:rsid w:val="00C11793"/>
    <w:rsid w:val="00C11A48"/>
    <w:rsid w:val="00C11FE0"/>
    <w:rsid w:val="00C12AD7"/>
    <w:rsid w:val="00C13531"/>
    <w:rsid w:val="00C13DA8"/>
    <w:rsid w:val="00C1449A"/>
    <w:rsid w:val="00C14801"/>
    <w:rsid w:val="00C1540F"/>
    <w:rsid w:val="00C15D05"/>
    <w:rsid w:val="00C16462"/>
    <w:rsid w:val="00C16C4E"/>
    <w:rsid w:val="00C16CAC"/>
    <w:rsid w:val="00C179F7"/>
    <w:rsid w:val="00C200FC"/>
    <w:rsid w:val="00C20627"/>
    <w:rsid w:val="00C20BF6"/>
    <w:rsid w:val="00C21C65"/>
    <w:rsid w:val="00C224EC"/>
    <w:rsid w:val="00C22EDA"/>
    <w:rsid w:val="00C23F37"/>
    <w:rsid w:val="00C25C4B"/>
    <w:rsid w:val="00C2607B"/>
    <w:rsid w:val="00C265CF"/>
    <w:rsid w:val="00C266A6"/>
    <w:rsid w:val="00C26784"/>
    <w:rsid w:val="00C278B3"/>
    <w:rsid w:val="00C27A6D"/>
    <w:rsid w:val="00C309D7"/>
    <w:rsid w:val="00C32B2E"/>
    <w:rsid w:val="00C32DDF"/>
    <w:rsid w:val="00C3319B"/>
    <w:rsid w:val="00C33689"/>
    <w:rsid w:val="00C338DC"/>
    <w:rsid w:val="00C33E94"/>
    <w:rsid w:val="00C35980"/>
    <w:rsid w:val="00C3601E"/>
    <w:rsid w:val="00C36299"/>
    <w:rsid w:val="00C3668E"/>
    <w:rsid w:val="00C36EAB"/>
    <w:rsid w:val="00C37408"/>
    <w:rsid w:val="00C401B9"/>
    <w:rsid w:val="00C40566"/>
    <w:rsid w:val="00C40773"/>
    <w:rsid w:val="00C42074"/>
    <w:rsid w:val="00C4298D"/>
    <w:rsid w:val="00C42B58"/>
    <w:rsid w:val="00C43001"/>
    <w:rsid w:val="00C43EA2"/>
    <w:rsid w:val="00C444BB"/>
    <w:rsid w:val="00C44F75"/>
    <w:rsid w:val="00C459A7"/>
    <w:rsid w:val="00C46110"/>
    <w:rsid w:val="00C4712C"/>
    <w:rsid w:val="00C479B8"/>
    <w:rsid w:val="00C47A97"/>
    <w:rsid w:val="00C47B9E"/>
    <w:rsid w:val="00C47F6C"/>
    <w:rsid w:val="00C5013B"/>
    <w:rsid w:val="00C51FD7"/>
    <w:rsid w:val="00C53E26"/>
    <w:rsid w:val="00C54F61"/>
    <w:rsid w:val="00C557AA"/>
    <w:rsid w:val="00C5631B"/>
    <w:rsid w:val="00C569FC"/>
    <w:rsid w:val="00C56B2A"/>
    <w:rsid w:val="00C56B96"/>
    <w:rsid w:val="00C5761A"/>
    <w:rsid w:val="00C57AC4"/>
    <w:rsid w:val="00C6007D"/>
    <w:rsid w:val="00C60325"/>
    <w:rsid w:val="00C605A7"/>
    <w:rsid w:val="00C60CFD"/>
    <w:rsid w:val="00C6273A"/>
    <w:rsid w:val="00C630B9"/>
    <w:rsid w:val="00C651C1"/>
    <w:rsid w:val="00C65728"/>
    <w:rsid w:val="00C65F98"/>
    <w:rsid w:val="00C663F5"/>
    <w:rsid w:val="00C66D5E"/>
    <w:rsid w:val="00C67176"/>
    <w:rsid w:val="00C6719C"/>
    <w:rsid w:val="00C67489"/>
    <w:rsid w:val="00C677DE"/>
    <w:rsid w:val="00C67F29"/>
    <w:rsid w:val="00C702AD"/>
    <w:rsid w:val="00C7032D"/>
    <w:rsid w:val="00C7065C"/>
    <w:rsid w:val="00C70C30"/>
    <w:rsid w:val="00C71412"/>
    <w:rsid w:val="00C71579"/>
    <w:rsid w:val="00C72DBC"/>
    <w:rsid w:val="00C73A29"/>
    <w:rsid w:val="00C74C78"/>
    <w:rsid w:val="00C751E7"/>
    <w:rsid w:val="00C754F5"/>
    <w:rsid w:val="00C75ABA"/>
    <w:rsid w:val="00C766EB"/>
    <w:rsid w:val="00C76C0C"/>
    <w:rsid w:val="00C770F6"/>
    <w:rsid w:val="00C77485"/>
    <w:rsid w:val="00C80D8B"/>
    <w:rsid w:val="00C8166A"/>
    <w:rsid w:val="00C82000"/>
    <w:rsid w:val="00C83667"/>
    <w:rsid w:val="00C84E5C"/>
    <w:rsid w:val="00C8706C"/>
    <w:rsid w:val="00C870C0"/>
    <w:rsid w:val="00C90801"/>
    <w:rsid w:val="00C91131"/>
    <w:rsid w:val="00C92748"/>
    <w:rsid w:val="00C9277E"/>
    <w:rsid w:val="00C92C91"/>
    <w:rsid w:val="00C93C73"/>
    <w:rsid w:val="00C941B5"/>
    <w:rsid w:val="00C94553"/>
    <w:rsid w:val="00C9472E"/>
    <w:rsid w:val="00C9518D"/>
    <w:rsid w:val="00C95A39"/>
    <w:rsid w:val="00C95CF2"/>
    <w:rsid w:val="00C9644B"/>
    <w:rsid w:val="00C966F4"/>
    <w:rsid w:val="00C967BF"/>
    <w:rsid w:val="00C9777F"/>
    <w:rsid w:val="00C979D9"/>
    <w:rsid w:val="00C97E94"/>
    <w:rsid w:val="00CA01BE"/>
    <w:rsid w:val="00CA0F7E"/>
    <w:rsid w:val="00CA1571"/>
    <w:rsid w:val="00CA19C7"/>
    <w:rsid w:val="00CA1C76"/>
    <w:rsid w:val="00CA2F06"/>
    <w:rsid w:val="00CA3145"/>
    <w:rsid w:val="00CA39EE"/>
    <w:rsid w:val="00CA4427"/>
    <w:rsid w:val="00CA4745"/>
    <w:rsid w:val="00CA5F01"/>
    <w:rsid w:val="00CA65A1"/>
    <w:rsid w:val="00CA71E5"/>
    <w:rsid w:val="00CA7468"/>
    <w:rsid w:val="00CB0CEF"/>
    <w:rsid w:val="00CB0E03"/>
    <w:rsid w:val="00CB13BE"/>
    <w:rsid w:val="00CB1CF2"/>
    <w:rsid w:val="00CB27A7"/>
    <w:rsid w:val="00CB320C"/>
    <w:rsid w:val="00CB3565"/>
    <w:rsid w:val="00CB40DD"/>
    <w:rsid w:val="00CB49FE"/>
    <w:rsid w:val="00CB5080"/>
    <w:rsid w:val="00CB5B2A"/>
    <w:rsid w:val="00CB6953"/>
    <w:rsid w:val="00CC0C90"/>
    <w:rsid w:val="00CC0EB4"/>
    <w:rsid w:val="00CC0FC6"/>
    <w:rsid w:val="00CC2700"/>
    <w:rsid w:val="00CC279B"/>
    <w:rsid w:val="00CC2E8B"/>
    <w:rsid w:val="00CC3983"/>
    <w:rsid w:val="00CC5299"/>
    <w:rsid w:val="00CC565E"/>
    <w:rsid w:val="00CC7AD2"/>
    <w:rsid w:val="00CD04C5"/>
    <w:rsid w:val="00CD15F6"/>
    <w:rsid w:val="00CD1771"/>
    <w:rsid w:val="00CD1792"/>
    <w:rsid w:val="00CD313A"/>
    <w:rsid w:val="00CD31A3"/>
    <w:rsid w:val="00CD3315"/>
    <w:rsid w:val="00CD3B78"/>
    <w:rsid w:val="00CD3CC6"/>
    <w:rsid w:val="00CD4CAD"/>
    <w:rsid w:val="00CD4CDF"/>
    <w:rsid w:val="00CD60FA"/>
    <w:rsid w:val="00CD6AD3"/>
    <w:rsid w:val="00CD6B6D"/>
    <w:rsid w:val="00CD73A8"/>
    <w:rsid w:val="00CE0761"/>
    <w:rsid w:val="00CE0931"/>
    <w:rsid w:val="00CE2CAC"/>
    <w:rsid w:val="00CE4A32"/>
    <w:rsid w:val="00CE5279"/>
    <w:rsid w:val="00CE5435"/>
    <w:rsid w:val="00CE54E4"/>
    <w:rsid w:val="00CE576D"/>
    <w:rsid w:val="00CE62B3"/>
    <w:rsid w:val="00CE66FB"/>
    <w:rsid w:val="00CF0DE9"/>
    <w:rsid w:val="00CF14AB"/>
    <w:rsid w:val="00CF14BF"/>
    <w:rsid w:val="00CF1B4B"/>
    <w:rsid w:val="00CF342D"/>
    <w:rsid w:val="00CF42AA"/>
    <w:rsid w:val="00CF4BB6"/>
    <w:rsid w:val="00CF4FB5"/>
    <w:rsid w:val="00CF5BC1"/>
    <w:rsid w:val="00CF799F"/>
    <w:rsid w:val="00CF7FEF"/>
    <w:rsid w:val="00D00364"/>
    <w:rsid w:val="00D003BB"/>
    <w:rsid w:val="00D0052F"/>
    <w:rsid w:val="00D01272"/>
    <w:rsid w:val="00D01959"/>
    <w:rsid w:val="00D02149"/>
    <w:rsid w:val="00D02802"/>
    <w:rsid w:val="00D02A00"/>
    <w:rsid w:val="00D032E0"/>
    <w:rsid w:val="00D03ECC"/>
    <w:rsid w:val="00D04CEC"/>
    <w:rsid w:val="00D04EEC"/>
    <w:rsid w:val="00D05C30"/>
    <w:rsid w:val="00D05D75"/>
    <w:rsid w:val="00D063A6"/>
    <w:rsid w:val="00D06D85"/>
    <w:rsid w:val="00D073D0"/>
    <w:rsid w:val="00D07646"/>
    <w:rsid w:val="00D07FF4"/>
    <w:rsid w:val="00D1125C"/>
    <w:rsid w:val="00D11701"/>
    <w:rsid w:val="00D12720"/>
    <w:rsid w:val="00D128D3"/>
    <w:rsid w:val="00D132B1"/>
    <w:rsid w:val="00D132CD"/>
    <w:rsid w:val="00D13E36"/>
    <w:rsid w:val="00D14D47"/>
    <w:rsid w:val="00D14D53"/>
    <w:rsid w:val="00D1508F"/>
    <w:rsid w:val="00D16593"/>
    <w:rsid w:val="00D204F1"/>
    <w:rsid w:val="00D22AB5"/>
    <w:rsid w:val="00D2355B"/>
    <w:rsid w:val="00D238EC"/>
    <w:rsid w:val="00D23969"/>
    <w:rsid w:val="00D242A3"/>
    <w:rsid w:val="00D24381"/>
    <w:rsid w:val="00D25ADC"/>
    <w:rsid w:val="00D27FEF"/>
    <w:rsid w:val="00D3070A"/>
    <w:rsid w:val="00D32665"/>
    <w:rsid w:val="00D326B8"/>
    <w:rsid w:val="00D33B38"/>
    <w:rsid w:val="00D3491F"/>
    <w:rsid w:val="00D3670E"/>
    <w:rsid w:val="00D36BA4"/>
    <w:rsid w:val="00D373CF"/>
    <w:rsid w:val="00D37563"/>
    <w:rsid w:val="00D3788B"/>
    <w:rsid w:val="00D40163"/>
    <w:rsid w:val="00D41663"/>
    <w:rsid w:val="00D4206D"/>
    <w:rsid w:val="00D428A6"/>
    <w:rsid w:val="00D43C06"/>
    <w:rsid w:val="00D44AE9"/>
    <w:rsid w:val="00D44C7D"/>
    <w:rsid w:val="00D464DC"/>
    <w:rsid w:val="00D4669D"/>
    <w:rsid w:val="00D47A00"/>
    <w:rsid w:val="00D502D0"/>
    <w:rsid w:val="00D514E8"/>
    <w:rsid w:val="00D5178F"/>
    <w:rsid w:val="00D52E02"/>
    <w:rsid w:val="00D56326"/>
    <w:rsid w:val="00D57FB7"/>
    <w:rsid w:val="00D6148D"/>
    <w:rsid w:val="00D614F7"/>
    <w:rsid w:val="00D62B92"/>
    <w:rsid w:val="00D6496E"/>
    <w:rsid w:val="00D654F2"/>
    <w:rsid w:val="00D65972"/>
    <w:rsid w:val="00D71AF2"/>
    <w:rsid w:val="00D71DD9"/>
    <w:rsid w:val="00D72655"/>
    <w:rsid w:val="00D73C9E"/>
    <w:rsid w:val="00D73EED"/>
    <w:rsid w:val="00D74BEF"/>
    <w:rsid w:val="00D76548"/>
    <w:rsid w:val="00D765F2"/>
    <w:rsid w:val="00D770A5"/>
    <w:rsid w:val="00D770DA"/>
    <w:rsid w:val="00D80165"/>
    <w:rsid w:val="00D804E5"/>
    <w:rsid w:val="00D80A15"/>
    <w:rsid w:val="00D8114F"/>
    <w:rsid w:val="00D81210"/>
    <w:rsid w:val="00D82BF3"/>
    <w:rsid w:val="00D83301"/>
    <w:rsid w:val="00D83934"/>
    <w:rsid w:val="00D83AF8"/>
    <w:rsid w:val="00D8502C"/>
    <w:rsid w:val="00D85349"/>
    <w:rsid w:val="00D85DE1"/>
    <w:rsid w:val="00D87003"/>
    <w:rsid w:val="00D8768B"/>
    <w:rsid w:val="00D87F34"/>
    <w:rsid w:val="00D90382"/>
    <w:rsid w:val="00D92C78"/>
    <w:rsid w:val="00D92CDB"/>
    <w:rsid w:val="00D92DB9"/>
    <w:rsid w:val="00D92E00"/>
    <w:rsid w:val="00D9332B"/>
    <w:rsid w:val="00D934A9"/>
    <w:rsid w:val="00D939A0"/>
    <w:rsid w:val="00D94597"/>
    <w:rsid w:val="00D946B9"/>
    <w:rsid w:val="00D96256"/>
    <w:rsid w:val="00D96572"/>
    <w:rsid w:val="00D97B14"/>
    <w:rsid w:val="00DA04EA"/>
    <w:rsid w:val="00DA0B59"/>
    <w:rsid w:val="00DA0DB1"/>
    <w:rsid w:val="00DA1036"/>
    <w:rsid w:val="00DA11D9"/>
    <w:rsid w:val="00DA1717"/>
    <w:rsid w:val="00DA2013"/>
    <w:rsid w:val="00DA2B7F"/>
    <w:rsid w:val="00DA4CB1"/>
    <w:rsid w:val="00DA4D6D"/>
    <w:rsid w:val="00DA58ED"/>
    <w:rsid w:val="00DA5C96"/>
    <w:rsid w:val="00DA608D"/>
    <w:rsid w:val="00DA680C"/>
    <w:rsid w:val="00DA6CC2"/>
    <w:rsid w:val="00DA6FB1"/>
    <w:rsid w:val="00DA72C6"/>
    <w:rsid w:val="00DB019B"/>
    <w:rsid w:val="00DB0F95"/>
    <w:rsid w:val="00DB17A1"/>
    <w:rsid w:val="00DB18ED"/>
    <w:rsid w:val="00DB24CB"/>
    <w:rsid w:val="00DB2837"/>
    <w:rsid w:val="00DB30D3"/>
    <w:rsid w:val="00DB4258"/>
    <w:rsid w:val="00DB49AA"/>
    <w:rsid w:val="00DB4ADF"/>
    <w:rsid w:val="00DB4FF9"/>
    <w:rsid w:val="00DB5A71"/>
    <w:rsid w:val="00DB6C3C"/>
    <w:rsid w:val="00DB7109"/>
    <w:rsid w:val="00DB7878"/>
    <w:rsid w:val="00DB7B69"/>
    <w:rsid w:val="00DC0E12"/>
    <w:rsid w:val="00DC1875"/>
    <w:rsid w:val="00DC2302"/>
    <w:rsid w:val="00DC24C5"/>
    <w:rsid w:val="00DC3565"/>
    <w:rsid w:val="00DC3BC5"/>
    <w:rsid w:val="00DC3C44"/>
    <w:rsid w:val="00DC3EC0"/>
    <w:rsid w:val="00DC43EE"/>
    <w:rsid w:val="00DC5953"/>
    <w:rsid w:val="00DD04F3"/>
    <w:rsid w:val="00DD0DFB"/>
    <w:rsid w:val="00DD1FAA"/>
    <w:rsid w:val="00DD1FD6"/>
    <w:rsid w:val="00DD2008"/>
    <w:rsid w:val="00DD274A"/>
    <w:rsid w:val="00DD33E0"/>
    <w:rsid w:val="00DD402E"/>
    <w:rsid w:val="00DD4A82"/>
    <w:rsid w:val="00DD590F"/>
    <w:rsid w:val="00DD5A56"/>
    <w:rsid w:val="00DD61BF"/>
    <w:rsid w:val="00DD688D"/>
    <w:rsid w:val="00DD6915"/>
    <w:rsid w:val="00DD6A88"/>
    <w:rsid w:val="00DD72B3"/>
    <w:rsid w:val="00DD738C"/>
    <w:rsid w:val="00DD7986"/>
    <w:rsid w:val="00DD7A08"/>
    <w:rsid w:val="00DD7F8A"/>
    <w:rsid w:val="00DE02AD"/>
    <w:rsid w:val="00DE0A6F"/>
    <w:rsid w:val="00DE0C25"/>
    <w:rsid w:val="00DE1D8D"/>
    <w:rsid w:val="00DE263A"/>
    <w:rsid w:val="00DE288A"/>
    <w:rsid w:val="00DE3431"/>
    <w:rsid w:val="00DE382A"/>
    <w:rsid w:val="00DE4B7B"/>
    <w:rsid w:val="00DE6226"/>
    <w:rsid w:val="00DF04CE"/>
    <w:rsid w:val="00DF1052"/>
    <w:rsid w:val="00DF1464"/>
    <w:rsid w:val="00DF222C"/>
    <w:rsid w:val="00DF2E4F"/>
    <w:rsid w:val="00DF37F9"/>
    <w:rsid w:val="00DF55C7"/>
    <w:rsid w:val="00DF5936"/>
    <w:rsid w:val="00DF624D"/>
    <w:rsid w:val="00DF6BE4"/>
    <w:rsid w:val="00DF7131"/>
    <w:rsid w:val="00DF77F7"/>
    <w:rsid w:val="00DF7834"/>
    <w:rsid w:val="00E00A57"/>
    <w:rsid w:val="00E00C0C"/>
    <w:rsid w:val="00E01A6E"/>
    <w:rsid w:val="00E031AB"/>
    <w:rsid w:val="00E03FC9"/>
    <w:rsid w:val="00E046D3"/>
    <w:rsid w:val="00E0589D"/>
    <w:rsid w:val="00E066EF"/>
    <w:rsid w:val="00E06A15"/>
    <w:rsid w:val="00E0709F"/>
    <w:rsid w:val="00E11212"/>
    <w:rsid w:val="00E114D8"/>
    <w:rsid w:val="00E11EF7"/>
    <w:rsid w:val="00E130D2"/>
    <w:rsid w:val="00E133C0"/>
    <w:rsid w:val="00E138CB"/>
    <w:rsid w:val="00E13F10"/>
    <w:rsid w:val="00E16749"/>
    <w:rsid w:val="00E16C1C"/>
    <w:rsid w:val="00E200BA"/>
    <w:rsid w:val="00E209E9"/>
    <w:rsid w:val="00E21891"/>
    <w:rsid w:val="00E229BA"/>
    <w:rsid w:val="00E23341"/>
    <w:rsid w:val="00E23E31"/>
    <w:rsid w:val="00E242EF"/>
    <w:rsid w:val="00E24F21"/>
    <w:rsid w:val="00E254BA"/>
    <w:rsid w:val="00E2553B"/>
    <w:rsid w:val="00E25678"/>
    <w:rsid w:val="00E25880"/>
    <w:rsid w:val="00E25EE8"/>
    <w:rsid w:val="00E2678E"/>
    <w:rsid w:val="00E26C4A"/>
    <w:rsid w:val="00E27BFB"/>
    <w:rsid w:val="00E27D8E"/>
    <w:rsid w:val="00E31851"/>
    <w:rsid w:val="00E32524"/>
    <w:rsid w:val="00E32F64"/>
    <w:rsid w:val="00E33C28"/>
    <w:rsid w:val="00E34EB3"/>
    <w:rsid w:val="00E34F1C"/>
    <w:rsid w:val="00E35F2D"/>
    <w:rsid w:val="00E368A4"/>
    <w:rsid w:val="00E375DE"/>
    <w:rsid w:val="00E405CC"/>
    <w:rsid w:val="00E42244"/>
    <w:rsid w:val="00E42348"/>
    <w:rsid w:val="00E4240A"/>
    <w:rsid w:val="00E42744"/>
    <w:rsid w:val="00E43E9A"/>
    <w:rsid w:val="00E43EEC"/>
    <w:rsid w:val="00E44124"/>
    <w:rsid w:val="00E44775"/>
    <w:rsid w:val="00E44C9E"/>
    <w:rsid w:val="00E4562E"/>
    <w:rsid w:val="00E45DFA"/>
    <w:rsid w:val="00E466A4"/>
    <w:rsid w:val="00E46EA7"/>
    <w:rsid w:val="00E5069B"/>
    <w:rsid w:val="00E50719"/>
    <w:rsid w:val="00E50FB9"/>
    <w:rsid w:val="00E52071"/>
    <w:rsid w:val="00E52D40"/>
    <w:rsid w:val="00E52E1C"/>
    <w:rsid w:val="00E53989"/>
    <w:rsid w:val="00E550C0"/>
    <w:rsid w:val="00E552D7"/>
    <w:rsid w:val="00E56DB8"/>
    <w:rsid w:val="00E573BC"/>
    <w:rsid w:val="00E578C0"/>
    <w:rsid w:val="00E607E4"/>
    <w:rsid w:val="00E6132F"/>
    <w:rsid w:val="00E61CF6"/>
    <w:rsid w:val="00E62629"/>
    <w:rsid w:val="00E63CF4"/>
    <w:rsid w:val="00E63DF5"/>
    <w:rsid w:val="00E6482B"/>
    <w:rsid w:val="00E64BE2"/>
    <w:rsid w:val="00E668EC"/>
    <w:rsid w:val="00E66C43"/>
    <w:rsid w:val="00E70697"/>
    <w:rsid w:val="00E71574"/>
    <w:rsid w:val="00E71B4B"/>
    <w:rsid w:val="00E720E7"/>
    <w:rsid w:val="00E7241D"/>
    <w:rsid w:val="00E72A25"/>
    <w:rsid w:val="00E734D3"/>
    <w:rsid w:val="00E73C85"/>
    <w:rsid w:val="00E73FB2"/>
    <w:rsid w:val="00E74467"/>
    <w:rsid w:val="00E74CF2"/>
    <w:rsid w:val="00E77081"/>
    <w:rsid w:val="00E773DD"/>
    <w:rsid w:val="00E775DD"/>
    <w:rsid w:val="00E802EC"/>
    <w:rsid w:val="00E80E48"/>
    <w:rsid w:val="00E816A7"/>
    <w:rsid w:val="00E81CD0"/>
    <w:rsid w:val="00E854CC"/>
    <w:rsid w:val="00E85A47"/>
    <w:rsid w:val="00E85F1F"/>
    <w:rsid w:val="00E860DB"/>
    <w:rsid w:val="00E86A2B"/>
    <w:rsid w:val="00E870CC"/>
    <w:rsid w:val="00E90D86"/>
    <w:rsid w:val="00E91359"/>
    <w:rsid w:val="00E918FD"/>
    <w:rsid w:val="00E929FB"/>
    <w:rsid w:val="00E93D5E"/>
    <w:rsid w:val="00E93F79"/>
    <w:rsid w:val="00E94608"/>
    <w:rsid w:val="00E94611"/>
    <w:rsid w:val="00E95241"/>
    <w:rsid w:val="00E955BD"/>
    <w:rsid w:val="00E96768"/>
    <w:rsid w:val="00E97552"/>
    <w:rsid w:val="00EA02C2"/>
    <w:rsid w:val="00EA12B6"/>
    <w:rsid w:val="00EA1816"/>
    <w:rsid w:val="00EA298F"/>
    <w:rsid w:val="00EA2A53"/>
    <w:rsid w:val="00EA3244"/>
    <w:rsid w:val="00EA3295"/>
    <w:rsid w:val="00EA39CA"/>
    <w:rsid w:val="00EA3BF8"/>
    <w:rsid w:val="00EA3DCA"/>
    <w:rsid w:val="00EA4513"/>
    <w:rsid w:val="00EA496A"/>
    <w:rsid w:val="00EA4A2E"/>
    <w:rsid w:val="00EA5235"/>
    <w:rsid w:val="00EA575F"/>
    <w:rsid w:val="00EA5FE9"/>
    <w:rsid w:val="00EA7489"/>
    <w:rsid w:val="00EB05B8"/>
    <w:rsid w:val="00EB0A3F"/>
    <w:rsid w:val="00EB1403"/>
    <w:rsid w:val="00EB27B0"/>
    <w:rsid w:val="00EB316C"/>
    <w:rsid w:val="00EB39A2"/>
    <w:rsid w:val="00EB47CF"/>
    <w:rsid w:val="00EB5219"/>
    <w:rsid w:val="00EB5C13"/>
    <w:rsid w:val="00EB6039"/>
    <w:rsid w:val="00EB60E8"/>
    <w:rsid w:val="00EB6451"/>
    <w:rsid w:val="00EB6C8E"/>
    <w:rsid w:val="00EB6D56"/>
    <w:rsid w:val="00EB6DAB"/>
    <w:rsid w:val="00EB70B9"/>
    <w:rsid w:val="00EC03A1"/>
    <w:rsid w:val="00EC2019"/>
    <w:rsid w:val="00EC368C"/>
    <w:rsid w:val="00EC3EB7"/>
    <w:rsid w:val="00EC511D"/>
    <w:rsid w:val="00EC5F17"/>
    <w:rsid w:val="00EC623B"/>
    <w:rsid w:val="00EC664E"/>
    <w:rsid w:val="00EC77E3"/>
    <w:rsid w:val="00ED1A45"/>
    <w:rsid w:val="00ED1F77"/>
    <w:rsid w:val="00ED3A6A"/>
    <w:rsid w:val="00ED5074"/>
    <w:rsid w:val="00ED51FB"/>
    <w:rsid w:val="00ED557D"/>
    <w:rsid w:val="00ED5856"/>
    <w:rsid w:val="00ED68CC"/>
    <w:rsid w:val="00ED697E"/>
    <w:rsid w:val="00ED6D8C"/>
    <w:rsid w:val="00ED6E06"/>
    <w:rsid w:val="00ED716E"/>
    <w:rsid w:val="00EE11C3"/>
    <w:rsid w:val="00EE2222"/>
    <w:rsid w:val="00EE2340"/>
    <w:rsid w:val="00EE26CF"/>
    <w:rsid w:val="00EE31AA"/>
    <w:rsid w:val="00EE398C"/>
    <w:rsid w:val="00EE40F7"/>
    <w:rsid w:val="00EE4BD4"/>
    <w:rsid w:val="00EE515B"/>
    <w:rsid w:val="00EE6837"/>
    <w:rsid w:val="00EE7005"/>
    <w:rsid w:val="00EE767F"/>
    <w:rsid w:val="00EE7E08"/>
    <w:rsid w:val="00EF06B1"/>
    <w:rsid w:val="00EF0D9C"/>
    <w:rsid w:val="00EF1B9F"/>
    <w:rsid w:val="00EF2A6F"/>
    <w:rsid w:val="00EF3A8E"/>
    <w:rsid w:val="00EF45B9"/>
    <w:rsid w:val="00EF5510"/>
    <w:rsid w:val="00EF5F40"/>
    <w:rsid w:val="00EF6205"/>
    <w:rsid w:val="00EF6398"/>
    <w:rsid w:val="00EF6D1B"/>
    <w:rsid w:val="00EF7415"/>
    <w:rsid w:val="00EF7530"/>
    <w:rsid w:val="00F00577"/>
    <w:rsid w:val="00F00584"/>
    <w:rsid w:val="00F00770"/>
    <w:rsid w:val="00F00921"/>
    <w:rsid w:val="00F01133"/>
    <w:rsid w:val="00F011B9"/>
    <w:rsid w:val="00F013B2"/>
    <w:rsid w:val="00F014C1"/>
    <w:rsid w:val="00F02B65"/>
    <w:rsid w:val="00F02C12"/>
    <w:rsid w:val="00F03215"/>
    <w:rsid w:val="00F0357D"/>
    <w:rsid w:val="00F03F93"/>
    <w:rsid w:val="00F0536A"/>
    <w:rsid w:val="00F06329"/>
    <w:rsid w:val="00F072E6"/>
    <w:rsid w:val="00F07CAE"/>
    <w:rsid w:val="00F10AE3"/>
    <w:rsid w:val="00F140D1"/>
    <w:rsid w:val="00F15157"/>
    <w:rsid w:val="00F17115"/>
    <w:rsid w:val="00F1732F"/>
    <w:rsid w:val="00F2029F"/>
    <w:rsid w:val="00F2145B"/>
    <w:rsid w:val="00F225AB"/>
    <w:rsid w:val="00F2383D"/>
    <w:rsid w:val="00F245BC"/>
    <w:rsid w:val="00F24DFC"/>
    <w:rsid w:val="00F24E62"/>
    <w:rsid w:val="00F252EE"/>
    <w:rsid w:val="00F2568A"/>
    <w:rsid w:val="00F25E94"/>
    <w:rsid w:val="00F27744"/>
    <w:rsid w:val="00F279BE"/>
    <w:rsid w:val="00F27B93"/>
    <w:rsid w:val="00F30751"/>
    <w:rsid w:val="00F32944"/>
    <w:rsid w:val="00F331AF"/>
    <w:rsid w:val="00F3343B"/>
    <w:rsid w:val="00F34F70"/>
    <w:rsid w:val="00F35B2A"/>
    <w:rsid w:val="00F36497"/>
    <w:rsid w:val="00F36E35"/>
    <w:rsid w:val="00F37292"/>
    <w:rsid w:val="00F375D9"/>
    <w:rsid w:val="00F415F4"/>
    <w:rsid w:val="00F4188C"/>
    <w:rsid w:val="00F4319A"/>
    <w:rsid w:val="00F43257"/>
    <w:rsid w:val="00F44075"/>
    <w:rsid w:val="00F44102"/>
    <w:rsid w:val="00F446E2"/>
    <w:rsid w:val="00F4508B"/>
    <w:rsid w:val="00F45A34"/>
    <w:rsid w:val="00F465E8"/>
    <w:rsid w:val="00F46ACC"/>
    <w:rsid w:val="00F47FF9"/>
    <w:rsid w:val="00F5043C"/>
    <w:rsid w:val="00F505DD"/>
    <w:rsid w:val="00F529C4"/>
    <w:rsid w:val="00F52A7D"/>
    <w:rsid w:val="00F53579"/>
    <w:rsid w:val="00F544D2"/>
    <w:rsid w:val="00F55183"/>
    <w:rsid w:val="00F559D2"/>
    <w:rsid w:val="00F55A59"/>
    <w:rsid w:val="00F5688E"/>
    <w:rsid w:val="00F573D5"/>
    <w:rsid w:val="00F60479"/>
    <w:rsid w:val="00F60687"/>
    <w:rsid w:val="00F60BCA"/>
    <w:rsid w:val="00F61DF9"/>
    <w:rsid w:val="00F62F30"/>
    <w:rsid w:val="00F63629"/>
    <w:rsid w:val="00F63F40"/>
    <w:rsid w:val="00F64136"/>
    <w:rsid w:val="00F649A2"/>
    <w:rsid w:val="00F65305"/>
    <w:rsid w:val="00F65808"/>
    <w:rsid w:val="00F666BA"/>
    <w:rsid w:val="00F67A82"/>
    <w:rsid w:val="00F70D1D"/>
    <w:rsid w:val="00F73097"/>
    <w:rsid w:val="00F73607"/>
    <w:rsid w:val="00F74CF3"/>
    <w:rsid w:val="00F76BBF"/>
    <w:rsid w:val="00F76D09"/>
    <w:rsid w:val="00F77C49"/>
    <w:rsid w:val="00F80253"/>
    <w:rsid w:val="00F82E9A"/>
    <w:rsid w:val="00F83FEE"/>
    <w:rsid w:val="00F84CAE"/>
    <w:rsid w:val="00F85501"/>
    <w:rsid w:val="00F86C9D"/>
    <w:rsid w:val="00F86DB3"/>
    <w:rsid w:val="00F87B4A"/>
    <w:rsid w:val="00F93391"/>
    <w:rsid w:val="00F93996"/>
    <w:rsid w:val="00F93B9A"/>
    <w:rsid w:val="00F94381"/>
    <w:rsid w:val="00F9461A"/>
    <w:rsid w:val="00F946DF"/>
    <w:rsid w:val="00F95CA4"/>
    <w:rsid w:val="00F95EA0"/>
    <w:rsid w:val="00F9704D"/>
    <w:rsid w:val="00F9733A"/>
    <w:rsid w:val="00F9797C"/>
    <w:rsid w:val="00FA0435"/>
    <w:rsid w:val="00FA0832"/>
    <w:rsid w:val="00FA0B1C"/>
    <w:rsid w:val="00FA0DB9"/>
    <w:rsid w:val="00FA0FB5"/>
    <w:rsid w:val="00FA0FF3"/>
    <w:rsid w:val="00FA174D"/>
    <w:rsid w:val="00FA2909"/>
    <w:rsid w:val="00FA3651"/>
    <w:rsid w:val="00FA5950"/>
    <w:rsid w:val="00FA5C21"/>
    <w:rsid w:val="00FA6029"/>
    <w:rsid w:val="00FA706C"/>
    <w:rsid w:val="00FA715A"/>
    <w:rsid w:val="00FA7681"/>
    <w:rsid w:val="00FA78BD"/>
    <w:rsid w:val="00FB113B"/>
    <w:rsid w:val="00FB19B5"/>
    <w:rsid w:val="00FB242E"/>
    <w:rsid w:val="00FB2D03"/>
    <w:rsid w:val="00FB368B"/>
    <w:rsid w:val="00FB51B6"/>
    <w:rsid w:val="00FB661D"/>
    <w:rsid w:val="00FB6A38"/>
    <w:rsid w:val="00FB717F"/>
    <w:rsid w:val="00FB73AC"/>
    <w:rsid w:val="00FB764A"/>
    <w:rsid w:val="00FC0C95"/>
    <w:rsid w:val="00FC1ACD"/>
    <w:rsid w:val="00FC1DDD"/>
    <w:rsid w:val="00FC20E9"/>
    <w:rsid w:val="00FC2676"/>
    <w:rsid w:val="00FC2A84"/>
    <w:rsid w:val="00FC4777"/>
    <w:rsid w:val="00FC48BC"/>
    <w:rsid w:val="00FC4DB2"/>
    <w:rsid w:val="00FC53AC"/>
    <w:rsid w:val="00FC5470"/>
    <w:rsid w:val="00FC5E82"/>
    <w:rsid w:val="00FC74ED"/>
    <w:rsid w:val="00FC78B2"/>
    <w:rsid w:val="00FC7B29"/>
    <w:rsid w:val="00FD097E"/>
    <w:rsid w:val="00FD12F0"/>
    <w:rsid w:val="00FD1EF6"/>
    <w:rsid w:val="00FD2714"/>
    <w:rsid w:val="00FD456D"/>
    <w:rsid w:val="00FD49F6"/>
    <w:rsid w:val="00FD4AAD"/>
    <w:rsid w:val="00FD4B13"/>
    <w:rsid w:val="00FD604C"/>
    <w:rsid w:val="00FD7F35"/>
    <w:rsid w:val="00FE0362"/>
    <w:rsid w:val="00FE07BD"/>
    <w:rsid w:val="00FE1055"/>
    <w:rsid w:val="00FE2273"/>
    <w:rsid w:val="00FE2424"/>
    <w:rsid w:val="00FE3810"/>
    <w:rsid w:val="00FE3EBB"/>
    <w:rsid w:val="00FE505B"/>
    <w:rsid w:val="00FE5280"/>
    <w:rsid w:val="00FE6464"/>
    <w:rsid w:val="00FE6BF0"/>
    <w:rsid w:val="00FE761F"/>
    <w:rsid w:val="00FE7BE6"/>
    <w:rsid w:val="00FF07F6"/>
    <w:rsid w:val="00FF0ED9"/>
    <w:rsid w:val="00FF153B"/>
    <w:rsid w:val="00FF1981"/>
    <w:rsid w:val="00FF3172"/>
    <w:rsid w:val="00FF36FC"/>
    <w:rsid w:val="00FF382E"/>
    <w:rsid w:val="00FF3F24"/>
    <w:rsid w:val="00FF41E7"/>
    <w:rsid w:val="00FF465C"/>
    <w:rsid w:val="00FF47DA"/>
    <w:rsid w:val="00FF4F49"/>
    <w:rsid w:val="00FF5081"/>
    <w:rsid w:val="00FF59CF"/>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044A5"/>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50FB9"/>
    <w:rPr>
      <w:rFonts w:ascii="Times New Roman" w:hAnsi="Times New Roman" w:cs="Times New Roman"/>
      <w:lang w:eastAsia="en-GB"/>
    </w:rPr>
  </w:style>
  <w:style w:type="paragraph" w:styleId="Heading1">
    <w:name w:val="heading 1"/>
    <w:basedOn w:val="Normal"/>
    <w:next w:val="Normal"/>
    <w:link w:val="Heading1Char"/>
    <w:uiPriority w:val="9"/>
    <w:qFormat/>
    <w:rsid w:val="004D227A"/>
    <w:pPr>
      <w:keepNext/>
      <w:keepLines/>
      <w:spacing w:before="240"/>
      <w:jc w:val="center"/>
      <w:outlineLvl w:val="0"/>
    </w:pPr>
    <w:rPr>
      <w:rFonts w:eastAsiaTheme="majorEastAsia" w:cstheme="majorBidi"/>
      <w:b/>
      <w:szCs w:val="32"/>
      <w:lang w:val="en-AU"/>
    </w:rPr>
  </w:style>
  <w:style w:type="paragraph" w:styleId="Heading2">
    <w:name w:val="heading 2"/>
    <w:basedOn w:val="Normal"/>
    <w:next w:val="Normal"/>
    <w:link w:val="Heading2Char"/>
    <w:uiPriority w:val="9"/>
    <w:unhideWhenUsed/>
    <w:qFormat/>
    <w:rsid w:val="004D227A"/>
    <w:pPr>
      <w:keepNext/>
      <w:keepLines/>
      <w:spacing w:before="40"/>
      <w:outlineLvl w:val="1"/>
    </w:pPr>
    <w:rPr>
      <w:rFonts w:eastAsiaTheme="majorEastAsia" w:cstheme="majorBidi"/>
      <w:b/>
      <w:szCs w:val="26"/>
    </w:rPr>
  </w:style>
  <w:style w:type="paragraph" w:styleId="Heading3">
    <w:name w:val="heading 3"/>
    <w:basedOn w:val="Normal"/>
    <w:link w:val="Heading3Char"/>
    <w:uiPriority w:val="9"/>
    <w:qFormat/>
    <w:rsid w:val="004D227A"/>
    <w:pPr>
      <w:spacing w:before="100" w:beforeAutospacing="1" w:after="100" w:afterAutospacing="1"/>
      <w:ind w:firstLine="720"/>
      <w:outlineLvl w:val="2"/>
    </w:pPr>
    <w:rPr>
      <w:b/>
      <w:bCs/>
      <w:szCs w:val="27"/>
      <w:lang w:val="en-AU"/>
    </w:rPr>
  </w:style>
  <w:style w:type="paragraph" w:styleId="Heading4">
    <w:name w:val="heading 4"/>
    <w:basedOn w:val="Normal"/>
    <w:next w:val="Normal"/>
    <w:link w:val="Heading4Char"/>
    <w:uiPriority w:val="9"/>
    <w:unhideWhenUsed/>
    <w:qFormat/>
    <w:rsid w:val="004D227A"/>
    <w:pPr>
      <w:keepNext/>
      <w:keepLines/>
      <w:spacing w:before="40"/>
      <w:ind w:firstLine="720"/>
      <w:outlineLvl w:val="3"/>
    </w:pPr>
    <w:rPr>
      <w:rFonts w:eastAsiaTheme="majorEastAsia" w:cstheme="majorBidi"/>
      <w:b/>
      <w:i/>
      <w:iCs/>
      <w:lang w:val="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A5797"/>
    <w:rPr>
      <w:sz w:val="18"/>
      <w:szCs w:val="18"/>
    </w:rPr>
  </w:style>
  <w:style w:type="paragraph" w:styleId="CommentText">
    <w:name w:val="annotation text"/>
    <w:basedOn w:val="Normal"/>
    <w:link w:val="CommentTextChar"/>
    <w:uiPriority w:val="99"/>
    <w:unhideWhenUsed/>
    <w:rsid w:val="001A5797"/>
    <w:rPr>
      <w:lang w:val="en-AU"/>
    </w:rPr>
  </w:style>
  <w:style w:type="character" w:customStyle="1" w:styleId="CommentTextChar">
    <w:name w:val="Comment Text Char"/>
    <w:basedOn w:val="DefaultParagraphFont"/>
    <w:link w:val="CommentText"/>
    <w:uiPriority w:val="99"/>
    <w:rsid w:val="001A5797"/>
  </w:style>
  <w:style w:type="paragraph" w:styleId="CommentSubject">
    <w:name w:val="annotation subject"/>
    <w:basedOn w:val="CommentText"/>
    <w:next w:val="CommentText"/>
    <w:link w:val="CommentSubjectChar"/>
    <w:uiPriority w:val="99"/>
    <w:semiHidden/>
    <w:unhideWhenUsed/>
    <w:rsid w:val="001A5797"/>
    <w:rPr>
      <w:b/>
      <w:bCs/>
      <w:sz w:val="20"/>
      <w:szCs w:val="20"/>
    </w:rPr>
  </w:style>
  <w:style w:type="character" w:customStyle="1" w:styleId="CommentSubjectChar">
    <w:name w:val="Comment Subject Char"/>
    <w:basedOn w:val="CommentTextChar"/>
    <w:link w:val="CommentSubject"/>
    <w:uiPriority w:val="99"/>
    <w:semiHidden/>
    <w:rsid w:val="001A5797"/>
    <w:rPr>
      <w:b/>
      <w:bCs/>
      <w:sz w:val="20"/>
      <w:szCs w:val="20"/>
    </w:rPr>
  </w:style>
  <w:style w:type="paragraph" w:styleId="Revision">
    <w:name w:val="Revision"/>
    <w:hidden/>
    <w:uiPriority w:val="99"/>
    <w:semiHidden/>
    <w:rsid w:val="001A5797"/>
  </w:style>
  <w:style w:type="paragraph" w:styleId="BalloonText">
    <w:name w:val="Balloon Text"/>
    <w:basedOn w:val="Normal"/>
    <w:link w:val="BalloonTextChar"/>
    <w:uiPriority w:val="99"/>
    <w:semiHidden/>
    <w:unhideWhenUsed/>
    <w:rsid w:val="001A5797"/>
    <w:rPr>
      <w:sz w:val="18"/>
      <w:szCs w:val="18"/>
      <w:lang w:val="en-AU"/>
    </w:rPr>
  </w:style>
  <w:style w:type="character" w:customStyle="1" w:styleId="BalloonTextChar">
    <w:name w:val="Balloon Text Char"/>
    <w:basedOn w:val="DefaultParagraphFont"/>
    <w:link w:val="BalloonText"/>
    <w:uiPriority w:val="99"/>
    <w:semiHidden/>
    <w:rsid w:val="001A5797"/>
    <w:rPr>
      <w:rFonts w:ascii="Times New Roman" w:hAnsi="Times New Roman" w:cs="Times New Roman"/>
      <w:sz w:val="18"/>
      <w:szCs w:val="18"/>
    </w:rPr>
  </w:style>
  <w:style w:type="character" w:styleId="Hyperlink">
    <w:name w:val="Hyperlink"/>
    <w:basedOn w:val="DefaultParagraphFont"/>
    <w:uiPriority w:val="99"/>
    <w:unhideWhenUsed/>
    <w:rsid w:val="00514C9A"/>
    <w:rPr>
      <w:color w:val="0000FF"/>
      <w:u w:val="single"/>
    </w:rPr>
  </w:style>
  <w:style w:type="character" w:customStyle="1" w:styleId="apple-converted-space">
    <w:name w:val="apple-converted-space"/>
    <w:basedOn w:val="DefaultParagraphFont"/>
    <w:rsid w:val="00527116"/>
  </w:style>
  <w:style w:type="character" w:customStyle="1" w:styleId="ref-journal">
    <w:name w:val="ref-journal"/>
    <w:basedOn w:val="DefaultParagraphFont"/>
    <w:rsid w:val="00DF04CE"/>
  </w:style>
  <w:style w:type="character" w:customStyle="1" w:styleId="ref-vol">
    <w:name w:val="ref-vol"/>
    <w:basedOn w:val="DefaultParagraphFont"/>
    <w:rsid w:val="00DF04CE"/>
  </w:style>
  <w:style w:type="character" w:customStyle="1" w:styleId="Heading3Char">
    <w:name w:val="Heading 3 Char"/>
    <w:basedOn w:val="DefaultParagraphFont"/>
    <w:link w:val="Heading3"/>
    <w:uiPriority w:val="9"/>
    <w:rsid w:val="004D227A"/>
    <w:rPr>
      <w:rFonts w:ascii="Times New Roman" w:hAnsi="Times New Roman" w:cs="Times New Roman"/>
      <w:b/>
      <w:bCs/>
      <w:szCs w:val="27"/>
      <w:lang w:val="en-AU" w:eastAsia="en-GB"/>
    </w:rPr>
  </w:style>
  <w:style w:type="paragraph" w:styleId="NormalWeb">
    <w:name w:val="Normal (Web)"/>
    <w:basedOn w:val="Normal"/>
    <w:uiPriority w:val="99"/>
    <w:unhideWhenUsed/>
    <w:rsid w:val="000B57C9"/>
    <w:pPr>
      <w:spacing w:before="100" w:beforeAutospacing="1" w:after="100" w:afterAutospacing="1"/>
    </w:pPr>
    <w:rPr>
      <w:lang w:val="en-AU"/>
    </w:rPr>
  </w:style>
  <w:style w:type="character" w:styleId="Emphasis">
    <w:name w:val="Emphasis"/>
    <w:basedOn w:val="DefaultParagraphFont"/>
    <w:uiPriority w:val="20"/>
    <w:qFormat/>
    <w:rsid w:val="000B57C9"/>
    <w:rPr>
      <w:i/>
      <w:iCs/>
    </w:rPr>
  </w:style>
  <w:style w:type="paragraph" w:customStyle="1" w:styleId="EndNoteBibliographyTitle">
    <w:name w:val="EndNote Bibliography Title"/>
    <w:basedOn w:val="Normal"/>
    <w:rsid w:val="002C0FDC"/>
    <w:pPr>
      <w:jc w:val="center"/>
    </w:pPr>
    <w:rPr>
      <w:lang w:val="en-AU"/>
    </w:rPr>
  </w:style>
  <w:style w:type="paragraph" w:customStyle="1" w:styleId="EndNoteBibliography">
    <w:name w:val="EndNote Bibliography"/>
    <w:basedOn w:val="Normal"/>
    <w:rsid w:val="002C0FDC"/>
    <w:pPr>
      <w:spacing w:line="480" w:lineRule="auto"/>
    </w:pPr>
    <w:rPr>
      <w:lang w:val="en-AU"/>
    </w:rPr>
  </w:style>
  <w:style w:type="paragraph" w:styleId="ListParagraph">
    <w:name w:val="List Paragraph"/>
    <w:basedOn w:val="Normal"/>
    <w:uiPriority w:val="34"/>
    <w:qFormat/>
    <w:rsid w:val="00A82260"/>
    <w:pPr>
      <w:ind w:left="720"/>
      <w:contextualSpacing/>
    </w:pPr>
    <w:rPr>
      <w:lang w:val="en-AU"/>
    </w:rPr>
  </w:style>
  <w:style w:type="paragraph" w:styleId="FootnoteText">
    <w:name w:val="footnote text"/>
    <w:basedOn w:val="Normal"/>
    <w:link w:val="FootnoteTextChar"/>
    <w:uiPriority w:val="99"/>
    <w:unhideWhenUsed/>
    <w:rsid w:val="00936E3F"/>
    <w:rPr>
      <w:lang w:val="en-AU"/>
    </w:rPr>
  </w:style>
  <w:style w:type="character" w:customStyle="1" w:styleId="FootnoteTextChar">
    <w:name w:val="Footnote Text Char"/>
    <w:basedOn w:val="DefaultParagraphFont"/>
    <w:link w:val="FootnoteText"/>
    <w:uiPriority w:val="99"/>
    <w:rsid w:val="00936E3F"/>
    <w:rPr>
      <w:rFonts w:ascii="Times New Roman" w:hAnsi="Times New Roman" w:cs="Times New Roman"/>
      <w:lang w:eastAsia="en-GB"/>
    </w:rPr>
  </w:style>
  <w:style w:type="character" w:styleId="FootnoteReference">
    <w:name w:val="footnote reference"/>
    <w:basedOn w:val="DefaultParagraphFont"/>
    <w:uiPriority w:val="99"/>
    <w:unhideWhenUsed/>
    <w:rsid w:val="00936E3F"/>
    <w:rPr>
      <w:vertAlign w:val="superscript"/>
    </w:rPr>
  </w:style>
  <w:style w:type="paragraph" w:styleId="Footer">
    <w:name w:val="footer"/>
    <w:basedOn w:val="Normal"/>
    <w:link w:val="FooterChar"/>
    <w:uiPriority w:val="99"/>
    <w:unhideWhenUsed/>
    <w:rsid w:val="00BC74A3"/>
    <w:pPr>
      <w:tabs>
        <w:tab w:val="center" w:pos="4513"/>
        <w:tab w:val="right" w:pos="9026"/>
      </w:tabs>
    </w:pPr>
    <w:rPr>
      <w:lang w:val="en-AU"/>
    </w:rPr>
  </w:style>
  <w:style w:type="character" w:customStyle="1" w:styleId="FooterChar">
    <w:name w:val="Footer Char"/>
    <w:basedOn w:val="DefaultParagraphFont"/>
    <w:link w:val="Footer"/>
    <w:uiPriority w:val="99"/>
    <w:rsid w:val="00BC74A3"/>
    <w:rPr>
      <w:rFonts w:ascii="Times New Roman" w:hAnsi="Times New Roman" w:cs="Times New Roman"/>
      <w:lang w:eastAsia="en-GB"/>
    </w:rPr>
  </w:style>
  <w:style w:type="character" w:styleId="PageNumber">
    <w:name w:val="page number"/>
    <w:basedOn w:val="DefaultParagraphFont"/>
    <w:uiPriority w:val="99"/>
    <w:semiHidden/>
    <w:unhideWhenUsed/>
    <w:rsid w:val="00BC74A3"/>
  </w:style>
  <w:style w:type="character" w:customStyle="1" w:styleId="ref-lnk">
    <w:name w:val="ref-lnk"/>
    <w:basedOn w:val="DefaultParagraphFont"/>
    <w:rsid w:val="007D56C4"/>
  </w:style>
  <w:style w:type="character" w:customStyle="1" w:styleId="ref-overlay">
    <w:name w:val="ref-overlay"/>
    <w:basedOn w:val="DefaultParagraphFont"/>
    <w:rsid w:val="007D56C4"/>
  </w:style>
  <w:style w:type="character" w:customStyle="1" w:styleId="hlfld-contribauthor">
    <w:name w:val="hlfld-contribauthor"/>
    <w:basedOn w:val="DefaultParagraphFont"/>
    <w:rsid w:val="007D56C4"/>
  </w:style>
  <w:style w:type="character" w:customStyle="1" w:styleId="nlmgiven-names">
    <w:name w:val="nlm_given-names"/>
    <w:basedOn w:val="DefaultParagraphFont"/>
    <w:rsid w:val="007D56C4"/>
  </w:style>
  <w:style w:type="character" w:customStyle="1" w:styleId="nlmyear">
    <w:name w:val="nlm_year"/>
    <w:basedOn w:val="DefaultParagraphFont"/>
    <w:rsid w:val="007D56C4"/>
  </w:style>
  <w:style w:type="character" w:customStyle="1" w:styleId="nlmarticle-title">
    <w:name w:val="nlm_article-title"/>
    <w:basedOn w:val="DefaultParagraphFont"/>
    <w:rsid w:val="007D56C4"/>
  </w:style>
  <w:style w:type="character" w:customStyle="1" w:styleId="nlmfpage">
    <w:name w:val="nlm_fpage"/>
    <w:basedOn w:val="DefaultParagraphFont"/>
    <w:rsid w:val="007D56C4"/>
  </w:style>
  <w:style w:type="character" w:customStyle="1" w:styleId="nlmlpage">
    <w:name w:val="nlm_lpage"/>
    <w:basedOn w:val="DefaultParagraphFont"/>
    <w:rsid w:val="007D56C4"/>
  </w:style>
  <w:style w:type="character" w:customStyle="1" w:styleId="nlmpub-id">
    <w:name w:val="nlm_pub-id"/>
    <w:basedOn w:val="DefaultParagraphFont"/>
    <w:rsid w:val="007D56C4"/>
  </w:style>
  <w:style w:type="character" w:customStyle="1" w:styleId="ref-links">
    <w:name w:val="ref-links"/>
    <w:basedOn w:val="DefaultParagraphFont"/>
    <w:rsid w:val="007D56C4"/>
  </w:style>
  <w:style w:type="character" w:customStyle="1" w:styleId="xlinks-container">
    <w:name w:val="xlinks-container"/>
    <w:basedOn w:val="DefaultParagraphFont"/>
    <w:rsid w:val="007D56C4"/>
  </w:style>
  <w:style w:type="character" w:customStyle="1" w:styleId="googlescholar-container">
    <w:name w:val="googlescholar-container"/>
    <w:basedOn w:val="DefaultParagraphFont"/>
    <w:rsid w:val="007D56C4"/>
  </w:style>
  <w:style w:type="character" w:customStyle="1" w:styleId="Heading1Char">
    <w:name w:val="Heading 1 Char"/>
    <w:basedOn w:val="DefaultParagraphFont"/>
    <w:link w:val="Heading1"/>
    <w:uiPriority w:val="9"/>
    <w:rsid w:val="004D227A"/>
    <w:rPr>
      <w:rFonts w:ascii="Times New Roman" w:eastAsiaTheme="majorEastAsia" w:hAnsi="Times New Roman" w:cstheme="majorBidi"/>
      <w:b/>
      <w:szCs w:val="32"/>
      <w:lang w:val="en-AU" w:eastAsia="en-GB"/>
    </w:rPr>
  </w:style>
  <w:style w:type="character" w:customStyle="1" w:styleId="Heading4Char">
    <w:name w:val="Heading 4 Char"/>
    <w:basedOn w:val="DefaultParagraphFont"/>
    <w:link w:val="Heading4"/>
    <w:uiPriority w:val="9"/>
    <w:rsid w:val="004D227A"/>
    <w:rPr>
      <w:rFonts w:ascii="Times New Roman" w:eastAsiaTheme="majorEastAsia" w:hAnsi="Times New Roman" w:cstheme="majorBidi"/>
      <w:b/>
      <w:i/>
      <w:iCs/>
      <w:lang w:val="en-AU" w:eastAsia="en-GB"/>
    </w:rPr>
  </w:style>
  <w:style w:type="character" w:customStyle="1" w:styleId="normaltextrun">
    <w:name w:val="normaltextrun"/>
    <w:basedOn w:val="DefaultParagraphFont"/>
    <w:rsid w:val="00347D15"/>
  </w:style>
  <w:style w:type="character" w:customStyle="1" w:styleId="eop">
    <w:name w:val="eop"/>
    <w:basedOn w:val="DefaultParagraphFont"/>
    <w:rsid w:val="00347D15"/>
  </w:style>
  <w:style w:type="paragraph" w:customStyle="1" w:styleId="paragraph">
    <w:name w:val="paragraph"/>
    <w:basedOn w:val="Normal"/>
    <w:rsid w:val="00347D15"/>
    <w:pPr>
      <w:spacing w:before="100" w:beforeAutospacing="1" w:after="100" w:afterAutospacing="1"/>
    </w:pPr>
    <w:rPr>
      <w:lang w:val="en-AU"/>
    </w:rPr>
  </w:style>
  <w:style w:type="table" w:styleId="TableGrid">
    <w:name w:val="Table Grid"/>
    <w:basedOn w:val="TableNormal"/>
    <w:uiPriority w:val="39"/>
    <w:rsid w:val="00234FA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lement-citation">
    <w:name w:val="element-citation"/>
    <w:basedOn w:val="DefaultParagraphFont"/>
    <w:rsid w:val="00983C07"/>
  </w:style>
  <w:style w:type="character" w:customStyle="1" w:styleId="nowrap">
    <w:name w:val="nowrap"/>
    <w:basedOn w:val="DefaultParagraphFont"/>
    <w:rsid w:val="00983C07"/>
  </w:style>
  <w:style w:type="character" w:customStyle="1" w:styleId="scxo148675578">
    <w:name w:val="scxo148675578"/>
    <w:basedOn w:val="DefaultParagraphFont"/>
    <w:rsid w:val="000A72F1"/>
  </w:style>
  <w:style w:type="character" w:customStyle="1" w:styleId="scxo146321011">
    <w:name w:val="scxo146321011"/>
    <w:basedOn w:val="DefaultParagraphFont"/>
    <w:rsid w:val="004662C2"/>
  </w:style>
  <w:style w:type="character" w:customStyle="1" w:styleId="nlmmonth">
    <w:name w:val="nlm_month"/>
    <w:basedOn w:val="DefaultParagraphFont"/>
    <w:rsid w:val="0098726B"/>
  </w:style>
  <w:style w:type="character" w:customStyle="1" w:styleId="nlmday">
    <w:name w:val="nlm_day"/>
    <w:basedOn w:val="DefaultParagraphFont"/>
    <w:rsid w:val="0098726B"/>
  </w:style>
  <w:style w:type="character" w:styleId="Strong">
    <w:name w:val="Strong"/>
    <w:basedOn w:val="DefaultParagraphFont"/>
    <w:uiPriority w:val="22"/>
    <w:qFormat/>
    <w:rsid w:val="007831A9"/>
    <w:rPr>
      <w:b/>
      <w:bCs/>
    </w:rPr>
  </w:style>
  <w:style w:type="character" w:styleId="FollowedHyperlink">
    <w:name w:val="FollowedHyperlink"/>
    <w:basedOn w:val="DefaultParagraphFont"/>
    <w:uiPriority w:val="99"/>
    <w:semiHidden/>
    <w:unhideWhenUsed/>
    <w:rsid w:val="00B321E3"/>
    <w:rPr>
      <w:color w:val="954F72" w:themeColor="followedHyperlink"/>
      <w:u w:val="single"/>
    </w:rPr>
  </w:style>
  <w:style w:type="character" w:customStyle="1" w:styleId="scxo98932589">
    <w:name w:val="scxo98932589"/>
    <w:basedOn w:val="DefaultParagraphFont"/>
    <w:rsid w:val="006C2F8F"/>
  </w:style>
  <w:style w:type="paragraph" w:styleId="Header">
    <w:name w:val="header"/>
    <w:basedOn w:val="Normal"/>
    <w:link w:val="HeaderChar"/>
    <w:uiPriority w:val="99"/>
    <w:unhideWhenUsed/>
    <w:rsid w:val="00ED5856"/>
    <w:pPr>
      <w:tabs>
        <w:tab w:val="center" w:pos="4513"/>
        <w:tab w:val="right" w:pos="9026"/>
      </w:tabs>
    </w:pPr>
    <w:rPr>
      <w:lang w:val="en-AU"/>
    </w:rPr>
  </w:style>
  <w:style w:type="character" w:customStyle="1" w:styleId="HeaderChar">
    <w:name w:val="Header Char"/>
    <w:basedOn w:val="DefaultParagraphFont"/>
    <w:link w:val="Header"/>
    <w:uiPriority w:val="99"/>
    <w:rsid w:val="00ED5856"/>
    <w:rPr>
      <w:rFonts w:ascii="Times New Roman" w:hAnsi="Times New Roman" w:cs="Times New Roman"/>
      <w:lang w:eastAsia="en-GB"/>
    </w:rPr>
  </w:style>
  <w:style w:type="character" w:styleId="LineNumber">
    <w:name w:val="line number"/>
    <w:basedOn w:val="DefaultParagraphFont"/>
    <w:uiPriority w:val="99"/>
    <w:semiHidden/>
    <w:unhideWhenUsed/>
    <w:rsid w:val="00C702AD"/>
  </w:style>
  <w:style w:type="character" w:customStyle="1" w:styleId="Heading2Char">
    <w:name w:val="Heading 2 Char"/>
    <w:basedOn w:val="DefaultParagraphFont"/>
    <w:link w:val="Heading2"/>
    <w:uiPriority w:val="9"/>
    <w:rsid w:val="004D227A"/>
    <w:rPr>
      <w:rFonts w:ascii="Times New Roman" w:eastAsiaTheme="majorEastAsia" w:hAnsi="Times New Roman" w:cstheme="majorBidi"/>
      <w:b/>
      <w:szCs w:val="26"/>
      <w:lang w:eastAsia="en-GB"/>
    </w:rPr>
  </w:style>
  <w:style w:type="character" w:customStyle="1" w:styleId="UnresolvedMention1">
    <w:name w:val="Unresolved Mention1"/>
    <w:basedOn w:val="DefaultParagraphFont"/>
    <w:uiPriority w:val="99"/>
    <w:rsid w:val="00000C2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4788">
      <w:bodyDiv w:val="1"/>
      <w:marLeft w:val="0"/>
      <w:marRight w:val="0"/>
      <w:marTop w:val="0"/>
      <w:marBottom w:val="0"/>
      <w:divBdr>
        <w:top w:val="none" w:sz="0" w:space="0" w:color="auto"/>
        <w:left w:val="none" w:sz="0" w:space="0" w:color="auto"/>
        <w:bottom w:val="none" w:sz="0" w:space="0" w:color="auto"/>
        <w:right w:val="none" w:sz="0" w:space="0" w:color="auto"/>
      </w:divBdr>
    </w:div>
    <w:div w:id="5375293">
      <w:bodyDiv w:val="1"/>
      <w:marLeft w:val="0"/>
      <w:marRight w:val="0"/>
      <w:marTop w:val="0"/>
      <w:marBottom w:val="0"/>
      <w:divBdr>
        <w:top w:val="none" w:sz="0" w:space="0" w:color="auto"/>
        <w:left w:val="none" w:sz="0" w:space="0" w:color="auto"/>
        <w:bottom w:val="none" w:sz="0" w:space="0" w:color="auto"/>
        <w:right w:val="none" w:sz="0" w:space="0" w:color="auto"/>
      </w:divBdr>
    </w:div>
    <w:div w:id="16737400">
      <w:bodyDiv w:val="1"/>
      <w:marLeft w:val="0"/>
      <w:marRight w:val="0"/>
      <w:marTop w:val="0"/>
      <w:marBottom w:val="0"/>
      <w:divBdr>
        <w:top w:val="none" w:sz="0" w:space="0" w:color="auto"/>
        <w:left w:val="none" w:sz="0" w:space="0" w:color="auto"/>
        <w:bottom w:val="none" w:sz="0" w:space="0" w:color="auto"/>
        <w:right w:val="none" w:sz="0" w:space="0" w:color="auto"/>
      </w:divBdr>
      <w:divsChild>
        <w:div w:id="656811327">
          <w:marLeft w:val="0"/>
          <w:marRight w:val="0"/>
          <w:marTop w:val="0"/>
          <w:marBottom w:val="0"/>
          <w:divBdr>
            <w:top w:val="none" w:sz="0" w:space="0" w:color="auto"/>
            <w:left w:val="none" w:sz="0" w:space="0" w:color="auto"/>
            <w:bottom w:val="none" w:sz="0" w:space="0" w:color="auto"/>
            <w:right w:val="none" w:sz="0" w:space="0" w:color="auto"/>
          </w:divBdr>
          <w:divsChild>
            <w:div w:id="1802111171">
              <w:marLeft w:val="0"/>
              <w:marRight w:val="0"/>
              <w:marTop w:val="0"/>
              <w:marBottom w:val="0"/>
              <w:divBdr>
                <w:top w:val="none" w:sz="0" w:space="0" w:color="auto"/>
                <w:left w:val="none" w:sz="0" w:space="0" w:color="auto"/>
                <w:bottom w:val="none" w:sz="0" w:space="0" w:color="auto"/>
                <w:right w:val="none" w:sz="0" w:space="0" w:color="auto"/>
              </w:divBdr>
              <w:divsChild>
                <w:div w:id="628517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65750">
      <w:bodyDiv w:val="1"/>
      <w:marLeft w:val="0"/>
      <w:marRight w:val="0"/>
      <w:marTop w:val="0"/>
      <w:marBottom w:val="0"/>
      <w:divBdr>
        <w:top w:val="none" w:sz="0" w:space="0" w:color="auto"/>
        <w:left w:val="none" w:sz="0" w:space="0" w:color="auto"/>
        <w:bottom w:val="none" w:sz="0" w:space="0" w:color="auto"/>
        <w:right w:val="none" w:sz="0" w:space="0" w:color="auto"/>
      </w:divBdr>
      <w:divsChild>
        <w:div w:id="1617524828">
          <w:marLeft w:val="0"/>
          <w:marRight w:val="0"/>
          <w:marTop w:val="0"/>
          <w:marBottom w:val="0"/>
          <w:divBdr>
            <w:top w:val="none" w:sz="0" w:space="0" w:color="auto"/>
            <w:left w:val="none" w:sz="0" w:space="0" w:color="auto"/>
            <w:bottom w:val="none" w:sz="0" w:space="0" w:color="auto"/>
            <w:right w:val="none" w:sz="0" w:space="0" w:color="auto"/>
          </w:divBdr>
          <w:divsChild>
            <w:div w:id="1861043738">
              <w:marLeft w:val="0"/>
              <w:marRight w:val="0"/>
              <w:marTop w:val="0"/>
              <w:marBottom w:val="0"/>
              <w:divBdr>
                <w:top w:val="none" w:sz="0" w:space="0" w:color="auto"/>
                <w:left w:val="none" w:sz="0" w:space="0" w:color="auto"/>
                <w:bottom w:val="none" w:sz="0" w:space="0" w:color="auto"/>
                <w:right w:val="none" w:sz="0" w:space="0" w:color="auto"/>
              </w:divBdr>
              <w:divsChild>
                <w:div w:id="2016415843">
                  <w:marLeft w:val="0"/>
                  <w:marRight w:val="0"/>
                  <w:marTop w:val="0"/>
                  <w:marBottom w:val="0"/>
                  <w:divBdr>
                    <w:top w:val="none" w:sz="0" w:space="0" w:color="auto"/>
                    <w:left w:val="none" w:sz="0" w:space="0" w:color="auto"/>
                    <w:bottom w:val="none" w:sz="0" w:space="0" w:color="auto"/>
                    <w:right w:val="none" w:sz="0" w:space="0" w:color="auto"/>
                  </w:divBdr>
                </w:div>
                <w:div w:id="562107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5897">
      <w:bodyDiv w:val="1"/>
      <w:marLeft w:val="0"/>
      <w:marRight w:val="0"/>
      <w:marTop w:val="0"/>
      <w:marBottom w:val="0"/>
      <w:divBdr>
        <w:top w:val="none" w:sz="0" w:space="0" w:color="auto"/>
        <w:left w:val="none" w:sz="0" w:space="0" w:color="auto"/>
        <w:bottom w:val="none" w:sz="0" w:space="0" w:color="auto"/>
        <w:right w:val="none" w:sz="0" w:space="0" w:color="auto"/>
      </w:divBdr>
    </w:div>
    <w:div w:id="22486286">
      <w:bodyDiv w:val="1"/>
      <w:marLeft w:val="0"/>
      <w:marRight w:val="0"/>
      <w:marTop w:val="0"/>
      <w:marBottom w:val="0"/>
      <w:divBdr>
        <w:top w:val="none" w:sz="0" w:space="0" w:color="auto"/>
        <w:left w:val="none" w:sz="0" w:space="0" w:color="auto"/>
        <w:bottom w:val="none" w:sz="0" w:space="0" w:color="auto"/>
        <w:right w:val="none" w:sz="0" w:space="0" w:color="auto"/>
      </w:divBdr>
      <w:divsChild>
        <w:div w:id="1755200359">
          <w:marLeft w:val="0"/>
          <w:marRight w:val="0"/>
          <w:marTop w:val="0"/>
          <w:marBottom w:val="0"/>
          <w:divBdr>
            <w:top w:val="none" w:sz="0" w:space="0" w:color="auto"/>
            <w:left w:val="none" w:sz="0" w:space="0" w:color="auto"/>
            <w:bottom w:val="none" w:sz="0" w:space="0" w:color="auto"/>
            <w:right w:val="none" w:sz="0" w:space="0" w:color="auto"/>
          </w:divBdr>
          <w:divsChild>
            <w:div w:id="1310020330">
              <w:marLeft w:val="0"/>
              <w:marRight w:val="0"/>
              <w:marTop w:val="0"/>
              <w:marBottom w:val="0"/>
              <w:divBdr>
                <w:top w:val="none" w:sz="0" w:space="0" w:color="auto"/>
                <w:left w:val="none" w:sz="0" w:space="0" w:color="auto"/>
                <w:bottom w:val="none" w:sz="0" w:space="0" w:color="auto"/>
                <w:right w:val="none" w:sz="0" w:space="0" w:color="auto"/>
              </w:divBdr>
              <w:divsChild>
                <w:div w:id="75471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984389">
      <w:bodyDiv w:val="1"/>
      <w:marLeft w:val="0"/>
      <w:marRight w:val="0"/>
      <w:marTop w:val="0"/>
      <w:marBottom w:val="0"/>
      <w:divBdr>
        <w:top w:val="none" w:sz="0" w:space="0" w:color="auto"/>
        <w:left w:val="none" w:sz="0" w:space="0" w:color="auto"/>
        <w:bottom w:val="none" w:sz="0" w:space="0" w:color="auto"/>
        <w:right w:val="none" w:sz="0" w:space="0" w:color="auto"/>
      </w:divBdr>
    </w:div>
    <w:div w:id="30082160">
      <w:bodyDiv w:val="1"/>
      <w:marLeft w:val="0"/>
      <w:marRight w:val="0"/>
      <w:marTop w:val="0"/>
      <w:marBottom w:val="0"/>
      <w:divBdr>
        <w:top w:val="none" w:sz="0" w:space="0" w:color="auto"/>
        <w:left w:val="none" w:sz="0" w:space="0" w:color="auto"/>
        <w:bottom w:val="none" w:sz="0" w:space="0" w:color="auto"/>
        <w:right w:val="none" w:sz="0" w:space="0" w:color="auto"/>
      </w:divBdr>
    </w:div>
    <w:div w:id="39208969">
      <w:bodyDiv w:val="1"/>
      <w:marLeft w:val="0"/>
      <w:marRight w:val="0"/>
      <w:marTop w:val="0"/>
      <w:marBottom w:val="0"/>
      <w:divBdr>
        <w:top w:val="none" w:sz="0" w:space="0" w:color="auto"/>
        <w:left w:val="none" w:sz="0" w:space="0" w:color="auto"/>
        <w:bottom w:val="none" w:sz="0" w:space="0" w:color="auto"/>
        <w:right w:val="none" w:sz="0" w:space="0" w:color="auto"/>
      </w:divBdr>
    </w:div>
    <w:div w:id="80295059">
      <w:bodyDiv w:val="1"/>
      <w:marLeft w:val="0"/>
      <w:marRight w:val="0"/>
      <w:marTop w:val="0"/>
      <w:marBottom w:val="0"/>
      <w:divBdr>
        <w:top w:val="none" w:sz="0" w:space="0" w:color="auto"/>
        <w:left w:val="none" w:sz="0" w:space="0" w:color="auto"/>
        <w:bottom w:val="none" w:sz="0" w:space="0" w:color="auto"/>
        <w:right w:val="none" w:sz="0" w:space="0" w:color="auto"/>
      </w:divBdr>
    </w:div>
    <w:div w:id="81412107">
      <w:bodyDiv w:val="1"/>
      <w:marLeft w:val="0"/>
      <w:marRight w:val="0"/>
      <w:marTop w:val="0"/>
      <w:marBottom w:val="0"/>
      <w:divBdr>
        <w:top w:val="none" w:sz="0" w:space="0" w:color="auto"/>
        <w:left w:val="none" w:sz="0" w:space="0" w:color="auto"/>
        <w:bottom w:val="none" w:sz="0" w:space="0" w:color="auto"/>
        <w:right w:val="none" w:sz="0" w:space="0" w:color="auto"/>
      </w:divBdr>
    </w:div>
    <w:div w:id="85620671">
      <w:bodyDiv w:val="1"/>
      <w:marLeft w:val="0"/>
      <w:marRight w:val="0"/>
      <w:marTop w:val="0"/>
      <w:marBottom w:val="0"/>
      <w:divBdr>
        <w:top w:val="none" w:sz="0" w:space="0" w:color="auto"/>
        <w:left w:val="none" w:sz="0" w:space="0" w:color="auto"/>
        <w:bottom w:val="none" w:sz="0" w:space="0" w:color="auto"/>
        <w:right w:val="none" w:sz="0" w:space="0" w:color="auto"/>
      </w:divBdr>
      <w:divsChild>
        <w:div w:id="1114246088">
          <w:marLeft w:val="0"/>
          <w:marRight w:val="0"/>
          <w:marTop w:val="0"/>
          <w:marBottom w:val="0"/>
          <w:divBdr>
            <w:top w:val="none" w:sz="0" w:space="0" w:color="auto"/>
            <w:left w:val="none" w:sz="0" w:space="0" w:color="auto"/>
            <w:bottom w:val="none" w:sz="0" w:space="0" w:color="auto"/>
            <w:right w:val="none" w:sz="0" w:space="0" w:color="auto"/>
          </w:divBdr>
          <w:divsChild>
            <w:div w:id="1168330616">
              <w:marLeft w:val="0"/>
              <w:marRight w:val="0"/>
              <w:marTop w:val="0"/>
              <w:marBottom w:val="0"/>
              <w:divBdr>
                <w:top w:val="none" w:sz="0" w:space="0" w:color="auto"/>
                <w:left w:val="none" w:sz="0" w:space="0" w:color="auto"/>
                <w:bottom w:val="none" w:sz="0" w:space="0" w:color="auto"/>
                <w:right w:val="none" w:sz="0" w:space="0" w:color="auto"/>
              </w:divBdr>
              <w:divsChild>
                <w:div w:id="7782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59599">
      <w:bodyDiv w:val="1"/>
      <w:marLeft w:val="0"/>
      <w:marRight w:val="0"/>
      <w:marTop w:val="0"/>
      <w:marBottom w:val="0"/>
      <w:divBdr>
        <w:top w:val="none" w:sz="0" w:space="0" w:color="auto"/>
        <w:left w:val="none" w:sz="0" w:space="0" w:color="auto"/>
        <w:bottom w:val="none" w:sz="0" w:space="0" w:color="auto"/>
        <w:right w:val="none" w:sz="0" w:space="0" w:color="auto"/>
      </w:divBdr>
    </w:div>
    <w:div w:id="98793954">
      <w:bodyDiv w:val="1"/>
      <w:marLeft w:val="0"/>
      <w:marRight w:val="0"/>
      <w:marTop w:val="0"/>
      <w:marBottom w:val="0"/>
      <w:divBdr>
        <w:top w:val="none" w:sz="0" w:space="0" w:color="auto"/>
        <w:left w:val="none" w:sz="0" w:space="0" w:color="auto"/>
        <w:bottom w:val="none" w:sz="0" w:space="0" w:color="auto"/>
        <w:right w:val="none" w:sz="0" w:space="0" w:color="auto"/>
      </w:divBdr>
    </w:div>
    <w:div w:id="108204394">
      <w:bodyDiv w:val="1"/>
      <w:marLeft w:val="0"/>
      <w:marRight w:val="0"/>
      <w:marTop w:val="0"/>
      <w:marBottom w:val="0"/>
      <w:divBdr>
        <w:top w:val="none" w:sz="0" w:space="0" w:color="auto"/>
        <w:left w:val="none" w:sz="0" w:space="0" w:color="auto"/>
        <w:bottom w:val="none" w:sz="0" w:space="0" w:color="auto"/>
        <w:right w:val="none" w:sz="0" w:space="0" w:color="auto"/>
      </w:divBdr>
      <w:divsChild>
        <w:div w:id="616258870">
          <w:marLeft w:val="0"/>
          <w:marRight w:val="0"/>
          <w:marTop w:val="0"/>
          <w:marBottom w:val="0"/>
          <w:divBdr>
            <w:top w:val="none" w:sz="0" w:space="0" w:color="auto"/>
            <w:left w:val="none" w:sz="0" w:space="0" w:color="auto"/>
            <w:bottom w:val="none" w:sz="0" w:space="0" w:color="auto"/>
            <w:right w:val="none" w:sz="0" w:space="0" w:color="auto"/>
          </w:divBdr>
          <w:divsChild>
            <w:div w:id="990063677">
              <w:marLeft w:val="0"/>
              <w:marRight w:val="0"/>
              <w:marTop w:val="0"/>
              <w:marBottom w:val="0"/>
              <w:divBdr>
                <w:top w:val="none" w:sz="0" w:space="0" w:color="auto"/>
                <w:left w:val="none" w:sz="0" w:space="0" w:color="auto"/>
                <w:bottom w:val="none" w:sz="0" w:space="0" w:color="auto"/>
                <w:right w:val="none" w:sz="0" w:space="0" w:color="auto"/>
              </w:divBdr>
              <w:divsChild>
                <w:div w:id="1709718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725751">
      <w:bodyDiv w:val="1"/>
      <w:marLeft w:val="0"/>
      <w:marRight w:val="0"/>
      <w:marTop w:val="0"/>
      <w:marBottom w:val="0"/>
      <w:divBdr>
        <w:top w:val="none" w:sz="0" w:space="0" w:color="auto"/>
        <w:left w:val="none" w:sz="0" w:space="0" w:color="auto"/>
        <w:bottom w:val="none" w:sz="0" w:space="0" w:color="auto"/>
        <w:right w:val="none" w:sz="0" w:space="0" w:color="auto"/>
      </w:divBdr>
      <w:divsChild>
        <w:div w:id="74129350">
          <w:marLeft w:val="0"/>
          <w:marRight w:val="0"/>
          <w:marTop w:val="0"/>
          <w:marBottom w:val="0"/>
          <w:divBdr>
            <w:top w:val="none" w:sz="0" w:space="0" w:color="auto"/>
            <w:left w:val="none" w:sz="0" w:space="0" w:color="auto"/>
            <w:bottom w:val="none" w:sz="0" w:space="0" w:color="auto"/>
            <w:right w:val="none" w:sz="0" w:space="0" w:color="auto"/>
          </w:divBdr>
          <w:divsChild>
            <w:div w:id="1965236960">
              <w:marLeft w:val="0"/>
              <w:marRight w:val="0"/>
              <w:marTop w:val="0"/>
              <w:marBottom w:val="0"/>
              <w:divBdr>
                <w:top w:val="none" w:sz="0" w:space="0" w:color="auto"/>
                <w:left w:val="none" w:sz="0" w:space="0" w:color="auto"/>
                <w:bottom w:val="none" w:sz="0" w:space="0" w:color="auto"/>
                <w:right w:val="none" w:sz="0" w:space="0" w:color="auto"/>
              </w:divBdr>
              <w:divsChild>
                <w:div w:id="852450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69390">
      <w:bodyDiv w:val="1"/>
      <w:marLeft w:val="0"/>
      <w:marRight w:val="0"/>
      <w:marTop w:val="0"/>
      <w:marBottom w:val="0"/>
      <w:divBdr>
        <w:top w:val="none" w:sz="0" w:space="0" w:color="auto"/>
        <w:left w:val="none" w:sz="0" w:space="0" w:color="auto"/>
        <w:bottom w:val="none" w:sz="0" w:space="0" w:color="auto"/>
        <w:right w:val="none" w:sz="0" w:space="0" w:color="auto"/>
      </w:divBdr>
      <w:divsChild>
        <w:div w:id="1123111959">
          <w:marLeft w:val="0"/>
          <w:marRight w:val="0"/>
          <w:marTop w:val="0"/>
          <w:marBottom w:val="0"/>
          <w:divBdr>
            <w:top w:val="none" w:sz="0" w:space="0" w:color="auto"/>
            <w:left w:val="none" w:sz="0" w:space="0" w:color="auto"/>
            <w:bottom w:val="none" w:sz="0" w:space="0" w:color="auto"/>
            <w:right w:val="none" w:sz="0" w:space="0" w:color="auto"/>
          </w:divBdr>
          <w:divsChild>
            <w:div w:id="1031686054">
              <w:marLeft w:val="0"/>
              <w:marRight w:val="0"/>
              <w:marTop w:val="0"/>
              <w:marBottom w:val="0"/>
              <w:divBdr>
                <w:top w:val="none" w:sz="0" w:space="0" w:color="auto"/>
                <w:left w:val="none" w:sz="0" w:space="0" w:color="auto"/>
                <w:bottom w:val="none" w:sz="0" w:space="0" w:color="auto"/>
                <w:right w:val="none" w:sz="0" w:space="0" w:color="auto"/>
              </w:divBdr>
              <w:divsChild>
                <w:div w:id="1635721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26856">
      <w:bodyDiv w:val="1"/>
      <w:marLeft w:val="0"/>
      <w:marRight w:val="0"/>
      <w:marTop w:val="0"/>
      <w:marBottom w:val="0"/>
      <w:divBdr>
        <w:top w:val="none" w:sz="0" w:space="0" w:color="auto"/>
        <w:left w:val="none" w:sz="0" w:space="0" w:color="auto"/>
        <w:bottom w:val="none" w:sz="0" w:space="0" w:color="auto"/>
        <w:right w:val="none" w:sz="0" w:space="0" w:color="auto"/>
      </w:divBdr>
      <w:divsChild>
        <w:div w:id="1194922064">
          <w:marLeft w:val="0"/>
          <w:marRight w:val="0"/>
          <w:marTop w:val="0"/>
          <w:marBottom w:val="0"/>
          <w:divBdr>
            <w:top w:val="none" w:sz="0" w:space="0" w:color="auto"/>
            <w:left w:val="none" w:sz="0" w:space="0" w:color="auto"/>
            <w:bottom w:val="none" w:sz="0" w:space="0" w:color="auto"/>
            <w:right w:val="none" w:sz="0" w:space="0" w:color="auto"/>
          </w:divBdr>
        </w:div>
        <w:div w:id="1239941468">
          <w:marLeft w:val="0"/>
          <w:marRight w:val="0"/>
          <w:marTop w:val="0"/>
          <w:marBottom w:val="0"/>
          <w:divBdr>
            <w:top w:val="none" w:sz="0" w:space="0" w:color="auto"/>
            <w:left w:val="none" w:sz="0" w:space="0" w:color="auto"/>
            <w:bottom w:val="none" w:sz="0" w:space="0" w:color="auto"/>
            <w:right w:val="none" w:sz="0" w:space="0" w:color="auto"/>
          </w:divBdr>
        </w:div>
        <w:div w:id="1052537681">
          <w:marLeft w:val="0"/>
          <w:marRight w:val="0"/>
          <w:marTop w:val="0"/>
          <w:marBottom w:val="0"/>
          <w:divBdr>
            <w:top w:val="none" w:sz="0" w:space="0" w:color="auto"/>
            <w:left w:val="none" w:sz="0" w:space="0" w:color="auto"/>
            <w:bottom w:val="none" w:sz="0" w:space="0" w:color="auto"/>
            <w:right w:val="none" w:sz="0" w:space="0" w:color="auto"/>
          </w:divBdr>
        </w:div>
      </w:divsChild>
    </w:div>
    <w:div w:id="165362377">
      <w:bodyDiv w:val="1"/>
      <w:marLeft w:val="0"/>
      <w:marRight w:val="0"/>
      <w:marTop w:val="0"/>
      <w:marBottom w:val="0"/>
      <w:divBdr>
        <w:top w:val="none" w:sz="0" w:space="0" w:color="auto"/>
        <w:left w:val="none" w:sz="0" w:space="0" w:color="auto"/>
        <w:bottom w:val="none" w:sz="0" w:space="0" w:color="auto"/>
        <w:right w:val="none" w:sz="0" w:space="0" w:color="auto"/>
      </w:divBdr>
    </w:div>
    <w:div w:id="174271221">
      <w:bodyDiv w:val="1"/>
      <w:marLeft w:val="0"/>
      <w:marRight w:val="0"/>
      <w:marTop w:val="0"/>
      <w:marBottom w:val="0"/>
      <w:divBdr>
        <w:top w:val="none" w:sz="0" w:space="0" w:color="auto"/>
        <w:left w:val="none" w:sz="0" w:space="0" w:color="auto"/>
        <w:bottom w:val="none" w:sz="0" w:space="0" w:color="auto"/>
        <w:right w:val="none" w:sz="0" w:space="0" w:color="auto"/>
      </w:divBdr>
      <w:divsChild>
        <w:div w:id="1648051759">
          <w:marLeft w:val="0"/>
          <w:marRight w:val="0"/>
          <w:marTop w:val="0"/>
          <w:marBottom w:val="0"/>
          <w:divBdr>
            <w:top w:val="none" w:sz="0" w:space="0" w:color="auto"/>
            <w:left w:val="none" w:sz="0" w:space="0" w:color="auto"/>
            <w:bottom w:val="none" w:sz="0" w:space="0" w:color="auto"/>
            <w:right w:val="none" w:sz="0" w:space="0" w:color="auto"/>
          </w:divBdr>
          <w:divsChild>
            <w:div w:id="216286842">
              <w:marLeft w:val="0"/>
              <w:marRight w:val="0"/>
              <w:marTop w:val="0"/>
              <w:marBottom w:val="0"/>
              <w:divBdr>
                <w:top w:val="none" w:sz="0" w:space="0" w:color="auto"/>
                <w:left w:val="none" w:sz="0" w:space="0" w:color="auto"/>
                <w:bottom w:val="none" w:sz="0" w:space="0" w:color="auto"/>
                <w:right w:val="none" w:sz="0" w:space="0" w:color="auto"/>
              </w:divBdr>
              <w:divsChild>
                <w:div w:id="196938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71255">
      <w:bodyDiv w:val="1"/>
      <w:marLeft w:val="0"/>
      <w:marRight w:val="0"/>
      <w:marTop w:val="0"/>
      <w:marBottom w:val="0"/>
      <w:divBdr>
        <w:top w:val="none" w:sz="0" w:space="0" w:color="auto"/>
        <w:left w:val="none" w:sz="0" w:space="0" w:color="auto"/>
        <w:bottom w:val="none" w:sz="0" w:space="0" w:color="auto"/>
        <w:right w:val="none" w:sz="0" w:space="0" w:color="auto"/>
      </w:divBdr>
      <w:divsChild>
        <w:div w:id="665789459">
          <w:marLeft w:val="0"/>
          <w:marRight w:val="0"/>
          <w:marTop w:val="0"/>
          <w:marBottom w:val="0"/>
          <w:divBdr>
            <w:top w:val="none" w:sz="0" w:space="0" w:color="auto"/>
            <w:left w:val="none" w:sz="0" w:space="0" w:color="auto"/>
            <w:bottom w:val="none" w:sz="0" w:space="0" w:color="auto"/>
            <w:right w:val="none" w:sz="0" w:space="0" w:color="auto"/>
          </w:divBdr>
          <w:divsChild>
            <w:div w:id="421537919">
              <w:marLeft w:val="0"/>
              <w:marRight w:val="0"/>
              <w:marTop w:val="0"/>
              <w:marBottom w:val="0"/>
              <w:divBdr>
                <w:top w:val="none" w:sz="0" w:space="0" w:color="auto"/>
                <w:left w:val="none" w:sz="0" w:space="0" w:color="auto"/>
                <w:bottom w:val="none" w:sz="0" w:space="0" w:color="auto"/>
                <w:right w:val="none" w:sz="0" w:space="0" w:color="auto"/>
              </w:divBdr>
              <w:divsChild>
                <w:div w:id="125332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698103">
      <w:bodyDiv w:val="1"/>
      <w:marLeft w:val="0"/>
      <w:marRight w:val="0"/>
      <w:marTop w:val="0"/>
      <w:marBottom w:val="0"/>
      <w:divBdr>
        <w:top w:val="none" w:sz="0" w:space="0" w:color="auto"/>
        <w:left w:val="none" w:sz="0" w:space="0" w:color="auto"/>
        <w:bottom w:val="none" w:sz="0" w:space="0" w:color="auto"/>
        <w:right w:val="none" w:sz="0" w:space="0" w:color="auto"/>
      </w:divBdr>
      <w:divsChild>
        <w:div w:id="1250313735">
          <w:marLeft w:val="0"/>
          <w:marRight w:val="0"/>
          <w:marTop w:val="0"/>
          <w:marBottom w:val="0"/>
          <w:divBdr>
            <w:top w:val="none" w:sz="0" w:space="0" w:color="auto"/>
            <w:left w:val="none" w:sz="0" w:space="0" w:color="auto"/>
            <w:bottom w:val="none" w:sz="0" w:space="0" w:color="auto"/>
            <w:right w:val="none" w:sz="0" w:space="0" w:color="auto"/>
          </w:divBdr>
          <w:divsChild>
            <w:div w:id="1707484878">
              <w:marLeft w:val="0"/>
              <w:marRight w:val="0"/>
              <w:marTop w:val="0"/>
              <w:marBottom w:val="0"/>
              <w:divBdr>
                <w:top w:val="none" w:sz="0" w:space="0" w:color="auto"/>
                <w:left w:val="none" w:sz="0" w:space="0" w:color="auto"/>
                <w:bottom w:val="none" w:sz="0" w:space="0" w:color="auto"/>
                <w:right w:val="none" w:sz="0" w:space="0" w:color="auto"/>
              </w:divBdr>
              <w:divsChild>
                <w:div w:id="192710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74036">
      <w:bodyDiv w:val="1"/>
      <w:marLeft w:val="0"/>
      <w:marRight w:val="0"/>
      <w:marTop w:val="0"/>
      <w:marBottom w:val="0"/>
      <w:divBdr>
        <w:top w:val="none" w:sz="0" w:space="0" w:color="auto"/>
        <w:left w:val="none" w:sz="0" w:space="0" w:color="auto"/>
        <w:bottom w:val="none" w:sz="0" w:space="0" w:color="auto"/>
        <w:right w:val="none" w:sz="0" w:space="0" w:color="auto"/>
      </w:divBdr>
    </w:div>
    <w:div w:id="192889579">
      <w:bodyDiv w:val="1"/>
      <w:marLeft w:val="0"/>
      <w:marRight w:val="0"/>
      <w:marTop w:val="0"/>
      <w:marBottom w:val="0"/>
      <w:divBdr>
        <w:top w:val="none" w:sz="0" w:space="0" w:color="auto"/>
        <w:left w:val="none" w:sz="0" w:space="0" w:color="auto"/>
        <w:bottom w:val="none" w:sz="0" w:space="0" w:color="auto"/>
        <w:right w:val="none" w:sz="0" w:space="0" w:color="auto"/>
      </w:divBdr>
    </w:div>
    <w:div w:id="195966096">
      <w:bodyDiv w:val="1"/>
      <w:marLeft w:val="0"/>
      <w:marRight w:val="0"/>
      <w:marTop w:val="0"/>
      <w:marBottom w:val="0"/>
      <w:divBdr>
        <w:top w:val="none" w:sz="0" w:space="0" w:color="auto"/>
        <w:left w:val="none" w:sz="0" w:space="0" w:color="auto"/>
        <w:bottom w:val="none" w:sz="0" w:space="0" w:color="auto"/>
        <w:right w:val="none" w:sz="0" w:space="0" w:color="auto"/>
      </w:divBdr>
      <w:divsChild>
        <w:div w:id="1500806566">
          <w:marLeft w:val="0"/>
          <w:marRight w:val="0"/>
          <w:marTop w:val="0"/>
          <w:marBottom w:val="0"/>
          <w:divBdr>
            <w:top w:val="none" w:sz="0" w:space="0" w:color="auto"/>
            <w:left w:val="none" w:sz="0" w:space="0" w:color="auto"/>
            <w:bottom w:val="none" w:sz="0" w:space="0" w:color="auto"/>
            <w:right w:val="none" w:sz="0" w:space="0" w:color="auto"/>
          </w:divBdr>
        </w:div>
        <w:div w:id="1760635435">
          <w:marLeft w:val="0"/>
          <w:marRight w:val="0"/>
          <w:marTop w:val="0"/>
          <w:marBottom w:val="0"/>
          <w:divBdr>
            <w:top w:val="none" w:sz="0" w:space="0" w:color="auto"/>
            <w:left w:val="none" w:sz="0" w:space="0" w:color="auto"/>
            <w:bottom w:val="none" w:sz="0" w:space="0" w:color="auto"/>
            <w:right w:val="none" w:sz="0" w:space="0" w:color="auto"/>
          </w:divBdr>
        </w:div>
        <w:div w:id="1271282872">
          <w:marLeft w:val="0"/>
          <w:marRight w:val="0"/>
          <w:marTop w:val="0"/>
          <w:marBottom w:val="0"/>
          <w:divBdr>
            <w:top w:val="none" w:sz="0" w:space="0" w:color="auto"/>
            <w:left w:val="none" w:sz="0" w:space="0" w:color="auto"/>
            <w:bottom w:val="none" w:sz="0" w:space="0" w:color="auto"/>
            <w:right w:val="none" w:sz="0" w:space="0" w:color="auto"/>
          </w:divBdr>
        </w:div>
      </w:divsChild>
    </w:div>
    <w:div w:id="200824933">
      <w:bodyDiv w:val="1"/>
      <w:marLeft w:val="0"/>
      <w:marRight w:val="0"/>
      <w:marTop w:val="0"/>
      <w:marBottom w:val="0"/>
      <w:divBdr>
        <w:top w:val="none" w:sz="0" w:space="0" w:color="auto"/>
        <w:left w:val="none" w:sz="0" w:space="0" w:color="auto"/>
        <w:bottom w:val="none" w:sz="0" w:space="0" w:color="auto"/>
        <w:right w:val="none" w:sz="0" w:space="0" w:color="auto"/>
      </w:divBdr>
      <w:divsChild>
        <w:div w:id="1591501568">
          <w:marLeft w:val="0"/>
          <w:marRight w:val="0"/>
          <w:marTop w:val="0"/>
          <w:marBottom w:val="0"/>
          <w:divBdr>
            <w:top w:val="none" w:sz="0" w:space="0" w:color="auto"/>
            <w:left w:val="none" w:sz="0" w:space="0" w:color="auto"/>
            <w:bottom w:val="none" w:sz="0" w:space="0" w:color="auto"/>
            <w:right w:val="none" w:sz="0" w:space="0" w:color="auto"/>
          </w:divBdr>
          <w:divsChild>
            <w:div w:id="1457143494">
              <w:marLeft w:val="0"/>
              <w:marRight w:val="0"/>
              <w:marTop w:val="0"/>
              <w:marBottom w:val="0"/>
              <w:divBdr>
                <w:top w:val="none" w:sz="0" w:space="0" w:color="auto"/>
                <w:left w:val="none" w:sz="0" w:space="0" w:color="auto"/>
                <w:bottom w:val="none" w:sz="0" w:space="0" w:color="auto"/>
                <w:right w:val="none" w:sz="0" w:space="0" w:color="auto"/>
              </w:divBdr>
              <w:divsChild>
                <w:div w:id="1273173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5628857">
      <w:bodyDiv w:val="1"/>
      <w:marLeft w:val="0"/>
      <w:marRight w:val="0"/>
      <w:marTop w:val="0"/>
      <w:marBottom w:val="0"/>
      <w:divBdr>
        <w:top w:val="none" w:sz="0" w:space="0" w:color="auto"/>
        <w:left w:val="none" w:sz="0" w:space="0" w:color="auto"/>
        <w:bottom w:val="none" w:sz="0" w:space="0" w:color="auto"/>
        <w:right w:val="none" w:sz="0" w:space="0" w:color="auto"/>
      </w:divBdr>
      <w:divsChild>
        <w:div w:id="1966960745">
          <w:marLeft w:val="0"/>
          <w:marRight w:val="0"/>
          <w:marTop w:val="0"/>
          <w:marBottom w:val="0"/>
          <w:divBdr>
            <w:top w:val="none" w:sz="0" w:space="0" w:color="auto"/>
            <w:left w:val="none" w:sz="0" w:space="0" w:color="auto"/>
            <w:bottom w:val="none" w:sz="0" w:space="0" w:color="auto"/>
            <w:right w:val="none" w:sz="0" w:space="0" w:color="auto"/>
          </w:divBdr>
          <w:divsChild>
            <w:div w:id="230311353">
              <w:marLeft w:val="0"/>
              <w:marRight w:val="0"/>
              <w:marTop w:val="0"/>
              <w:marBottom w:val="0"/>
              <w:divBdr>
                <w:top w:val="none" w:sz="0" w:space="0" w:color="auto"/>
                <w:left w:val="none" w:sz="0" w:space="0" w:color="auto"/>
                <w:bottom w:val="none" w:sz="0" w:space="0" w:color="auto"/>
                <w:right w:val="none" w:sz="0" w:space="0" w:color="auto"/>
              </w:divBdr>
              <w:divsChild>
                <w:div w:id="74750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922561">
      <w:bodyDiv w:val="1"/>
      <w:marLeft w:val="0"/>
      <w:marRight w:val="0"/>
      <w:marTop w:val="0"/>
      <w:marBottom w:val="0"/>
      <w:divBdr>
        <w:top w:val="none" w:sz="0" w:space="0" w:color="auto"/>
        <w:left w:val="none" w:sz="0" w:space="0" w:color="auto"/>
        <w:bottom w:val="none" w:sz="0" w:space="0" w:color="auto"/>
        <w:right w:val="none" w:sz="0" w:space="0" w:color="auto"/>
      </w:divBdr>
      <w:divsChild>
        <w:div w:id="1862936242">
          <w:marLeft w:val="0"/>
          <w:marRight w:val="0"/>
          <w:marTop w:val="0"/>
          <w:marBottom w:val="0"/>
          <w:divBdr>
            <w:top w:val="none" w:sz="0" w:space="0" w:color="auto"/>
            <w:left w:val="none" w:sz="0" w:space="0" w:color="auto"/>
            <w:bottom w:val="none" w:sz="0" w:space="0" w:color="auto"/>
            <w:right w:val="none" w:sz="0" w:space="0" w:color="auto"/>
          </w:divBdr>
          <w:divsChild>
            <w:div w:id="972828218">
              <w:marLeft w:val="0"/>
              <w:marRight w:val="0"/>
              <w:marTop w:val="0"/>
              <w:marBottom w:val="0"/>
              <w:divBdr>
                <w:top w:val="none" w:sz="0" w:space="0" w:color="auto"/>
                <w:left w:val="none" w:sz="0" w:space="0" w:color="auto"/>
                <w:bottom w:val="none" w:sz="0" w:space="0" w:color="auto"/>
                <w:right w:val="none" w:sz="0" w:space="0" w:color="auto"/>
              </w:divBdr>
              <w:divsChild>
                <w:div w:id="1389302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0241565">
      <w:bodyDiv w:val="1"/>
      <w:marLeft w:val="0"/>
      <w:marRight w:val="0"/>
      <w:marTop w:val="0"/>
      <w:marBottom w:val="0"/>
      <w:divBdr>
        <w:top w:val="none" w:sz="0" w:space="0" w:color="auto"/>
        <w:left w:val="none" w:sz="0" w:space="0" w:color="auto"/>
        <w:bottom w:val="none" w:sz="0" w:space="0" w:color="auto"/>
        <w:right w:val="none" w:sz="0" w:space="0" w:color="auto"/>
      </w:divBdr>
    </w:div>
    <w:div w:id="240259667">
      <w:bodyDiv w:val="1"/>
      <w:marLeft w:val="0"/>
      <w:marRight w:val="0"/>
      <w:marTop w:val="0"/>
      <w:marBottom w:val="0"/>
      <w:divBdr>
        <w:top w:val="none" w:sz="0" w:space="0" w:color="auto"/>
        <w:left w:val="none" w:sz="0" w:space="0" w:color="auto"/>
        <w:bottom w:val="none" w:sz="0" w:space="0" w:color="auto"/>
        <w:right w:val="none" w:sz="0" w:space="0" w:color="auto"/>
      </w:divBdr>
      <w:divsChild>
        <w:div w:id="879518317">
          <w:marLeft w:val="0"/>
          <w:marRight w:val="0"/>
          <w:marTop w:val="0"/>
          <w:marBottom w:val="0"/>
          <w:divBdr>
            <w:top w:val="none" w:sz="0" w:space="0" w:color="auto"/>
            <w:left w:val="none" w:sz="0" w:space="0" w:color="auto"/>
            <w:bottom w:val="none" w:sz="0" w:space="0" w:color="auto"/>
            <w:right w:val="none" w:sz="0" w:space="0" w:color="auto"/>
          </w:divBdr>
          <w:divsChild>
            <w:div w:id="232158174">
              <w:marLeft w:val="0"/>
              <w:marRight w:val="0"/>
              <w:marTop w:val="0"/>
              <w:marBottom w:val="0"/>
              <w:divBdr>
                <w:top w:val="none" w:sz="0" w:space="0" w:color="auto"/>
                <w:left w:val="none" w:sz="0" w:space="0" w:color="auto"/>
                <w:bottom w:val="none" w:sz="0" w:space="0" w:color="auto"/>
                <w:right w:val="none" w:sz="0" w:space="0" w:color="auto"/>
              </w:divBdr>
              <w:divsChild>
                <w:div w:id="965547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1188452">
      <w:bodyDiv w:val="1"/>
      <w:marLeft w:val="0"/>
      <w:marRight w:val="0"/>
      <w:marTop w:val="0"/>
      <w:marBottom w:val="0"/>
      <w:divBdr>
        <w:top w:val="none" w:sz="0" w:space="0" w:color="auto"/>
        <w:left w:val="none" w:sz="0" w:space="0" w:color="auto"/>
        <w:bottom w:val="none" w:sz="0" w:space="0" w:color="auto"/>
        <w:right w:val="none" w:sz="0" w:space="0" w:color="auto"/>
      </w:divBdr>
    </w:div>
    <w:div w:id="250312148">
      <w:bodyDiv w:val="1"/>
      <w:marLeft w:val="0"/>
      <w:marRight w:val="0"/>
      <w:marTop w:val="0"/>
      <w:marBottom w:val="0"/>
      <w:divBdr>
        <w:top w:val="none" w:sz="0" w:space="0" w:color="auto"/>
        <w:left w:val="none" w:sz="0" w:space="0" w:color="auto"/>
        <w:bottom w:val="none" w:sz="0" w:space="0" w:color="auto"/>
        <w:right w:val="none" w:sz="0" w:space="0" w:color="auto"/>
      </w:divBdr>
      <w:divsChild>
        <w:div w:id="1042635579">
          <w:marLeft w:val="0"/>
          <w:marRight w:val="0"/>
          <w:marTop w:val="0"/>
          <w:marBottom w:val="0"/>
          <w:divBdr>
            <w:top w:val="none" w:sz="0" w:space="0" w:color="auto"/>
            <w:left w:val="none" w:sz="0" w:space="0" w:color="auto"/>
            <w:bottom w:val="none" w:sz="0" w:space="0" w:color="auto"/>
            <w:right w:val="none" w:sz="0" w:space="0" w:color="auto"/>
          </w:divBdr>
          <w:divsChild>
            <w:div w:id="1106923140">
              <w:marLeft w:val="0"/>
              <w:marRight w:val="0"/>
              <w:marTop w:val="0"/>
              <w:marBottom w:val="0"/>
              <w:divBdr>
                <w:top w:val="none" w:sz="0" w:space="0" w:color="auto"/>
                <w:left w:val="none" w:sz="0" w:space="0" w:color="auto"/>
                <w:bottom w:val="none" w:sz="0" w:space="0" w:color="auto"/>
                <w:right w:val="none" w:sz="0" w:space="0" w:color="auto"/>
              </w:divBdr>
              <w:divsChild>
                <w:div w:id="2084982621">
                  <w:marLeft w:val="0"/>
                  <w:marRight w:val="0"/>
                  <w:marTop w:val="0"/>
                  <w:marBottom w:val="0"/>
                  <w:divBdr>
                    <w:top w:val="none" w:sz="0" w:space="0" w:color="auto"/>
                    <w:left w:val="none" w:sz="0" w:space="0" w:color="auto"/>
                    <w:bottom w:val="none" w:sz="0" w:space="0" w:color="auto"/>
                    <w:right w:val="none" w:sz="0" w:space="0" w:color="auto"/>
                  </w:divBdr>
                  <w:divsChild>
                    <w:div w:id="1674650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3511597">
      <w:bodyDiv w:val="1"/>
      <w:marLeft w:val="0"/>
      <w:marRight w:val="0"/>
      <w:marTop w:val="0"/>
      <w:marBottom w:val="0"/>
      <w:divBdr>
        <w:top w:val="none" w:sz="0" w:space="0" w:color="auto"/>
        <w:left w:val="none" w:sz="0" w:space="0" w:color="auto"/>
        <w:bottom w:val="none" w:sz="0" w:space="0" w:color="auto"/>
        <w:right w:val="none" w:sz="0" w:space="0" w:color="auto"/>
      </w:divBdr>
    </w:div>
    <w:div w:id="257056755">
      <w:bodyDiv w:val="1"/>
      <w:marLeft w:val="0"/>
      <w:marRight w:val="0"/>
      <w:marTop w:val="0"/>
      <w:marBottom w:val="0"/>
      <w:divBdr>
        <w:top w:val="none" w:sz="0" w:space="0" w:color="auto"/>
        <w:left w:val="none" w:sz="0" w:space="0" w:color="auto"/>
        <w:bottom w:val="none" w:sz="0" w:space="0" w:color="auto"/>
        <w:right w:val="none" w:sz="0" w:space="0" w:color="auto"/>
      </w:divBdr>
      <w:divsChild>
        <w:div w:id="484442536">
          <w:marLeft w:val="0"/>
          <w:marRight w:val="0"/>
          <w:marTop w:val="0"/>
          <w:marBottom w:val="0"/>
          <w:divBdr>
            <w:top w:val="none" w:sz="0" w:space="0" w:color="auto"/>
            <w:left w:val="none" w:sz="0" w:space="0" w:color="auto"/>
            <w:bottom w:val="none" w:sz="0" w:space="0" w:color="auto"/>
            <w:right w:val="none" w:sz="0" w:space="0" w:color="auto"/>
          </w:divBdr>
          <w:divsChild>
            <w:div w:id="225840563">
              <w:marLeft w:val="0"/>
              <w:marRight w:val="0"/>
              <w:marTop w:val="0"/>
              <w:marBottom w:val="0"/>
              <w:divBdr>
                <w:top w:val="none" w:sz="0" w:space="0" w:color="auto"/>
                <w:left w:val="none" w:sz="0" w:space="0" w:color="auto"/>
                <w:bottom w:val="none" w:sz="0" w:space="0" w:color="auto"/>
                <w:right w:val="none" w:sz="0" w:space="0" w:color="auto"/>
              </w:divBdr>
              <w:divsChild>
                <w:div w:id="76253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8294575">
      <w:bodyDiv w:val="1"/>
      <w:marLeft w:val="0"/>
      <w:marRight w:val="0"/>
      <w:marTop w:val="0"/>
      <w:marBottom w:val="0"/>
      <w:divBdr>
        <w:top w:val="none" w:sz="0" w:space="0" w:color="auto"/>
        <w:left w:val="none" w:sz="0" w:space="0" w:color="auto"/>
        <w:bottom w:val="none" w:sz="0" w:space="0" w:color="auto"/>
        <w:right w:val="none" w:sz="0" w:space="0" w:color="auto"/>
      </w:divBdr>
    </w:div>
    <w:div w:id="279578506">
      <w:bodyDiv w:val="1"/>
      <w:marLeft w:val="0"/>
      <w:marRight w:val="0"/>
      <w:marTop w:val="0"/>
      <w:marBottom w:val="0"/>
      <w:divBdr>
        <w:top w:val="none" w:sz="0" w:space="0" w:color="auto"/>
        <w:left w:val="none" w:sz="0" w:space="0" w:color="auto"/>
        <w:bottom w:val="none" w:sz="0" w:space="0" w:color="auto"/>
        <w:right w:val="none" w:sz="0" w:space="0" w:color="auto"/>
      </w:divBdr>
    </w:div>
    <w:div w:id="282424925">
      <w:bodyDiv w:val="1"/>
      <w:marLeft w:val="0"/>
      <w:marRight w:val="0"/>
      <w:marTop w:val="0"/>
      <w:marBottom w:val="0"/>
      <w:divBdr>
        <w:top w:val="none" w:sz="0" w:space="0" w:color="auto"/>
        <w:left w:val="none" w:sz="0" w:space="0" w:color="auto"/>
        <w:bottom w:val="none" w:sz="0" w:space="0" w:color="auto"/>
        <w:right w:val="none" w:sz="0" w:space="0" w:color="auto"/>
      </w:divBdr>
    </w:div>
    <w:div w:id="291519855">
      <w:bodyDiv w:val="1"/>
      <w:marLeft w:val="0"/>
      <w:marRight w:val="0"/>
      <w:marTop w:val="0"/>
      <w:marBottom w:val="0"/>
      <w:divBdr>
        <w:top w:val="none" w:sz="0" w:space="0" w:color="auto"/>
        <w:left w:val="none" w:sz="0" w:space="0" w:color="auto"/>
        <w:bottom w:val="none" w:sz="0" w:space="0" w:color="auto"/>
        <w:right w:val="none" w:sz="0" w:space="0" w:color="auto"/>
      </w:divBdr>
    </w:div>
    <w:div w:id="300355159">
      <w:bodyDiv w:val="1"/>
      <w:marLeft w:val="0"/>
      <w:marRight w:val="0"/>
      <w:marTop w:val="0"/>
      <w:marBottom w:val="0"/>
      <w:divBdr>
        <w:top w:val="none" w:sz="0" w:space="0" w:color="auto"/>
        <w:left w:val="none" w:sz="0" w:space="0" w:color="auto"/>
        <w:bottom w:val="none" w:sz="0" w:space="0" w:color="auto"/>
        <w:right w:val="none" w:sz="0" w:space="0" w:color="auto"/>
      </w:divBdr>
      <w:divsChild>
        <w:div w:id="1433819476">
          <w:marLeft w:val="0"/>
          <w:marRight w:val="0"/>
          <w:marTop w:val="0"/>
          <w:marBottom w:val="0"/>
          <w:divBdr>
            <w:top w:val="none" w:sz="0" w:space="0" w:color="auto"/>
            <w:left w:val="none" w:sz="0" w:space="0" w:color="auto"/>
            <w:bottom w:val="none" w:sz="0" w:space="0" w:color="auto"/>
            <w:right w:val="none" w:sz="0" w:space="0" w:color="auto"/>
          </w:divBdr>
          <w:divsChild>
            <w:div w:id="1280406808">
              <w:marLeft w:val="0"/>
              <w:marRight w:val="0"/>
              <w:marTop w:val="0"/>
              <w:marBottom w:val="0"/>
              <w:divBdr>
                <w:top w:val="none" w:sz="0" w:space="0" w:color="auto"/>
                <w:left w:val="none" w:sz="0" w:space="0" w:color="auto"/>
                <w:bottom w:val="none" w:sz="0" w:space="0" w:color="auto"/>
                <w:right w:val="none" w:sz="0" w:space="0" w:color="auto"/>
              </w:divBdr>
              <w:divsChild>
                <w:div w:id="538668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249681">
      <w:bodyDiv w:val="1"/>
      <w:marLeft w:val="0"/>
      <w:marRight w:val="0"/>
      <w:marTop w:val="0"/>
      <w:marBottom w:val="0"/>
      <w:divBdr>
        <w:top w:val="none" w:sz="0" w:space="0" w:color="auto"/>
        <w:left w:val="none" w:sz="0" w:space="0" w:color="auto"/>
        <w:bottom w:val="none" w:sz="0" w:space="0" w:color="auto"/>
        <w:right w:val="none" w:sz="0" w:space="0" w:color="auto"/>
      </w:divBdr>
      <w:divsChild>
        <w:div w:id="1246497750">
          <w:marLeft w:val="0"/>
          <w:marRight w:val="0"/>
          <w:marTop w:val="0"/>
          <w:marBottom w:val="0"/>
          <w:divBdr>
            <w:top w:val="none" w:sz="0" w:space="0" w:color="auto"/>
            <w:left w:val="none" w:sz="0" w:space="0" w:color="auto"/>
            <w:bottom w:val="none" w:sz="0" w:space="0" w:color="auto"/>
            <w:right w:val="none" w:sz="0" w:space="0" w:color="auto"/>
          </w:divBdr>
          <w:divsChild>
            <w:div w:id="440761455">
              <w:marLeft w:val="0"/>
              <w:marRight w:val="0"/>
              <w:marTop w:val="0"/>
              <w:marBottom w:val="0"/>
              <w:divBdr>
                <w:top w:val="none" w:sz="0" w:space="0" w:color="auto"/>
                <w:left w:val="none" w:sz="0" w:space="0" w:color="auto"/>
                <w:bottom w:val="none" w:sz="0" w:space="0" w:color="auto"/>
                <w:right w:val="none" w:sz="0" w:space="0" w:color="auto"/>
              </w:divBdr>
              <w:divsChild>
                <w:div w:id="204761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5034667">
      <w:bodyDiv w:val="1"/>
      <w:marLeft w:val="0"/>
      <w:marRight w:val="0"/>
      <w:marTop w:val="0"/>
      <w:marBottom w:val="0"/>
      <w:divBdr>
        <w:top w:val="none" w:sz="0" w:space="0" w:color="auto"/>
        <w:left w:val="none" w:sz="0" w:space="0" w:color="auto"/>
        <w:bottom w:val="none" w:sz="0" w:space="0" w:color="auto"/>
        <w:right w:val="none" w:sz="0" w:space="0" w:color="auto"/>
      </w:divBdr>
    </w:div>
    <w:div w:id="341736412">
      <w:bodyDiv w:val="1"/>
      <w:marLeft w:val="0"/>
      <w:marRight w:val="0"/>
      <w:marTop w:val="0"/>
      <w:marBottom w:val="0"/>
      <w:divBdr>
        <w:top w:val="none" w:sz="0" w:space="0" w:color="auto"/>
        <w:left w:val="none" w:sz="0" w:space="0" w:color="auto"/>
        <w:bottom w:val="none" w:sz="0" w:space="0" w:color="auto"/>
        <w:right w:val="none" w:sz="0" w:space="0" w:color="auto"/>
      </w:divBdr>
    </w:div>
    <w:div w:id="364840398">
      <w:bodyDiv w:val="1"/>
      <w:marLeft w:val="0"/>
      <w:marRight w:val="0"/>
      <w:marTop w:val="0"/>
      <w:marBottom w:val="0"/>
      <w:divBdr>
        <w:top w:val="none" w:sz="0" w:space="0" w:color="auto"/>
        <w:left w:val="none" w:sz="0" w:space="0" w:color="auto"/>
        <w:bottom w:val="none" w:sz="0" w:space="0" w:color="auto"/>
        <w:right w:val="none" w:sz="0" w:space="0" w:color="auto"/>
      </w:divBdr>
    </w:div>
    <w:div w:id="377163679">
      <w:bodyDiv w:val="1"/>
      <w:marLeft w:val="0"/>
      <w:marRight w:val="0"/>
      <w:marTop w:val="0"/>
      <w:marBottom w:val="0"/>
      <w:divBdr>
        <w:top w:val="none" w:sz="0" w:space="0" w:color="auto"/>
        <w:left w:val="none" w:sz="0" w:space="0" w:color="auto"/>
        <w:bottom w:val="none" w:sz="0" w:space="0" w:color="auto"/>
        <w:right w:val="none" w:sz="0" w:space="0" w:color="auto"/>
      </w:divBdr>
      <w:divsChild>
        <w:div w:id="879828514">
          <w:marLeft w:val="0"/>
          <w:marRight w:val="-10800"/>
          <w:marTop w:val="0"/>
          <w:marBottom w:val="0"/>
          <w:divBdr>
            <w:top w:val="none" w:sz="0" w:space="0" w:color="auto"/>
            <w:left w:val="none" w:sz="0" w:space="0" w:color="auto"/>
            <w:bottom w:val="none" w:sz="0" w:space="0" w:color="auto"/>
            <w:right w:val="none" w:sz="0" w:space="0" w:color="auto"/>
          </w:divBdr>
        </w:div>
        <w:div w:id="572280288">
          <w:marLeft w:val="0"/>
          <w:marRight w:val="-10800"/>
          <w:marTop w:val="0"/>
          <w:marBottom w:val="0"/>
          <w:divBdr>
            <w:top w:val="none" w:sz="0" w:space="0" w:color="auto"/>
            <w:left w:val="none" w:sz="0" w:space="0" w:color="auto"/>
            <w:bottom w:val="none" w:sz="0" w:space="0" w:color="auto"/>
            <w:right w:val="none" w:sz="0" w:space="0" w:color="auto"/>
          </w:divBdr>
        </w:div>
        <w:div w:id="872614263">
          <w:marLeft w:val="0"/>
          <w:marRight w:val="-10800"/>
          <w:marTop w:val="0"/>
          <w:marBottom w:val="0"/>
          <w:divBdr>
            <w:top w:val="none" w:sz="0" w:space="0" w:color="auto"/>
            <w:left w:val="none" w:sz="0" w:space="0" w:color="auto"/>
            <w:bottom w:val="none" w:sz="0" w:space="0" w:color="auto"/>
            <w:right w:val="none" w:sz="0" w:space="0" w:color="auto"/>
          </w:divBdr>
        </w:div>
      </w:divsChild>
    </w:div>
    <w:div w:id="378288820">
      <w:bodyDiv w:val="1"/>
      <w:marLeft w:val="0"/>
      <w:marRight w:val="0"/>
      <w:marTop w:val="0"/>
      <w:marBottom w:val="0"/>
      <w:divBdr>
        <w:top w:val="none" w:sz="0" w:space="0" w:color="auto"/>
        <w:left w:val="none" w:sz="0" w:space="0" w:color="auto"/>
        <w:bottom w:val="none" w:sz="0" w:space="0" w:color="auto"/>
        <w:right w:val="none" w:sz="0" w:space="0" w:color="auto"/>
      </w:divBdr>
    </w:div>
    <w:div w:id="396561106">
      <w:bodyDiv w:val="1"/>
      <w:marLeft w:val="0"/>
      <w:marRight w:val="0"/>
      <w:marTop w:val="0"/>
      <w:marBottom w:val="0"/>
      <w:divBdr>
        <w:top w:val="none" w:sz="0" w:space="0" w:color="auto"/>
        <w:left w:val="none" w:sz="0" w:space="0" w:color="auto"/>
        <w:bottom w:val="none" w:sz="0" w:space="0" w:color="auto"/>
        <w:right w:val="none" w:sz="0" w:space="0" w:color="auto"/>
      </w:divBdr>
    </w:div>
    <w:div w:id="397677601">
      <w:bodyDiv w:val="1"/>
      <w:marLeft w:val="0"/>
      <w:marRight w:val="0"/>
      <w:marTop w:val="0"/>
      <w:marBottom w:val="0"/>
      <w:divBdr>
        <w:top w:val="none" w:sz="0" w:space="0" w:color="auto"/>
        <w:left w:val="none" w:sz="0" w:space="0" w:color="auto"/>
        <w:bottom w:val="none" w:sz="0" w:space="0" w:color="auto"/>
        <w:right w:val="none" w:sz="0" w:space="0" w:color="auto"/>
      </w:divBdr>
    </w:div>
    <w:div w:id="414206417">
      <w:bodyDiv w:val="1"/>
      <w:marLeft w:val="0"/>
      <w:marRight w:val="0"/>
      <w:marTop w:val="0"/>
      <w:marBottom w:val="0"/>
      <w:divBdr>
        <w:top w:val="none" w:sz="0" w:space="0" w:color="auto"/>
        <w:left w:val="none" w:sz="0" w:space="0" w:color="auto"/>
        <w:bottom w:val="none" w:sz="0" w:space="0" w:color="auto"/>
        <w:right w:val="none" w:sz="0" w:space="0" w:color="auto"/>
      </w:divBdr>
    </w:div>
    <w:div w:id="419564233">
      <w:bodyDiv w:val="1"/>
      <w:marLeft w:val="0"/>
      <w:marRight w:val="0"/>
      <w:marTop w:val="0"/>
      <w:marBottom w:val="0"/>
      <w:divBdr>
        <w:top w:val="none" w:sz="0" w:space="0" w:color="auto"/>
        <w:left w:val="none" w:sz="0" w:space="0" w:color="auto"/>
        <w:bottom w:val="none" w:sz="0" w:space="0" w:color="auto"/>
        <w:right w:val="none" w:sz="0" w:space="0" w:color="auto"/>
      </w:divBdr>
    </w:div>
    <w:div w:id="422532996">
      <w:bodyDiv w:val="1"/>
      <w:marLeft w:val="0"/>
      <w:marRight w:val="0"/>
      <w:marTop w:val="0"/>
      <w:marBottom w:val="0"/>
      <w:divBdr>
        <w:top w:val="none" w:sz="0" w:space="0" w:color="auto"/>
        <w:left w:val="none" w:sz="0" w:space="0" w:color="auto"/>
        <w:bottom w:val="none" w:sz="0" w:space="0" w:color="auto"/>
        <w:right w:val="none" w:sz="0" w:space="0" w:color="auto"/>
      </w:divBdr>
    </w:div>
    <w:div w:id="425997520">
      <w:bodyDiv w:val="1"/>
      <w:marLeft w:val="0"/>
      <w:marRight w:val="0"/>
      <w:marTop w:val="0"/>
      <w:marBottom w:val="0"/>
      <w:divBdr>
        <w:top w:val="none" w:sz="0" w:space="0" w:color="auto"/>
        <w:left w:val="none" w:sz="0" w:space="0" w:color="auto"/>
        <w:bottom w:val="none" w:sz="0" w:space="0" w:color="auto"/>
        <w:right w:val="none" w:sz="0" w:space="0" w:color="auto"/>
      </w:divBdr>
    </w:div>
    <w:div w:id="431823881">
      <w:bodyDiv w:val="1"/>
      <w:marLeft w:val="0"/>
      <w:marRight w:val="0"/>
      <w:marTop w:val="0"/>
      <w:marBottom w:val="0"/>
      <w:divBdr>
        <w:top w:val="none" w:sz="0" w:space="0" w:color="auto"/>
        <w:left w:val="none" w:sz="0" w:space="0" w:color="auto"/>
        <w:bottom w:val="none" w:sz="0" w:space="0" w:color="auto"/>
        <w:right w:val="none" w:sz="0" w:space="0" w:color="auto"/>
      </w:divBdr>
    </w:div>
    <w:div w:id="436603614">
      <w:bodyDiv w:val="1"/>
      <w:marLeft w:val="0"/>
      <w:marRight w:val="0"/>
      <w:marTop w:val="0"/>
      <w:marBottom w:val="0"/>
      <w:divBdr>
        <w:top w:val="none" w:sz="0" w:space="0" w:color="auto"/>
        <w:left w:val="none" w:sz="0" w:space="0" w:color="auto"/>
        <w:bottom w:val="none" w:sz="0" w:space="0" w:color="auto"/>
        <w:right w:val="none" w:sz="0" w:space="0" w:color="auto"/>
      </w:divBdr>
    </w:div>
    <w:div w:id="443692100">
      <w:bodyDiv w:val="1"/>
      <w:marLeft w:val="0"/>
      <w:marRight w:val="0"/>
      <w:marTop w:val="0"/>
      <w:marBottom w:val="0"/>
      <w:divBdr>
        <w:top w:val="none" w:sz="0" w:space="0" w:color="auto"/>
        <w:left w:val="none" w:sz="0" w:space="0" w:color="auto"/>
        <w:bottom w:val="none" w:sz="0" w:space="0" w:color="auto"/>
        <w:right w:val="none" w:sz="0" w:space="0" w:color="auto"/>
      </w:divBdr>
      <w:divsChild>
        <w:div w:id="1026903286">
          <w:marLeft w:val="0"/>
          <w:marRight w:val="0"/>
          <w:marTop w:val="0"/>
          <w:marBottom w:val="0"/>
          <w:divBdr>
            <w:top w:val="none" w:sz="0" w:space="0" w:color="auto"/>
            <w:left w:val="none" w:sz="0" w:space="0" w:color="auto"/>
            <w:bottom w:val="none" w:sz="0" w:space="0" w:color="auto"/>
            <w:right w:val="none" w:sz="0" w:space="0" w:color="auto"/>
          </w:divBdr>
          <w:divsChild>
            <w:div w:id="1015040484">
              <w:marLeft w:val="0"/>
              <w:marRight w:val="0"/>
              <w:marTop w:val="0"/>
              <w:marBottom w:val="0"/>
              <w:divBdr>
                <w:top w:val="none" w:sz="0" w:space="0" w:color="auto"/>
                <w:left w:val="none" w:sz="0" w:space="0" w:color="auto"/>
                <w:bottom w:val="none" w:sz="0" w:space="0" w:color="auto"/>
                <w:right w:val="none" w:sz="0" w:space="0" w:color="auto"/>
              </w:divBdr>
              <w:divsChild>
                <w:div w:id="26110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2598056">
      <w:bodyDiv w:val="1"/>
      <w:marLeft w:val="0"/>
      <w:marRight w:val="0"/>
      <w:marTop w:val="0"/>
      <w:marBottom w:val="0"/>
      <w:divBdr>
        <w:top w:val="none" w:sz="0" w:space="0" w:color="auto"/>
        <w:left w:val="none" w:sz="0" w:space="0" w:color="auto"/>
        <w:bottom w:val="none" w:sz="0" w:space="0" w:color="auto"/>
        <w:right w:val="none" w:sz="0" w:space="0" w:color="auto"/>
      </w:divBdr>
    </w:div>
    <w:div w:id="460609173">
      <w:bodyDiv w:val="1"/>
      <w:marLeft w:val="0"/>
      <w:marRight w:val="0"/>
      <w:marTop w:val="0"/>
      <w:marBottom w:val="0"/>
      <w:divBdr>
        <w:top w:val="none" w:sz="0" w:space="0" w:color="auto"/>
        <w:left w:val="none" w:sz="0" w:space="0" w:color="auto"/>
        <w:bottom w:val="none" w:sz="0" w:space="0" w:color="auto"/>
        <w:right w:val="none" w:sz="0" w:space="0" w:color="auto"/>
      </w:divBdr>
      <w:divsChild>
        <w:div w:id="1370110063">
          <w:marLeft w:val="0"/>
          <w:marRight w:val="0"/>
          <w:marTop w:val="0"/>
          <w:marBottom w:val="0"/>
          <w:divBdr>
            <w:top w:val="none" w:sz="0" w:space="0" w:color="auto"/>
            <w:left w:val="none" w:sz="0" w:space="0" w:color="auto"/>
            <w:bottom w:val="none" w:sz="0" w:space="0" w:color="auto"/>
            <w:right w:val="none" w:sz="0" w:space="0" w:color="auto"/>
          </w:divBdr>
          <w:divsChild>
            <w:div w:id="700594636">
              <w:marLeft w:val="0"/>
              <w:marRight w:val="0"/>
              <w:marTop w:val="0"/>
              <w:marBottom w:val="0"/>
              <w:divBdr>
                <w:top w:val="none" w:sz="0" w:space="0" w:color="auto"/>
                <w:left w:val="none" w:sz="0" w:space="0" w:color="auto"/>
                <w:bottom w:val="none" w:sz="0" w:space="0" w:color="auto"/>
                <w:right w:val="none" w:sz="0" w:space="0" w:color="auto"/>
              </w:divBdr>
              <w:divsChild>
                <w:div w:id="308637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2309655">
      <w:bodyDiv w:val="1"/>
      <w:marLeft w:val="0"/>
      <w:marRight w:val="0"/>
      <w:marTop w:val="0"/>
      <w:marBottom w:val="0"/>
      <w:divBdr>
        <w:top w:val="none" w:sz="0" w:space="0" w:color="auto"/>
        <w:left w:val="none" w:sz="0" w:space="0" w:color="auto"/>
        <w:bottom w:val="none" w:sz="0" w:space="0" w:color="auto"/>
        <w:right w:val="none" w:sz="0" w:space="0" w:color="auto"/>
      </w:divBdr>
      <w:divsChild>
        <w:div w:id="1727291469">
          <w:marLeft w:val="0"/>
          <w:marRight w:val="0"/>
          <w:marTop w:val="0"/>
          <w:marBottom w:val="0"/>
          <w:divBdr>
            <w:top w:val="none" w:sz="0" w:space="0" w:color="auto"/>
            <w:left w:val="none" w:sz="0" w:space="0" w:color="auto"/>
            <w:bottom w:val="none" w:sz="0" w:space="0" w:color="auto"/>
            <w:right w:val="none" w:sz="0" w:space="0" w:color="auto"/>
          </w:divBdr>
          <w:divsChild>
            <w:div w:id="1387290246">
              <w:marLeft w:val="0"/>
              <w:marRight w:val="0"/>
              <w:marTop w:val="0"/>
              <w:marBottom w:val="0"/>
              <w:divBdr>
                <w:top w:val="none" w:sz="0" w:space="0" w:color="auto"/>
                <w:left w:val="none" w:sz="0" w:space="0" w:color="auto"/>
                <w:bottom w:val="none" w:sz="0" w:space="0" w:color="auto"/>
                <w:right w:val="none" w:sz="0" w:space="0" w:color="auto"/>
              </w:divBdr>
              <w:divsChild>
                <w:div w:id="1303148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392770">
      <w:bodyDiv w:val="1"/>
      <w:marLeft w:val="0"/>
      <w:marRight w:val="0"/>
      <w:marTop w:val="0"/>
      <w:marBottom w:val="0"/>
      <w:divBdr>
        <w:top w:val="none" w:sz="0" w:space="0" w:color="auto"/>
        <w:left w:val="none" w:sz="0" w:space="0" w:color="auto"/>
        <w:bottom w:val="none" w:sz="0" w:space="0" w:color="auto"/>
        <w:right w:val="none" w:sz="0" w:space="0" w:color="auto"/>
      </w:divBdr>
    </w:div>
    <w:div w:id="467630082">
      <w:bodyDiv w:val="1"/>
      <w:marLeft w:val="0"/>
      <w:marRight w:val="0"/>
      <w:marTop w:val="0"/>
      <w:marBottom w:val="0"/>
      <w:divBdr>
        <w:top w:val="none" w:sz="0" w:space="0" w:color="auto"/>
        <w:left w:val="none" w:sz="0" w:space="0" w:color="auto"/>
        <w:bottom w:val="none" w:sz="0" w:space="0" w:color="auto"/>
        <w:right w:val="none" w:sz="0" w:space="0" w:color="auto"/>
      </w:divBdr>
    </w:div>
    <w:div w:id="472911910">
      <w:bodyDiv w:val="1"/>
      <w:marLeft w:val="0"/>
      <w:marRight w:val="0"/>
      <w:marTop w:val="0"/>
      <w:marBottom w:val="0"/>
      <w:divBdr>
        <w:top w:val="none" w:sz="0" w:space="0" w:color="auto"/>
        <w:left w:val="none" w:sz="0" w:space="0" w:color="auto"/>
        <w:bottom w:val="none" w:sz="0" w:space="0" w:color="auto"/>
        <w:right w:val="none" w:sz="0" w:space="0" w:color="auto"/>
      </w:divBdr>
    </w:div>
    <w:div w:id="479151063">
      <w:bodyDiv w:val="1"/>
      <w:marLeft w:val="0"/>
      <w:marRight w:val="0"/>
      <w:marTop w:val="0"/>
      <w:marBottom w:val="0"/>
      <w:divBdr>
        <w:top w:val="none" w:sz="0" w:space="0" w:color="auto"/>
        <w:left w:val="none" w:sz="0" w:space="0" w:color="auto"/>
        <w:bottom w:val="none" w:sz="0" w:space="0" w:color="auto"/>
        <w:right w:val="none" w:sz="0" w:space="0" w:color="auto"/>
      </w:divBdr>
      <w:divsChild>
        <w:div w:id="1019309141">
          <w:marLeft w:val="0"/>
          <w:marRight w:val="0"/>
          <w:marTop w:val="0"/>
          <w:marBottom w:val="0"/>
          <w:divBdr>
            <w:top w:val="none" w:sz="0" w:space="0" w:color="auto"/>
            <w:left w:val="none" w:sz="0" w:space="0" w:color="auto"/>
            <w:bottom w:val="none" w:sz="0" w:space="0" w:color="auto"/>
            <w:right w:val="none" w:sz="0" w:space="0" w:color="auto"/>
          </w:divBdr>
          <w:divsChild>
            <w:div w:id="509833502">
              <w:marLeft w:val="0"/>
              <w:marRight w:val="0"/>
              <w:marTop w:val="0"/>
              <w:marBottom w:val="0"/>
              <w:divBdr>
                <w:top w:val="none" w:sz="0" w:space="0" w:color="auto"/>
                <w:left w:val="none" w:sz="0" w:space="0" w:color="auto"/>
                <w:bottom w:val="none" w:sz="0" w:space="0" w:color="auto"/>
                <w:right w:val="none" w:sz="0" w:space="0" w:color="auto"/>
              </w:divBdr>
              <w:divsChild>
                <w:div w:id="204821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627612">
      <w:bodyDiv w:val="1"/>
      <w:marLeft w:val="0"/>
      <w:marRight w:val="0"/>
      <w:marTop w:val="0"/>
      <w:marBottom w:val="0"/>
      <w:divBdr>
        <w:top w:val="none" w:sz="0" w:space="0" w:color="auto"/>
        <w:left w:val="none" w:sz="0" w:space="0" w:color="auto"/>
        <w:bottom w:val="none" w:sz="0" w:space="0" w:color="auto"/>
        <w:right w:val="none" w:sz="0" w:space="0" w:color="auto"/>
      </w:divBdr>
    </w:div>
    <w:div w:id="482627444">
      <w:bodyDiv w:val="1"/>
      <w:marLeft w:val="0"/>
      <w:marRight w:val="0"/>
      <w:marTop w:val="0"/>
      <w:marBottom w:val="0"/>
      <w:divBdr>
        <w:top w:val="none" w:sz="0" w:space="0" w:color="auto"/>
        <w:left w:val="none" w:sz="0" w:space="0" w:color="auto"/>
        <w:bottom w:val="none" w:sz="0" w:space="0" w:color="auto"/>
        <w:right w:val="none" w:sz="0" w:space="0" w:color="auto"/>
      </w:divBdr>
    </w:div>
    <w:div w:id="483814977">
      <w:bodyDiv w:val="1"/>
      <w:marLeft w:val="0"/>
      <w:marRight w:val="0"/>
      <w:marTop w:val="0"/>
      <w:marBottom w:val="0"/>
      <w:divBdr>
        <w:top w:val="none" w:sz="0" w:space="0" w:color="auto"/>
        <w:left w:val="none" w:sz="0" w:space="0" w:color="auto"/>
        <w:bottom w:val="none" w:sz="0" w:space="0" w:color="auto"/>
        <w:right w:val="none" w:sz="0" w:space="0" w:color="auto"/>
      </w:divBdr>
    </w:div>
    <w:div w:id="486869825">
      <w:bodyDiv w:val="1"/>
      <w:marLeft w:val="0"/>
      <w:marRight w:val="0"/>
      <w:marTop w:val="0"/>
      <w:marBottom w:val="0"/>
      <w:divBdr>
        <w:top w:val="none" w:sz="0" w:space="0" w:color="auto"/>
        <w:left w:val="none" w:sz="0" w:space="0" w:color="auto"/>
        <w:bottom w:val="none" w:sz="0" w:space="0" w:color="auto"/>
        <w:right w:val="none" w:sz="0" w:space="0" w:color="auto"/>
      </w:divBdr>
    </w:div>
    <w:div w:id="487403937">
      <w:bodyDiv w:val="1"/>
      <w:marLeft w:val="0"/>
      <w:marRight w:val="0"/>
      <w:marTop w:val="0"/>
      <w:marBottom w:val="0"/>
      <w:divBdr>
        <w:top w:val="none" w:sz="0" w:space="0" w:color="auto"/>
        <w:left w:val="none" w:sz="0" w:space="0" w:color="auto"/>
        <w:bottom w:val="none" w:sz="0" w:space="0" w:color="auto"/>
        <w:right w:val="none" w:sz="0" w:space="0" w:color="auto"/>
      </w:divBdr>
      <w:divsChild>
        <w:div w:id="1647736004">
          <w:marLeft w:val="0"/>
          <w:marRight w:val="0"/>
          <w:marTop w:val="0"/>
          <w:marBottom w:val="0"/>
          <w:divBdr>
            <w:top w:val="none" w:sz="0" w:space="0" w:color="auto"/>
            <w:left w:val="none" w:sz="0" w:space="0" w:color="auto"/>
            <w:bottom w:val="none" w:sz="0" w:space="0" w:color="auto"/>
            <w:right w:val="none" w:sz="0" w:space="0" w:color="auto"/>
          </w:divBdr>
          <w:divsChild>
            <w:div w:id="571815512">
              <w:marLeft w:val="0"/>
              <w:marRight w:val="0"/>
              <w:marTop w:val="0"/>
              <w:marBottom w:val="0"/>
              <w:divBdr>
                <w:top w:val="none" w:sz="0" w:space="0" w:color="auto"/>
                <w:left w:val="none" w:sz="0" w:space="0" w:color="auto"/>
                <w:bottom w:val="none" w:sz="0" w:space="0" w:color="auto"/>
                <w:right w:val="none" w:sz="0" w:space="0" w:color="auto"/>
              </w:divBdr>
              <w:divsChild>
                <w:div w:id="88541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553709">
      <w:bodyDiv w:val="1"/>
      <w:marLeft w:val="0"/>
      <w:marRight w:val="0"/>
      <w:marTop w:val="0"/>
      <w:marBottom w:val="0"/>
      <w:divBdr>
        <w:top w:val="none" w:sz="0" w:space="0" w:color="auto"/>
        <w:left w:val="none" w:sz="0" w:space="0" w:color="auto"/>
        <w:bottom w:val="none" w:sz="0" w:space="0" w:color="auto"/>
        <w:right w:val="none" w:sz="0" w:space="0" w:color="auto"/>
      </w:divBdr>
    </w:div>
    <w:div w:id="489060720">
      <w:bodyDiv w:val="1"/>
      <w:marLeft w:val="0"/>
      <w:marRight w:val="0"/>
      <w:marTop w:val="0"/>
      <w:marBottom w:val="0"/>
      <w:divBdr>
        <w:top w:val="none" w:sz="0" w:space="0" w:color="auto"/>
        <w:left w:val="none" w:sz="0" w:space="0" w:color="auto"/>
        <w:bottom w:val="none" w:sz="0" w:space="0" w:color="auto"/>
        <w:right w:val="none" w:sz="0" w:space="0" w:color="auto"/>
      </w:divBdr>
      <w:divsChild>
        <w:div w:id="1670210814">
          <w:marLeft w:val="0"/>
          <w:marRight w:val="0"/>
          <w:marTop w:val="0"/>
          <w:marBottom w:val="0"/>
          <w:divBdr>
            <w:top w:val="none" w:sz="0" w:space="0" w:color="auto"/>
            <w:left w:val="none" w:sz="0" w:space="0" w:color="auto"/>
            <w:bottom w:val="none" w:sz="0" w:space="0" w:color="auto"/>
            <w:right w:val="none" w:sz="0" w:space="0" w:color="auto"/>
          </w:divBdr>
          <w:divsChild>
            <w:div w:id="1806972387">
              <w:marLeft w:val="0"/>
              <w:marRight w:val="0"/>
              <w:marTop w:val="0"/>
              <w:marBottom w:val="0"/>
              <w:divBdr>
                <w:top w:val="none" w:sz="0" w:space="0" w:color="auto"/>
                <w:left w:val="none" w:sz="0" w:space="0" w:color="auto"/>
                <w:bottom w:val="none" w:sz="0" w:space="0" w:color="auto"/>
                <w:right w:val="none" w:sz="0" w:space="0" w:color="auto"/>
              </w:divBdr>
              <w:divsChild>
                <w:div w:id="58133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112842">
      <w:bodyDiv w:val="1"/>
      <w:marLeft w:val="0"/>
      <w:marRight w:val="0"/>
      <w:marTop w:val="0"/>
      <w:marBottom w:val="0"/>
      <w:divBdr>
        <w:top w:val="none" w:sz="0" w:space="0" w:color="auto"/>
        <w:left w:val="none" w:sz="0" w:space="0" w:color="auto"/>
        <w:bottom w:val="none" w:sz="0" w:space="0" w:color="auto"/>
        <w:right w:val="none" w:sz="0" w:space="0" w:color="auto"/>
      </w:divBdr>
    </w:div>
    <w:div w:id="537476934">
      <w:bodyDiv w:val="1"/>
      <w:marLeft w:val="0"/>
      <w:marRight w:val="0"/>
      <w:marTop w:val="0"/>
      <w:marBottom w:val="0"/>
      <w:divBdr>
        <w:top w:val="none" w:sz="0" w:space="0" w:color="auto"/>
        <w:left w:val="none" w:sz="0" w:space="0" w:color="auto"/>
        <w:bottom w:val="none" w:sz="0" w:space="0" w:color="auto"/>
        <w:right w:val="none" w:sz="0" w:space="0" w:color="auto"/>
      </w:divBdr>
    </w:div>
    <w:div w:id="540938879">
      <w:bodyDiv w:val="1"/>
      <w:marLeft w:val="0"/>
      <w:marRight w:val="0"/>
      <w:marTop w:val="0"/>
      <w:marBottom w:val="0"/>
      <w:divBdr>
        <w:top w:val="none" w:sz="0" w:space="0" w:color="auto"/>
        <w:left w:val="none" w:sz="0" w:space="0" w:color="auto"/>
        <w:bottom w:val="none" w:sz="0" w:space="0" w:color="auto"/>
        <w:right w:val="none" w:sz="0" w:space="0" w:color="auto"/>
      </w:divBdr>
    </w:div>
    <w:div w:id="558783468">
      <w:bodyDiv w:val="1"/>
      <w:marLeft w:val="0"/>
      <w:marRight w:val="0"/>
      <w:marTop w:val="0"/>
      <w:marBottom w:val="0"/>
      <w:divBdr>
        <w:top w:val="none" w:sz="0" w:space="0" w:color="auto"/>
        <w:left w:val="none" w:sz="0" w:space="0" w:color="auto"/>
        <w:bottom w:val="none" w:sz="0" w:space="0" w:color="auto"/>
        <w:right w:val="none" w:sz="0" w:space="0" w:color="auto"/>
      </w:divBdr>
      <w:divsChild>
        <w:div w:id="530606335">
          <w:marLeft w:val="0"/>
          <w:marRight w:val="0"/>
          <w:marTop w:val="0"/>
          <w:marBottom w:val="0"/>
          <w:divBdr>
            <w:top w:val="none" w:sz="0" w:space="0" w:color="auto"/>
            <w:left w:val="none" w:sz="0" w:space="0" w:color="auto"/>
            <w:bottom w:val="none" w:sz="0" w:space="0" w:color="auto"/>
            <w:right w:val="none" w:sz="0" w:space="0" w:color="auto"/>
          </w:divBdr>
          <w:divsChild>
            <w:div w:id="1730809361">
              <w:marLeft w:val="0"/>
              <w:marRight w:val="0"/>
              <w:marTop w:val="0"/>
              <w:marBottom w:val="0"/>
              <w:divBdr>
                <w:top w:val="none" w:sz="0" w:space="0" w:color="auto"/>
                <w:left w:val="none" w:sz="0" w:space="0" w:color="auto"/>
                <w:bottom w:val="none" w:sz="0" w:space="0" w:color="auto"/>
                <w:right w:val="none" w:sz="0" w:space="0" w:color="auto"/>
              </w:divBdr>
              <w:divsChild>
                <w:div w:id="1101798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2838128">
      <w:bodyDiv w:val="1"/>
      <w:marLeft w:val="0"/>
      <w:marRight w:val="0"/>
      <w:marTop w:val="0"/>
      <w:marBottom w:val="0"/>
      <w:divBdr>
        <w:top w:val="none" w:sz="0" w:space="0" w:color="auto"/>
        <w:left w:val="none" w:sz="0" w:space="0" w:color="auto"/>
        <w:bottom w:val="none" w:sz="0" w:space="0" w:color="auto"/>
        <w:right w:val="none" w:sz="0" w:space="0" w:color="auto"/>
      </w:divBdr>
    </w:div>
    <w:div w:id="592053609">
      <w:bodyDiv w:val="1"/>
      <w:marLeft w:val="0"/>
      <w:marRight w:val="0"/>
      <w:marTop w:val="0"/>
      <w:marBottom w:val="0"/>
      <w:divBdr>
        <w:top w:val="none" w:sz="0" w:space="0" w:color="auto"/>
        <w:left w:val="none" w:sz="0" w:space="0" w:color="auto"/>
        <w:bottom w:val="none" w:sz="0" w:space="0" w:color="auto"/>
        <w:right w:val="none" w:sz="0" w:space="0" w:color="auto"/>
      </w:divBdr>
    </w:div>
    <w:div w:id="605887412">
      <w:bodyDiv w:val="1"/>
      <w:marLeft w:val="0"/>
      <w:marRight w:val="0"/>
      <w:marTop w:val="0"/>
      <w:marBottom w:val="0"/>
      <w:divBdr>
        <w:top w:val="none" w:sz="0" w:space="0" w:color="auto"/>
        <w:left w:val="none" w:sz="0" w:space="0" w:color="auto"/>
        <w:bottom w:val="none" w:sz="0" w:space="0" w:color="auto"/>
        <w:right w:val="none" w:sz="0" w:space="0" w:color="auto"/>
      </w:divBdr>
    </w:div>
    <w:div w:id="616906714">
      <w:bodyDiv w:val="1"/>
      <w:marLeft w:val="0"/>
      <w:marRight w:val="0"/>
      <w:marTop w:val="0"/>
      <w:marBottom w:val="0"/>
      <w:divBdr>
        <w:top w:val="none" w:sz="0" w:space="0" w:color="auto"/>
        <w:left w:val="none" w:sz="0" w:space="0" w:color="auto"/>
        <w:bottom w:val="none" w:sz="0" w:space="0" w:color="auto"/>
        <w:right w:val="none" w:sz="0" w:space="0" w:color="auto"/>
      </w:divBdr>
    </w:div>
    <w:div w:id="616958703">
      <w:bodyDiv w:val="1"/>
      <w:marLeft w:val="0"/>
      <w:marRight w:val="0"/>
      <w:marTop w:val="0"/>
      <w:marBottom w:val="0"/>
      <w:divBdr>
        <w:top w:val="none" w:sz="0" w:space="0" w:color="auto"/>
        <w:left w:val="none" w:sz="0" w:space="0" w:color="auto"/>
        <w:bottom w:val="none" w:sz="0" w:space="0" w:color="auto"/>
        <w:right w:val="none" w:sz="0" w:space="0" w:color="auto"/>
      </w:divBdr>
    </w:div>
    <w:div w:id="619998863">
      <w:bodyDiv w:val="1"/>
      <w:marLeft w:val="0"/>
      <w:marRight w:val="0"/>
      <w:marTop w:val="0"/>
      <w:marBottom w:val="0"/>
      <w:divBdr>
        <w:top w:val="none" w:sz="0" w:space="0" w:color="auto"/>
        <w:left w:val="none" w:sz="0" w:space="0" w:color="auto"/>
        <w:bottom w:val="none" w:sz="0" w:space="0" w:color="auto"/>
        <w:right w:val="none" w:sz="0" w:space="0" w:color="auto"/>
      </w:divBdr>
    </w:div>
    <w:div w:id="640234736">
      <w:bodyDiv w:val="1"/>
      <w:marLeft w:val="0"/>
      <w:marRight w:val="0"/>
      <w:marTop w:val="0"/>
      <w:marBottom w:val="0"/>
      <w:divBdr>
        <w:top w:val="none" w:sz="0" w:space="0" w:color="auto"/>
        <w:left w:val="none" w:sz="0" w:space="0" w:color="auto"/>
        <w:bottom w:val="none" w:sz="0" w:space="0" w:color="auto"/>
        <w:right w:val="none" w:sz="0" w:space="0" w:color="auto"/>
      </w:divBdr>
      <w:divsChild>
        <w:div w:id="451826581">
          <w:marLeft w:val="0"/>
          <w:marRight w:val="0"/>
          <w:marTop w:val="0"/>
          <w:marBottom w:val="0"/>
          <w:divBdr>
            <w:top w:val="none" w:sz="0" w:space="0" w:color="auto"/>
            <w:left w:val="none" w:sz="0" w:space="0" w:color="auto"/>
            <w:bottom w:val="none" w:sz="0" w:space="0" w:color="auto"/>
            <w:right w:val="none" w:sz="0" w:space="0" w:color="auto"/>
          </w:divBdr>
          <w:divsChild>
            <w:div w:id="1459179339">
              <w:marLeft w:val="0"/>
              <w:marRight w:val="0"/>
              <w:marTop w:val="0"/>
              <w:marBottom w:val="0"/>
              <w:divBdr>
                <w:top w:val="none" w:sz="0" w:space="0" w:color="auto"/>
                <w:left w:val="none" w:sz="0" w:space="0" w:color="auto"/>
                <w:bottom w:val="none" w:sz="0" w:space="0" w:color="auto"/>
                <w:right w:val="none" w:sz="0" w:space="0" w:color="auto"/>
              </w:divBdr>
              <w:divsChild>
                <w:div w:id="595213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473515">
      <w:bodyDiv w:val="1"/>
      <w:marLeft w:val="0"/>
      <w:marRight w:val="0"/>
      <w:marTop w:val="0"/>
      <w:marBottom w:val="0"/>
      <w:divBdr>
        <w:top w:val="none" w:sz="0" w:space="0" w:color="auto"/>
        <w:left w:val="none" w:sz="0" w:space="0" w:color="auto"/>
        <w:bottom w:val="none" w:sz="0" w:space="0" w:color="auto"/>
        <w:right w:val="none" w:sz="0" w:space="0" w:color="auto"/>
      </w:divBdr>
    </w:div>
    <w:div w:id="649017733">
      <w:bodyDiv w:val="1"/>
      <w:marLeft w:val="0"/>
      <w:marRight w:val="0"/>
      <w:marTop w:val="0"/>
      <w:marBottom w:val="0"/>
      <w:divBdr>
        <w:top w:val="none" w:sz="0" w:space="0" w:color="auto"/>
        <w:left w:val="none" w:sz="0" w:space="0" w:color="auto"/>
        <w:bottom w:val="none" w:sz="0" w:space="0" w:color="auto"/>
        <w:right w:val="none" w:sz="0" w:space="0" w:color="auto"/>
      </w:divBdr>
    </w:div>
    <w:div w:id="659500518">
      <w:bodyDiv w:val="1"/>
      <w:marLeft w:val="0"/>
      <w:marRight w:val="0"/>
      <w:marTop w:val="0"/>
      <w:marBottom w:val="0"/>
      <w:divBdr>
        <w:top w:val="none" w:sz="0" w:space="0" w:color="auto"/>
        <w:left w:val="none" w:sz="0" w:space="0" w:color="auto"/>
        <w:bottom w:val="none" w:sz="0" w:space="0" w:color="auto"/>
        <w:right w:val="none" w:sz="0" w:space="0" w:color="auto"/>
      </w:divBdr>
    </w:div>
    <w:div w:id="662858342">
      <w:bodyDiv w:val="1"/>
      <w:marLeft w:val="0"/>
      <w:marRight w:val="0"/>
      <w:marTop w:val="0"/>
      <w:marBottom w:val="0"/>
      <w:divBdr>
        <w:top w:val="none" w:sz="0" w:space="0" w:color="auto"/>
        <w:left w:val="none" w:sz="0" w:space="0" w:color="auto"/>
        <w:bottom w:val="none" w:sz="0" w:space="0" w:color="auto"/>
        <w:right w:val="none" w:sz="0" w:space="0" w:color="auto"/>
      </w:divBdr>
    </w:div>
    <w:div w:id="673797487">
      <w:bodyDiv w:val="1"/>
      <w:marLeft w:val="0"/>
      <w:marRight w:val="0"/>
      <w:marTop w:val="0"/>
      <w:marBottom w:val="0"/>
      <w:divBdr>
        <w:top w:val="none" w:sz="0" w:space="0" w:color="auto"/>
        <w:left w:val="none" w:sz="0" w:space="0" w:color="auto"/>
        <w:bottom w:val="none" w:sz="0" w:space="0" w:color="auto"/>
        <w:right w:val="none" w:sz="0" w:space="0" w:color="auto"/>
      </w:divBdr>
    </w:div>
    <w:div w:id="674377079">
      <w:bodyDiv w:val="1"/>
      <w:marLeft w:val="0"/>
      <w:marRight w:val="0"/>
      <w:marTop w:val="0"/>
      <w:marBottom w:val="0"/>
      <w:divBdr>
        <w:top w:val="none" w:sz="0" w:space="0" w:color="auto"/>
        <w:left w:val="none" w:sz="0" w:space="0" w:color="auto"/>
        <w:bottom w:val="none" w:sz="0" w:space="0" w:color="auto"/>
        <w:right w:val="none" w:sz="0" w:space="0" w:color="auto"/>
      </w:divBdr>
    </w:div>
    <w:div w:id="675884636">
      <w:bodyDiv w:val="1"/>
      <w:marLeft w:val="0"/>
      <w:marRight w:val="0"/>
      <w:marTop w:val="0"/>
      <w:marBottom w:val="0"/>
      <w:divBdr>
        <w:top w:val="none" w:sz="0" w:space="0" w:color="auto"/>
        <w:left w:val="none" w:sz="0" w:space="0" w:color="auto"/>
        <w:bottom w:val="none" w:sz="0" w:space="0" w:color="auto"/>
        <w:right w:val="none" w:sz="0" w:space="0" w:color="auto"/>
      </w:divBdr>
      <w:divsChild>
        <w:div w:id="1601252122">
          <w:marLeft w:val="0"/>
          <w:marRight w:val="0"/>
          <w:marTop w:val="0"/>
          <w:marBottom w:val="0"/>
          <w:divBdr>
            <w:top w:val="none" w:sz="0" w:space="0" w:color="auto"/>
            <w:left w:val="none" w:sz="0" w:space="0" w:color="auto"/>
            <w:bottom w:val="none" w:sz="0" w:space="0" w:color="auto"/>
            <w:right w:val="none" w:sz="0" w:space="0" w:color="auto"/>
          </w:divBdr>
          <w:divsChild>
            <w:div w:id="521673595">
              <w:marLeft w:val="0"/>
              <w:marRight w:val="0"/>
              <w:marTop w:val="0"/>
              <w:marBottom w:val="0"/>
              <w:divBdr>
                <w:top w:val="none" w:sz="0" w:space="0" w:color="auto"/>
                <w:left w:val="none" w:sz="0" w:space="0" w:color="auto"/>
                <w:bottom w:val="none" w:sz="0" w:space="0" w:color="auto"/>
                <w:right w:val="none" w:sz="0" w:space="0" w:color="auto"/>
              </w:divBdr>
              <w:divsChild>
                <w:div w:id="25182259">
                  <w:marLeft w:val="0"/>
                  <w:marRight w:val="0"/>
                  <w:marTop w:val="0"/>
                  <w:marBottom w:val="0"/>
                  <w:divBdr>
                    <w:top w:val="none" w:sz="0" w:space="0" w:color="auto"/>
                    <w:left w:val="none" w:sz="0" w:space="0" w:color="auto"/>
                    <w:bottom w:val="none" w:sz="0" w:space="0" w:color="auto"/>
                    <w:right w:val="none" w:sz="0" w:space="0" w:color="auto"/>
                  </w:divBdr>
                </w:div>
                <w:div w:id="1985044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195492">
      <w:bodyDiv w:val="1"/>
      <w:marLeft w:val="0"/>
      <w:marRight w:val="0"/>
      <w:marTop w:val="0"/>
      <w:marBottom w:val="0"/>
      <w:divBdr>
        <w:top w:val="none" w:sz="0" w:space="0" w:color="auto"/>
        <w:left w:val="none" w:sz="0" w:space="0" w:color="auto"/>
        <w:bottom w:val="none" w:sz="0" w:space="0" w:color="auto"/>
        <w:right w:val="none" w:sz="0" w:space="0" w:color="auto"/>
      </w:divBdr>
    </w:div>
    <w:div w:id="682973199">
      <w:bodyDiv w:val="1"/>
      <w:marLeft w:val="0"/>
      <w:marRight w:val="0"/>
      <w:marTop w:val="0"/>
      <w:marBottom w:val="0"/>
      <w:divBdr>
        <w:top w:val="none" w:sz="0" w:space="0" w:color="auto"/>
        <w:left w:val="none" w:sz="0" w:space="0" w:color="auto"/>
        <w:bottom w:val="none" w:sz="0" w:space="0" w:color="auto"/>
        <w:right w:val="none" w:sz="0" w:space="0" w:color="auto"/>
      </w:divBdr>
    </w:div>
    <w:div w:id="684526716">
      <w:bodyDiv w:val="1"/>
      <w:marLeft w:val="0"/>
      <w:marRight w:val="0"/>
      <w:marTop w:val="0"/>
      <w:marBottom w:val="0"/>
      <w:divBdr>
        <w:top w:val="none" w:sz="0" w:space="0" w:color="auto"/>
        <w:left w:val="none" w:sz="0" w:space="0" w:color="auto"/>
        <w:bottom w:val="none" w:sz="0" w:space="0" w:color="auto"/>
        <w:right w:val="none" w:sz="0" w:space="0" w:color="auto"/>
      </w:divBdr>
    </w:div>
    <w:div w:id="689257807">
      <w:bodyDiv w:val="1"/>
      <w:marLeft w:val="0"/>
      <w:marRight w:val="0"/>
      <w:marTop w:val="0"/>
      <w:marBottom w:val="0"/>
      <w:divBdr>
        <w:top w:val="none" w:sz="0" w:space="0" w:color="auto"/>
        <w:left w:val="none" w:sz="0" w:space="0" w:color="auto"/>
        <w:bottom w:val="none" w:sz="0" w:space="0" w:color="auto"/>
        <w:right w:val="none" w:sz="0" w:space="0" w:color="auto"/>
      </w:divBdr>
    </w:div>
    <w:div w:id="694385868">
      <w:bodyDiv w:val="1"/>
      <w:marLeft w:val="0"/>
      <w:marRight w:val="0"/>
      <w:marTop w:val="0"/>
      <w:marBottom w:val="0"/>
      <w:divBdr>
        <w:top w:val="none" w:sz="0" w:space="0" w:color="auto"/>
        <w:left w:val="none" w:sz="0" w:space="0" w:color="auto"/>
        <w:bottom w:val="none" w:sz="0" w:space="0" w:color="auto"/>
        <w:right w:val="none" w:sz="0" w:space="0" w:color="auto"/>
      </w:divBdr>
    </w:div>
    <w:div w:id="694499788">
      <w:bodyDiv w:val="1"/>
      <w:marLeft w:val="0"/>
      <w:marRight w:val="0"/>
      <w:marTop w:val="0"/>
      <w:marBottom w:val="0"/>
      <w:divBdr>
        <w:top w:val="none" w:sz="0" w:space="0" w:color="auto"/>
        <w:left w:val="none" w:sz="0" w:space="0" w:color="auto"/>
        <w:bottom w:val="none" w:sz="0" w:space="0" w:color="auto"/>
        <w:right w:val="none" w:sz="0" w:space="0" w:color="auto"/>
      </w:divBdr>
    </w:div>
    <w:div w:id="697776530">
      <w:bodyDiv w:val="1"/>
      <w:marLeft w:val="0"/>
      <w:marRight w:val="0"/>
      <w:marTop w:val="0"/>
      <w:marBottom w:val="0"/>
      <w:divBdr>
        <w:top w:val="none" w:sz="0" w:space="0" w:color="auto"/>
        <w:left w:val="none" w:sz="0" w:space="0" w:color="auto"/>
        <w:bottom w:val="none" w:sz="0" w:space="0" w:color="auto"/>
        <w:right w:val="none" w:sz="0" w:space="0" w:color="auto"/>
      </w:divBdr>
    </w:div>
    <w:div w:id="703334630">
      <w:bodyDiv w:val="1"/>
      <w:marLeft w:val="0"/>
      <w:marRight w:val="0"/>
      <w:marTop w:val="0"/>
      <w:marBottom w:val="0"/>
      <w:divBdr>
        <w:top w:val="none" w:sz="0" w:space="0" w:color="auto"/>
        <w:left w:val="none" w:sz="0" w:space="0" w:color="auto"/>
        <w:bottom w:val="none" w:sz="0" w:space="0" w:color="auto"/>
        <w:right w:val="none" w:sz="0" w:space="0" w:color="auto"/>
      </w:divBdr>
    </w:div>
    <w:div w:id="717242519">
      <w:bodyDiv w:val="1"/>
      <w:marLeft w:val="0"/>
      <w:marRight w:val="0"/>
      <w:marTop w:val="0"/>
      <w:marBottom w:val="0"/>
      <w:divBdr>
        <w:top w:val="none" w:sz="0" w:space="0" w:color="auto"/>
        <w:left w:val="none" w:sz="0" w:space="0" w:color="auto"/>
        <w:bottom w:val="none" w:sz="0" w:space="0" w:color="auto"/>
        <w:right w:val="none" w:sz="0" w:space="0" w:color="auto"/>
      </w:divBdr>
    </w:div>
    <w:div w:id="732510084">
      <w:bodyDiv w:val="1"/>
      <w:marLeft w:val="0"/>
      <w:marRight w:val="0"/>
      <w:marTop w:val="0"/>
      <w:marBottom w:val="0"/>
      <w:divBdr>
        <w:top w:val="none" w:sz="0" w:space="0" w:color="auto"/>
        <w:left w:val="none" w:sz="0" w:space="0" w:color="auto"/>
        <w:bottom w:val="none" w:sz="0" w:space="0" w:color="auto"/>
        <w:right w:val="none" w:sz="0" w:space="0" w:color="auto"/>
      </w:divBdr>
    </w:div>
    <w:div w:id="735279830">
      <w:bodyDiv w:val="1"/>
      <w:marLeft w:val="0"/>
      <w:marRight w:val="0"/>
      <w:marTop w:val="0"/>
      <w:marBottom w:val="0"/>
      <w:divBdr>
        <w:top w:val="none" w:sz="0" w:space="0" w:color="auto"/>
        <w:left w:val="none" w:sz="0" w:space="0" w:color="auto"/>
        <w:bottom w:val="none" w:sz="0" w:space="0" w:color="auto"/>
        <w:right w:val="none" w:sz="0" w:space="0" w:color="auto"/>
      </w:divBdr>
    </w:div>
    <w:div w:id="736050893">
      <w:bodyDiv w:val="1"/>
      <w:marLeft w:val="0"/>
      <w:marRight w:val="0"/>
      <w:marTop w:val="0"/>
      <w:marBottom w:val="0"/>
      <w:divBdr>
        <w:top w:val="none" w:sz="0" w:space="0" w:color="auto"/>
        <w:left w:val="none" w:sz="0" w:space="0" w:color="auto"/>
        <w:bottom w:val="none" w:sz="0" w:space="0" w:color="auto"/>
        <w:right w:val="none" w:sz="0" w:space="0" w:color="auto"/>
      </w:divBdr>
    </w:div>
    <w:div w:id="737944787">
      <w:bodyDiv w:val="1"/>
      <w:marLeft w:val="0"/>
      <w:marRight w:val="0"/>
      <w:marTop w:val="0"/>
      <w:marBottom w:val="0"/>
      <w:divBdr>
        <w:top w:val="none" w:sz="0" w:space="0" w:color="auto"/>
        <w:left w:val="none" w:sz="0" w:space="0" w:color="auto"/>
        <w:bottom w:val="none" w:sz="0" w:space="0" w:color="auto"/>
        <w:right w:val="none" w:sz="0" w:space="0" w:color="auto"/>
      </w:divBdr>
      <w:divsChild>
        <w:div w:id="517239654">
          <w:marLeft w:val="0"/>
          <w:marRight w:val="0"/>
          <w:marTop w:val="0"/>
          <w:marBottom w:val="0"/>
          <w:divBdr>
            <w:top w:val="none" w:sz="0" w:space="0" w:color="auto"/>
            <w:left w:val="none" w:sz="0" w:space="0" w:color="auto"/>
            <w:bottom w:val="none" w:sz="0" w:space="0" w:color="auto"/>
            <w:right w:val="none" w:sz="0" w:space="0" w:color="auto"/>
          </w:divBdr>
          <w:divsChild>
            <w:div w:id="2097703337">
              <w:marLeft w:val="0"/>
              <w:marRight w:val="0"/>
              <w:marTop w:val="0"/>
              <w:marBottom w:val="0"/>
              <w:divBdr>
                <w:top w:val="none" w:sz="0" w:space="0" w:color="auto"/>
                <w:left w:val="none" w:sz="0" w:space="0" w:color="auto"/>
                <w:bottom w:val="none" w:sz="0" w:space="0" w:color="auto"/>
                <w:right w:val="none" w:sz="0" w:space="0" w:color="auto"/>
              </w:divBdr>
              <w:divsChild>
                <w:div w:id="1735228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718887">
      <w:bodyDiv w:val="1"/>
      <w:marLeft w:val="0"/>
      <w:marRight w:val="0"/>
      <w:marTop w:val="0"/>
      <w:marBottom w:val="0"/>
      <w:divBdr>
        <w:top w:val="none" w:sz="0" w:space="0" w:color="auto"/>
        <w:left w:val="none" w:sz="0" w:space="0" w:color="auto"/>
        <w:bottom w:val="none" w:sz="0" w:space="0" w:color="auto"/>
        <w:right w:val="none" w:sz="0" w:space="0" w:color="auto"/>
      </w:divBdr>
    </w:div>
    <w:div w:id="751587027">
      <w:bodyDiv w:val="1"/>
      <w:marLeft w:val="0"/>
      <w:marRight w:val="0"/>
      <w:marTop w:val="0"/>
      <w:marBottom w:val="0"/>
      <w:divBdr>
        <w:top w:val="none" w:sz="0" w:space="0" w:color="auto"/>
        <w:left w:val="none" w:sz="0" w:space="0" w:color="auto"/>
        <w:bottom w:val="none" w:sz="0" w:space="0" w:color="auto"/>
        <w:right w:val="none" w:sz="0" w:space="0" w:color="auto"/>
      </w:divBdr>
    </w:div>
    <w:div w:id="753745751">
      <w:bodyDiv w:val="1"/>
      <w:marLeft w:val="0"/>
      <w:marRight w:val="0"/>
      <w:marTop w:val="0"/>
      <w:marBottom w:val="0"/>
      <w:divBdr>
        <w:top w:val="none" w:sz="0" w:space="0" w:color="auto"/>
        <w:left w:val="none" w:sz="0" w:space="0" w:color="auto"/>
        <w:bottom w:val="none" w:sz="0" w:space="0" w:color="auto"/>
        <w:right w:val="none" w:sz="0" w:space="0" w:color="auto"/>
      </w:divBdr>
    </w:div>
    <w:div w:id="768889055">
      <w:bodyDiv w:val="1"/>
      <w:marLeft w:val="0"/>
      <w:marRight w:val="0"/>
      <w:marTop w:val="0"/>
      <w:marBottom w:val="0"/>
      <w:divBdr>
        <w:top w:val="none" w:sz="0" w:space="0" w:color="auto"/>
        <w:left w:val="none" w:sz="0" w:space="0" w:color="auto"/>
        <w:bottom w:val="none" w:sz="0" w:space="0" w:color="auto"/>
        <w:right w:val="none" w:sz="0" w:space="0" w:color="auto"/>
      </w:divBdr>
    </w:div>
    <w:div w:id="769282588">
      <w:bodyDiv w:val="1"/>
      <w:marLeft w:val="0"/>
      <w:marRight w:val="0"/>
      <w:marTop w:val="0"/>
      <w:marBottom w:val="0"/>
      <w:divBdr>
        <w:top w:val="none" w:sz="0" w:space="0" w:color="auto"/>
        <w:left w:val="none" w:sz="0" w:space="0" w:color="auto"/>
        <w:bottom w:val="none" w:sz="0" w:space="0" w:color="auto"/>
        <w:right w:val="none" w:sz="0" w:space="0" w:color="auto"/>
      </w:divBdr>
    </w:div>
    <w:div w:id="782378490">
      <w:bodyDiv w:val="1"/>
      <w:marLeft w:val="0"/>
      <w:marRight w:val="0"/>
      <w:marTop w:val="0"/>
      <w:marBottom w:val="0"/>
      <w:divBdr>
        <w:top w:val="none" w:sz="0" w:space="0" w:color="auto"/>
        <w:left w:val="none" w:sz="0" w:space="0" w:color="auto"/>
        <w:bottom w:val="none" w:sz="0" w:space="0" w:color="auto"/>
        <w:right w:val="none" w:sz="0" w:space="0" w:color="auto"/>
      </w:divBdr>
    </w:div>
    <w:div w:id="782967908">
      <w:bodyDiv w:val="1"/>
      <w:marLeft w:val="0"/>
      <w:marRight w:val="0"/>
      <w:marTop w:val="0"/>
      <w:marBottom w:val="0"/>
      <w:divBdr>
        <w:top w:val="none" w:sz="0" w:space="0" w:color="auto"/>
        <w:left w:val="none" w:sz="0" w:space="0" w:color="auto"/>
        <w:bottom w:val="none" w:sz="0" w:space="0" w:color="auto"/>
        <w:right w:val="none" w:sz="0" w:space="0" w:color="auto"/>
      </w:divBdr>
    </w:div>
    <w:div w:id="787697262">
      <w:bodyDiv w:val="1"/>
      <w:marLeft w:val="0"/>
      <w:marRight w:val="0"/>
      <w:marTop w:val="0"/>
      <w:marBottom w:val="0"/>
      <w:divBdr>
        <w:top w:val="none" w:sz="0" w:space="0" w:color="auto"/>
        <w:left w:val="none" w:sz="0" w:space="0" w:color="auto"/>
        <w:bottom w:val="none" w:sz="0" w:space="0" w:color="auto"/>
        <w:right w:val="none" w:sz="0" w:space="0" w:color="auto"/>
      </w:divBdr>
    </w:div>
    <w:div w:id="809977619">
      <w:bodyDiv w:val="1"/>
      <w:marLeft w:val="0"/>
      <w:marRight w:val="0"/>
      <w:marTop w:val="0"/>
      <w:marBottom w:val="0"/>
      <w:divBdr>
        <w:top w:val="none" w:sz="0" w:space="0" w:color="auto"/>
        <w:left w:val="none" w:sz="0" w:space="0" w:color="auto"/>
        <w:bottom w:val="none" w:sz="0" w:space="0" w:color="auto"/>
        <w:right w:val="none" w:sz="0" w:space="0" w:color="auto"/>
      </w:divBdr>
    </w:div>
    <w:div w:id="820851186">
      <w:bodyDiv w:val="1"/>
      <w:marLeft w:val="0"/>
      <w:marRight w:val="0"/>
      <w:marTop w:val="0"/>
      <w:marBottom w:val="0"/>
      <w:divBdr>
        <w:top w:val="none" w:sz="0" w:space="0" w:color="auto"/>
        <w:left w:val="none" w:sz="0" w:space="0" w:color="auto"/>
        <w:bottom w:val="none" w:sz="0" w:space="0" w:color="auto"/>
        <w:right w:val="none" w:sz="0" w:space="0" w:color="auto"/>
      </w:divBdr>
    </w:div>
    <w:div w:id="841159908">
      <w:bodyDiv w:val="1"/>
      <w:marLeft w:val="0"/>
      <w:marRight w:val="0"/>
      <w:marTop w:val="0"/>
      <w:marBottom w:val="0"/>
      <w:divBdr>
        <w:top w:val="none" w:sz="0" w:space="0" w:color="auto"/>
        <w:left w:val="none" w:sz="0" w:space="0" w:color="auto"/>
        <w:bottom w:val="none" w:sz="0" w:space="0" w:color="auto"/>
        <w:right w:val="none" w:sz="0" w:space="0" w:color="auto"/>
      </w:divBdr>
      <w:divsChild>
        <w:div w:id="1452506896">
          <w:marLeft w:val="0"/>
          <w:marRight w:val="0"/>
          <w:marTop w:val="0"/>
          <w:marBottom w:val="0"/>
          <w:divBdr>
            <w:top w:val="none" w:sz="0" w:space="0" w:color="auto"/>
            <w:left w:val="none" w:sz="0" w:space="0" w:color="auto"/>
            <w:bottom w:val="none" w:sz="0" w:space="0" w:color="auto"/>
            <w:right w:val="none" w:sz="0" w:space="0" w:color="auto"/>
          </w:divBdr>
          <w:divsChild>
            <w:div w:id="933516316">
              <w:marLeft w:val="0"/>
              <w:marRight w:val="0"/>
              <w:marTop w:val="0"/>
              <w:marBottom w:val="0"/>
              <w:divBdr>
                <w:top w:val="none" w:sz="0" w:space="0" w:color="auto"/>
                <w:left w:val="none" w:sz="0" w:space="0" w:color="auto"/>
                <w:bottom w:val="none" w:sz="0" w:space="0" w:color="auto"/>
                <w:right w:val="none" w:sz="0" w:space="0" w:color="auto"/>
              </w:divBdr>
              <w:divsChild>
                <w:div w:id="1131481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5845612">
      <w:bodyDiv w:val="1"/>
      <w:marLeft w:val="0"/>
      <w:marRight w:val="0"/>
      <w:marTop w:val="0"/>
      <w:marBottom w:val="0"/>
      <w:divBdr>
        <w:top w:val="none" w:sz="0" w:space="0" w:color="auto"/>
        <w:left w:val="none" w:sz="0" w:space="0" w:color="auto"/>
        <w:bottom w:val="none" w:sz="0" w:space="0" w:color="auto"/>
        <w:right w:val="none" w:sz="0" w:space="0" w:color="auto"/>
      </w:divBdr>
    </w:div>
    <w:div w:id="858086363">
      <w:bodyDiv w:val="1"/>
      <w:marLeft w:val="0"/>
      <w:marRight w:val="0"/>
      <w:marTop w:val="0"/>
      <w:marBottom w:val="0"/>
      <w:divBdr>
        <w:top w:val="none" w:sz="0" w:space="0" w:color="auto"/>
        <w:left w:val="none" w:sz="0" w:space="0" w:color="auto"/>
        <w:bottom w:val="none" w:sz="0" w:space="0" w:color="auto"/>
        <w:right w:val="none" w:sz="0" w:space="0" w:color="auto"/>
      </w:divBdr>
    </w:div>
    <w:div w:id="858852770">
      <w:bodyDiv w:val="1"/>
      <w:marLeft w:val="0"/>
      <w:marRight w:val="0"/>
      <w:marTop w:val="0"/>
      <w:marBottom w:val="0"/>
      <w:divBdr>
        <w:top w:val="none" w:sz="0" w:space="0" w:color="auto"/>
        <w:left w:val="none" w:sz="0" w:space="0" w:color="auto"/>
        <w:bottom w:val="none" w:sz="0" w:space="0" w:color="auto"/>
        <w:right w:val="none" w:sz="0" w:space="0" w:color="auto"/>
      </w:divBdr>
      <w:divsChild>
        <w:div w:id="1011222513">
          <w:marLeft w:val="0"/>
          <w:marRight w:val="0"/>
          <w:marTop w:val="0"/>
          <w:marBottom w:val="0"/>
          <w:divBdr>
            <w:top w:val="none" w:sz="0" w:space="0" w:color="auto"/>
            <w:left w:val="none" w:sz="0" w:space="0" w:color="auto"/>
            <w:bottom w:val="none" w:sz="0" w:space="0" w:color="auto"/>
            <w:right w:val="none" w:sz="0" w:space="0" w:color="auto"/>
          </w:divBdr>
          <w:divsChild>
            <w:div w:id="1465073890">
              <w:marLeft w:val="0"/>
              <w:marRight w:val="0"/>
              <w:marTop w:val="0"/>
              <w:marBottom w:val="0"/>
              <w:divBdr>
                <w:top w:val="none" w:sz="0" w:space="0" w:color="auto"/>
                <w:left w:val="none" w:sz="0" w:space="0" w:color="auto"/>
                <w:bottom w:val="none" w:sz="0" w:space="0" w:color="auto"/>
                <w:right w:val="none" w:sz="0" w:space="0" w:color="auto"/>
              </w:divBdr>
              <w:divsChild>
                <w:div w:id="89552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981117">
      <w:bodyDiv w:val="1"/>
      <w:marLeft w:val="0"/>
      <w:marRight w:val="0"/>
      <w:marTop w:val="0"/>
      <w:marBottom w:val="0"/>
      <w:divBdr>
        <w:top w:val="none" w:sz="0" w:space="0" w:color="auto"/>
        <w:left w:val="none" w:sz="0" w:space="0" w:color="auto"/>
        <w:bottom w:val="none" w:sz="0" w:space="0" w:color="auto"/>
        <w:right w:val="none" w:sz="0" w:space="0" w:color="auto"/>
      </w:divBdr>
    </w:div>
    <w:div w:id="866452415">
      <w:bodyDiv w:val="1"/>
      <w:marLeft w:val="0"/>
      <w:marRight w:val="0"/>
      <w:marTop w:val="0"/>
      <w:marBottom w:val="0"/>
      <w:divBdr>
        <w:top w:val="none" w:sz="0" w:space="0" w:color="auto"/>
        <w:left w:val="none" w:sz="0" w:space="0" w:color="auto"/>
        <w:bottom w:val="none" w:sz="0" w:space="0" w:color="auto"/>
        <w:right w:val="none" w:sz="0" w:space="0" w:color="auto"/>
      </w:divBdr>
    </w:div>
    <w:div w:id="881095551">
      <w:bodyDiv w:val="1"/>
      <w:marLeft w:val="0"/>
      <w:marRight w:val="0"/>
      <w:marTop w:val="0"/>
      <w:marBottom w:val="0"/>
      <w:divBdr>
        <w:top w:val="none" w:sz="0" w:space="0" w:color="auto"/>
        <w:left w:val="none" w:sz="0" w:space="0" w:color="auto"/>
        <w:bottom w:val="none" w:sz="0" w:space="0" w:color="auto"/>
        <w:right w:val="none" w:sz="0" w:space="0" w:color="auto"/>
      </w:divBdr>
      <w:divsChild>
        <w:div w:id="736174968">
          <w:marLeft w:val="0"/>
          <w:marRight w:val="0"/>
          <w:marTop w:val="0"/>
          <w:marBottom w:val="0"/>
          <w:divBdr>
            <w:top w:val="none" w:sz="0" w:space="0" w:color="auto"/>
            <w:left w:val="none" w:sz="0" w:space="0" w:color="auto"/>
            <w:bottom w:val="none" w:sz="0" w:space="0" w:color="auto"/>
            <w:right w:val="none" w:sz="0" w:space="0" w:color="auto"/>
          </w:divBdr>
          <w:divsChild>
            <w:div w:id="2030450426">
              <w:marLeft w:val="0"/>
              <w:marRight w:val="0"/>
              <w:marTop w:val="0"/>
              <w:marBottom w:val="0"/>
              <w:divBdr>
                <w:top w:val="none" w:sz="0" w:space="0" w:color="auto"/>
                <w:left w:val="none" w:sz="0" w:space="0" w:color="auto"/>
                <w:bottom w:val="none" w:sz="0" w:space="0" w:color="auto"/>
                <w:right w:val="none" w:sz="0" w:space="0" w:color="auto"/>
              </w:divBdr>
              <w:divsChild>
                <w:div w:id="9024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416058">
      <w:bodyDiv w:val="1"/>
      <w:marLeft w:val="0"/>
      <w:marRight w:val="0"/>
      <w:marTop w:val="0"/>
      <w:marBottom w:val="0"/>
      <w:divBdr>
        <w:top w:val="none" w:sz="0" w:space="0" w:color="auto"/>
        <w:left w:val="none" w:sz="0" w:space="0" w:color="auto"/>
        <w:bottom w:val="none" w:sz="0" w:space="0" w:color="auto"/>
        <w:right w:val="none" w:sz="0" w:space="0" w:color="auto"/>
      </w:divBdr>
    </w:div>
    <w:div w:id="890924862">
      <w:bodyDiv w:val="1"/>
      <w:marLeft w:val="0"/>
      <w:marRight w:val="0"/>
      <w:marTop w:val="0"/>
      <w:marBottom w:val="0"/>
      <w:divBdr>
        <w:top w:val="none" w:sz="0" w:space="0" w:color="auto"/>
        <w:left w:val="none" w:sz="0" w:space="0" w:color="auto"/>
        <w:bottom w:val="none" w:sz="0" w:space="0" w:color="auto"/>
        <w:right w:val="none" w:sz="0" w:space="0" w:color="auto"/>
      </w:divBdr>
    </w:div>
    <w:div w:id="894857643">
      <w:bodyDiv w:val="1"/>
      <w:marLeft w:val="0"/>
      <w:marRight w:val="0"/>
      <w:marTop w:val="0"/>
      <w:marBottom w:val="0"/>
      <w:divBdr>
        <w:top w:val="none" w:sz="0" w:space="0" w:color="auto"/>
        <w:left w:val="none" w:sz="0" w:space="0" w:color="auto"/>
        <w:bottom w:val="none" w:sz="0" w:space="0" w:color="auto"/>
        <w:right w:val="none" w:sz="0" w:space="0" w:color="auto"/>
      </w:divBdr>
    </w:div>
    <w:div w:id="898515818">
      <w:bodyDiv w:val="1"/>
      <w:marLeft w:val="0"/>
      <w:marRight w:val="0"/>
      <w:marTop w:val="0"/>
      <w:marBottom w:val="0"/>
      <w:divBdr>
        <w:top w:val="none" w:sz="0" w:space="0" w:color="auto"/>
        <w:left w:val="none" w:sz="0" w:space="0" w:color="auto"/>
        <w:bottom w:val="none" w:sz="0" w:space="0" w:color="auto"/>
        <w:right w:val="none" w:sz="0" w:space="0" w:color="auto"/>
      </w:divBdr>
    </w:div>
    <w:div w:id="917521170">
      <w:bodyDiv w:val="1"/>
      <w:marLeft w:val="0"/>
      <w:marRight w:val="0"/>
      <w:marTop w:val="0"/>
      <w:marBottom w:val="0"/>
      <w:divBdr>
        <w:top w:val="none" w:sz="0" w:space="0" w:color="auto"/>
        <w:left w:val="none" w:sz="0" w:space="0" w:color="auto"/>
        <w:bottom w:val="none" w:sz="0" w:space="0" w:color="auto"/>
        <w:right w:val="none" w:sz="0" w:space="0" w:color="auto"/>
      </w:divBdr>
    </w:div>
    <w:div w:id="924069135">
      <w:bodyDiv w:val="1"/>
      <w:marLeft w:val="0"/>
      <w:marRight w:val="0"/>
      <w:marTop w:val="0"/>
      <w:marBottom w:val="0"/>
      <w:divBdr>
        <w:top w:val="none" w:sz="0" w:space="0" w:color="auto"/>
        <w:left w:val="none" w:sz="0" w:space="0" w:color="auto"/>
        <w:bottom w:val="none" w:sz="0" w:space="0" w:color="auto"/>
        <w:right w:val="none" w:sz="0" w:space="0" w:color="auto"/>
      </w:divBdr>
    </w:div>
    <w:div w:id="925305219">
      <w:bodyDiv w:val="1"/>
      <w:marLeft w:val="0"/>
      <w:marRight w:val="0"/>
      <w:marTop w:val="0"/>
      <w:marBottom w:val="0"/>
      <w:divBdr>
        <w:top w:val="none" w:sz="0" w:space="0" w:color="auto"/>
        <w:left w:val="none" w:sz="0" w:space="0" w:color="auto"/>
        <w:bottom w:val="none" w:sz="0" w:space="0" w:color="auto"/>
        <w:right w:val="none" w:sz="0" w:space="0" w:color="auto"/>
      </w:divBdr>
    </w:div>
    <w:div w:id="929003497">
      <w:bodyDiv w:val="1"/>
      <w:marLeft w:val="0"/>
      <w:marRight w:val="0"/>
      <w:marTop w:val="0"/>
      <w:marBottom w:val="0"/>
      <w:divBdr>
        <w:top w:val="none" w:sz="0" w:space="0" w:color="auto"/>
        <w:left w:val="none" w:sz="0" w:space="0" w:color="auto"/>
        <w:bottom w:val="none" w:sz="0" w:space="0" w:color="auto"/>
        <w:right w:val="none" w:sz="0" w:space="0" w:color="auto"/>
      </w:divBdr>
    </w:div>
    <w:div w:id="946229692">
      <w:bodyDiv w:val="1"/>
      <w:marLeft w:val="0"/>
      <w:marRight w:val="0"/>
      <w:marTop w:val="0"/>
      <w:marBottom w:val="0"/>
      <w:divBdr>
        <w:top w:val="none" w:sz="0" w:space="0" w:color="auto"/>
        <w:left w:val="none" w:sz="0" w:space="0" w:color="auto"/>
        <w:bottom w:val="none" w:sz="0" w:space="0" w:color="auto"/>
        <w:right w:val="none" w:sz="0" w:space="0" w:color="auto"/>
      </w:divBdr>
    </w:div>
    <w:div w:id="946541912">
      <w:bodyDiv w:val="1"/>
      <w:marLeft w:val="0"/>
      <w:marRight w:val="0"/>
      <w:marTop w:val="0"/>
      <w:marBottom w:val="0"/>
      <w:divBdr>
        <w:top w:val="none" w:sz="0" w:space="0" w:color="auto"/>
        <w:left w:val="none" w:sz="0" w:space="0" w:color="auto"/>
        <w:bottom w:val="none" w:sz="0" w:space="0" w:color="auto"/>
        <w:right w:val="none" w:sz="0" w:space="0" w:color="auto"/>
      </w:divBdr>
    </w:div>
    <w:div w:id="960767144">
      <w:bodyDiv w:val="1"/>
      <w:marLeft w:val="0"/>
      <w:marRight w:val="0"/>
      <w:marTop w:val="0"/>
      <w:marBottom w:val="0"/>
      <w:divBdr>
        <w:top w:val="none" w:sz="0" w:space="0" w:color="auto"/>
        <w:left w:val="none" w:sz="0" w:space="0" w:color="auto"/>
        <w:bottom w:val="none" w:sz="0" w:space="0" w:color="auto"/>
        <w:right w:val="none" w:sz="0" w:space="0" w:color="auto"/>
      </w:divBdr>
      <w:divsChild>
        <w:div w:id="1741905031">
          <w:marLeft w:val="0"/>
          <w:marRight w:val="0"/>
          <w:marTop w:val="0"/>
          <w:marBottom w:val="0"/>
          <w:divBdr>
            <w:top w:val="none" w:sz="0" w:space="0" w:color="auto"/>
            <w:left w:val="none" w:sz="0" w:space="0" w:color="auto"/>
            <w:bottom w:val="none" w:sz="0" w:space="0" w:color="auto"/>
            <w:right w:val="none" w:sz="0" w:space="0" w:color="auto"/>
          </w:divBdr>
          <w:divsChild>
            <w:div w:id="1458376958">
              <w:marLeft w:val="0"/>
              <w:marRight w:val="0"/>
              <w:marTop w:val="0"/>
              <w:marBottom w:val="0"/>
              <w:divBdr>
                <w:top w:val="none" w:sz="0" w:space="0" w:color="auto"/>
                <w:left w:val="none" w:sz="0" w:space="0" w:color="auto"/>
                <w:bottom w:val="none" w:sz="0" w:space="0" w:color="auto"/>
                <w:right w:val="none" w:sz="0" w:space="0" w:color="auto"/>
              </w:divBdr>
              <w:divsChild>
                <w:div w:id="373965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931019">
      <w:bodyDiv w:val="1"/>
      <w:marLeft w:val="0"/>
      <w:marRight w:val="0"/>
      <w:marTop w:val="0"/>
      <w:marBottom w:val="0"/>
      <w:divBdr>
        <w:top w:val="none" w:sz="0" w:space="0" w:color="auto"/>
        <w:left w:val="none" w:sz="0" w:space="0" w:color="auto"/>
        <w:bottom w:val="none" w:sz="0" w:space="0" w:color="auto"/>
        <w:right w:val="none" w:sz="0" w:space="0" w:color="auto"/>
      </w:divBdr>
      <w:divsChild>
        <w:div w:id="632373804">
          <w:marLeft w:val="0"/>
          <w:marRight w:val="0"/>
          <w:marTop w:val="0"/>
          <w:marBottom w:val="0"/>
          <w:divBdr>
            <w:top w:val="none" w:sz="0" w:space="0" w:color="auto"/>
            <w:left w:val="none" w:sz="0" w:space="0" w:color="auto"/>
            <w:bottom w:val="none" w:sz="0" w:space="0" w:color="auto"/>
            <w:right w:val="none" w:sz="0" w:space="0" w:color="auto"/>
          </w:divBdr>
          <w:divsChild>
            <w:div w:id="652491721">
              <w:marLeft w:val="0"/>
              <w:marRight w:val="0"/>
              <w:marTop w:val="0"/>
              <w:marBottom w:val="0"/>
              <w:divBdr>
                <w:top w:val="none" w:sz="0" w:space="0" w:color="auto"/>
                <w:left w:val="none" w:sz="0" w:space="0" w:color="auto"/>
                <w:bottom w:val="none" w:sz="0" w:space="0" w:color="auto"/>
                <w:right w:val="none" w:sz="0" w:space="0" w:color="auto"/>
              </w:divBdr>
              <w:divsChild>
                <w:div w:id="1036344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945730">
      <w:bodyDiv w:val="1"/>
      <w:marLeft w:val="0"/>
      <w:marRight w:val="0"/>
      <w:marTop w:val="0"/>
      <w:marBottom w:val="0"/>
      <w:divBdr>
        <w:top w:val="none" w:sz="0" w:space="0" w:color="auto"/>
        <w:left w:val="none" w:sz="0" w:space="0" w:color="auto"/>
        <w:bottom w:val="none" w:sz="0" w:space="0" w:color="auto"/>
        <w:right w:val="none" w:sz="0" w:space="0" w:color="auto"/>
      </w:divBdr>
    </w:div>
    <w:div w:id="974677338">
      <w:bodyDiv w:val="1"/>
      <w:marLeft w:val="0"/>
      <w:marRight w:val="0"/>
      <w:marTop w:val="0"/>
      <w:marBottom w:val="0"/>
      <w:divBdr>
        <w:top w:val="none" w:sz="0" w:space="0" w:color="auto"/>
        <w:left w:val="none" w:sz="0" w:space="0" w:color="auto"/>
        <w:bottom w:val="none" w:sz="0" w:space="0" w:color="auto"/>
        <w:right w:val="none" w:sz="0" w:space="0" w:color="auto"/>
      </w:divBdr>
      <w:divsChild>
        <w:div w:id="310184992">
          <w:marLeft w:val="0"/>
          <w:marRight w:val="0"/>
          <w:marTop w:val="0"/>
          <w:marBottom w:val="0"/>
          <w:divBdr>
            <w:top w:val="none" w:sz="0" w:space="0" w:color="auto"/>
            <w:left w:val="none" w:sz="0" w:space="0" w:color="auto"/>
            <w:bottom w:val="none" w:sz="0" w:space="0" w:color="auto"/>
            <w:right w:val="none" w:sz="0" w:space="0" w:color="auto"/>
          </w:divBdr>
          <w:divsChild>
            <w:div w:id="907112586">
              <w:marLeft w:val="0"/>
              <w:marRight w:val="0"/>
              <w:marTop w:val="0"/>
              <w:marBottom w:val="0"/>
              <w:divBdr>
                <w:top w:val="none" w:sz="0" w:space="0" w:color="auto"/>
                <w:left w:val="none" w:sz="0" w:space="0" w:color="auto"/>
                <w:bottom w:val="none" w:sz="0" w:space="0" w:color="auto"/>
                <w:right w:val="none" w:sz="0" w:space="0" w:color="auto"/>
              </w:divBdr>
              <w:divsChild>
                <w:div w:id="67115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5909919">
      <w:bodyDiv w:val="1"/>
      <w:marLeft w:val="0"/>
      <w:marRight w:val="0"/>
      <w:marTop w:val="0"/>
      <w:marBottom w:val="0"/>
      <w:divBdr>
        <w:top w:val="none" w:sz="0" w:space="0" w:color="auto"/>
        <w:left w:val="none" w:sz="0" w:space="0" w:color="auto"/>
        <w:bottom w:val="none" w:sz="0" w:space="0" w:color="auto"/>
        <w:right w:val="none" w:sz="0" w:space="0" w:color="auto"/>
      </w:divBdr>
    </w:div>
    <w:div w:id="980697435">
      <w:bodyDiv w:val="1"/>
      <w:marLeft w:val="0"/>
      <w:marRight w:val="0"/>
      <w:marTop w:val="0"/>
      <w:marBottom w:val="0"/>
      <w:divBdr>
        <w:top w:val="none" w:sz="0" w:space="0" w:color="auto"/>
        <w:left w:val="none" w:sz="0" w:space="0" w:color="auto"/>
        <w:bottom w:val="none" w:sz="0" w:space="0" w:color="auto"/>
        <w:right w:val="none" w:sz="0" w:space="0" w:color="auto"/>
      </w:divBdr>
    </w:div>
    <w:div w:id="994338702">
      <w:bodyDiv w:val="1"/>
      <w:marLeft w:val="0"/>
      <w:marRight w:val="0"/>
      <w:marTop w:val="0"/>
      <w:marBottom w:val="0"/>
      <w:divBdr>
        <w:top w:val="none" w:sz="0" w:space="0" w:color="auto"/>
        <w:left w:val="none" w:sz="0" w:space="0" w:color="auto"/>
        <w:bottom w:val="none" w:sz="0" w:space="0" w:color="auto"/>
        <w:right w:val="none" w:sz="0" w:space="0" w:color="auto"/>
      </w:divBdr>
    </w:div>
    <w:div w:id="997415429">
      <w:bodyDiv w:val="1"/>
      <w:marLeft w:val="0"/>
      <w:marRight w:val="0"/>
      <w:marTop w:val="0"/>
      <w:marBottom w:val="0"/>
      <w:divBdr>
        <w:top w:val="none" w:sz="0" w:space="0" w:color="auto"/>
        <w:left w:val="none" w:sz="0" w:space="0" w:color="auto"/>
        <w:bottom w:val="none" w:sz="0" w:space="0" w:color="auto"/>
        <w:right w:val="none" w:sz="0" w:space="0" w:color="auto"/>
      </w:divBdr>
      <w:divsChild>
        <w:div w:id="2072999322">
          <w:marLeft w:val="0"/>
          <w:marRight w:val="0"/>
          <w:marTop w:val="0"/>
          <w:marBottom w:val="0"/>
          <w:divBdr>
            <w:top w:val="none" w:sz="0" w:space="0" w:color="auto"/>
            <w:left w:val="none" w:sz="0" w:space="0" w:color="auto"/>
            <w:bottom w:val="none" w:sz="0" w:space="0" w:color="auto"/>
            <w:right w:val="none" w:sz="0" w:space="0" w:color="auto"/>
          </w:divBdr>
          <w:divsChild>
            <w:div w:id="153374936">
              <w:marLeft w:val="0"/>
              <w:marRight w:val="0"/>
              <w:marTop w:val="0"/>
              <w:marBottom w:val="0"/>
              <w:divBdr>
                <w:top w:val="none" w:sz="0" w:space="0" w:color="auto"/>
                <w:left w:val="none" w:sz="0" w:space="0" w:color="auto"/>
                <w:bottom w:val="none" w:sz="0" w:space="0" w:color="auto"/>
                <w:right w:val="none" w:sz="0" w:space="0" w:color="auto"/>
              </w:divBdr>
              <w:divsChild>
                <w:div w:id="122756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735379">
      <w:bodyDiv w:val="1"/>
      <w:marLeft w:val="0"/>
      <w:marRight w:val="0"/>
      <w:marTop w:val="0"/>
      <w:marBottom w:val="0"/>
      <w:divBdr>
        <w:top w:val="none" w:sz="0" w:space="0" w:color="auto"/>
        <w:left w:val="none" w:sz="0" w:space="0" w:color="auto"/>
        <w:bottom w:val="none" w:sz="0" w:space="0" w:color="auto"/>
        <w:right w:val="none" w:sz="0" w:space="0" w:color="auto"/>
      </w:divBdr>
    </w:div>
    <w:div w:id="1002317310">
      <w:bodyDiv w:val="1"/>
      <w:marLeft w:val="0"/>
      <w:marRight w:val="0"/>
      <w:marTop w:val="0"/>
      <w:marBottom w:val="0"/>
      <w:divBdr>
        <w:top w:val="none" w:sz="0" w:space="0" w:color="auto"/>
        <w:left w:val="none" w:sz="0" w:space="0" w:color="auto"/>
        <w:bottom w:val="none" w:sz="0" w:space="0" w:color="auto"/>
        <w:right w:val="none" w:sz="0" w:space="0" w:color="auto"/>
      </w:divBdr>
    </w:div>
    <w:div w:id="1009941859">
      <w:bodyDiv w:val="1"/>
      <w:marLeft w:val="0"/>
      <w:marRight w:val="0"/>
      <w:marTop w:val="0"/>
      <w:marBottom w:val="0"/>
      <w:divBdr>
        <w:top w:val="none" w:sz="0" w:space="0" w:color="auto"/>
        <w:left w:val="none" w:sz="0" w:space="0" w:color="auto"/>
        <w:bottom w:val="none" w:sz="0" w:space="0" w:color="auto"/>
        <w:right w:val="none" w:sz="0" w:space="0" w:color="auto"/>
      </w:divBdr>
      <w:divsChild>
        <w:div w:id="2021926482">
          <w:marLeft w:val="0"/>
          <w:marRight w:val="0"/>
          <w:marTop w:val="0"/>
          <w:marBottom w:val="0"/>
          <w:divBdr>
            <w:top w:val="none" w:sz="0" w:space="0" w:color="auto"/>
            <w:left w:val="none" w:sz="0" w:space="0" w:color="auto"/>
            <w:bottom w:val="none" w:sz="0" w:space="0" w:color="auto"/>
            <w:right w:val="none" w:sz="0" w:space="0" w:color="auto"/>
          </w:divBdr>
          <w:divsChild>
            <w:div w:id="1423867729">
              <w:marLeft w:val="0"/>
              <w:marRight w:val="0"/>
              <w:marTop w:val="0"/>
              <w:marBottom w:val="0"/>
              <w:divBdr>
                <w:top w:val="none" w:sz="0" w:space="0" w:color="auto"/>
                <w:left w:val="none" w:sz="0" w:space="0" w:color="auto"/>
                <w:bottom w:val="none" w:sz="0" w:space="0" w:color="auto"/>
                <w:right w:val="none" w:sz="0" w:space="0" w:color="auto"/>
              </w:divBdr>
              <w:divsChild>
                <w:div w:id="1272316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078376">
      <w:bodyDiv w:val="1"/>
      <w:marLeft w:val="0"/>
      <w:marRight w:val="0"/>
      <w:marTop w:val="0"/>
      <w:marBottom w:val="0"/>
      <w:divBdr>
        <w:top w:val="none" w:sz="0" w:space="0" w:color="auto"/>
        <w:left w:val="none" w:sz="0" w:space="0" w:color="auto"/>
        <w:bottom w:val="none" w:sz="0" w:space="0" w:color="auto"/>
        <w:right w:val="none" w:sz="0" w:space="0" w:color="auto"/>
      </w:divBdr>
      <w:divsChild>
        <w:div w:id="180431993">
          <w:marLeft w:val="0"/>
          <w:marRight w:val="0"/>
          <w:marTop w:val="0"/>
          <w:marBottom w:val="0"/>
          <w:divBdr>
            <w:top w:val="none" w:sz="0" w:space="0" w:color="auto"/>
            <w:left w:val="none" w:sz="0" w:space="0" w:color="auto"/>
            <w:bottom w:val="none" w:sz="0" w:space="0" w:color="auto"/>
            <w:right w:val="none" w:sz="0" w:space="0" w:color="auto"/>
          </w:divBdr>
          <w:divsChild>
            <w:div w:id="1667394347">
              <w:marLeft w:val="0"/>
              <w:marRight w:val="0"/>
              <w:marTop w:val="0"/>
              <w:marBottom w:val="0"/>
              <w:divBdr>
                <w:top w:val="none" w:sz="0" w:space="0" w:color="auto"/>
                <w:left w:val="none" w:sz="0" w:space="0" w:color="auto"/>
                <w:bottom w:val="none" w:sz="0" w:space="0" w:color="auto"/>
                <w:right w:val="none" w:sz="0" w:space="0" w:color="auto"/>
              </w:divBdr>
              <w:divsChild>
                <w:div w:id="893153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276190">
      <w:bodyDiv w:val="1"/>
      <w:marLeft w:val="0"/>
      <w:marRight w:val="0"/>
      <w:marTop w:val="0"/>
      <w:marBottom w:val="0"/>
      <w:divBdr>
        <w:top w:val="none" w:sz="0" w:space="0" w:color="auto"/>
        <w:left w:val="none" w:sz="0" w:space="0" w:color="auto"/>
        <w:bottom w:val="none" w:sz="0" w:space="0" w:color="auto"/>
        <w:right w:val="none" w:sz="0" w:space="0" w:color="auto"/>
      </w:divBdr>
    </w:div>
    <w:div w:id="1021010694">
      <w:bodyDiv w:val="1"/>
      <w:marLeft w:val="0"/>
      <w:marRight w:val="0"/>
      <w:marTop w:val="0"/>
      <w:marBottom w:val="0"/>
      <w:divBdr>
        <w:top w:val="none" w:sz="0" w:space="0" w:color="auto"/>
        <w:left w:val="none" w:sz="0" w:space="0" w:color="auto"/>
        <w:bottom w:val="none" w:sz="0" w:space="0" w:color="auto"/>
        <w:right w:val="none" w:sz="0" w:space="0" w:color="auto"/>
      </w:divBdr>
    </w:div>
    <w:div w:id="1022783618">
      <w:bodyDiv w:val="1"/>
      <w:marLeft w:val="0"/>
      <w:marRight w:val="0"/>
      <w:marTop w:val="0"/>
      <w:marBottom w:val="0"/>
      <w:divBdr>
        <w:top w:val="none" w:sz="0" w:space="0" w:color="auto"/>
        <w:left w:val="none" w:sz="0" w:space="0" w:color="auto"/>
        <w:bottom w:val="none" w:sz="0" w:space="0" w:color="auto"/>
        <w:right w:val="none" w:sz="0" w:space="0" w:color="auto"/>
      </w:divBdr>
      <w:divsChild>
        <w:div w:id="284241371">
          <w:marLeft w:val="0"/>
          <w:marRight w:val="0"/>
          <w:marTop w:val="0"/>
          <w:marBottom w:val="0"/>
          <w:divBdr>
            <w:top w:val="none" w:sz="0" w:space="0" w:color="auto"/>
            <w:left w:val="none" w:sz="0" w:space="0" w:color="auto"/>
            <w:bottom w:val="none" w:sz="0" w:space="0" w:color="auto"/>
            <w:right w:val="none" w:sz="0" w:space="0" w:color="auto"/>
          </w:divBdr>
          <w:divsChild>
            <w:div w:id="704643920">
              <w:marLeft w:val="0"/>
              <w:marRight w:val="0"/>
              <w:marTop w:val="0"/>
              <w:marBottom w:val="0"/>
              <w:divBdr>
                <w:top w:val="none" w:sz="0" w:space="0" w:color="auto"/>
                <w:left w:val="none" w:sz="0" w:space="0" w:color="auto"/>
                <w:bottom w:val="none" w:sz="0" w:space="0" w:color="auto"/>
                <w:right w:val="none" w:sz="0" w:space="0" w:color="auto"/>
              </w:divBdr>
              <w:divsChild>
                <w:div w:id="32658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214122">
      <w:bodyDiv w:val="1"/>
      <w:marLeft w:val="0"/>
      <w:marRight w:val="0"/>
      <w:marTop w:val="0"/>
      <w:marBottom w:val="0"/>
      <w:divBdr>
        <w:top w:val="none" w:sz="0" w:space="0" w:color="auto"/>
        <w:left w:val="none" w:sz="0" w:space="0" w:color="auto"/>
        <w:bottom w:val="none" w:sz="0" w:space="0" w:color="auto"/>
        <w:right w:val="none" w:sz="0" w:space="0" w:color="auto"/>
      </w:divBdr>
    </w:div>
    <w:div w:id="1032733524">
      <w:bodyDiv w:val="1"/>
      <w:marLeft w:val="0"/>
      <w:marRight w:val="0"/>
      <w:marTop w:val="0"/>
      <w:marBottom w:val="0"/>
      <w:divBdr>
        <w:top w:val="none" w:sz="0" w:space="0" w:color="auto"/>
        <w:left w:val="none" w:sz="0" w:space="0" w:color="auto"/>
        <w:bottom w:val="none" w:sz="0" w:space="0" w:color="auto"/>
        <w:right w:val="none" w:sz="0" w:space="0" w:color="auto"/>
      </w:divBdr>
    </w:div>
    <w:div w:id="1035084754">
      <w:bodyDiv w:val="1"/>
      <w:marLeft w:val="0"/>
      <w:marRight w:val="0"/>
      <w:marTop w:val="0"/>
      <w:marBottom w:val="0"/>
      <w:divBdr>
        <w:top w:val="none" w:sz="0" w:space="0" w:color="auto"/>
        <w:left w:val="none" w:sz="0" w:space="0" w:color="auto"/>
        <w:bottom w:val="none" w:sz="0" w:space="0" w:color="auto"/>
        <w:right w:val="none" w:sz="0" w:space="0" w:color="auto"/>
      </w:divBdr>
    </w:div>
    <w:div w:id="1041899700">
      <w:bodyDiv w:val="1"/>
      <w:marLeft w:val="0"/>
      <w:marRight w:val="0"/>
      <w:marTop w:val="0"/>
      <w:marBottom w:val="0"/>
      <w:divBdr>
        <w:top w:val="none" w:sz="0" w:space="0" w:color="auto"/>
        <w:left w:val="none" w:sz="0" w:space="0" w:color="auto"/>
        <w:bottom w:val="none" w:sz="0" w:space="0" w:color="auto"/>
        <w:right w:val="none" w:sz="0" w:space="0" w:color="auto"/>
      </w:divBdr>
    </w:div>
    <w:div w:id="1043941482">
      <w:bodyDiv w:val="1"/>
      <w:marLeft w:val="0"/>
      <w:marRight w:val="0"/>
      <w:marTop w:val="0"/>
      <w:marBottom w:val="0"/>
      <w:divBdr>
        <w:top w:val="none" w:sz="0" w:space="0" w:color="auto"/>
        <w:left w:val="none" w:sz="0" w:space="0" w:color="auto"/>
        <w:bottom w:val="none" w:sz="0" w:space="0" w:color="auto"/>
        <w:right w:val="none" w:sz="0" w:space="0" w:color="auto"/>
      </w:divBdr>
    </w:div>
    <w:div w:id="1046027894">
      <w:bodyDiv w:val="1"/>
      <w:marLeft w:val="0"/>
      <w:marRight w:val="0"/>
      <w:marTop w:val="0"/>
      <w:marBottom w:val="0"/>
      <w:divBdr>
        <w:top w:val="none" w:sz="0" w:space="0" w:color="auto"/>
        <w:left w:val="none" w:sz="0" w:space="0" w:color="auto"/>
        <w:bottom w:val="none" w:sz="0" w:space="0" w:color="auto"/>
        <w:right w:val="none" w:sz="0" w:space="0" w:color="auto"/>
      </w:divBdr>
    </w:div>
    <w:div w:id="1054163227">
      <w:bodyDiv w:val="1"/>
      <w:marLeft w:val="0"/>
      <w:marRight w:val="0"/>
      <w:marTop w:val="0"/>
      <w:marBottom w:val="0"/>
      <w:divBdr>
        <w:top w:val="none" w:sz="0" w:space="0" w:color="auto"/>
        <w:left w:val="none" w:sz="0" w:space="0" w:color="auto"/>
        <w:bottom w:val="none" w:sz="0" w:space="0" w:color="auto"/>
        <w:right w:val="none" w:sz="0" w:space="0" w:color="auto"/>
      </w:divBdr>
      <w:divsChild>
        <w:div w:id="41373879">
          <w:marLeft w:val="0"/>
          <w:marRight w:val="0"/>
          <w:marTop w:val="0"/>
          <w:marBottom w:val="0"/>
          <w:divBdr>
            <w:top w:val="none" w:sz="0" w:space="0" w:color="auto"/>
            <w:left w:val="none" w:sz="0" w:space="0" w:color="auto"/>
            <w:bottom w:val="none" w:sz="0" w:space="0" w:color="auto"/>
            <w:right w:val="none" w:sz="0" w:space="0" w:color="auto"/>
          </w:divBdr>
          <w:divsChild>
            <w:div w:id="2052143311">
              <w:marLeft w:val="0"/>
              <w:marRight w:val="0"/>
              <w:marTop w:val="0"/>
              <w:marBottom w:val="0"/>
              <w:divBdr>
                <w:top w:val="none" w:sz="0" w:space="0" w:color="auto"/>
                <w:left w:val="none" w:sz="0" w:space="0" w:color="auto"/>
                <w:bottom w:val="none" w:sz="0" w:space="0" w:color="auto"/>
                <w:right w:val="none" w:sz="0" w:space="0" w:color="auto"/>
              </w:divBdr>
              <w:divsChild>
                <w:div w:id="345982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364489">
          <w:marLeft w:val="0"/>
          <w:marRight w:val="0"/>
          <w:marTop w:val="0"/>
          <w:marBottom w:val="0"/>
          <w:divBdr>
            <w:top w:val="none" w:sz="0" w:space="0" w:color="auto"/>
            <w:left w:val="none" w:sz="0" w:space="0" w:color="auto"/>
            <w:bottom w:val="none" w:sz="0" w:space="0" w:color="auto"/>
            <w:right w:val="none" w:sz="0" w:space="0" w:color="auto"/>
          </w:divBdr>
          <w:divsChild>
            <w:div w:id="276523498">
              <w:marLeft w:val="0"/>
              <w:marRight w:val="0"/>
              <w:marTop w:val="0"/>
              <w:marBottom w:val="0"/>
              <w:divBdr>
                <w:top w:val="none" w:sz="0" w:space="0" w:color="auto"/>
                <w:left w:val="none" w:sz="0" w:space="0" w:color="auto"/>
                <w:bottom w:val="none" w:sz="0" w:space="0" w:color="auto"/>
                <w:right w:val="none" w:sz="0" w:space="0" w:color="auto"/>
              </w:divBdr>
              <w:divsChild>
                <w:div w:id="173351121">
                  <w:marLeft w:val="0"/>
                  <w:marRight w:val="0"/>
                  <w:marTop w:val="0"/>
                  <w:marBottom w:val="0"/>
                  <w:divBdr>
                    <w:top w:val="none" w:sz="0" w:space="0" w:color="auto"/>
                    <w:left w:val="none" w:sz="0" w:space="0" w:color="auto"/>
                    <w:bottom w:val="none" w:sz="0" w:space="0" w:color="auto"/>
                    <w:right w:val="none" w:sz="0" w:space="0" w:color="auto"/>
                  </w:divBdr>
                </w:div>
              </w:divsChild>
            </w:div>
            <w:div w:id="1002663761">
              <w:marLeft w:val="0"/>
              <w:marRight w:val="0"/>
              <w:marTop w:val="0"/>
              <w:marBottom w:val="0"/>
              <w:divBdr>
                <w:top w:val="none" w:sz="0" w:space="0" w:color="auto"/>
                <w:left w:val="none" w:sz="0" w:space="0" w:color="auto"/>
                <w:bottom w:val="none" w:sz="0" w:space="0" w:color="auto"/>
                <w:right w:val="none" w:sz="0" w:space="0" w:color="auto"/>
              </w:divBdr>
              <w:divsChild>
                <w:div w:id="170872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8377283">
      <w:bodyDiv w:val="1"/>
      <w:marLeft w:val="0"/>
      <w:marRight w:val="0"/>
      <w:marTop w:val="0"/>
      <w:marBottom w:val="0"/>
      <w:divBdr>
        <w:top w:val="none" w:sz="0" w:space="0" w:color="auto"/>
        <w:left w:val="none" w:sz="0" w:space="0" w:color="auto"/>
        <w:bottom w:val="none" w:sz="0" w:space="0" w:color="auto"/>
        <w:right w:val="none" w:sz="0" w:space="0" w:color="auto"/>
      </w:divBdr>
    </w:div>
    <w:div w:id="1075781041">
      <w:bodyDiv w:val="1"/>
      <w:marLeft w:val="0"/>
      <w:marRight w:val="0"/>
      <w:marTop w:val="0"/>
      <w:marBottom w:val="0"/>
      <w:divBdr>
        <w:top w:val="none" w:sz="0" w:space="0" w:color="auto"/>
        <w:left w:val="none" w:sz="0" w:space="0" w:color="auto"/>
        <w:bottom w:val="none" w:sz="0" w:space="0" w:color="auto"/>
        <w:right w:val="none" w:sz="0" w:space="0" w:color="auto"/>
      </w:divBdr>
      <w:divsChild>
        <w:div w:id="456528335">
          <w:marLeft w:val="0"/>
          <w:marRight w:val="0"/>
          <w:marTop w:val="0"/>
          <w:marBottom w:val="0"/>
          <w:divBdr>
            <w:top w:val="none" w:sz="0" w:space="0" w:color="auto"/>
            <w:left w:val="none" w:sz="0" w:space="0" w:color="auto"/>
            <w:bottom w:val="none" w:sz="0" w:space="0" w:color="auto"/>
            <w:right w:val="none" w:sz="0" w:space="0" w:color="auto"/>
          </w:divBdr>
          <w:divsChild>
            <w:div w:id="998924118">
              <w:marLeft w:val="0"/>
              <w:marRight w:val="0"/>
              <w:marTop w:val="0"/>
              <w:marBottom w:val="0"/>
              <w:divBdr>
                <w:top w:val="none" w:sz="0" w:space="0" w:color="auto"/>
                <w:left w:val="none" w:sz="0" w:space="0" w:color="auto"/>
                <w:bottom w:val="none" w:sz="0" w:space="0" w:color="auto"/>
                <w:right w:val="none" w:sz="0" w:space="0" w:color="auto"/>
              </w:divBdr>
              <w:divsChild>
                <w:div w:id="1267886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147012">
      <w:bodyDiv w:val="1"/>
      <w:marLeft w:val="0"/>
      <w:marRight w:val="0"/>
      <w:marTop w:val="0"/>
      <w:marBottom w:val="0"/>
      <w:divBdr>
        <w:top w:val="none" w:sz="0" w:space="0" w:color="auto"/>
        <w:left w:val="none" w:sz="0" w:space="0" w:color="auto"/>
        <w:bottom w:val="none" w:sz="0" w:space="0" w:color="auto"/>
        <w:right w:val="none" w:sz="0" w:space="0" w:color="auto"/>
      </w:divBdr>
      <w:divsChild>
        <w:div w:id="1339120818">
          <w:marLeft w:val="0"/>
          <w:marRight w:val="0"/>
          <w:marTop w:val="0"/>
          <w:marBottom w:val="0"/>
          <w:divBdr>
            <w:top w:val="none" w:sz="0" w:space="0" w:color="auto"/>
            <w:left w:val="none" w:sz="0" w:space="0" w:color="auto"/>
            <w:bottom w:val="none" w:sz="0" w:space="0" w:color="auto"/>
            <w:right w:val="none" w:sz="0" w:space="0" w:color="auto"/>
          </w:divBdr>
          <w:divsChild>
            <w:div w:id="1618291060">
              <w:marLeft w:val="0"/>
              <w:marRight w:val="0"/>
              <w:marTop w:val="0"/>
              <w:marBottom w:val="0"/>
              <w:divBdr>
                <w:top w:val="none" w:sz="0" w:space="0" w:color="auto"/>
                <w:left w:val="none" w:sz="0" w:space="0" w:color="auto"/>
                <w:bottom w:val="none" w:sz="0" w:space="0" w:color="auto"/>
                <w:right w:val="none" w:sz="0" w:space="0" w:color="auto"/>
              </w:divBdr>
              <w:divsChild>
                <w:div w:id="931623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1003643">
      <w:bodyDiv w:val="1"/>
      <w:marLeft w:val="0"/>
      <w:marRight w:val="0"/>
      <w:marTop w:val="0"/>
      <w:marBottom w:val="0"/>
      <w:divBdr>
        <w:top w:val="none" w:sz="0" w:space="0" w:color="auto"/>
        <w:left w:val="none" w:sz="0" w:space="0" w:color="auto"/>
        <w:bottom w:val="none" w:sz="0" w:space="0" w:color="auto"/>
        <w:right w:val="none" w:sz="0" w:space="0" w:color="auto"/>
      </w:divBdr>
      <w:divsChild>
        <w:div w:id="234703198">
          <w:marLeft w:val="0"/>
          <w:marRight w:val="0"/>
          <w:marTop w:val="0"/>
          <w:marBottom w:val="0"/>
          <w:divBdr>
            <w:top w:val="none" w:sz="0" w:space="0" w:color="auto"/>
            <w:left w:val="none" w:sz="0" w:space="0" w:color="auto"/>
            <w:bottom w:val="none" w:sz="0" w:space="0" w:color="auto"/>
            <w:right w:val="none" w:sz="0" w:space="0" w:color="auto"/>
          </w:divBdr>
          <w:divsChild>
            <w:div w:id="934946996">
              <w:marLeft w:val="0"/>
              <w:marRight w:val="0"/>
              <w:marTop w:val="0"/>
              <w:marBottom w:val="0"/>
              <w:divBdr>
                <w:top w:val="none" w:sz="0" w:space="0" w:color="auto"/>
                <w:left w:val="none" w:sz="0" w:space="0" w:color="auto"/>
                <w:bottom w:val="none" w:sz="0" w:space="0" w:color="auto"/>
                <w:right w:val="none" w:sz="0" w:space="0" w:color="auto"/>
              </w:divBdr>
              <w:divsChild>
                <w:div w:id="1431967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2048946">
      <w:bodyDiv w:val="1"/>
      <w:marLeft w:val="0"/>
      <w:marRight w:val="0"/>
      <w:marTop w:val="0"/>
      <w:marBottom w:val="0"/>
      <w:divBdr>
        <w:top w:val="none" w:sz="0" w:space="0" w:color="auto"/>
        <w:left w:val="none" w:sz="0" w:space="0" w:color="auto"/>
        <w:bottom w:val="none" w:sz="0" w:space="0" w:color="auto"/>
        <w:right w:val="none" w:sz="0" w:space="0" w:color="auto"/>
      </w:divBdr>
    </w:div>
    <w:div w:id="1120876544">
      <w:bodyDiv w:val="1"/>
      <w:marLeft w:val="0"/>
      <w:marRight w:val="0"/>
      <w:marTop w:val="0"/>
      <w:marBottom w:val="0"/>
      <w:divBdr>
        <w:top w:val="none" w:sz="0" w:space="0" w:color="auto"/>
        <w:left w:val="none" w:sz="0" w:space="0" w:color="auto"/>
        <w:bottom w:val="none" w:sz="0" w:space="0" w:color="auto"/>
        <w:right w:val="none" w:sz="0" w:space="0" w:color="auto"/>
      </w:divBdr>
    </w:div>
    <w:div w:id="1134641868">
      <w:bodyDiv w:val="1"/>
      <w:marLeft w:val="0"/>
      <w:marRight w:val="0"/>
      <w:marTop w:val="0"/>
      <w:marBottom w:val="0"/>
      <w:divBdr>
        <w:top w:val="none" w:sz="0" w:space="0" w:color="auto"/>
        <w:left w:val="none" w:sz="0" w:space="0" w:color="auto"/>
        <w:bottom w:val="none" w:sz="0" w:space="0" w:color="auto"/>
        <w:right w:val="none" w:sz="0" w:space="0" w:color="auto"/>
      </w:divBdr>
    </w:div>
    <w:div w:id="1137918332">
      <w:bodyDiv w:val="1"/>
      <w:marLeft w:val="0"/>
      <w:marRight w:val="0"/>
      <w:marTop w:val="0"/>
      <w:marBottom w:val="0"/>
      <w:divBdr>
        <w:top w:val="none" w:sz="0" w:space="0" w:color="auto"/>
        <w:left w:val="none" w:sz="0" w:space="0" w:color="auto"/>
        <w:bottom w:val="none" w:sz="0" w:space="0" w:color="auto"/>
        <w:right w:val="none" w:sz="0" w:space="0" w:color="auto"/>
      </w:divBdr>
    </w:div>
    <w:div w:id="1138492193">
      <w:bodyDiv w:val="1"/>
      <w:marLeft w:val="0"/>
      <w:marRight w:val="0"/>
      <w:marTop w:val="0"/>
      <w:marBottom w:val="0"/>
      <w:divBdr>
        <w:top w:val="none" w:sz="0" w:space="0" w:color="auto"/>
        <w:left w:val="none" w:sz="0" w:space="0" w:color="auto"/>
        <w:bottom w:val="none" w:sz="0" w:space="0" w:color="auto"/>
        <w:right w:val="none" w:sz="0" w:space="0" w:color="auto"/>
      </w:divBdr>
    </w:div>
    <w:div w:id="1139960588">
      <w:bodyDiv w:val="1"/>
      <w:marLeft w:val="0"/>
      <w:marRight w:val="0"/>
      <w:marTop w:val="0"/>
      <w:marBottom w:val="0"/>
      <w:divBdr>
        <w:top w:val="none" w:sz="0" w:space="0" w:color="auto"/>
        <w:left w:val="none" w:sz="0" w:space="0" w:color="auto"/>
        <w:bottom w:val="none" w:sz="0" w:space="0" w:color="auto"/>
        <w:right w:val="none" w:sz="0" w:space="0" w:color="auto"/>
      </w:divBdr>
      <w:divsChild>
        <w:div w:id="1129586671">
          <w:marLeft w:val="0"/>
          <w:marRight w:val="0"/>
          <w:marTop w:val="0"/>
          <w:marBottom w:val="0"/>
          <w:divBdr>
            <w:top w:val="none" w:sz="0" w:space="0" w:color="auto"/>
            <w:left w:val="none" w:sz="0" w:space="0" w:color="auto"/>
            <w:bottom w:val="none" w:sz="0" w:space="0" w:color="auto"/>
            <w:right w:val="none" w:sz="0" w:space="0" w:color="auto"/>
          </w:divBdr>
          <w:divsChild>
            <w:div w:id="694966663">
              <w:marLeft w:val="0"/>
              <w:marRight w:val="0"/>
              <w:marTop w:val="255"/>
              <w:marBottom w:val="255"/>
              <w:divBdr>
                <w:top w:val="none" w:sz="0" w:space="0" w:color="auto"/>
                <w:left w:val="none" w:sz="0" w:space="0" w:color="auto"/>
                <w:bottom w:val="none" w:sz="0" w:space="0" w:color="auto"/>
                <w:right w:val="none" w:sz="0" w:space="0" w:color="auto"/>
              </w:divBdr>
              <w:divsChild>
                <w:div w:id="1509639734">
                  <w:marLeft w:val="0"/>
                  <w:marRight w:val="0"/>
                  <w:marTop w:val="0"/>
                  <w:marBottom w:val="0"/>
                  <w:divBdr>
                    <w:top w:val="none" w:sz="0" w:space="0" w:color="auto"/>
                    <w:left w:val="none" w:sz="0" w:space="0" w:color="auto"/>
                    <w:bottom w:val="none" w:sz="0" w:space="0" w:color="auto"/>
                    <w:right w:val="none" w:sz="0" w:space="0" w:color="auto"/>
                  </w:divBdr>
                  <w:divsChild>
                    <w:div w:id="109165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598641">
          <w:marLeft w:val="0"/>
          <w:marRight w:val="0"/>
          <w:marTop w:val="0"/>
          <w:marBottom w:val="0"/>
          <w:divBdr>
            <w:top w:val="none" w:sz="0" w:space="0" w:color="auto"/>
            <w:left w:val="none" w:sz="0" w:space="0" w:color="auto"/>
            <w:bottom w:val="none" w:sz="0" w:space="0" w:color="auto"/>
            <w:right w:val="none" w:sz="0" w:space="0" w:color="auto"/>
          </w:divBdr>
          <w:divsChild>
            <w:div w:id="312684059">
              <w:marLeft w:val="0"/>
              <w:marRight w:val="0"/>
              <w:marTop w:val="255"/>
              <w:marBottom w:val="255"/>
              <w:divBdr>
                <w:top w:val="none" w:sz="0" w:space="0" w:color="auto"/>
                <w:left w:val="none" w:sz="0" w:space="0" w:color="auto"/>
                <w:bottom w:val="none" w:sz="0" w:space="0" w:color="auto"/>
                <w:right w:val="none" w:sz="0" w:space="0" w:color="auto"/>
              </w:divBdr>
              <w:divsChild>
                <w:div w:id="1760322537">
                  <w:marLeft w:val="0"/>
                  <w:marRight w:val="0"/>
                  <w:marTop w:val="0"/>
                  <w:marBottom w:val="0"/>
                  <w:divBdr>
                    <w:top w:val="none" w:sz="0" w:space="0" w:color="auto"/>
                    <w:left w:val="none" w:sz="0" w:space="0" w:color="auto"/>
                    <w:bottom w:val="none" w:sz="0" w:space="0" w:color="auto"/>
                    <w:right w:val="none" w:sz="0" w:space="0" w:color="auto"/>
                  </w:divBdr>
                  <w:divsChild>
                    <w:div w:id="85820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6723885">
      <w:bodyDiv w:val="1"/>
      <w:marLeft w:val="0"/>
      <w:marRight w:val="0"/>
      <w:marTop w:val="0"/>
      <w:marBottom w:val="0"/>
      <w:divBdr>
        <w:top w:val="none" w:sz="0" w:space="0" w:color="auto"/>
        <w:left w:val="none" w:sz="0" w:space="0" w:color="auto"/>
        <w:bottom w:val="none" w:sz="0" w:space="0" w:color="auto"/>
        <w:right w:val="none" w:sz="0" w:space="0" w:color="auto"/>
      </w:divBdr>
    </w:div>
    <w:div w:id="1162507737">
      <w:bodyDiv w:val="1"/>
      <w:marLeft w:val="0"/>
      <w:marRight w:val="0"/>
      <w:marTop w:val="0"/>
      <w:marBottom w:val="0"/>
      <w:divBdr>
        <w:top w:val="none" w:sz="0" w:space="0" w:color="auto"/>
        <w:left w:val="none" w:sz="0" w:space="0" w:color="auto"/>
        <w:bottom w:val="none" w:sz="0" w:space="0" w:color="auto"/>
        <w:right w:val="none" w:sz="0" w:space="0" w:color="auto"/>
      </w:divBdr>
    </w:div>
    <w:div w:id="1173834434">
      <w:bodyDiv w:val="1"/>
      <w:marLeft w:val="0"/>
      <w:marRight w:val="0"/>
      <w:marTop w:val="0"/>
      <w:marBottom w:val="0"/>
      <w:divBdr>
        <w:top w:val="none" w:sz="0" w:space="0" w:color="auto"/>
        <w:left w:val="none" w:sz="0" w:space="0" w:color="auto"/>
        <w:bottom w:val="none" w:sz="0" w:space="0" w:color="auto"/>
        <w:right w:val="none" w:sz="0" w:space="0" w:color="auto"/>
      </w:divBdr>
    </w:div>
    <w:div w:id="1174295302">
      <w:bodyDiv w:val="1"/>
      <w:marLeft w:val="0"/>
      <w:marRight w:val="0"/>
      <w:marTop w:val="0"/>
      <w:marBottom w:val="0"/>
      <w:divBdr>
        <w:top w:val="none" w:sz="0" w:space="0" w:color="auto"/>
        <w:left w:val="none" w:sz="0" w:space="0" w:color="auto"/>
        <w:bottom w:val="none" w:sz="0" w:space="0" w:color="auto"/>
        <w:right w:val="none" w:sz="0" w:space="0" w:color="auto"/>
      </w:divBdr>
      <w:divsChild>
        <w:div w:id="1213269458">
          <w:marLeft w:val="0"/>
          <w:marRight w:val="0"/>
          <w:marTop w:val="0"/>
          <w:marBottom w:val="0"/>
          <w:divBdr>
            <w:top w:val="none" w:sz="0" w:space="0" w:color="auto"/>
            <w:left w:val="none" w:sz="0" w:space="0" w:color="auto"/>
            <w:bottom w:val="none" w:sz="0" w:space="0" w:color="auto"/>
            <w:right w:val="none" w:sz="0" w:space="0" w:color="auto"/>
          </w:divBdr>
          <w:divsChild>
            <w:div w:id="676427179">
              <w:marLeft w:val="0"/>
              <w:marRight w:val="0"/>
              <w:marTop w:val="0"/>
              <w:marBottom w:val="0"/>
              <w:divBdr>
                <w:top w:val="none" w:sz="0" w:space="0" w:color="auto"/>
                <w:left w:val="none" w:sz="0" w:space="0" w:color="auto"/>
                <w:bottom w:val="none" w:sz="0" w:space="0" w:color="auto"/>
                <w:right w:val="none" w:sz="0" w:space="0" w:color="auto"/>
              </w:divBdr>
              <w:divsChild>
                <w:div w:id="64142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699479">
      <w:bodyDiv w:val="1"/>
      <w:marLeft w:val="0"/>
      <w:marRight w:val="0"/>
      <w:marTop w:val="0"/>
      <w:marBottom w:val="0"/>
      <w:divBdr>
        <w:top w:val="none" w:sz="0" w:space="0" w:color="auto"/>
        <w:left w:val="none" w:sz="0" w:space="0" w:color="auto"/>
        <w:bottom w:val="none" w:sz="0" w:space="0" w:color="auto"/>
        <w:right w:val="none" w:sz="0" w:space="0" w:color="auto"/>
      </w:divBdr>
    </w:div>
    <w:div w:id="1201429617">
      <w:bodyDiv w:val="1"/>
      <w:marLeft w:val="0"/>
      <w:marRight w:val="0"/>
      <w:marTop w:val="0"/>
      <w:marBottom w:val="0"/>
      <w:divBdr>
        <w:top w:val="none" w:sz="0" w:space="0" w:color="auto"/>
        <w:left w:val="none" w:sz="0" w:space="0" w:color="auto"/>
        <w:bottom w:val="none" w:sz="0" w:space="0" w:color="auto"/>
        <w:right w:val="none" w:sz="0" w:space="0" w:color="auto"/>
      </w:divBdr>
    </w:div>
    <w:div w:id="1202597387">
      <w:bodyDiv w:val="1"/>
      <w:marLeft w:val="0"/>
      <w:marRight w:val="0"/>
      <w:marTop w:val="0"/>
      <w:marBottom w:val="0"/>
      <w:divBdr>
        <w:top w:val="none" w:sz="0" w:space="0" w:color="auto"/>
        <w:left w:val="none" w:sz="0" w:space="0" w:color="auto"/>
        <w:bottom w:val="none" w:sz="0" w:space="0" w:color="auto"/>
        <w:right w:val="none" w:sz="0" w:space="0" w:color="auto"/>
      </w:divBdr>
    </w:div>
    <w:div w:id="1210414451">
      <w:bodyDiv w:val="1"/>
      <w:marLeft w:val="0"/>
      <w:marRight w:val="0"/>
      <w:marTop w:val="0"/>
      <w:marBottom w:val="0"/>
      <w:divBdr>
        <w:top w:val="none" w:sz="0" w:space="0" w:color="auto"/>
        <w:left w:val="none" w:sz="0" w:space="0" w:color="auto"/>
        <w:bottom w:val="none" w:sz="0" w:space="0" w:color="auto"/>
        <w:right w:val="none" w:sz="0" w:space="0" w:color="auto"/>
      </w:divBdr>
    </w:div>
    <w:div w:id="1229653911">
      <w:bodyDiv w:val="1"/>
      <w:marLeft w:val="0"/>
      <w:marRight w:val="0"/>
      <w:marTop w:val="0"/>
      <w:marBottom w:val="0"/>
      <w:divBdr>
        <w:top w:val="none" w:sz="0" w:space="0" w:color="auto"/>
        <w:left w:val="none" w:sz="0" w:space="0" w:color="auto"/>
        <w:bottom w:val="none" w:sz="0" w:space="0" w:color="auto"/>
        <w:right w:val="none" w:sz="0" w:space="0" w:color="auto"/>
      </w:divBdr>
      <w:divsChild>
        <w:div w:id="25647102">
          <w:marLeft w:val="0"/>
          <w:marRight w:val="0"/>
          <w:marTop w:val="0"/>
          <w:marBottom w:val="0"/>
          <w:divBdr>
            <w:top w:val="none" w:sz="0" w:space="0" w:color="auto"/>
            <w:left w:val="none" w:sz="0" w:space="0" w:color="auto"/>
            <w:bottom w:val="none" w:sz="0" w:space="0" w:color="auto"/>
            <w:right w:val="none" w:sz="0" w:space="0" w:color="auto"/>
          </w:divBdr>
          <w:divsChild>
            <w:div w:id="1845433619">
              <w:marLeft w:val="0"/>
              <w:marRight w:val="0"/>
              <w:marTop w:val="0"/>
              <w:marBottom w:val="0"/>
              <w:divBdr>
                <w:top w:val="none" w:sz="0" w:space="0" w:color="auto"/>
                <w:left w:val="none" w:sz="0" w:space="0" w:color="auto"/>
                <w:bottom w:val="none" w:sz="0" w:space="0" w:color="auto"/>
                <w:right w:val="none" w:sz="0" w:space="0" w:color="auto"/>
              </w:divBdr>
              <w:divsChild>
                <w:div w:id="923488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160189">
      <w:bodyDiv w:val="1"/>
      <w:marLeft w:val="0"/>
      <w:marRight w:val="0"/>
      <w:marTop w:val="0"/>
      <w:marBottom w:val="0"/>
      <w:divBdr>
        <w:top w:val="none" w:sz="0" w:space="0" w:color="auto"/>
        <w:left w:val="none" w:sz="0" w:space="0" w:color="auto"/>
        <w:bottom w:val="none" w:sz="0" w:space="0" w:color="auto"/>
        <w:right w:val="none" w:sz="0" w:space="0" w:color="auto"/>
      </w:divBdr>
    </w:div>
    <w:div w:id="1240405843">
      <w:bodyDiv w:val="1"/>
      <w:marLeft w:val="0"/>
      <w:marRight w:val="0"/>
      <w:marTop w:val="0"/>
      <w:marBottom w:val="0"/>
      <w:divBdr>
        <w:top w:val="none" w:sz="0" w:space="0" w:color="auto"/>
        <w:left w:val="none" w:sz="0" w:space="0" w:color="auto"/>
        <w:bottom w:val="none" w:sz="0" w:space="0" w:color="auto"/>
        <w:right w:val="none" w:sz="0" w:space="0" w:color="auto"/>
      </w:divBdr>
      <w:divsChild>
        <w:div w:id="2060780106">
          <w:marLeft w:val="0"/>
          <w:marRight w:val="0"/>
          <w:marTop w:val="0"/>
          <w:marBottom w:val="0"/>
          <w:divBdr>
            <w:top w:val="none" w:sz="0" w:space="0" w:color="auto"/>
            <w:left w:val="none" w:sz="0" w:space="0" w:color="auto"/>
            <w:bottom w:val="none" w:sz="0" w:space="0" w:color="auto"/>
            <w:right w:val="none" w:sz="0" w:space="0" w:color="auto"/>
          </w:divBdr>
          <w:divsChild>
            <w:div w:id="1766265981">
              <w:marLeft w:val="0"/>
              <w:marRight w:val="0"/>
              <w:marTop w:val="0"/>
              <w:marBottom w:val="0"/>
              <w:divBdr>
                <w:top w:val="none" w:sz="0" w:space="0" w:color="auto"/>
                <w:left w:val="none" w:sz="0" w:space="0" w:color="auto"/>
                <w:bottom w:val="none" w:sz="0" w:space="0" w:color="auto"/>
                <w:right w:val="none" w:sz="0" w:space="0" w:color="auto"/>
              </w:divBdr>
              <w:divsChild>
                <w:div w:id="1542982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565346">
      <w:bodyDiv w:val="1"/>
      <w:marLeft w:val="0"/>
      <w:marRight w:val="0"/>
      <w:marTop w:val="0"/>
      <w:marBottom w:val="0"/>
      <w:divBdr>
        <w:top w:val="none" w:sz="0" w:space="0" w:color="auto"/>
        <w:left w:val="none" w:sz="0" w:space="0" w:color="auto"/>
        <w:bottom w:val="none" w:sz="0" w:space="0" w:color="auto"/>
        <w:right w:val="none" w:sz="0" w:space="0" w:color="auto"/>
      </w:divBdr>
      <w:divsChild>
        <w:div w:id="1321932833">
          <w:marLeft w:val="0"/>
          <w:marRight w:val="0"/>
          <w:marTop w:val="0"/>
          <w:marBottom w:val="0"/>
          <w:divBdr>
            <w:top w:val="none" w:sz="0" w:space="0" w:color="auto"/>
            <w:left w:val="none" w:sz="0" w:space="0" w:color="auto"/>
            <w:bottom w:val="none" w:sz="0" w:space="0" w:color="auto"/>
            <w:right w:val="none" w:sz="0" w:space="0" w:color="auto"/>
          </w:divBdr>
          <w:divsChild>
            <w:div w:id="1360471368">
              <w:marLeft w:val="0"/>
              <w:marRight w:val="0"/>
              <w:marTop w:val="0"/>
              <w:marBottom w:val="0"/>
              <w:divBdr>
                <w:top w:val="none" w:sz="0" w:space="0" w:color="auto"/>
                <w:left w:val="none" w:sz="0" w:space="0" w:color="auto"/>
                <w:bottom w:val="none" w:sz="0" w:space="0" w:color="auto"/>
                <w:right w:val="none" w:sz="0" w:space="0" w:color="auto"/>
              </w:divBdr>
              <w:divsChild>
                <w:div w:id="62497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956061">
      <w:bodyDiv w:val="1"/>
      <w:marLeft w:val="0"/>
      <w:marRight w:val="0"/>
      <w:marTop w:val="0"/>
      <w:marBottom w:val="0"/>
      <w:divBdr>
        <w:top w:val="none" w:sz="0" w:space="0" w:color="auto"/>
        <w:left w:val="none" w:sz="0" w:space="0" w:color="auto"/>
        <w:bottom w:val="none" w:sz="0" w:space="0" w:color="auto"/>
        <w:right w:val="none" w:sz="0" w:space="0" w:color="auto"/>
      </w:divBdr>
    </w:div>
    <w:div w:id="1264339522">
      <w:bodyDiv w:val="1"/>
      <w:marLeft w:val="0"/>
      <w:marRight w:val="0"/>
      <w:marTop w:val="0"/>
      <w:marBottom w:val="0"/>
      <w:divBdr>
        <w:top w:val="none" w:sz="0" w:space="0" w:color="auto"/>
        <w:left w:val="none" w:sz="0" w:space="0" w:color="auto"/>
        <w:bottom w:val="none" w:sz="0" w:space="0" w:color="auto"/>
        <w:right w:val="none" w:sz="0" w:space="0" w:color="auto"/>
      </w:divBdr>
    </w:div>
    <w:div w:id="1274943512">
      <w:bodyDiv w:val="1"/>
      <w:marLeft w:val="0"/>
      <w:marRight w:val="0"/>
      <w:marTop w:val="0"/>
      <w:marBottom w:val="0"/>
      <w:divBdr>
        <w:top w:val="none" w:sz="0" w:space="0" w:color="auto"/>
        <w:left w:val="none" w:sz="0" w:space="0" w:color="auto"/>
        <w:bottom w:val="none" w:sz="0" w:space="0" w:color="auto"/>
        <w:right w:val="none" w:sz="0" w:space="0" w:color="auto"/>
      </w:divBdr>
    </w:div>
    <w:div w:id="1275938994">
      <w:bodyDiv w:val="1"/>
      <w:marLeft w:val="0"/>
      <w:marRight w:val="0"/>
      <w:marTop w:val="0"/>
      <w:marBottom w:val="0"/>
      <w:divBdr>
        <w:top w:val="none" w:sz="0" w:space="0" w:color="auto"/>
        <w:left w:val="none" w:sz="0" w:space="0" w:color="auto"/>
        <w:bottom w:val="none" w:sz="0" w:space="0" w:color="auto"/>
        <w:right w:val="none" w:sz="0" w:space="0" w:color="auto"/>
      </w:divBdr>
      <w:divsChild>
        <w:div w:id="843132119">
          <w:marLeft w:val="0"/>
          <w:marRight w:val="0"/>
          <w:marTop w:val="0"/>
          <w:marBottom w:val="0"/>
          <w:divBdr>
            <w:top w:val="none" w:sz="0" w:space="0" w:color="auto"/>
            <w:left w:val="none" w:sz="0" w:space="0" w:color="auto"/>
            <w:bottom w:val="none" w:sz="0" w:space="0" w:color="auto"/>
            <w:right w:val="none" w:sz="0" w:space="0" w:color="auto"/>
          </w:divBdr>
          <w:divsChild>
            <w:div w:id="2096632167">
              <w:marLeft w:val="0"/>
              <w:marRight w:val="0"/>
              <w:marTop w:val="0"/>
              <w:marBottom w:val="0"/>
              <w:divBdr>
                <w:top w:val="none" w:sz="0" w:space="0" w:color="auto"/>
                <w:left w:val="none" w:sz="0" w:space="0" w:color="auto"/>
                <w:bottom w:val="none" w:sz="0" w:space="0" w:color="auto"/>
                <w:right w:val="none" w:sz="0" w:space="0" w:color="auto"/>
              </w:divBdr>
              <w:divsChild>
                <w:div w:id="183614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857920">
      <w:bodyDiv w:val="1"/>
      <w:marLeft w:val="0"/>
      <w:marRight w:val="0"/>
      <w:marTop w:val="0"/>
      <w:marBottom w:val="0"/>
      <w:divBdr>
        <w:top w:val="none" w:sz="0" w:space="0" w:color="auto"/>
        <w:left w:val="none" w:sz="0" w:space="0" w:color="auto"/>
        <w:bottom w:val="none" w:sz="0" w:space="0" w:color="auto"/>
        <w:right w:val="none" w:sz="0" w:space="0" w:color="auto"/>
      </w:divBdr>
    </w:div>
    <w:div w:id="1295523201">
      <w:bodyDiv w:val="1"/>
      <w:marLeft w:val="0"/>
      <w:marRight w:val="0"/>
      <w:marTop w:val="0"/>
      <w:marBottom w:val="0"/>
      <w:divBdr>
        <w:top w:val="none" w:sz="0" w:space="0" w:color="auto"/>
        <w:left w:val="none" w:sz="0" w:space="0" w:color="auto"/>
        <w:bottom w:val="none" w:sz="0" w:space="0" w:color="auto"/>
        <w:right w:val="none" w:sz="0" w:space="0" w:color="auto"/>
      </w:divBdr>
      <w:divsChild>
        <w:div w:id="1106728938">
          <w:marLeft w:val="0"/>
          <w:marRight w:val="0"/>
          <w:marTop w:val="0"/>
          <w:marBottom w:val="0"/>
          <w:divBdr>
            <w:top w:val="none" w:sz="0" w:space="0" w:color="auto"/>
            <w:left w:val="none" w:sz="0" w:space="0" w:color="auto"/>
            <w:bottom w:val="none" w:sz="0" w:space="0" w:color="auto"/>
            <w:right w:val="none" w:sz="0" w:space="0" w:color="auto"/>
          </w:divBdr>
          <w:divsChild>
            <w:div w:id="2026206838">
              <w:marLeft w:val="0"/>
              <w:marRight w:val="0"/>
              <w:marTop w:val="0"/>
              <w:marBottom w:val="0"/>
              <w:divBdr>
                <w:top w:val="none" w:sz="0" w:space="0" w:color="auto"/>
                <w:left w:val="none" w:sz="0" w:space="0" w:color="auto"/>
                <w:bottom w:val="none" w:sz="0" w:space="0" w:color="auto"/>
                <w:right w:val="none" w:sz="0" w:space="0" w:color="auto"/>
              </w:divBdr>
              <w:divsChild>
                <w:div w:id="414278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2074529">
      <w:bodyDiv w:val="1"/>
      <w:marLeft w:val="0"/>
      <w:marRight w:val="0"/>
      <w:marTop w:val="0"/>
      <w:marBottom w:val="0"/>
      <w:divBdr>
        <w:top w:val="none" w:sz="0" w:space="0" w:color="auto"/>
        <w:left w:val="none" w:sz="0" w:space="0" w:color="auto"/>
        <w:bottom w:val="none" w:sz="0" w:space="0" w:color="auto"/>
        <w:right w:val="none" w:sz="0" w:space="0" w:color="auto"/>
      </w:divBdr>
      <w:divsChild>
        <w:div w:id="1453134314">
          <w:marLeft w:val="0"/>
          <w:marRight w:val="0"/>
          <w:marTop w:val="0"/>
          <w:marBottom w:val="0"/>
          <w:divBdr>
            <w:top w:val="none" w:sz="0" w:space="0" w:color="auto"/>
            <w:left w:val="none" w:sz="0" w:space="0" w:color="auto"/>
            <w:bottom w:val="none" w:sz="0" w:space="0" w:color="auto"/>
            <w:right w:val="none" w:sz="0" w:space="0" w:color="auto"/>
          </w:divBdr>
          <w:divsChild>
            <w:div w:id="1708990975">
              <w:marLeft w:val="0"/>
              <w:marRight w:val="0"/>
              <w:marTop w:val="0"/>
              <w:marBottom w:val="0"/>
              <w:divBdr>
                <w:top w:val="none" w:sz="0" w:space="0" w:color="auto"/>
                <w:left w:val="none" w:sz="0" w:space="0" w:color="auto"/>
                <w:bottom w:val="none" w:sz="0" w:space="0" w:color="auto"/>
                <w:right w:val="none" w:sz="0" w:space="0" w:color="auto"/>
              </w:divBdr>
              <w:divsChild>
                <w:div w:id="707296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706474">
      <w:bodyDiv w:val="1"/>
      <w:marLeft w:val="0"/>
      <w:marRight w:val="0"/>
      <w:marTop w:val="0"/>
      <w:marBottom w:val="0"/>
      <w:divBdr>
        <w:top w:val="none" w:sz="0" w:space="0" w:color="auto"/>
        <w:left w:val="none" w:sz="0" w:space="0" w:color="auto"/>
        <w:bottom w:val="none" w:sz="0" w:space="0" w:color="auto"/>
        <w:right w:val="none" w:sz="0" w:space="0" w:color="auto"/>
      </w:divBdr>
      <w:divsChild>
        <w:div w:id="1764295855">
          <w:marLeft w:val="0"/>
          <w:marRight w:val="-10800"/>
          <w:marTop w:val="0"/>
          <w:marBottom w:val="0"/>
          <w:divBdr>
            <w:top w:val="none" w:sz="0" w:space="0" w:color="auto"/>
            <w:left w:val="none" w:sz="0" w:space="0" w:color="auto"/>
            <w:bottom w:val="none" w:sz="0" w:space="0" w:color="auto"/>
            <w:right w:val="none" w:sz="0" w:space="0" w:color="auto"/>
          </w:divBdr>
        </w:div>
        <w:div w:id="838038953">
          <w:marLeft w:val="0"/>
          <w:marRight w:val="-10800"/>
          <w:marTop w:val="0"/>
          <w:marBottom w:val="0"/>
          <w:divBdr>
            <w:top w:val="none" w:sz="0" w:space="0" w:color="auto"/>
            <w:left w:val="none" w:sz="0" w:space="0" w:color="auto"/>
            <w:bottom w:val="none" w:sz="0" w:space="0" w:color="auto"/>
            <w:right w:val="none" w:sz="0" w:space="0" w:color="auto"/>
          </w:divBdr>
        </w:div>
        <w:div w:id="1902522443">
          <w:marLeft w:val="0"/>
          <w:marRight w:val="-10800"/>
          <w:marTop w:val="0"/>
          <w:marBottom w:val="0"/>
          <w:divBdr>
            <w:top w:val="none" w:sz="0" w:space="0" w:color="auto"/>
            <w:left w:val="none" w:sz="0" w:space="0" w:color="auto"/>
            <w:bottom w:val="none" w:sz="0" w:space="0" w:color="auto"/>
            <w:right w:val="none" w:sz="0" w:space="0" w:color="auto"/>
          </w:divBdr>
        </w:div>
      </w:divsChild>
    </w:div>
    <w:div w:id="1313101382">
      <w:bodyDiv w:val="1"/>
      <w:marLeft w:val="0"/>
      <w:marRight w:val="0"/>
      <w:marTop w:val="0"/>
      <w:marBottom w:val="0"/>
      <w:divBdr>
        <w:top w:val="none" w:sz="0" w:space="0" w:color="auto"/>
        <w:left w:val="none" w:sz="0" w:space="0" w:color="auto"/>
        <w:bottom w:val="none" w:sz="0" w:space="0" w:color="auto"/>
        <w:right w:val="none" w:sz="0" w:space="0" w:color="auto"/>
      </w:divBdr>
    </w:div>
    <w:div w:id="1315600388">
      <w:bodyDiv w:val="1"/>
      <w:marLeft w:val="0"/>
      <w:marRight w:val="0"/>
      <w:marTop w:val="0"/>
      <w:marBottom w:val="0"/>
      <w:divBdr>
        <w:top w:val="none" w:sz="0" w:space="0" w:color="auto"/>
        <w:left w:val="none" w:sz="0" w:space="0" w:color="auto"/>
        <w:bottom w:val="none" w:sz="0" w:space="0" w:color="auto"/>
        <w:right w:val="none" w:sz="0" w:space="0" w:color="auto"/>
      </w:divBdr>
    </w:div>
    <w:div w:id="1318537954">
      <w:bodyDiv w:val="1"/>
      <w:marLeft w:val="0"/>
      <w:marRight w:val="0"/>
      <w:marTop w:val="0"/>
      <w:marBottom w:val="0"/>
      <w:divBdr>
        <w:top w:val="none" w:sz="0" w:space="0" w:color="auto"/>
        <w:left w:val="none" w:sz="0" w:space="0" w:color="auto"/>
        <w:bottom w:val="none" w:sz="0" w:space="0" w:color="auto"/>
        <w:right w:val="none" w:sz="0" w:space="0" w:color="auto"/>
      </w:divBdr>
    </w:div>
    <w:div w:id="1331639661">
      <w:bodyDiv w:val="1"/>
      <w:marLeft w:val="0"/>
      <w:marRight w:val="0"/>
      <w:marTop w:val="0"/>
      <w:marBottom w:val="0"/>
      <w:divBdr>
        <w:top w:val="none" w:sz="0" w:space="0" w:color="auto"/>
        <w:left w:val="none" w:sz="0" w:space="0" w:color="auto"/>
        <w:bottom w:val="none" w:sz="0" w:space="0" w:color="auto"/>
        <w:right w:val="none" w:sz="0" w:space="0" w:color="auto"/>
      </w:divBdr>
      <w:divsChild>
        <w:div w:id="85807295">
          <w:marLeft w:val="0"/>
          <w:marRight w:val="0"/>
          <w:marTop w:val="0"/>
          <w:marBottom w:val="0"/>
          <w:divBdr>
            <w:top w:val="none" w:sz="0" w:space="0" w:color="auto"/>
            <w:left w:val="none" w:sz="0" w:space="0" w:color="auto"/>
            <w:bottom w:val="none" w:sz="0" w:space="0" w:color="auto"/>
            <w:right w:val="none" w:sz="0" w:space="0" w:color="auto"/>
          </w:divBdr>
          <w:divsChild>
            <w:div w:id="881552902">
              <w:marLeft w:val="0"/>
              <w:marRight w:val="0"/>
              <w:marTop w:val="0"/>
              <w:marBottom w:val="0"/>
              <w:divBdr>
                <w:top w:val="none" w:sz="0" w:space="0" w:color="auto"/>
                <w:left w:val="none" w:sz="0" w:space="0" w:color="auto"/>
                <w:bottom w:val="none" w:sz="0" w:space="0" w:color="auto"/>
                <w:right w:val="none" w:sz="0" w:space="0" w:color="auto"/>
              </w:divBdr>
              <w:divsChild>
                <w:div w:id="1627738799">
                  <w:marLeft w:val="0"/>
                  <w:marRight w:val="0"/>
                  <w:marTop w:val="0"/>
                  <w:marBottom w:val="0"/>
                  <w:divBdr>
                    <w:top w:val="none" w:sz="0" w:space="0" w:color="auto"/>
                    <w:left w:val="none" w:sz="0" w:space="0" w:color="auto"/>
                    <w:bottom w:val="none" w:sz="0" w:space="0" w:color="auto"/>
                    <w:right w:val="none" w:sz="0" w:space="0" w:color="auto"/>
                  </w:divBdr>
                  <w:divsChild>
                    <w:div w:id="960889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2294610">
      <w:bodyDiv w:val="1"/>
      <w:marLeft w:val="0"/>
      <w:marRight w:val="0"/>
      <w:marTop w:val="0"/>
      <w:marBottom w:val="0"/>
      <w:divBdr>
        <w:top w:val="none" w:sz="0" w:space="0" w:color="auto"/>
        <w:left w:val="none" w:sz="0" w:space="0" w:color="auto"/>
        <w:bottom w:val="none" w:sz="0" w:space="0" w:color="auto"/>
        <w:right w:val="none" w:sz="0" w:space="0" w:color="auto"/>
      </w:divBdr>
    </w:div>
    <w:div w:id="1336615845">
      <w:bodyDiv w:val="1"/>
      <w:marLeft w:val="0"/>
      <w:marRight w:val="0"/>
      <w:marTop w:val="0"/>
      <w:marBottom w:val="0"/>
      <w:divBdr>
        <w:top w:val="none" w:sz="0" w:space="0" w:color="auto"/>
        <w:left w:val="none" w:sz="0" w:space="0" w:color="auto"/>
        <w:bottom w:val="none" w:sz="0" w:space="0" w:color="auto"/>
        <w:right w:val="none" w:sz="0" w:space="0" w:color="auto"/>
      </w:divBdr>
      <w:divsChild>
        <w:div w:id="1393234287">
          <w:marLeft w:val="0"/>
          <w:marRight w:val="0"/>
          <w:marTop w:val="0"/>
          <w:marBottom w:val="0"/>
          <w:divBdr>
            <w:top w:val="none" w:sz="0" w:space="0" w:color="auto"/>
            <w:left w:val="none" w:sz="0" w:space="0" w:color="auto"/>
            <w:bottom w:val="none" w:sz="0" w:space="0" w:color="auto"/>
            <w:right w:val="none" w:sz="0" w:space="0" w:color="auto"/>
          </w:divBdr>
          <w:divsChild>
            <w:div w:id="2124836510">
              <w:marLeft w:val="0"/>
              <w:marRight w:val="0"/>
              <w:marTop w:val="0"/>
              <w:marBottom w:val="0"/>
              <w:divBdr>
                <w:top w:val="none" w:sz="0" w:space="0" w:color="auto"/>
                <w:left w:val="none" w:sz="0" w:space="0" w:color="auto"/>
                <w:bottom w:val="none" w:sz="0" w:space="0" w:color="auto"/>
                <w:right w:val="none" w:sz="0" w:space="0" w:color="auto"/>
              </w:divBdr>
              <w:divsChild>
                <w:div w:id="1505898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084530">
      <w:bodyDiv w:val="1"/>
      <w:marLeft w:val="0"/>
      <w:marRight w:val="0"/>
      <w:marTop w:val="0"/>
      <w:marBottom w:val="0"/>
      <w:divBdr>
        <w:top w:val="none" w:sz="0" w:space="0" w:color="auto"/>
        <w:left w:val="none" w:sz="0" w:space="0" w:color="auto"/>
        <w:bottom w:val="none" w:sz="0" w:space="0" w:color="auto"/>
        <w:right w:val="none" w:sz="0" w:space="0" w:color="auto"/>
      </w:divBdr>
    </w:div>
    <w:div w:id="1343823248">
      <w:bodyDiv w:val="1"/>
      <w:marLeft w:val="0"/>
      <w:marRight w:val="0"/>
      <w:marTop w:val="0"/>
      <w:marBottom w:val="0"/>
      <w:divBdr>
        <w:top w:val="none" w:sz="0" w:space="0" w:color="auto"/>
        <w:left w:val="none" w:sz="0" w:space="0" w:color="auto"/>
        <w:bottom w:val="none" w:sz="0" w:space="0" w:color="auto"/>
        <w:right w:val="none" w:sz="0" w:space="0" w:color="auto"/>
      </w:divBdr>
    </w:div>
    <w:div w:id="1352534914">
      <w:bodyDiv w:val="1"/>
      <w:marLeft w:val="0"/>
      <w:marRight w:val="0"/>
      <w:marTop w:val="0"/>
      <w:marBottom w:val="0"/>
      <w:divBdr>
        <w:top w:val="none" w:sz="0" w:space="0" w:color="auto"/>
        <w:left w:val="none" w:sz="0" w:space="0" w:color="auto"/>
        <w:bottom w:val="none" w:sz="0" w:space="0" w:color="auto"/>
        <w:right w:val="none" w:sz="0" w:space="0" w:color="auto"/>
      </w:divBdr>
    </w:div>
    <w:div w:id="1353728704">
      <w:bodyDiv w:val="1"/>
      <w:marLeft w:val="0"/>
      <w:marRight w:val="0"/>
      <w:marTop w:val="0"/>
      <w:marBottom w:val="0"/>
      <w:divBdr>
        <w:top w:val="none" w:sz="0" w:space="0" w:color="auto"/>
        <w:left w:val="none" w:sz="0" w:space="0" w:color="auto"/>
        <w:bottom w:val="none" w:sz="0" w:space="0" w:color="auto"/>
        <w:right w:val="none" w:sz="0" w:space="0" w:color="auto"/>
      </w:divBdr>
    </w:div>
    <w:div w:id="1358771457">
      <w:bodyDiv w:val="1"/>
      <w:marLeft w:val="0"/>
      <w:marRight w:val="0"/>
      <w:marTop w:val="0"/>
      <w:marBottom w:val="0"/>
      <w:divBdr>
        <w:top w:val="none" w:sz="0" w:space="0" w:color="auto"/>
        <w:left w:val="none" w:sz="0" w:space="0" w:color="auto"/>
        <w:bottom w:val="none" w:sz="0" w:space="0" w:color="auto"/>
        <w:right w:val="none" w:sz="0" w:space="0" w:color="auto"/>
      </w:divBdr>
      <w:divsChild>
        <w:div w:id="1121074839">
          <w:marLeft w:val="0"/>
          <w:marRight w:val="0"/>
          <w:marTop w:val="0"/>
          <w:marBottom w:val="0"/>
          <w:divBdr>
            <w:top w:val="none" w:sz="0" w:space="0" w:color="auto"/>
            <w:left w:val="none" w:sz="0" w:space="0" w:color="auto"/>
            <w:bottom w:val="none" w:sz="0" w:space="0" w:color="auto"/>
            <w:right w:val="none" w:sz="0" w:space="0" w:color="auto"/>
          </w:divBdr>
          <w:divsChild>
            <w:div w:id="256909249">
              <w:marLeft w:val="0"/>
              <w:marRight w:val="0"/>
              <w:marTop w:val="0"/>
              <w:marBottom w:val="0"/>
              <w:divBdr>
                <w:top w:val="none" w:sz="0" w:space="0" w:color="auto"/>
                <w:left w:val="none" w:sz="0" w:space="0" w:color="auto"/>
                <w:bottom w:val="none" w:sz="0" w:space="0" w:color="auto"/>
                <w:right w:val="none" w:sz="0" w:space="0" w:color="auto"/>
              </w:divBdr>
              <w:divsChild>
                <w:div w:id="1670064198">
                  <w:marLeft w:val="0"/>
                  <w:marRight w:val="0"/>
                  <w:marTop w:val="0"/>
                  <w:marBottom w:val="0"/>
                  <w:divBdr>
                    <w:top w:val="none" w:sz="0" w:space="0" w:color="auto"/>
                    <w:left w:val="none" w:sz="0" w:space="0" w:color="auto"/>
                    <w:bottom w:val="none" w:sz="0" w:space="0" w:color="auto"/>
                    <w:right w:val="none" w:sz="0" w:space="0" w:color="auto"/>
                  </w:divBdr>
                  <w:divsChild>
                    <w:div w:id="973563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080220">
      <w:bodyDiv w:val="1"/>
      <w:marLeft w:val="0"/>
      <w:marRight w:val="0"/>
      <w:marTop w:val="0"/>
      <w:marBottom w:val="0"/>
      <w:divBdr>
        <w:top w:val="none" w:sz="0" w:space="0" w:color="auto"/>
        <w:left w:val="none" w:sz="0" w:space="0" w:color="auto"/>
        <w:bottom w:val="none" w:sz="0" w:space="0" w:color="auto"/>
        <w:right w:val="none" w:sz="0" w:space="0" w:color="auto"/>
      </w:divBdr>
    </w:div>
    <w:div w:id="1380519952">
      <w:bodyDiv w:val="1"/>
      <w:marLeft w:val="0"/>
      <w:marRight w:val="0"/>
      <w:marTop w:val="0"/>
      <w:marBottom w:val="0"/>
      <w:divBdr>
        <w:top w:val="none" w:sz="0" w:space="0" w:color="auto"/>
        <w:left w:val="none" w:sz="0" w:space="0" w:color="auto"/>
        <w:bottom w:val="none" w:sz="0" w:space="0" w:color="auto"/>
        <w:right w:val="none" w:sz="0" w:space="0" w:color="auto"/>
      </w:divBdr>
    </w:div>
    <w:div w:id="1383602171">
      <w:bodyDiv w:val="1"/>
      <w:marLeft w:val="0"/>
      <w:marRight w:val="0"/>
      <w:marTop w:val="0"/>
      <w:marBottom w:val="0"/>
      <w:divBdr>
        <w:top w:val="none" w:sz="0" w:space="0" w:color="auto"/>
        <w:left w:val="none" w:sz="0" w:space="0" w:color="auto"/>
        <w:bottom w:val="none" w:sz="0" w:space="0" w:color="auto"/>
        <w:right w:val="none" w:sz="0" w:space="0" w:color="auto"/>
      </w:divBdr>
    </w:div>
    <w:div w:id="1388794781">
      <w:bodyDiv w:val="1"/>
      <w:marLeft w:val="0"/>
      <w:marRight w:val="0"/>
      <w:marTop w:val="0"/>
      <w:marBottom w:val="0"/>
      <w:divBdr>
        <w:top w:val="none" w:sz="0" w:space="0" w:color="auto"/>
        <w:left w:val="none" w:sz="0" w:space="0" w:color="auto"/>
        <w:bottom w:val="none" w:sz="0" w:space="0" w:color="auto"/>
        <w:right w:val="none" w:sz="0" w:space="0" w:color="auto"/>
      </w:divBdr>
      <w:divsChild>
        <w:div w:id="844634339">
          <w:marLeft w:val="0"/>
          <w:marRight w:val="0"/>
          <w:marTop w:val="0"/>
          <w:marBottom w:val="0"/>
          <w:divBdr>
            <w:top w:val="none" w:sz="0" w:space="0" w:color="auto"/>
            <w:left w:val="none" w:sz="0" w:space="0" w:color="auto"/>
            <w:bottom w:val="none" w:sz="0" w:space="0" w:color="auto"/>
            <w:right w:val="none" w:sz="0" w:space="0" w:color="auto"/>
          </w:divBdr>
          <w:divsChild>
            <w:div w:id="1685668987">
              <w:marLeft w:val="0"/>
              <w:marRight w:val="0"/>
              <w:marTop w:val="0"/>
              <w:marBottom w:val="0"/>
              <w:divBdr>
                <w:top w:val="none" w:sz="0" w:space="0" w:color="auto"/>
                <w:left w:val="none" w:sz="0" w:space="0" w:color="auto"/>
                <w:bottom w:val="none" w:sz="0" w:space="0" w:color="auto"/>
                <w:right w:val="none" w:sz="0" w:space="0" w:color="auto"/>
              </w:divBdr>
              <w:divsChild>
                <w:div w:id="83225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230311">
      <w:bodyDiv w:val="1"/>
      <w:marLeft w:val="0"/>
      <w:marRight w:val="0"/>
      <w:marTop w:val="0"/>
      <w:marBottom w:val="0"/>
      <w:divBdr>
        <w:top w:val="none" w:sz="0" w:space="0" w:color="auto"/>
        <w:left w:val="none" w:sz="0" w:space="0" w:color="auto"/>
        <w:bottom w:val="none" w:sz="0" w:space="0" w:color="auto"/>
        <w:right w:val="none" w:sz="0" w:space="0" w:color="auto"/>
      </w:divBdr>
    </w:div>
    <w:div w:id="1413700639">
      <w:bodyDiv w:val="1"/>
      <w:marLeft w:val="0"/>
      <w:marRight w:val="0"/>
      <w:marTop w:val="0"/>
      <w:marBottom w:val="0"/>
      <w:divBdr>
        <w:top w:val="none" w:sz="0" w:space="0" w:color="auto"/>
        <w:left w:val="none" w:sz="0" w:space="0" w:color="auto"/>
        <w:bottom w:val="none" w:sz="0" w:space="0" w:color="auto"/>
        <w:right w:val="none" w:sz="0" w:space="0" w:color="auto"/>
      </w:divBdr>
      <w:divsChild>
        <w:div w:id="353191856">
          <w:marLeft w:val="0"/>
          <w:marRight w:val="0"/>
          <w:marTop w:val="0"/>
          <w:marBottom w:val="0"/>
          <w:divBdr>
            <w:top w:val="none" w:sz="0" w:space="0" w:color="auto"/>
            <w:left w:val="none" w:sz="0" w:space="0" w:color="auto"/>
            <w:bottom w:val="none" w:sz="0" w:space="0" w:color="auto"/>
            <w:right w:val="none" w:sz="0" w:space="0" w:color="auto"/>
          </w:divBdr>
          <w:divsChild>
            <w:div w:id="752044965">
              <w:marLeft w:val="0"/>
              <w:marRight w:val="0"/>
              <w:marTop w:val="0"/>
              <w:marBottom w:val="0"/>
              <w:divBdr>
                <w:top w:val="none" w:sz="0" w:space="0" w:color="auto"/>
                <w:left w:val="none" w:sz="0" w:space="0" w:color="auto"/>
                <w:bottom w:val="none" w:sz="0" w:space="0" w:color="auto"/>
                <w:right w:val="none" w:sz="0" w:space="0" w:color="auto"/>
              </w:divBdr>
              <w:divsChild>
                <w:div w:id="569121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485375">
      <w:bodyDiv w:val="1"/>
      <w:marLeft w:val="0"/>
      <w:marRight w:val="0"/>
      <w:marTop w:val="0"/>
      <w:marBottom w:val="0"/>
      <w:divBdr>
        <w:top w:val="none" w:sz="0" w:space="0" w:color="auto"/>
        <w:left w:val="none" w:sz="0" w:space="0" w:color="auto"/>
        <w:bottom w:val="none" w:sz="0" w:space="0" w:color="auto"/>
        <w:right w:val="none" w:sz="0" w:space="0" w:color="auto"/>
      </w:divBdr>
    </w:div>
    <w:div w:id="1451124474">
      <w:bodyDiv w:val="1"/>
      <w:marLeft w:val="0"/>
      <w:marRight w:val="0"/>
      <w:marTop w:val="0"/>
      <w:marBottom w:val="0"/>
      <w:divBdr>
        <w:top w:val="none" w:sz="0" w:space="0" w:color="auto"/>
        <w:left w:val="none" w:sz="0" w:space="0" w:color="auto"/>
        <w:bottom w:val="none" w:sz="0" w:space="0" w:color="auto"/>
        <w:right w:val="none" w:sz="0" w:space="0" w:color="auto"/>
      </w:divBdr>
      <w:divsChild>
        <w:div w:id="1471676925">
          <w:marLeft w:val="0"/>
          <w:marRight w:val="0"/>
          <w:marTop w:val="0"/>
          <w:marBottom w:val="0"/>
          <w:divBdr>
            <w:top w:val="none" w:sz="0" w:space="0" w:color="auto"/>
            <w:left w:val="none" w:sz="0" w:space="0" w:color="auto"/>
            <w:bottom w:val="none" w:sz="0" w:space="0" w:color="auto"/>
            <w:right w:val="none" w:sz="0" w:space="0" w:color="auto"/>
          </w:divBdr>
          <w:divsChild>
            <w:div w:id="976027790">
              <w:marLeft w:val="0"/>
              <w:marRight w:val="0"/>
              <w:marTop w:val="0"/>
              <w:marBottom w:val="0"/>
              <w:divBdr>
                <w:top w:val="none" w:sz="0" w:space="0" w:color="auto"/>
                <w:left w:val="none" w:sz="0" w:space="0" w:color="auto"/>
                <w:bottom w:val="none" w:sz="0" w:space="0" w:color="auto"/>
                <w:right w:val="none" w:sz="0" w:space="0" w:color="auto"/>
              </w:divBdr>
              <w:divsChild>
                <w:div w:id="31033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305585">
      <w:bodyDiv w:val="1"/>
      <w:marLeft w:val="0"/>
      <w:marRight w:val="0"/>
      <w:marTop w:val="0"/>
      <w:marBottom w:val="0"/>
      <w:divBdr>
        <w:top w:val="none" w:sz="0" w:space="0" w:color="auto"/>
        <w:left w:val="none" w:sz="0" w:space="0" w:color="auto"/>
        <w:bottom w:val="none" w:sz="0" w:space="0" w:color="auto"/>
        <w:right w:val="none" w:sz="0" w:space="0" w:color="auto"/>
      </w:divBdr>
    </w:div>
    <w:div w:id="1472095606">
      <w:bodyDiv w:val="1"/>
      <w:marLeft w:val="0"/>
      <w:marRight w:val="0"/>
      <w:marTop w:val="0"/>
      <w:marBottom w:val="0"/>
      <w:divBdr>
        <w:top w:val="none" w:sz="0" w:space="0" w:color="auto"/>
        <w:left w:val="none" w:sz="0" w:space="0" w:color="auto"/>
        <w:bottom w:val="none" w:sz="0" w:space="0" w:color="auto"/>
        <w:right w:val="none" w:sz="0" w:space="0" w:color="auto"/>
      </w:divBdr>
    </w:div>
    <w:div w:id="1481188923">
      <w:bodyDiv w:val="1"/>
      <w:marLeft w:val="0"/>
      <w:marRight w:val="0"/>
      <w:marTop w:val="0"/>
      <w:marBottom w:val="0"/>
      <w:divBdr>
        <w:top w:val="none" w:sz="0" w:space="0" w:color="auto"/>
        <w:left w:val="none" w:sz="0" w:space="0" w:color="auto"/>
        <w:bottom w:val="none" w:sz="0" w:space="0" w:color="auto"/>
        <w:right w:val="none" w:sz="0" w:space="0" w:color="auto"/>
      </w:divBdr>
    </w:div>
    <w:div w:id="1488133831">
      <w:bodyDiv w:val="1"/>
      <w:marLeft w:val="0"/>
      <w:marRight w:val="0"/>
      <w:marTop w:val="0"/>
      <w:marBottom w:val="0"/>
      <w:divBdr>
        <w:top w:val="none" w:sz="0" w:space="0" w:color="auto"/>
        <w:left w:val="none" w:sz="0" w:space="0" w:color="auto"/>
        <w:bottom w:val="none" w:sz="0" w:space="0" w:color="auto"/>
        <w:right w:val="none" w:sz="0" w:space="0" w:color="auto"/>
      </w:divBdr>
    </w:div>
    <w:div w:id="1510875022">
      <w:bodyDiv w:val="1"/>
      <w:marLeft w:val="0"/>
      <w:marRight w:val="0"/>
      <w:marTop w:val="0"/>
      <w:marBottom w:val="0"/>
      <w:divBdr>
        <w:top w:val="none" w:sz="0" w:space="0" w:color="auto"/>
        <w:left w:val="none" w:sz="0" w:space="0" w:color="auto"/>
        <w:bottom w:val="none" w:sz="0" w:space="0" w:color="auto"/>
        <w:right w:val="none" w:sz="0" w:space="0" w:color="auto"/>
      </w:divBdr>
    </w:div>
    <w:div w:id="1515075352">
      <w:bodyDiv w:val="1"/>
      <w:marLeft w:val="0"/>
      <w:marRight w:val="0"/>
      <w:marTop w:val="0"/>
      <w:marBottom w:val="0"/>
      <w:divBdr>
        <w:top w:val="none" w:sz="0" w:space="0" w:color="auto"/>
        <w:left w:val="none" w:sz="0" w:space="0" w:color="auto"/>
        <w:bottom w:val="none" w:sz="0" w:space="0" w:color="auto"/>
        <w:right w:val="none" w:sz="0" w:space="0" w:color="auto"/>
      </w:divBdr>
    </w:div>
    <w:div w:id="1519931393">
      <w:bodyDiv w:val="1"/>
      <w:marLeft w:val="0"/>
      <w:marRight w:val="0"/>
      <w:marTop w:val="0"/>
      <w:marBottom w:val="0"/>
      <w:divBdr>
        <w:top w:val="none" w:sz="0" w:space="0" w:color="auto"/>
        <w:left w:val="none" w:sz="0" w:space="0" w:color="auto"/>
        <w:bottom w:val="none" w:sz="0" w:space="0" w:color="auto"/>
        <w:right w:val="none" w:sz="0" w:space="0" w:color="auto"/>
      </w:divBdr>
    </w:div>
    <w:div w:id="1524855662">
      <w:bodyDiv w:val="1"/>
      <w:marLeft w:val="0"/>
      <w:marRight w:val="0"/>
      <w:marTop w:val="0"/>
      <w:marBottom w:val="0"/>
      <w:divBdr>
        <w:top w:val="none" w:sz="0" w:space="0" w:color="auto"/>
        <w:left w:val="none" w:sz="0" w:space="0" w:color="auto"/>
        <w:bottom w:val="none" w:sz="0" w:space="0" w:color="auto"/>
        <w:right w:val="none" w:sz="0" w:space="0" w:color="auto"/>
      </w:divBdr>
      <w:divsChild>
        <w:div w:id="1143737367">
          <w:marLeft w:val="0"/>
          <w:marRight w:val="0"/>
          <w:marTop w:val="0"/>
          <w:marBottom w:val="0"/>
          <w:divBdr>
            <w:top w:val="none" w:sz="0" w:space="0" w:color="auto"/>
            <w:left w:val="none" w:sz="0" w:space="0" w:color="auto"/>
            <w:bottom w:val="none" w:sz="0" w:space="0" w:color="auto"/>
            <w:right w:val="none" w:sz="0" w:space="0" w:color="auto"/>
          </w:divBdr>
        </w:div>
        <w:div w:id="1594434541">
          <w:marLeft w:val="0"/>
          <w:marRight w:val="0"/>
          <w:marTop w:val="0"/>
          <w:marBottom w:val="0"/>
          <w:divBdr>
            <w:top w:val="none" w:sz="0" w:space="0" w:color="auto"/>
            <w:left w:val="none" w:sz="0" w:space="0" w:color="auto"/>
            <w:bottom w:val="none" w:sz="0" w:space="0" w:color="auto"/>
            <w:right w:val="none" w:sz="0" w:space="0" w:color="auto"/>
          </w:divBdr>
        </w:div>
      </w:divsChild>
    </w:div>
    <w:div w:id="1533105151">
      <w:bodyDiv w:val="1"/>
      <w:marLeft w:val="0"/>
      <w:marRight w:val="0"/>
      <w:marTop w:val="0"/>
      <w:marBottom w:val="0"/>
      <w:divBdr>
        <w:top w:val="none" w:sz="0" w:space="0" w:color="auto"/>
        <w:left w:val="none" w:sz="0" w:space="0" w:color="auto"/>
        <w:bottom w:val="none" w:sz="0" w:space="0" w:color="auto"/>
        <w:right w:val="none" w:sz="0" w:space="0" w:color="auto"/>
      </w:divBdr>
    </w:div>
    <w:div w:id="1538465595">
      <w:bodyDiv w:val="1"/>
      <w:marLeft w:val="0"/>
      <w:marRight w:val="0"/>
      <w:marTop w:val="0"/>
      <w:marBottom w:val="0"/>
      <w:divBdr>
        <w:top w:val="none" w:sz="0" w:space="0" w:color="auto"/>
        <w:left w:val="none" w:sz="0" w:space="0" w:color="auto"/>
        <w:bottom w:val="none" w:sz="0" w:space="0" w:color="auto"/>
        <w:right w:val="none" w:sz="0" w:space="0" w:color="auto"/>
      </w:divBdr>
    </w:div>
    <w:div w:id="1542014683">
      <w:bodyDiv w:val="1"/>
      <w:marLeft w:val="0"/>
      <w:marRight w:val="0"/>
      <w:marTop w:val="0"/>
      <w:marBottom w:val="0"/>
      <w:divBdr>
        <w:top w:val="none" w:sz="0" w:space="0" w:color="auto"/>
        <w:left w:val="none" w:sz="0" w:space="0" w:color="auto"/>
        <w:bottom w:val="none" w:sz="0" w:space="0" w:color="auto"/>
        <w:right w:val="none" w:sz="0" w:space="0" w:color="auto"/>
      </w:divBdr>
    </w:div>
    <w:div w:id="1549025791">
      <w:bodyDiv w:val="1"/>
      <w:marLeft w:val="0"/>
      <w:marRight w:val="0"/>
      <w:marTop w:val="0"/>
      <w:marBottom w:val="0"/>
      <w:divBdr>
        <w:top w:val="none" w:sz="0" w:space="0" w:color="auto"/>
        <w:left w:val="none" w:sz="0" w:space="0" w:color="auto"/>
        <w:bottom w:val="none" w:sz="0" w:space="0" w:color="auto"/>
        <w:right w:val="none" w:sz="0" w:space="0" w:color="auto"/>
      </w:divBdr>
      <w:divsChild>
        <w:div w:id="89399691">
          <w:marLeft w:val="0"/>
          <w:marRight w:val="0"/>
          <w:marTop w:val="0"/>
          <w:marBottom w:val="0"/>
          <w:divBdr>
            <w:top w:val="none" w:sz="0" w:space="0" w:color="auto"/>
            <w:left w:val="none" w:sz="0" w:space="0" w:color="auto"/>
            <w:bottom w:val="none" w:sz="0" w:space="0" w:color="auto"/>
            <w:right w:val="none" w:sz="0" w:space="0" w:color="auto"/>
          </w:divBdr>
          <w:divsChild>
            <w:div w:id="820273789">
              <w:marLeft w:val="0"/>
              <w:marRight w:val="0"/>
              <w:marTop w:val="0"/>
              <w:marBottom w:val="0"/>
              <w:divBdr>
                <w:top w:val="none" w:sz="0" w:space="0" w:color="auto"/>
                <w:left w:val="none" w:sz="0" w:space="0" w:color="auto"/>
                <w:bottom w:val="none" w:sz="0" w:space="0" w:color="auto"/>
                <w:right w:val="none" w:sz="0" w:space="0" w:color="auto"/>
              </w:divBdr>
              <w:divsChild>
                <w:div w:id="803736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204578">
      <w:bodyDiv w:val="1"/>
      <w:marLeft w:val="0"/>
      <w:marRight w:val="0"/>
      <w:marTop w:val="0"/>
      <w:marBottom w:val="0"/>
      <w:divBdr>
        <w:top w:val="none" w:sz="0" w:space="0" w:color="auto"/>
        <w:left w:val="none" w:sz="0" w:space="0" w:color="auto"/>
        <w:bottom w:val="none" w:sz="0" w:space="0" w:color="auto"/>
        <w:right w:val="none" w:sz="0" w:space="0" w:color="auto"/>
      </w:divBdr>
    </w:div>
    <w:div w:id="1560243162">
      <w:bodyDiv w:val="1"/>
      <w:marLeft w:val="0"/>
      <w:marRight w:val="0"/>
      <w:marTop w:val="0"/>
      <w:marBottom w:val="0"/>
      <w:divBdr>
        <w:top w:val="none" w:sz="0" w:space="0" w:color="auto"/>
        <w:left w:val="none" w:sz="0" w:space="0" w:color="auto"/>
        <w:bottom w:val="none" w:sz="0" w:space="0" w:color="auto"/>
        <w:right w:val="none" w:sz="0" w:space="0" w:color="auto"/>
      </w:divBdr>
      <w:divsChild>
        <w:div w:id="957368914">
          <w:marLeft w:val="0"/>
          <w:marRight w:val="0"/>
          <w:marTop w:val="0"/>
          <w:marBottom w:val="0"/>
          <w:divBdr>
            <w:top w:val="none" w:sz="0" w:space="0" w:color="auto"/>
            <w:left w:val="none" w:sz="0" w:space="0" w:color="auto"/>
            <w:bottom w:val="none" w:sz="0" w:space="0" w:color="auto"/>
            <w:right w:val="none" w:sz="0" w:space="0" w:color="auto"/>
          </w:divBdr>
          <w:divsChild>
            <w:div w:id="385295404">
              <w:marLeft w:val="0"/>
              <w:marRight w:val="0"/>
              <w:marTop w:val="0"/>
              <w:marBottom w:val="0"/>
              <w:divBdr>
                <w:top w:val="none" w:sz="0" w:space="0" w:color="auto"/>
                <w:left w:val="none" w:sz="0" w:space="0" w:color="auto"/>
                <w:bottom w:val="none" w:sz="0" w:space="0" w:color="auto"/>
                <w:right w:val="none" w:sz="0" w:space="0" w:color="auto"/>
              </w:divBdr>
              <w:divsChild>
                <w:div w:id="1388800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8372812">
      <w:bodyDiv w:val="1"/>
      <w:marLeft w:val="0"/>
      <w:marRight w:val="0"/>
      <w:marTop w:val="0"/>
      <w:marBottom w:val="0"/>
      <w:divBdr>
        <w:top w:val="none" w:sz="0" w:space="0" w:color="auto"/>
        <w:left w:val="none" w:sz="0" w:space="0" w:color="auto"/>
        <w:bottom w:val="none" w:sz="0" w:space="0" w:color="auto"/>
        <w:right w:val="none" w:sz="0" w:space="0" w:color="auto"/>
      </w:divBdr>
    </w:div>
    <w:div w:id="1576623483">
      <w:bodyDiv w:val="1"/>
      <w:marLeft w:val="0"/>
      <w:marRight w:val="0"/>
      <w:marTop w:val="0"/>
      <w:marBottom w:val="0"/>
      <w:divBdr>
        <w:top w:val="none" w:sz="0" w:space="0" w:color="auto"/>
        <w:left w:val="none" w:sz="0" w:space="0" w:color="auto"/>
        <w:bottom w:val="none" w:sz="0" w:space="0" w:color="auto"/>
        <w:right w:val="none" w:sz="0" w:space="0" w:color="auto"/>
      </w:divBdr>
    </w:div>
    <w:div w:id="1579515776">
      <w:bodyDiv w:val="1"/>
      <w:marLeft w:val="0"/>
      <w:marRight w:val="0"/>
      <w:marTop w:val="0"/>
      <w:marBottom w:val="0"/>
      <w:divBdr>
        <w:top w:val="none" w:sz="0" w:space="0" w:color="auto"/>
        <w:left w:val="none" w:sz="0" w:space="0" w:color="auto"/>
        <w:bottom w:val="none" w:sz="0" w:space="0" w:color="auto"/>
        <w:right w:val="none" w:sz="0" w:space="0" w:color="auto"/>
      </w:divBdr>
      <w:divsChild>
        <w:div w:id="479539232">
          <w:marLeft w:val="0"/>
          <w:marRight w:val="0"/>
          <w:marTop w:val="0"/>
          <w:marBottom w:val="0"/>
          <w:divBdr>
            <w:top w:val="none" w:sz="0" w:space="0" w:color="auto"/>
            <w:left w:val="none" w:sz="0" w:space="0" w:color="auto"/>
            <w:bottom w:val="none" w:sz="0" w:space="0" w:color="auto"/>
            <w:right w:val="none" w:sz="0" w:space="0" w:color="auto"/>
          </w:divBdr>
          <w:divsChild>
            <w:div w:id="670106361">
              <w:marLeft w:val="0"/>
              <w:marRight w:val="0"/>
              <w:marTop w:val="0"/>
              <w:marBottom w:val="0"/>
              <w:divBdr>
                <w:top w:val="none" w:sz="0" w:space="0" w:color="auto"/>
                <w:left w:val="none" w:sz="0" w:space="0" w:color="auto"/>
                <w:bottom w:val="none" w:sz="0" w:space="0" w:color="auto"/>
                <w:right w:val="none" w:sz="0" w:space="0" w:color="auto"/>
              </w:divBdr>
              <w:divsChild>
                <w:div w:id="117584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665276">
      <w:bodyDiv w:val="1"/>
      <w:marLeft w:val="0"/>
      <w:marRight w:val="0"/>
      <w:marTop w:val="0"/>
      <w:marBottom w:val="0"/>
      <w:divBdr>
        <w:top w:val="none" w:sz="0" w:space="0" w:color="auto"/>
        <w:left w:val="none" w:sz="0" w:space="0" w:color="auto"/>
        <w:bottom w:val="none" w:sz="0" w:space="0" w:color="auto"/>
        <w:right w:val="none" w:sz="0" w:space="0" w:color="auto"/>
      </w:divBdr>
    </w:div>
    <w:div w:id="1596280134">
      <w:bodyDiv w:val="1"/>
      <w:marLeft w:val="0"/>
      <w:marRight w:val="0"/>
      <w:marTop w:val="0"/>
      <w:marBottom w:val="0"/>
      <w:divBdr>
        <w:top w:val="none" w:sz="0" w:space="0" w:color="auto"/>
        <w:left w:val="none" w:sz="0" w:space="0" w:color="auto"/>
        <w:bottom w:val="none" w:sz="0" w:space="0" w:color="auto"/>
        <w:right w:val="none" w:sz="0" w:space="0" w:color="auto"/>
      </w:divBdr>
      <w:divsChild>
        <w:div w:id="323514408">
          <w:marLeft w:val="0"/>
          <w:marRight w:val="0"/>
          <w:marTop w:val="0"/>
          <w:marBottom w:val="0"/>
          <w:divBdr>
            <w:top w:val="none" w:sz="0" w:space="0" w:color="auto"/>
            <w:left w:val="none" w:sz="0" w:space="0" w:color="auto"/>
            <w:bottom w:val="none" w:sz="0" w:space="0" w:color="auto"/>
            <w:right w:val="none" w:sz="0" w:space="0" w:color="auto"/>
          </w:divBdr>
          <w:divsChild>
            <w:div w:id="171460016">
              <w:marLeft w:val="0"/>
              <w:marRight w:val="0"/>
              <w:marTop w:val="0"/>
              <w:marBottom w:val="0"/>
              <w:divBdr>
                <w:top w:val="none" w:sz="0" w:space="0" w:color="auto"/>
                <w:left w:val="none" w:sz="0" w:space="0" w:color="auto"/>
                <w:bottom w:val="none" w:sz="0" w:space="0" w:color="auto"/>
                <w:right w:val="none" w:sz="0" w:space="0" w:color="auto"/>
              </w:divBdr>
              <w:divsChild>
                <w:div w:id="2021006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098657">
      <w:bodyDiv w:val="1"/>
      <w:marLeft w:val="0"/>
      <w:marRight w:val="0"/>
      <w:marTop w:val="0"/>
      <w:marBottom w:val="0"/>
      <w:divBdr>
        <w:top w:val="none" w:sz="0" w:space="0" w:color="auto"/>
        <w:left w:val="none" w:sz="0" w:space="0" w:color="auto"/>
        <w:bottom w:val="none" w:sz="0" w:space="0" w:color="auto"/>
        <w:right w:val="none" w:sz="0" w:space="0" w:color="auto"/>
      </w:divBdr>
    </w:div>
    <w:div w:id="1609849254">
      <w:bodyDiv w:val="1"/>
      <w:marLeft w:val="0"/>
      <w:marRight w:val="0"/>
      <w:marTop w:val="0"/>
      <w:marBottom w:val="0"/>
      <w:divBdr>
        <w:top w:val="none" w:sz="0" w:space="0" w:color="auto"/>
        <w:left w:val="none" w:sz="0" w:space="0" w:color="auto"/>
        <w:bottom w:val="none" w:sz="0" w:space="0" w:color="auto"/>
        <w:right w:val="none" w:sz="0" w:space="0" w:color="auto"/>
      </w:divBdr>
    </w:div>
    <w:div w:id="1613979589">
      <w:bodyDiv w:val="1"/>
      <w:marLeft w:val="0"/>
      <w:marRight w:val="0"/>
      <w:marTop w:val="0"/>
      <w:marBottom w:val="0"/>
      <w:divBdr>
        <w:top w:val="none" w:sz="0" w:space="0" w:color="auto"/>
        <w:left w:val="none" w:sz="0" w:space="0" w:color="auto"/>
        <w:bottom w:val="none" w:sz="0" w:space="0" w:color="auto"/>
        <w:right w:val="none" w:sz="0" w:space="0" w:color="auto"/>
      </w:divBdr>
    </w:div>
    <w:div w:id="1618834212">
      <w:bodyDiv w:val="1"/>
      <w:marLeft w:val="0"/>
      <w:marRight w:val="0"/>
      <w:marTop w:val="0"/>
      <w:marBottom w:val="0"/>
      <w:divBdr>
        <w:top w:val="none" w:sz="0" w:space="0" w:color="auto"/>
        <w:left w:val="none" w:sz="0" w:space="0" w:color="auto"/>
        <w:bottom w:val="none" w:sz="0" w:space="0" w:color="auto"/>
        <w:right w:val="none" w:sz="0" w:space="0" w:color="auto"/>
      </w:divBdr>
    </w:div>
    <w:div w:id="1620650119">
      <w:bodyDiv w:val="1"/>
      <w:marLeft w:val="0"/>
      <w:marRight w:val="0"/>
      <w:marTop w:val="0"/>
      <w:marBottom w:val="0"/>
      <w:divBdr>
        <w:top w:val="none" w:sz="0" w:space="0" w:color="auto"/>
        <w:left w:val="none" w:sz="0" w:space="0" w:color="auto"/>
        <w:bottom w:val="none" w:sz="0" w:space="0" w:color="auto"/>
        <w:right w:val="none" w:sz="0" w:space="0" w:color="auto"/>
      </w:divBdr>
    </w:div>
    <w:div w:id="1624574586">
      <w:bodyDiv w:val="1"/>
      <w:marLeft w:val="0"/>
      <w:marRight w:val="0"/>
      <w:marTop w:val="0"/>
      <w:marBottom w:val="0"/>
      <w:divBdr>
        <w:top w:val="none" w:sz="0" w:space="0" w:color="auto"/>
        <w:left w:val="none" w:sz="0" w:space="0" w:color="auto"/>
        <w:bottom w:val="none" w:sz="0" w:space="0" w:color="auto"/>
        <w:right w:val="none" w:sz="0" w:space="0" w:color="auto"/>
      </w:divBdr>
    </w:div>
    <w:div w:id="1626619975">
      <w:bodyDiv w:val="1"/>
      <w:marLeft w:val="0"/>
      <w:marRight w:val="0"/>
      <w:marTop w:val="0"/>
      <w:marBottom w:val="0"/>
      <w:divBdr>
        <w:top w:val="none" w:sz="0" w:space="0" w:color="auto"/>
        <w:left w:val="none" w:sz="0" w:space="0" w:color="auto"/>
        <w:bottom w:val="none" w:sz="0" w:space="0" w:color="auto"/>
        <w:right w:val="none" w:sz="0" w:space="0" w:color="auto"/>
      </w:divBdr>
    </w:div>
    <w:div w:id="1663243446">
      <w:bodyDiv w:val="1"/>
      <w:marLeft w:val="0"/>
      <w:marRight w:val="0"/>
      <w:marTop w:val="0"/>
      <w:marBottom w:val="0"/>
      <w:divBdr>
        <w:top w:val="none" w:sz="0" w:space="0" w:color="auto"/>
        <w:left w:val="none" w:sz="0" w:space="0" w:color="auto"/>
        <w:bottom w:val="none" w:sz="0" w:space="0" w:color="auto"/>
        <w:right w:val="none" w:sz="0" w:space="0" w:color="auto"/>
      </w:divBdr>
    </w:div>
    <w:div w:id="1663775305">
      <w:bodyDiv w:val="1"/>
      <w:marLeft w:val="0"/>
      <w:marRight w:val="0"/>
      <w:marTop w:val="0"/>
      <w:marBottom w:val="0"/>
      <w:divBdr>
        <w:top w:val="none" w:sz="0" w:space="0" w:color="auto"/>
        <w:left w:val="none" w:sz="0" w:space="0" w:color="auto"/>
        <w:bottom w:val="none" w:sz="0" w:space="0" w:color="auto"/>
        <w:right w:val="none" w:sz="0" w:space="0" w:color="auto"/>
      </w:divBdr>
      <w:divsChild>
        <w:div w:id="1412309215">
          <w:marLeft w:val="0"/>
          <w:marRight w:val="-15300"/>
          <w:marTop w:val="0"/>
          <w:marBottom w:val="0"/>
          <w:divBdr>
            <w:top w:val="none" w:sz="0" w:space="0" w:color="auto"/>
            <w:left w:val="none" w:sz="0" w:space="0" w:color="auto"/>
            <w:bottom w:val="none" w:sz="0" w:space="0" w:color="auto"/>
            <w:right w:val="none" w:sz="0" w:space="0" w:color="auto"/>
          </w:divBdr>
        </w:div>
        <w:div w:id="381052498">
          <w:marLeft w:val="0"/>
          <w:marRight w:val="-15300"/>
          <w:marTop w:val="0"/>
          <w:marBottom w:val="0"/>
          <w:divBdr>
            <w:top w:val="none" w:sz="0" w:space="0" w:color="auto"/>
            <w:left w:val="none" w:sz="0" w:space="0" w:color="auto"/>
            <w:bottom w:val="none" w:sz="0" w:space="0" w:color="auto"/>
            <w:right w:val="none" w:sz="0" w:space="0" w:color="auto"/>
          </w:divBdr>
        </w:div>
        <w:div w:id="1976635830">
          <w:marLeft w:val="0"/>
          <w:marRight w:val="-15300"/>
          <w:marTop w:val="0"/>
          <w:marBottom w:val="0"/>
          <w:divBdr>
            <w:top w:val="none" w:sz="0" w:space="0" w:color="auto"/>
            <w:left w:val="none" w:sz="0" w:space="0" w:color="auto"/>
            <w:bottom w:val="none" w:sz="0" w:space="0" w:color="auto"/>
            <w:right w:val="none" w:sz="0" w:space="0" w:color="auto"/>
          </w:divBdr>
        </w:div>
        <w:div w:id="1852137312">
          <w:marLeft w:val="0"/>
          <w:marRight w:val="-15300"/>
          <w:marTop w:val="0"/>
          <w:marBottom w:val="0"/>
          <w:divBdr>
            <w:top w:val="none" w:sz="0" w:space="0" w:color="auto"/>
            <w:left w:val="none" w:sz="0" w:space="0" w:color="auto"/>
            <w:bottom w:val="none" w:sz="0" w:space="0" w:color="auto"/>
            <w:right w:val="none" w:sz="0" w:space="0" w:color="auto"/>
          </w:divBdr>
        </w:div>
        <w:div w:id="2095852825">
          <w:marLeft w:val="0"/>
          <w:marRight w:val="-15300"/>
          <w:marTop w:val="0"/>
          <w:marBottom w:val="0"/>
          <w:divBdr>
            <w:top w:val="none" w:sz="0" w:space="0" w:color="auto"/>
            <w:left w:val="none" w:sz="0" w:space="0" w:color="auto"/>
            <w:bottom w:val="none" w:sz="0" w:space="0" w:color="auto"/>
            <w:right w:val="none" w:sz="0" w:space="0" w:color="auto"/>
          </w:divBdr>
        </w:div>
        <w:div w:id="500313259">
          <w:marLeft w:val="0"/>
          <w:marRight w:val="-15300"/>
          <w:marTop w:val="0"/>
          <w:marBottom w:val="0"/>
          <w:divBdr>
            <w:top w:val="none" w:sz="0" w:space="0" w:color="auto"/>
            <w:left w:val="none" w:sz="0" w:space="0" w:color="auto"/>
            <w:bottom w:val="none" w:sz="0" w:space="0" w:color="auto"/>
            <w:right w:val="none" w:sz="0" w:space="0" w:color="auto"/>
          </w:divBdr>
        </w:div>
        <w:div w:id="866868830">
          <w:marLeft w:val="0"/>
          <w:marRight w:val="-15300"/>
          <w:marTop w:val="0"/>
          <w:marBottom w:val="0"/>
          <w:divBdr>
            <w:top w:val="none" w:sz="0" w:space="0" w:color="auto"/>
            <w:left w:val="none" w:sz="0" w:space="0" w:color="auto"/>
            <w:bottom w:val="none" w:sz="0" w:space="0" w:color="auto"/>
            <w:right w:val="none" w:sz="0" w:space="0" w:color="auto"/>
          </w:divBdr>
        </w:div>
      </w:divsChild>
    </w:div>
    <w:div w:id="1665082176">
      <w:bodyDiv w:val="1"/>
      <w:marLeft w:val="0"/>
      <w:marRight w:val="0"/>
      <w:marTop w:val="0"/>
      <w:marBottom w:val="0"/>
      <w:divBdr>
        <w:top w:val="none" w:sz="0" w:space="0" w:color="auto"/>
        <w:left w:val="none" w:sz="0" w:space="0" w:color="auto"/>
        <w:bottom w:val="none" w:sz="0" w:space="0" w:color="auto"/>
        <w:right w:val="none" w:sz="0" w:space="0" w:color="auto"/>
      </w:divBdr>
    </w:div>
    <w:div w:id="1685134158">
      <w:bodyDiv w:val="1"/>
      <w:marLeft w:val="0"/>
      <w:marRight w:val="0"/>
      <w:marTop w:val="0"/>
      <w:marBottom w:val="0"/>
      <w:divBdr>
        <w:top w:val="none" w:sz="0" w:space="0" w:color="auto"/>
        <w:left w:val="none" w:sz="0" w:space="0" w:color="auto"/>
        <w:bottom w:val="none" w:sz="0" w:space="0" w:color="auto"/>
        <w:right w:val="none" w:sz="0" w:space="0" w:color="auto"/>
      </w:divBdr>
    </w:div>
    <w:div w:id="1698235846">
      <w:bodyDiv w:val="1"/>
      <w:marLeft w:val="0"/>
      <w:marRight w:val="0"/>
      <w:marTop w:val="0"/>
      <w:marBottom w:val="0"/>
      <w:divBdr>
        <w:top w:val="none" w:sz="0" w:space="0" w:color="auto"/>
        <w:left w:val="none" w:sz="0" w:space="0" w:color="auto"/>
        <w:bottom w:val="none" w:sz="0" w:space="0" w:color="auto"/>
        <w:right w:val="none" w:sz="0" w:space="0" w:color="auto"/>
      </w:divBdr>
      <w:divsChild>
        <w:div w:id="418020340">
          <w:marLeft w:val="0"/>
          <w:marRight w:val="0"/>
          <w:marTop w:val="0"/>
          <w:marBottom w:val="0"/>
          <w:divBdr>
            <w:top w:val="none" w:sz="0" w:space="0" w:color="auto"/>
            <w:left w:val="none" w:sz="0" w:space="0" w:color="auto"/>
            <w:bottom w:val="none" w:sz="0" w:space="0" w:color="auto"/>
            <w:right w:val="none" w:sz="0" w:space="0" w:color="auto"/>
          </w:divBdr>
          <w:divsChild>
            <w:div w:id="1129084243">
              <w:marLeft w:val="0"/>
              <w:marRight w:val="0"/>
              <w:marTop w:val="0"/>
              <w:marBottom w:val="0"/>
              <w:divBdr>
                <w:top w:val="none" w:sz="0" w:space="0" w:color="auto"/>
                <w:left w:val="none" w:sz="0" w:space="0" w:color="auto"/>
                <w:bottom w:val="none" w:sz="0" w:space="0" w:color="auto"/>
                <w:right w:val="none" w:sz="0" w:space="0" w:color="auto"/>
              </w:divBdr>
              <w:divsChild>
                <w:div w:id="1699967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564019">
      <w:bodyDiv w:val="1"/>
      <w:marLeft w:val="0"/>
      <w:marRight w:val="0"/>
      <w:marTop w:val="0"/>
      <w:marBottom w:val="0"/>
      <w:divBdr>
        <w:top w:val="none" w:sz="0" w:space="0" w:color="auto"/>
        <w:left w:val="none" w:sz="0" w:space="0" w:color="auto"/>
        <w:bottom w:val="none" w:sz="0" w:space="0" w:color="auto"/>
        <w:right w:val="none" w:sz="0" w:space="0" w:color="auto"/>
      </w:divBdr>
      <w:divsChild>
        <w:div w:id="186796427">
          <w:marLeft w:val="0"/>
          <w:marRight w:val="0"/>
          <w:marTop w:val="0"/>
          <w:marBottom w:val="0"/>
          <w:divBdr>
            <w:top w:val="none" w:sz="0" w:space="0" w:color="auto"/>
            <w:left w:val="none" w:sz="0" w:space="0" w:color="auto"/>
            <w:bottom w:val="none" w:sz="0" w:space="0" w:color="auto"/>
            <w:right w:val="none" w:sz="0" w:space="0" w:color="auto"/>
          </w:divBdr>
          <w:divsChild>
            <w:div w:id="2113931074">
              <w:marLeft w:val="0"/>
              <w:marRight w:val="0"/>
              <w:marTop w:val="0"/>
              <w:marBottom w:val="0"/>
              <w:divBdr>
                <w:top w:val="none" w:sz="0" w:space="0" w:color="auto"/>
                <w:left w:val="none" w:sz="0" w:space="0" w:color="auto"/>
                <w:bottom w:val="none" w:sz="0" w:space="0" w:color="auto"/>
                <w:right w:val="none" w:sz="0" w:space="0" w:color="auto"/>
              </w:divBdr>
              <w:divsChild>
                <w:div w:id="1603488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144652">
      <w:bodyDiv w:val="1"/>
      <w:marLeft w:val="0"/>
      <w:marRight w:val="0"/>
      <w:marTop w:val="0"/>
      <w:marBottom w:val="0"/>
      <w:divBdr>
        <w:top w:val="none" w:sz="0" w:space="0" w:color="auto"/>
        <w:left w:val="none" w:sz="0" w:space="0" w:color="auto"/>
        <w:bottom w:val="none" w:sz="0" w:space="0" w:color="auto"/>
        <w:right w:val="none" w:sz="0" w:space="0" w:color="auto"/>
      </w:divBdr>
    </w:div>
    <w:div w:id="1713848405">
      <w:bodyDiv w:val="1"/>
      <w:marLeft w:val="0"/>
      <w:marRight w:val="0"/>
      <w:marTop w:val="0"/>
      <w:marBottom w:val="0"/>
      <w:divBdr>
        <w:top w:val="none" w:sz="0" w:space="0" w:color="auto"/>
        <w:left w:val="none" w:sz="0" w:space="0" w:color="auto"/>
        <w:bottom w:val="none" w:sz="0" w:space="0" w:color="auto"/>
        <w:right w:val="none" w:sz="0" w:space="0" w:color="auto"/>
      </w:divBdr>
    </w:div>
    <w:div w:id="1720667101">
      <w:bodyDiv w:val="1"/>
      <w:marLeft w:val="0"/>
      <w:marRight w:val="0"/>
      <w:marTop w:val="0"/>
      <w:marBottom w:val="0"/>
      <w:divBdr>
        <w:top w:val="none" w:sz="0" w:space="0" w:color="auto"/>
        <w:left w:val="none" w:sz="0" w:space="0" w:color="auto"/>
        <w:bottom w:val="none" w:sz="0" w:space="0" w:color="auto"/>
        <w:right w:val="none" w:sz="0" w:space="0" w:color="auto"/>
      </w:divBdr>
    </w:div>
    <w:div w:id="1734692649">
      <w:bodyDiv w:val="1"/>
      <w:marLeft w:val="0"/>
      <w:marRight w:val="0"/>
      <w:marTop w:val="0"/>
      <w:marBottom w:val="0"/>
      <w:divBdr>
        <w:top w:val="none" w:sz="0" w:space="0" w:color="auto"/>
        <w:left w:val="none" w:sz="0" w:space="0" w:color="auto"/>
        <w:bottom w:val="none" w:sz="0" w:space="0" w:color="auto"/>
        <w:right w:val="none" w:sz="0" w:space="0" w:color="auto"/>
      </w:divBdr>
    </w:div>
    <w:div w:id="1736510219">
      <w:bodyDiv w:val="1"/>
      <w:marLeft w:val="0"/>
      <w:marRight w:val="0"/>
      <w:marTop w:val="0"/>
      <w:marBottom w:val="0"/>
      <w:divBdr>
        <w:top w:val="none" w:sz="0" w:space="0" w:color="auto"/>
        <w:left w:val="none" w:sz="0" w:space="0" w:color="auto"/>
        <w:bottom w:val="none" w:sz="0" w:space="0" w:color="auto"/>
        <w:right w:val="none" w:sz="0" w:space="0" w:color="auto"/>
      </w:divBdr>
    </w:div>
    <w:div w:id="1738555891">
      <w:bodyDiv w:val="1"/>
      <w:marLeft w:val="0"/>
      <w:marRight w:val="0"/>
      <w:marTop w:val="0"/>
      <w:marBottom w:val="0"/>
      <w:divBdr>
        <w:top w:val="none" w:sz="0" w:space="0" w:color="auto"/>
        <w:left w:val="none" w:sz="0" w:space="0" w:color="auto"/>
        <w:bottom w:val="none" w:sz="0" w:space="0" w:color="auto"/>
        <w:right w:val="none" w:sz="0" w:space="0" w:color="auto"/>
      </w:divBdr>
      <w:divsChild>
        <w:div w:id="346951227">
          <w:marLeft w:val="0"/>
          <w:marRight w:val="0"/>
          <w:marTop w:val="0"/>
          <w:marBottom w:val="0"/>
          <w:divBdr>
            <w:top w:val="none" w:sz="0" w:space="0" w:color="auto"/>
            <w:left w:val="none" w:sz="0" w:space="0" w:color="auto"/>
            <w:bottom w:val="none" w:sz="0" w:space="0" w:color="auto"/>
            <w:right w:val="none" w:sz="0" w:space="0" w:color="auto"/>
          </w:divBdr>
          <w:divsChild>
            <w:div w:id="515922677">
              <w:marLeft w:val="0"/>
              <w:marRight w:val="0"/>
              <w:marTop w:val="0"/>
              <w:marBottom w:val="0"/>
              <w:divBdr>
                <w:top w:val="none" w:sz="0" w:space="0" w:color="auto"/>
                <w:left w:val="none" w:sz="0" w:space="0" w:color="auto"/>
                <w:bottom w:val="none" w:sz="0" w:space="0" w:color="auto"/>
                <w:right w:val="none" w:sz="0" w:space="0" w:color="auto"/>
              </w:divBdr>
              <w:divsChild>
                <w:div w:id="1046486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902587">
      <w:bodyDiv w:val="1"/>
      <w:marLeft w:val="0"/>
      <w:marRight w:val="0"/>
      <w:marTop w:val="0"/>
      <w:marBottom w:val="0"/>
      <w:divBdr>
        <w:top w:val="none" w:sz="0" w:space="0" w:color="auto"/>
        <w:left w:val="none" w:sz="0" w:space="0" w:color="auto"/>
        <w:bottom w:val="none" w:sz="0" w:space="0" w:color="auto"/>
        <w:right w:val="none" w:sz="0" w:space="0" w:color="auto"/>
      </w:divBdr>
    </w:div>
    <w:div w:id="1755585483">
      <w:bodyDiv w:val="1"/>
      <w:marLeft w:val="0"/>
      <w:marRight w:val="0"/>
      <w:marTop w:val="0"/>
      <w:marBottom w:val="0"/>
      <w:divBdr>
        <w:top w:val="none" w:sz="0" w:space="0" w:color="auto"/>
        <w:left w:val="none" w:sz="0" w:space="0" w:color="auto"/>
        <w:bottom w:val="none" w:sz="0" w:space="0" w:color="auto"/>
        <w:right w:val="none" w:sz="0" w:space="0" w:color="auto"/>
      </w:divBdr>
    </w:div>
    <w:div w:id="1762334030">
      <w:bodyDiv w:val="1"/>
      <w:marLeft w:val="0"/>
      <w:marRight w:val="0"/>
      <w:marTop w:val="0"/>
      <w:marBottom w:val="0"/>
      <w:divBdr>
        <w:top w:val="none" w:sz="0" w:space="0" w:color="auto"/>
        <w:left w:val="none" w:sz="0" w:space="0" w:color="auto"/>
        <w:bottom w:val="none" w:sz="0" w:space="0" w:color="auto"/>
        <w:right w:val="none" w:sz="0" w:space="0" w:color="auto"/>
      </w:divBdr>
    </w:div>
    <w:div w:id="1769958944">
      <w:bodyDiv w:val="1"/>
      <w:marLeft w:val="0"/>
      <w:marRight w:val="0"/>
      <w:marTop w:val="0"/>
      <w:marBottom w:val="0"/>
      <w:divBdr>
        <w:top w:val="none" w:sz="0" w:space="0" w:color="auto"/>
        <w:left w:val="none" w:sz="0" w:space="0" w:color="auto"/>
        <w:bottom w:val="none" w:sz="0" w:space="0" w:color="auto"/>
        <w:right w:val="none" w:sz="0" w:space="0" w:color="auto"/>
      </w:divBdr>
    </w:div>
    <w:div w:id="1772437504">
      <w:bodyDiv w:val="1"/>
      <w:marLeft w:val="0"/>
      <w:marRight w:val="0"/>
      <w:marTop w:val="0"/>
      <w:marBottom w:val="0"/>
      <w:divBdr>
        <w:top w:val="none" w:sz="0" w:space="0" w:color="auto"/>
        <w:left w:val="none" w:sz="0" w:space="0" w:color="auto"/>
        <w:bottom w:val="none" w:sz="0" w:space="0" w:color="auto"/>
        <w:right w:val="none" w:sz="0" w:space="0" w:color="auto"/>
      </w:divBdr>
      <w:divsChild>
        <w:div w:id="79523073">
          <w:marLeft w:val="0"/>
          <w:marRight w:val="0"/>
          <w:marTop w:val="0"/>
          <w:marBottom w:val="0"/>
          <w:divBdr>
            <w:top w:val="none" w:sz="0" w:space="0" w:color="auto"/>
            <w:left w:val="none" w:sz="0" w:space="0" w:color="auto"/>
            <w:bottom w:val="none" w:sz="0" w:space="0" w:color="auto"/>
            <w:right w:val="none" w:sz="0" w:space="0" w:color="auto"/>
          </w:divBdr>
          <w:divsChild>
            <w:div w:id="1452360442">
              <w:marLeft w:val="0"/>
              <w:marRight w:val="0"/>
              <w:marTop w:val="0"/>
              <w:marBottom w:val="0"/>
              <w:divBdr>
                <w:top w:val="none" w:sz="0" w:space="0" w:color="auto"/>
                <w:left w:val="none" w:sz="0" w:space="0" w:color="auto"/>
                <w:bottom w:val="none" w:sz="0" w:space="0" w:color="auto"/>
                <w:right w:val="none" w:sz="0" w:space="0" w:color="auto"/>
              </w:divBdr>
              <w:divsChild>
                <w:div w:id="1616517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961237">
      <w:bodyDiv w:val="1"/>
      <w:marLeft w:val="0"/>
      <w:marRight w:val="0"/>
      <w:marTop w:val="0"/>
      <w:marBottom w:val="0"/>
      <w:divBdr>
        <w:top w:val="none" w:sz="0" w:space="0" w:color="auto"/>
        <w:left w:val="none" w:sz="0" w:space="0" w:color="auto"/>
        <w:bottom w:val="none" w:sz="0" w:space="0" w:color="auto"/>
        <w:right w:val="none" w:sz="0" w:space="0" w:color="auto"/>
      </w:divBdr>
    </w:div>
    <w:div w:id="1796483582">
      <w:bodyDiv w:val="1"/>
      <w:marLeft w:val="0"/>
      <w:marRight w:val="0"/>
      <w:marTop w:val="0"/>
      <w:marBottom w:val="0"/>
      <w:divBdr>
        <w:top w:val="none" w:sz="0" w:space="0" w:color="auto"/>
        <w:left w:val="none" w:sz="0" w:space="0" w:color="auto"/>
        <w:bottom w:val="none" w:sz="0" w:space="0" w:color="auto"/>
        <w:right w:val="none" w:sz="0" w:space="0" w:color="auto"/>
      </w:divBdr>
    </w:div>
    <w:div w:id="1800755662">
      <w:bodyDiv w:val="1"/>
      <w:marLeft w:val="0"/>
      <w:marRight w:val="0"/>
      <w:marTop w:val="0"/>
      <w:marBottom w:val="0"/>
      <w:divBdr>
        <w:top w:val="none" w:sz="0" w:space="0" w:color="auto"/>
        <w:left w:val="none" w:sz="0" w:space="0" w:color="auto"/>
        <w:bottom w:val="none" w:sz="0" w:space="0" w:color="auto"/>
        <w:right w:val="none" w:sz="0" w:space="0" w:color="auto"/>
      </w:divBdr>
    </w:div>
    <w:div w:id="1801143088">
      <w:bodyDiv w:val="1"/>
      <w:marLeft w:val="0"/>
      <w:marRight w:val="0"/>
      <w:marTop w:val="0"/>
      <w:marBottom w:val="0"/>
      <w:divBdr>
        <w:top w:val="none" w:sz="0" w:space="0" w:color="auto"/>
        <w:left w:val="none" w:sz="0" w:space="0" w:color="auto"/>
        <w:bottom w:val="none" w:sz="0" w:space="0" w:color="auto"/>
        <w:right w:val="none" w:sz="0" w:space="0" w:color="auto"/>
      </w:divBdr>
      <w:divsChild>
        <w:div w:id="1034845559">
          <w:marLeft w:val="0"/>
          <w:marRight w:val="0"/>
          <w:marTop w:val="0"/>
          <w:marBottom w:val="0"/>
          <w:divBdr>
            <w:top w:val="none" w:sz="0" w:space="0" w:color="auto"/>
            <w:left w:val="none" w:sz="0" w:space="0" w:color="auto"/>
            <w:bottom w:val="none" w:sz="0" w:space="0" w:color="auto"/>
            <w:right w:val="none" w:sz="0" w:space="0" w:color="auto"/>
          </w:divBdr>
          <w:divsChild>
            <w:div w:id="1808427370">
              <w:marLeft w:val="0"/>
              <w:marRight w:val="0"/>
              <w:marTop w:val="0"/>
              <w:marBottom w:val="0"/>
              <w:divBdr>
                <w:top w:val="none" w:sz="0" w:space="0" w:color="auto"/>
                <w:left w:val="none" w:sz="0" w:space="0" w:color="auto"/>
                <w:bottom w:val="none" w:sz="0" w:space="0" w:color="auto"/>
                <w:right w:val="none" w:sz="0" w:space="0" w:color="auto"/>
              </w:divBdr>
              <w:divsChild>
                <w:div w:id="2122526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159374">
          <w:marLeft w:val="0"/>
          <w:marRight w:val="0"/>
          <w:marTop w:val="0"/>
          <w:marBottom w:val="0"/>
          <w:divBdr>
            <w:top w:val="none" w:sz="0" w:space="0" w:color="auto"/>
            <w:left w:val="none" w:sz="0" w:space="0" w:color="auto"/>
            <w:bottom w:val="none" w:sz="0" w:space="0" w:color="auto"/>
            <w:right w:val="none" w:sz="0" w:space="0" w:color="auto"/>
          </w:divBdr>
          <w:divsChild>
            <w:div w:id="754476538">
              <w:marLeft w:val="0"/>
              <w:marRight w:val="0"/>
              <w:marTop w:val="0"/>
              <w:marBottom w:val="0"/>
              <w:divBdr>
                <w:top w:val="none" w:sz="0" w:space="0" w:color="auto"/>
                <w:left w:val="none" w:sz="0" w:space="0" w:color="auto"/>
                <w:bottom w:val="none" w:sz="0" w:space="0" w:color="auto"/>
                <w:right w:val="none" w:sz="0" w:space="0" w:color="auto"/>
              </w:divBdr>
              <w:divsChild>
                <w:div w:id="1696423174">
                  <w:marLeft w:val="0"/>
                  <w:marRight w:val="0"/>
                  <w:marTop w:val="0"/>
                  <w:marBottom w:val="0"/>
                  <w:divBdr>
                    <w:top w:val="none" w:sz="0" w:space="0" w:color="auto"/>
                    <w:left w:val="none" w:sz="0" w:space="0" w:color="auto"/>
                    <w:bottom w:val="none" w:sz="0" w:space="0" w:color="auto"/>
                    <w:right w:val="none" w:sz="0" w:space="0" w:color="auto"/>
                  </w:divBdr>
                </w:div>
                <w:div w:id="1106463437">
                  <w:marLeft w:val="0"/>
                  <w:marRight w:val="0"/>
                  <w:marTop w:val="0"/>
                  <w:marBottom w:val="0"/>
                  <w:divBdr>
                    <w:top w:val="none" w:sz="0" w:space="0" w:color="auto"/>
                    <w:left w:val="none" w:sz="0" w:space="0" w:color="auto"/>
                    <w:bottom w:val="none" w:sz="0" w:space="0" w:color="auto"/>
                    <w:right w:val="none" w:sz="0" w:space="0" w:color="auto"/>
                  </w:divBdr>
                </w:div>
              </w:divsChild>
            </w:div>
            <w:div w:id="1709835697">
              <w:marLeft w:val="0"/>
              <w:marRight w:val="0"/>
              <w:marTop w:val="0"/>
              <w:marBottom w:val="0"/>
              <w:divBdr>
                <w:top w:val="none" w:sz="0" w:space="0" w:color="auto"/>
                <w:left w:val="none" w:sz="0" w:space="0" w:color="auto"/>
                <w:bottom w:val="none" w:sz="0" w:space="0" w:color="auto"/>
                <w:right w:val="none" w:sz="0" w:space="0" w:color="auto"/>
              </w:divBdr>
              <w:divsChild>
                <w:div w:id="1450393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476371">
      <w:bodyDiv w:val="1"/>
      <w:marLeft w:val="0"/>
      <w:marRight w:val="0"/>
      <w:marTop w:val="0"/>
      <w:marBottom w:val="0"/>
      <w:divBdr>
        <w:top w:val="none" w:sz="0" w:space="0" w:color="auto"/>
        <w:left w:val="none" w:sz="0" w:space="0" w:color="auto"/>
        <w:bottom w:val="none" w:sz="0" w:space="0" w:color="auto"/>
        <w:right w:val="none" w:sz="0" w:space="0" w:color="auto"/>
      </w:divBdr>
    </w:div>
    <w:div w:id="1823736517">
      <w:bodyDiv w:val="1"/>
      <w:marLeft w:val="0"/>
      <w:marRight w:val="0"/>
      <w:marTop w:val="0"/>
      <w:marBottom w:val="0"/>
      <w:divBdr>
        <w:top w:val="none" w:sz="0" w:space="0" w:color="auto"/>
        <w:left w:val="none" w:sz="0" w:space="0" w:color="auto"/>
        <w:bottom w:val="none" w:sz="0" w:space="0" w:color="auto"/>
        <w:right w:val="none" w:sz="0" w:space="0" w:color="auto"/>
      </w:divBdr>
    </w:div>
    <w:div w:id="1828401988">
      <w:bodyDiv w:val="1"/>
      <w:marLeft w:val="0"/>
      <w:marRight w:val="0"/>
      <w:marTop w:val="0"/>
      <w:marBottom w:val="0"/>
      <w:divBdr>
        <w:top w:val="none" w:sz="0" w:space="0" w:color="auto"/>
        <w:left w:val="none" w:sz="0" w:space="0" w:color="auto"/>
        <w:bottom w:val="none" w:sz="0" w:space="0" w:color="auto"/>
        <w:right w:val="none" w:sz="0" w:space="0" w:color="auto"/>
      </w:divBdr>
    </w:div>
    <w:div w:id="1829243914">
      <w:bodyDiv w:val="1"/>
      <w:marLeft w:val="0"/>
      <w:marRight w:val="0"/>
      <w:marTop w:val="0"/>
      <w:marBottom w:val="0"/>
      <w:divBdr>
        <w:top w:val="none" w:sz="0" w:space="0" w:color="auto"/>
        <w:left w:val="none" w:sz="0" w:space="0" w:color="auto"/>
        <w:bottom w:val="none" w:sz="0" w:space="0" w:color="auto"/>
        <w:right w:val="none" w:sz="0" w:space="0" w:color="auto"/>
      </w:divBdr>
    </w:div>
    <w:div w:id="1832602357">
      <w:bodyDiv w:val="1"/>
      <w:marLeft w:val="0"/>
      <w:marRight w:val="0"/>
      <w:marTop w:val="0"/>
      <w:marBottom w:val="0"/>
      <w:divBdr>
        <w:top w:val="none" w:sz="0" w:space="0" w:color="auto"/>
        <w:left w:val="none" w:sz="0" w:space="0" w:color="auto"/>
        <w:bottom w:val="none" w:sz="0" w:space="0" w:color="auto"/>
        <w:right w:val="none" w:sz="0" w:space="0" w:color="auto"/>
      </w:divBdr>
    </w:div>
    <w:div w:id="1850831721">
      <w:bodyDiv w:val="1"/>
      <w:marLeft w:val="0"/>
      <w:marRight w:val="0"/>
      <w:marTop w:val="0"/>
      <w:marBottom w:val="0"/>
      <w:divBdr>
        <w:top w:val="none" w:sz="0" w:space="0" w:color="auto"/>
        <w:left w:val="none" w:sz="0" w:space="0" w:color="auto"/>
        <w:bottom w:val="none" w:sz="0" w:space="0" w:color="auto"/>
        <w:right w:val="none" w:sz="0" w:space="0" w:color="auto"/>
      </w:divBdr>
    </w:div>
    <w:div w:id="1876916887">
      <w:bodyDiv w:val="1"/>
      <w:marLeft w:val="0"/>
      <w:marRight w:val="0"/>
      <w:marTop w:val="0"/>
      <w:marBottom w:val="0"/>
      <w:divBdr>
        <w:top w:val="none" w:sz="0" w:space="0" w:color="auto"/>
        <w:left w:val="none" w:sz="0" w:space="0" w:color="auto"/>
        <w:bottom w:val="none" w:sz="0" w:space="0" w:color="auto"/>
        <w:right w:val="none" w:sz="0" w:space="0" w:color="auto"/>
      </w:divBdr>
    </w:div>
    <w:div w:id="1896042757">
      <w:bodyDiv w:val="1"/>
      <w:marLeft w:val="0"/>
      <w:marRight w:val="0"/>
      <w:marTop w:val="0"/>
      <w:marBottom w:val="0"/>
      <w:divBdr>
        <w:top w:val="none" w:sz="0" w:space="0" w:color="auto"/>
        <w:left w:val="none" w:sz="0" w:space="0" w:color="auto"/>
        <w:bottom w:val="none" w:sz="0" w:space="0" w:color="auto"/>
        <w:right w:val="none" w:sz="0" w:space="0" w:color="auto"/>
      </w:divBdr>
      <w:divsChild>
        <w:div w:id="910164635">
          <w:marLeft w:val="0"/>
          <w:marRight w:val="0"/>
          <w:marTop w:val="0"/>
          <w:marBottom w:val="0"/>
          <w:divBdr>
            <w:top w:val="none" w:sz="0" w:space="0" w:color="auto"/>
            <w:left w:val="none" w:sz="0" w:space="0" w:color="auto"/>
            <w:bottom w:val="none" w:sz="0" w:space="0" w:color="auto"/>
            <w:right w:val="none" w:sz="0" w:space="0" w:color="auto"/>
          </w:divBdr>
          <w:divsChild>
            <w:div w:id="1437407485">
              <w:marLeft w:val="0"/>
              <w:marRight w:val="0"/>
              <w:marTop w:val="0"/>
              <w:marBottom w:val="0"/>
              <w:divBdr>
                <w:top w:val="none" w:sz="0" w:space="0" w:color="auto"/>
                <w:left w:val="none" w:sz="0" w:space="0" w:color="auto"/>
                <w:bottom w:val="none" w:sz="0" w:space="0" w:color="auto"/>
                <w:right w:val="none" w:sz="0" w:space="0" w:color="auto"/>
              </w:divBdr>
              <w:divsChild>
                <w:div w:id="2070616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781409">
          <w:marLeft w:val="0"/>
          <w:marRight w:val="0"/>
          <w:marTop w:val="0"/>
          <w:marBottom w:val="0"/>
          <w:divBdr>
            <w:top w:val="none" w:sz="0" w:space="0" w:color="auto"/>
            <w:left w:val="none" w:sz="0" w:space="0" w:color="auto"/>
            <w:bottom w:val="none" w:sz="0" w:space="0" w:color="auto"/>
            <w:right w:val="none" w:sz="0" w:space="0" w:color="auto"/>
          </w:divBdr>
          <w:divsChild>
            <w:div w:id="146438090">
              <w:marLeft w:val="0"/>
              <w:marRight w:val="0"/>
              <w:marTop w:val="0"/>
              <w:marBottom w:val="0"/>
              <w:divBdr>
                <w:top w:val="none" w:sz="0" w:space="0" w:color="auto"/>
                <w:left w:val="none" w:sz="0" w:space="0" w:color="auto"/>
                <w:bottom w:val="none" w:sz="0" w:space="0" w:color="auto"/>
                <w:right w:val="none" w:sz="0" w:space="0" w:color="auto"/>
              </w:divBdr>
              <w:divsChild>
                <w:div w:id="167329386">
                  <w:marLeft w:val="0"/>
                  <w:marRight w:val="0"/>
                  <w:marTop w:val="0"/>
                  <w:marBottom w:val="0"/>
                  <w:divBdr>
                    <w:top w:val="none" w:sz="0" w:space="0" w:color="auto"/>
                    <w:left w:val="none" w:sz="0" w:space="0" w:color="auto"/>
                    <w:bottom w:val="none" w:sz="0" w:space="0" w:color="auto"/>
                    <w:right w:val="none" w:sz="0" w:space="0" w:color="auto"/>
                  </w:divBdr>
                </w:div>
              </w:divsChild>
            </w:div>
            <w:div w:id="1617255978">
              <w:marLeft w:val="0"/>
              <w:marRight w:val="0"/>
              <w:marTop w:val="0"/>
              <w:marBottom w:val="0"/>
              <w:divBdr>
                <w:top w:val="none" w:sz="0" w:space="0" w:color="auto"/>
                <w:left w:val="none" w:sz="0" w:space="0" w:color="auto"/>
                <w:bottom w:val="none" w:sz="0" w:space="0" w:color="auto"/>
                <w:right w:val="none" w:sz="0" w:space="0" w:color="auto"/>
              </w:divBdr>
              <w:divsChild>
                <w:div w:id="57875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008007">
      <w:bodyDiv w:val="1"/>
      <w:marLeft w:val="0"/>
      <w:marRight w:val="0"/>
      <w:marTop w:val="0"/>
      <w:marBottom w:val="0"/>
      <w:divBdr>
        <w:top w:val="none" w:sz="0" w:space="0" w:color="auto"/>
        <w:left w:val="none" w:sz="0" w:space="0" w:color="auto"/>
        <w:bottom w:val="none" w:sz="0" w:space="0" w:color="auto"/>
        <w:right w:val="none" w:sz="0" w:space="0" w:color="auto"/>
      </w:divBdr>
    </w:div>
    <w:div w:id="1916353867">
      <w:bodyDiv w:val="1"/>
      <w:marLeft w:val="0"/>
      <w:marRight w:val="0"/>
      <w:marTop w:val="0"/>
      <w:marBottom w:val="0"/>
      <w:divBdr>
        <w:top w:val="none" w:sz="0" w:space="0" w:color="auto"/>
        <w:left w:val="none" w:sz="0" w:space="0" w:color="auto"/>
        <w:bottom w:val="none" w:sz="0" w:space="0" w:color="auto"/>
        <w:right w:val="none" w:sz="0" w:space="0" w:color="auto"/>
      </w:divBdr>
    </w:div>
    <w:div w:id="1916628728">
      <w:bodyDiv w:val="1"/>
      <w:marLeft w:val="0"/>
      <w:marRight w:val="0"/>
      <w:marTop w:val="0"/>
      <w:marBottom w:val="0"/>
      <w:divBdr>
        <w:top w:val="none" w:sz="0" w:space="0" w:color="auto"/>
        <w:left w:val="none" w:sz="0" w:space="0" w:color="auto"/>
        <w:bottom w:val="none" w:sz="0" w:space="0" w:color="auto"/>
        <w:right w:val="none" w:sz="0" w:space="0" w:color="auto"/>
      </w:divBdr>
    </w:div>
    <w:div w:id="1919820900">
      <w:bodyDiv w:val="1"/>
      <w:marLeft w:val="0"/>
      <w:marRight w:val="0"/>
      <w:marTop w:val="0"/>
      <w:marBottom w:val="0"/>
      <w:divBdr>
        <w:top w:val="none" w:sz="0" w:space="0" w:color="auto"/>
        <w:left w:val="none" w:sz="0" w:space="0" w:color="auto"/>
        <w:bottom w:val="none" w:sz="0" w:space="0" w:color="auto"/>
        <w:right w:val="none" w:sz="0" w:space="0" w:color="auto"/>
      </w:divBdr>
      <w:divsChild>
        <w:div w:id="698429556">
          <w:marLeft w:val="0"/>
          <w:marRight w:val="0"/>
          <w:marTop w:val="0"/>
          <w:marBottom w:val="0"/>
          <w:divBdr>
            <w:top w:val="none" w:sz="0" w:space="0" w:color="auto"/>
            <w:left w:val="none" w:sz="0" w:space="0" w:color="auto"/>
            <w:bottom w:val="none" w:sz="0" w:space="0" w:color="auto"/>
            <w:right w:val="none" w:sz="0" w:space="0" w:color="auto"/>
          </w:divBdr>
          <w:divsChild>
            <w:div w:id="1060788278">
              <w:marLeft w:val="0"/>
              <w:marRight w:val="0"/>
              <w:marTop w:val="0"/>
              <w:marBottom w:val="0"/>
              <w:divBdr>
                <w:top w:val="none" w:sz="0" w:space="0" w:color="auto"/>
                <w:left w:val="none" w:sz="0" w:space="0" w:color="auto"/>
                <w:bottom w:val="none" w:sz="0" w:space="0" w:color="auto"/>
                <w:right w:val="none" w:sz="0" w:space="0" w:color="auto"/>
              </w:divBdr>
              <w:divsChild>
                <w:div w:id="951932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017096">
      <w:bodyDiv w:val="1"/>
      <w:marLeft w:val="0"/>
      <w:marRight w:val="0"/>
      <w:marTop w:val="0"/>
      <w:marBottom w:val="0"/>
      <w:divBdr>
        <w:top w:val="none" w:sz="0" w:space="0" w:color="auto"/>
        <w:left w:val="none" w:sz="0" w:space="0" w:color="auto"/>
        <w:bottom w:val="none" w:sz="0" w:space="0" w:color="auto"/>
        <w:right w:val="none" w:sz="0" w:space="0" w:color="auto"/>
      </w:divBdr>
    </w:div>
    <w:div w:id="1935820351">
      <w:bodyDiv w:val="1"/>
      <w:marLeft w:val="0"/>
      <w:marRight w:val="0"/>
      <w:marTop w:val="0"/>
      <w:marBottom w:val="0"/>
      <w:divBdr>
        <w:top w:val="none" w:sz="0" w:space="0" w:color="auto"/>
        <w:left w:val="none" w:sz="0" w:space="0" w:color="auto"/>
        <w:bottom w:val="none" w:sz="0" w:space="0" w:color="auto"/>
        <w:right w:val="none" w:sz="0" w:space="0" w:color="auto"/>
      </w:divBdr>
    </w:div>
    <w:div w:id="1945456054">
      <w:bodyDiv w:val="1"/>
      <w:marLeft w:val="0"/>
      <w:marRight w:val="0"/>
      <w:marTop w:val="0"/>
      <w:marBottom w:val="0"/>
      <w:divBdr>
        <w:top w:val="none" w:sz="0" w:space="0" w:color="auto"/>
        <w:left w:val="none" w:sz="0" w:space="0" w:color="auto"/>
        <w:bottom w:val="none" w:sz="0" w:space="0" w:color="auto"/>
        <w:right w:val="none" w:sz="0" w:space="0" w:color="auto"/>
      </w:divBdr>
    </w:div>
    <w:div w:id="1945918850">
      <w:bodyDiv w:val="1"/>
      <w:marLeft w:val="0"/>
      <w:marRight w:val="0"/>
      <w:marTop w:val="0"/>
      <w:marBottom w:val="0"/>
      <w:divBdr>
        <w:top w:val="none" w:sz="0" w:space="0" w:color="auto"/>
        <w:left w:val="none" w:sz="0" w:space="0" w:color="auto"/>
        <w:bottom w:val="none" w:sz="0" w:space="0" w:color="auto"/>
        <w:right w:val="none" w:sz="0" w:space="0" w:color="auto"/>
      </w:divBdr>
      <w:divsChild>
        <w:div w:id="858665427">
          <w:marLeft w:val="0"/>
          <w:marRight w:val="0"/>
          <w:marTop w:val="0"/>
          <w:marBottom w:val="0"/>
          <w:divBdr>
            <w:top w:val="none" w:sz="0" w:space="0" w:color="auto"/>
            <w:left w:val="none" w:sz="0" w:space="0" w:color="auto"/>
            <w:bottom w:val="none" w:sz="0" w:space="0" w:color="auto"/>
            <w:right w:val="none" w:sz="0" w:space="0" w:color="auto"/>
          </w:divBdr>
          <w:divsChild>
            <w:div w:id="490415825">
              <w:marLeft w:val="0"/>
              <w:marRight w:val="0"/>
              <w:marTop w:val="0"/>
              <w:marBottom w:val="0"/>
              <w:divBdr>
                <w:top w:val="none" w:sz="0" w:space="0" w:color="auto"/>
                <w:left w:val="none" w:sz="0" w:space="0" w:color="auto"/>
                <w:bottom w:val="none" w:sz="0" w:space="0" w:color="auto"/>
                <w:right w:val="none" w:sz="0" w:space="0" w:color="auto"/>
              </w:divBdr>
              <w:divsChild>
                <w:div w:id="53065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085131">
      <w:bodyDiv w:val="1"/>
      <w:marLeft w:val="0"/>
      <w:marRight w:val="0"/>
      <w:marTop w:val="0"/>
      <w:marBottom w:val="0"/>
      <w:divBdr>
        <w:top w:val="none" w:sz="0" w:space="0" w:color="auto"/>
        <w:left w:val="none" w:sz="0" w:space="0" w:color="auto"/>
        <w:bottom w:val="none" w:sz="0" w:space="0" w:color="auto"/>
        <w:right w:val="none" w:sz="0" w:space="0" w:color="auto"/>
      </w:divBdr>
    </w:div>
    <w:div w:id="1957129953">
      <w:bodyDiv w:val="1"/>
      <w:marLeft w:val="0"/>
      <w:marRight w:val="0"/>
      <w:marTop w:val="0"/>
      <w:marBottom w:val="0"/>
      <w:divBdr>
        <w:top w:val="none" w:sz="0" w:space="0" w:color="auto"/>
        <w:left w:val="none" w:sz="0" w:space="0" w:color="auto"/>
        <w:bottom w:val="none" w:sz="0" w:space="0" w:color="auto"/>
        <w:right w:val="none" w:sz="0" w:space="0" w:color="auto"/>
      </w:divBdr>
      <w:divsChild>
        <w:div w:id="217939119">
          <w:marLeft w:val="0"/>
          <w:marRight w:val="0"/>
          <w:marTop w:val="0"/>
          <w:marBottom w:val="0"/>
          <w:divBdr>
            <w:top w:val="none" w:sz="0" w:space="0" w:color="auto"/>
            <w:left w:val="none" w:sz="0" w:space="0" w:color="auto"/>
            <w:bottom w:val="none" w:sz="0" w:space="0" w:color="auto"/>
            <w:right w:val="none" w:sz="0" w:space="0" w:color="auto"/>
          </w:divBdr>
          <w:divsChild>
            <w:div w:id="1063992551">
              <w:marLeft w:val="0"/>
              <w:marRight w:val="0"/>
              <w:marTop w:val="0"/>
              <w:marBottom w:val="0"/>
              <w:divBdr>
                <w:top w:val="none" w:sz="0" w:space="0" w:color="auto"/>
                <w:left w:val="none" w:sz="0" w:space="0" w:color="auto"/>
                <w:bottom w:val="none" w:sz="0" w:space="0" w:color="auto"/>
                <w:right w:val="none" w:sz="0" w:space="0" w:color="auto"/>
              </w:divBdr>
              <w:divsChild>
                <w:div w:id="267856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2757730">
      <w:bodyDiv w:val="1"/>
      <w:marLeft w:val="0"/>
      <w:marRight w:val="0"/>
      <w:marTop w:val="0"/>
      <w:marBottom w:val="0"/>
      <w:divBdr>
        <w:top w:val="none" w:sz="0" w:space="0" w:color="auto"/>
        <w:left w:val="none" w:sz="0" w:space="0" w:color="auto"/>
        <w:bottom w:val="none" w:sz="0" w:space="0" w:color="auto"/>
        <w:right w:val="none" w:sz="0" w:space="0" w:color="auto"/>
      </w:divBdr>
    </w:div>
    <w:div w:id="1963417799">
      <w:bodyDiv w:val="1"/>
      <w:marLeft w:val="0"/>
      <w:marRight w:val="0"/>
      <w:marTop w:val="0"/>
      <w:marBottom w:val="0"/>
      <w:divBdr>
        <w:top w:val="none" w:sz="0" w:space="0" w:color="auto"/>
        <w:left w:val="none" w:sz="0" w:space="0" w:color="auto"/>
        <w:bottom w:val="none" w:sz="0" w:space="0" w:color="auto"/>
        <w:right w:val="none" w:sz="0" w:space="0" w:color="auto"/>
      </w:divBdr>
    </w:div>
    <w:div w:id="1982223601">
      <w:bodyDiv w:val="1"/>
      <w:marLeft w:val="0"/>
      <w:marRight w:val="0"/>
      <w:marTop w:val="0"/>
      <w:marBottom w:val="0"/>
      <w:divBdr>
        <w:top w:val="none" w:sz="0" w:space="0" w:color="auto"/>
        <w:left w:val="none" w:sz="0" w:space="0" w:color="auto"/>
        <w:bottom w:val="none" w:sz="0" w:space="0" w:color="auto"/>
        <w:right w:val="none" w:sz="0" w:space="0" w:color="auto"/>
      </w:divBdr>
    </w:div>
    <w:div w:id="1985230888">
      <w:bodyDiv w:val="1"/>
      <w:marLeft w:val="0"/>
      <w:marRight w:val="0"/>
      <w:marTop w:val="0"/>
      <w:marBottom w:val="0"/>
      <w:divBdr>
        <w:top w:val="none" w:sz="0" w:space="0" w:color="auto"/>
        <w:left w:val="none" w:sz="0" w:space="0" w:color="auto"/>
        <w:bottom w:val="none" w:sz="0" w:space="0" w:color="auto"/>
        <w:right w:val="none" w:sz="0" w:space="0" w:color="auto"/>
      </w:divBdr>
    </w:div>
    <w:div w:id="1994481993">
      <w:bodyDiv w:val="1"/>
      <w:marLeft w:val="0"/>
      <w:marRight w:val="0"/>
      <w:marTop w:val="0"/>
      <w:marBottom w:val="0"/>
      <w:divBdr>
        <w:top w:val="none" w:sz="0" w:space="0" w:color="auto"/>
        <w:left w:val="none" w:sz="0" w:space="0" w:color="auto"/>
        <w:bottom w:val="none" w:sz="0" w:space="0" w:color="auto"/>
        <w:right w:val="none" w:sz="0" w:space="0" w:color="auto"/>
      </w:divBdr>
      <w:divsChild>
        <w:div w:id="1663849391">
          <w:marLeft w:val="0"/>
          <w:marRight w:val="0"/>
          <w:marTop w:val="0"/>
          <w:marBottom w:val="0"/>
          <w:divBdr>
            <w:top w:val="none" w:sz="0" w:space="0" w:color="auto"/>
            <w:left w:val="none" w:sz="0" w:space="0" w:color="auto"/>
            <w:bottom w:val="none" w:sz="0" w:space="0" w:color="auto"/>
            <w:right w:val="none" w:sz="0" w:space="0" w:color="auto"/>
          </w:divBdr>
          <w:divsChild>
            <w:div w:id="676885438">
              <w:marLeft w:val="0"/>
              <w:marRight w:val="0"/>
              <w:marTop w:val="0"/>
              <w:marBottom w:val="0"/>
              <w:divBdr>
                <w:top w:val="none" w:sz="0" w:space="0" w:color="auto"/>
                <w:left w:val="none" w:sz="0" w:space="0" w:color="auto"/>
                <w:bottom w:val="none" w:sz="0" w:space="0" w:color="auto"/>
                <w:right w:val="none" w:sz="0" w:space="0" w:color="auto"/>
              </w:divBdr>
              <w:divsChild>
                <w:div w:id="177775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718327">
      <w:bodyDiv w:val="1"/>
      <w:marLeft w:val="0"/>
      <w:marRight w:val="0"/>
      <w:marTop w:val="0"/>
      <w:marBottom w:val="0"/>
      <w:divBdr>
        <w:top w:val="none" w:sz="0" w:space="0" w:color="auto"/>
        <w:left w:val="none" w:sz="0" w:space="0" w:color="auto"/>
        <w:bottom w:val="none" w:sz="0" w:space="0" w:color="auto"/>
        <w:right w:val="none" w:sz="0" w:space="0" w:color="auto"/>
      </w:divBdr>
    </w:div>
    <w:div w:id="1997686309">
      <w:bodyDiv w:val="1"/>
      <w:marLeft w:val="0"/>
      <w:marRight w:val="0"/>
      <w:marTop w:val="0"/>
      <w:marBottom w:val="0"/>
      <w:divBdr>
        <w:top w:val="none" w:sz="0" w:space="0" w:color="auto"/>
        <w:left w:val="none" w:sz="0" w:space="0" w:color="auto"/>
        <w:bottom w:val="none" w:sz="0" w:space="0" w:color="auto"/>
        <w:right w:val="none" w:sz="0" w:space="0" w:color="auto"/>
      </w:divBdr>
    </w:div>
    <w:div w:id="1997758082">
      <w:bodyDiv w:val="1"/>
      <w:marLeft w:val="0"/>
      <w:marRight w:val="0"/>
      <w:marTop w:val="0"/>
      <w:marBottom w:val="0"/>
      <w:divBdr>
        <w:top w:val="none" w:sz="0" w:space="0" w:color="auto"/>
        <w:left w:val="none" w:sz="0" w:space="0" w:color="auto"/>
        <w:bottom w:val="none" w:sz="0" w:space="0" w:color="auto"/>
        <w:right w:val="none" w:sz="0" w:space="0" w:color="auto"/>
      </w:divBdr>
      <w:divsChild>
        <w:div w:id="394666460">
          <w:marLeft w:val="0"/>
          <w:marRight w:val="0"/>
          <w:marTop w:val="0"/>
          <w:marBottom w:val="0"/>
          <w:divBdr>
            <w:top w:val="none" w:sz="0" w:space="0" w:color="auto"/>
            <w:left w:val="none" w:sz="0" w:space="0" w:color="auto"/>
            <w:bottom w:val="none" w:sz="0" w:space="0" w:color="auto"/>
            <w:right w:val="none" w:sz="0" w:space="0" w:color="auto"/>
          </w:divBdr>
          <w:divsChild>
            <w:div w:id="1001153510">
              <w:marLeft w:val="0"/>
              <w:marRight w:val="0"/>
              <w:marTop w:val="0"/>
              <w:marBottom w:val="0"/>
              <w:divBdr>
                <w:top w:val="none" w:sz="0" w:space="0" w:color="auto"/>
                <w:left w:val="none" w:sz="0" w:space="0" w:color="auto"/>
                <w:bottom w:val="none" w:sz="0" w:space="0" w:color="auto"/>
                <w:right w:val="none" w:sz="0" w:space="0" w:color="auto"/>
              </w:divBdr>
              <w:divsChild>
                <w:div w:id="53698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801537">
      <w:bodyDiv w:val="1"/>
      <w:marLeft w:val="0"/>
      <w:marRight w:val="0"/>
      <w:marTop w:val="0"/>
      <w:marBottom w:val="0"/>
      <w:divBdr>
        <w:top w:val="none" w:sz="0" w:space="0" w:color="auto"/>
        <w:left w:val="none" w:sz="0" w:space="0" w:color="auto"/>
        <w:bottom w:val="none" w:sz="0" w:space="0" w:color="auto"/>
        <w:right w:val="none" w:sz="0" w:space="0" w:color="auto"/>
      </w:divBdr>
    </w:div>
    <w:div w:id="2027292335">
      <w:bodyDiv w:val="1"/>
      <w:marLeft w:val="0"/>
      <w:marRight w:val="0"/>
      <w:marTop w:val="0"/>
      <w:marBottom w:val="0"/>
      <w:divBdr>
        <w:top w:val="none" w:sz="0" w:space="0" w:color="auto"/>
        <w:left w:val="none" w:sz="0" w:space="0" w:color="auto"/>
        <w:bottom w:val="none" w:sz="0" w:space="0" w:color="auto"/>
        <w:right w:val="none" w:sz="0" w:space="0" w:color="auto"/>
      </w:divBdr>
    </w:div>
    <w:div w:id="2028486459">
      <w:bodyDiv w:val="1"/>
      <w:marLeft w:val="0"/>
      <w:marRight w:val="0"/>
      <w:marTop w:val="0"/>
      <w:marBottom w:val="0"/>
      <w:divBdr>
        <w:top w:val="none" w:sz="0" w:space="0" w:color="auto"/>
        <w:left w:val="none" w:sz="0" w:space="0" w:color="auto"/>
        <w:bottom w:val="none" w:sz="0" w:space="0" w:color="auto"/>
        <w:right w:val="none" w:sz="0" w:space="0" w:color="auto"/>
      </w:divBdr>
    </w:div>
    <w:div w:id="2041859006">
      <w:bodyDiv w:val="1"/>
      <w:marLeft w:val="0"/>
      <w:marRight w:val="0"/>
      <w:marTop w:val="0"/>
      <w:marBottom w:val="0"/>
      <w:divBdr>
        <w:top w:val="none" w:sz="0" w:space="0" w:color="auto"/>
        <w:left w:val="none" w:sz="0" w:space="0" w:color="auto"/>
        <w:bottom w:val="none" w:sz="0" w:space="0" w:color="auto"/>
        <w:right w:val="none" w:sz="0" w:space="0" w:color="auto"/>
      </w:divBdr>
    </w:div>
    <w:div w:id="2045905412">
      <w:bodyDiv w:val="1"/>
      <w:marLeft w:val="0"/>
      <w:marRight w:val="0"/>
      <w:marTop w:val="0"/>
      <w:marBottom w:val="0"/>
      <w:divBdr>
        <w:top w:val="none" w:sz="0" w:space="0" w:color="auto"/>
        <w:left w:val="none" w:sz="0" w:space="0" w:color="auto"/>
        <w:bottom w:val="none" w:sz="0" w:space="0" w:color="auto"/>
        <w:right w:val="none" w:sz="0" w:space="0" w:color="auto"/>
      </w:divBdr>
    </w:div>
    <w:div w:id="2047244998">
      <w:bodyDiv w:val="1"/>
      <w:marLeft w:val="0"/>
      <w:marRight w:val="0"/>
      <w:marTop w:val="0"/>
      <w:marBottom w:val="0"/>
      <w:divBdr>
        <w:top w:val="none" w:sz="0" w:space="0" w:color="auto"/>
        <w:left w:val="none" w:sz="0" w:space="0" w:color="auto"/>
        <w:bottom w:val="none" w:sz="0" w:space="0" w:color="auto"/>
        <w:right w:val="none" w:sz="0" w:space="0" w:color="auto"/>
      </w:divBdr>
      <w:divsChild>
        <w:div w:id="1824081508">
          <w:marLeft w:val="0"/>
          <w:marRight w:val="0"/>
          <w:marTop w:val="0"/>
          <w:marBottom w:val="0"/>
          <w:divBdr>
            <w:top w:val="none" w:sz="0" w:space="0" w:color="auto"/>
            <w:left w:val="none" w:sz="0" w:space="0" w:color="auto"/>
            <w:bottom w:val="none" w:sz="0" w:space="0" w:color="auto"/>
            <w:right w:val="none" w:sz="0" w:space="0" w:color="auto"/>
          </w:divBdr>
          <w:divsChild>
            <w:div w:id="1539313474">
              <w:marLeft w:val="0"/>
              <w:marRight w:val="0"/>
              <w:marTop w:val="0"/>
              <w:marBottom w:val="0"/>
              <w:divBdr>
                <w:top w:val="none" w:sz="0" w:space="0" w:color="auto"/>
                <w:left w:val="none" w:sz="0" w:space="0" w:color="auto"/>
                <w:bottom w:val="none" w:sz="0" w:space="0" w:color="auto"/>
                <w:right w:val="none" w:sz="0" w:space="0" w:color="auto"/>
              </w:divBdr>
              <w:divsChild>
                <w:div w:id="297302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728095">
      <w:bodyDiv w:val="1"/>
      <w:marLeft w:val="0"/>
      <w:marRight w:val="0"/>
      <w:marTop w:val="0"/>
      <w:marBottom w:val="0"/>
      <w:divBdr>
        <w:top w:val="none" w:sz="0" w:space="0" w:color="auto"/>
        <w:left w:val="none" w:sz="0" w:space="0" w:color="auto"/>
        <w:bottom w:val="none" w:sz="0" w:space="0" w:color="auto"/>
        <w:right w:val="none" w:sz="0" w:space="0" w:color="auto"/>
      </w:divBdr>
    </w:div>
    <w:div w:id="2054308919">
      <w:bodyDiv w:val="1"/>
      <w:marLeft w:val="0"/>
      <w:marRight w:val="0"/>
      <w:marTop w:val="0"/>
      <w:marBottom w:val="0"/>
      <w:divBdr>
        <w:top w:val="none" w:sz="0" w:space="0" w:color="auto"/>
        <w:left w:val="none" w:sz="0" w:space="0" w:color="auto"/>
        <w:bottom w:val="none" w:sz="0" w:space="0" w:color="auto"/>
        <w:right w:val="none" w:sz="0" w:space="0" w:color="auto"/>
      </w:divBdr>
      <w:divsChild>
        <w:div w:id="132526196">
          <w:marLeft w:val="0"/>
          <w:marRight w:val="0"/>
          <w:marTop w:val="0"/>
          <w:marBottom w:val="0"/>
          <w:divBdr>
            <w:top w:val="none" w:sz="0" w:space="0" w:color="auto"/>
            <w:left w:val="none" w:sz="0" w:space="0" w:color="auto"/>
            <w:bottom w:val="none" w:sz="0" w:space="0" w:color="auto"/>
            <w:right w:val="none" w:sz="0" w:space="0" w:color="auto"/>
          </w:divBdr>
          <w:divsChild>
            <w:div w:id="652569060">
              <w:marLeft w:val="0"/>
              <w:marRight w:val="0"/>
              <w:marTop w:val="0"/>
              <w:marBottom w:val="0"/>
              <w:divBdr>
                <w:top w:val="none" w:sz="0" w:space="0" w:color="auto"/>
                <w:left w:val="none" w:sz="0" w:space="0" w:color="auto"/>
                <w:bottom w:val="none" w:sz="0" w:space="0" w:color="auto"/>
                <w:right w:val="none" w:sz="0" w:space="0" w:color="auto"/>
              </w:divBdr>
              <w:divsChild>
                <w:div w:id="625039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910011">
      <w:bodyDiv w:val="1"/>
      <w:marLeft w:val="0"/>
      <w:marRight w:val="0"/>
      <w:marTop w:val="0"/>
      <w:marBottom w:val="0"/>
      <w:divBdr>
        <w:top w:val="none" w:sz="0" w:space="0" w:color="auto"/>
        <w:left w:val="none" w:sz="0" w:space="0" w:color="auto"/>
        <w:bottom w:val="none" w:sz="0" w:space="0" w:color="auto"/>
        <w:right w:val="none" w:sz="0" w:space="0" w:color="auto"/>
      </w:divBdr>
    </w:div>
    <w:div w:id="2069646619">
      <w:bodyDiv w:val="1"/>
      <w:marLeft w:val="0"/>
      <w:marRight w:val="0"/>
      <w:marTop w:val="0"/>
      <w:marBottom w:val="0"/>
      <w:divBdr>
        <w:top w:val="none" w:sz="0" w:space="0" w:color="auto"/>
        <w:left w:val="none" w:sz="0" w:space="0" w:color="auto"/>
        <w:bottom w:val="none" w:sz="0" w:space="0" w:color="auto"/>
        <w:right w:val="none" w:sz="0" w:space="0" w:color="auto"/>
      </w:divBdr>
    </w:div>
    <w:div w:id="2071925075">
      <w:bodyDiv w:val="1"/>
      <w:marLeft w:val="0"/>
      <w:marRight w:val="0"/>
      <w:marTop w:val="0"/>
      <w:marBottom w:val="0"/>
      <w:divBdr>
        <w:top w:val="none" w:sz="0" w:space="0" w:color="auto"/>
        <w:left w:val="none" w:sz="0" w:space="0" w:color="auto"/>
        <w:bottom w:val="none" w:sz="0" w:space="0" w:color="auto"/>
        <w:right w:val="none" w:sz="0" w:space="0" w:color="auto"/>
      </w:divBdr>
    </w:div>
    <w:div w:id="2081442237">
      <w:bodyDiv w:val="1"/>
      <w:marLeft w:val="0"/>
      <w:marRight w:val="0"/>
      <w:marTop w:val="0"/>
      <w:marBottom w:val="0"/>
      <w:divBdr>
        <w:top w:val="none" w:sz="0" w:space="0" w:color="auto"/>
        <w:left w:val="none" w:sz="0" w:space="0" w:color="auto"/>
        <w:bottom w:val="none" w:sz="0" w:space="0" w:color="auto"/>
        <w:right w:val="none" w:sz="0" w:space="0" w:color="auto"/>
      </w:divBdr>
    </w:div>
    <w:div w:id="2084334627">
      <w:bodyDiv w:val="1"/>
      <w:marLeft w:val="0"/>
      <w:marRight w:val="0"/>
      <w:marTop w:val="0"/>
      <w:marBottom w:val="0"/>
      <w:divBdr>
        <w:top w:val="none" w:sz="0" w:space="0" w:color="auto"/>
        <w:left w:val="none" w:sz="0" w:space="0" w:color="auto"/>
        <w:bottom w:val="none" w:sz="0" w:space="0" w:color="auto"/>
        <w:right w:val="none" w:sz="0" w:space="0" w:color="auto"/>
      </w:divBdr>
    </w:div>
    <w:div w:id="2086756304">
      <w:bodyDiv w:val="1"/>
      <w:marLeft w:val="0"/>
      <w:marRight w:val="0"/>
      <w:marTop w:val="0"/>
      <w:marBottom w:val="0"/>
      <w:divBdr>
        <w:top w:val="none" w:sz="0" w:space="0" w:color="auto"/>
        <w:left w:val="none" w:sz="0" w:space="0" w:color="auto"/>
        <w:bottom w:val="none" w:sz="0" w:space="0" w:color="auto"/>
        <w:right w:val="none" w:sz="0" w:space="0" w:color="auto"/>
      </w:divBdr>
      <w:divsChild>
        <w:div w:id="938104935">
          <w:marLeft w:val="0"/>
          <w:marRight w:val="0"/>
          <w:marTop w:val="0"/>
          <w:marBottom w:val="0"/>
          <w:divBdr>
            <w:top w:val="none" w:sz="0" w:space="0" w:color="auto"/>
            <w:left w:val="none" w:sz="0" w:space="0" w:color="auto"/>
            <w:bottom w:val="none" w:sz="0" w:space="0" w:color="auto"/>
            <w:right w:val="none" w:sz="0" w:space="0" w:color="auto"/>
          </w:divBdr>
          <w:divsChild>
            <w:div w:id="1372069848">
              <w:marLeft w:val="0"/>
              <w:marRight w:val="0"/>
              <w:marTop w:val="0"/>
              <w:marBottom w:val="0"/>
              <w:divBdr>
                <w:top w:val="none" w:sz="0" w:space="0" w:color="auto"/>
                <w:left w:val="none" w:sz="0" w:space="0" w:color="auto"/>
                <w:bottom w:val="none" w:sz="0" w:space="0" w:color="auto"/>
                <w:right w:val="none" w:sz="0" w:space="0" w:color="auto"/>
              </w:divBdr>
              <w:divsChild>
                <w:div w:id="673386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710269">
      <w:bodyDiv w:val="1"/>
      <w:marLeft w:val="0"/>
      <w:marRight w:val="0"/>
      <w:marTop w:val="0"/>
      <w:marBottom w:val="0"/>
      <w:divBdr>
        <w:top w:val="none" w:sz="0" w:space="0" w:color="auto"/>
        <w:left w:val="none" w:sz="0" w:space="0" w:color="auto"/>
        <w:bottom w:val="none" w:sz="0" w:space="0" w:color="auto"/>
        <w:right w:val="none" w:sz="0" w:space="0" w:color="auto"/>
      </w:divBdr>
    </w:div>
    <w:div w:id="2114978773">
      <w:bodyDiv w:val="1"/>
      <w:marLeft w:val="0"/>
      <w:marRight w:val="0"/>
      <w:marTop w:val="0"/>
      <w:marBottom w:val="0"/>
      <w:divBdr>
        <w:top w:val="none" w:sz="0" w:space="0" w:color="auto"/>
        <w:left w:val="none" w:sz="0" w:space="0" w:color="auto"/>
        <w:bottom w:val="none" w:sz="0" w:space="0" w:color="auto"/>
        <w:right w:val="none" w:sz="0" w:space="0" w:color="auto"/>
      </w:divBdr>
    </w:div>
    <w:div w:id="21387936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hyperlink" Target="https://dx.doi.org/10.1080/09589236.2015.1028523" TargetMode="External"/><Relationship Id="rId11" Type="http://schemas.openxmlformats.org/officeDocument/2006/relationships/hyperlink" Target="https://doi.org/10.1016/j.bodyim.2015.07.001" TargetMode="External"/><Relationship Id="rId12" Type="http://schemas.openxmlformats.org/officeDocument/2006/relationships/hyperlink" Target="https://doi.org/10.1002/oby.22281" TargetMode="External"/><Relationship Id="rId13" Type="http://schemas.openxmlformats.org/officeDocument/2006/relationships/hyperlink" Target="http://dx.doi.org/10.1016/j.bodyim.2017.07.008" TargetMode="External"/><Relationship Id="rId14" Type="http://schemas.openxmlformats.org/officeDocument/2006/relationships/hyperlink" Target="https://doi.org/10.1177/1359105317718924" TargetMode="External"/><Relationship Id="rId15" Type="http://schemas.openxmlformats.org/officeDocument/2006/relationships/hyperlink" Target="https://doi.org/10.1186/2050-2974-2-S1-O40" TargetMode="External"/><Relationship Id="rId16" Type="http://schemas.openxmlformats.org/officeDocument/2006/relationships/hyperlink" Target="https://doi.org/10.1016/j.bodyim.2015.07.005" TargetMode="External"/><Relationship Id="rId17" Type="http://schemas.openxmlformats.org/officeDocument/2006/relationships/hyperlink" Target="https://doi.org/10.1177/1359105314520814" TargetMode="External"/><Relationship Id="rId18" Type="http://schemas.openxmlformats.org/officeDocument/2006/relationships/hyperlink" Target="https://dx.doi.org/10.1037/dev0000095" TargetMode="External"/><Relationship Id="rId19" Type="http://schemas.openxmlformats.org/officeDocument/2006/relationships/hyperlink" Target="https://doi.org/10.1007/s11199-010-9768-4" TargetMode="External"/><Relationship Id="rId30" Type="http://schemas.openxmlformats.org/officeDocument/2006/relationships/hyperlink" Target="https://doi.org/10.1016/j.bodyim.2017.10.002" TargetMode="External"/><Relationship Id="rId31" Type="http://schemas.openxmlformats.org/officeDocument/2006/relationships/hyperlink" Target="https://doi.org/10.1016/j.chb.2017.10.027" TargetMode="External"/><Relationship Id="rId32" Type="http://schemas.openxmlformats.org/officeDocument/2006/relationships/hyperlink" Target="https://doi.org/10.1016/B978-0-12-384925-0.00104-8" TargetMode="External"/><Relationship Id="rId33" Type="http://schemas.openxmlformats.org/officeDocument/2006/relationships/hyperlink" Target="https://www.bustle.com/articles/165804-15-definitions-of-body-positivity-straight-from-influencers-activists" TargetMode="External"/><Relationship Id="rId34" Type="http://schemas.openxmlformats.org/officeDocument/2006/relationships/hyperlink" Target="https://dx.doi.org/10.1089/cyber.2016.0248" TargetMode="External"/><Relationship Id="rId35" Type="http://schemas.openxmlformats.org/officeDocument/2006/relationships/hyperlink" Target="https://doi.org/10.1016/j.bodyim.2017.10.006" TargetMode="External"/><Relationship Id="rId36" Type="http://schemas.openxmlformats.org/officeDocument/2006/relationships/hyperlink" Target="https://dx.doi.org/10.1111/j.1471-6402.1997.tb00108.x" TargetMode="External"/><Relationship Id="rId37" Type="http://schemas.openxmlformats.org/officeDocument/2006/relationships/hyperlink" Target="https://doi.org/10.1016/j.bodyim.2015.03.006" TargetMode="External"/><Relationship Id="rId38" Type="http://schemas.openxmlformats.org/officeDocument/2006/relationships/hyperlink" Target="https://dx.doi.org/10.1037/0033-2909.134.3.460" TargetMode="External"/><Relationship Id="rId39" Type="http://schemas.openxmlformats.org/officeDocument/2006/relationships/hyperlink" Target="https://dx.doi.org/10.1002/eat.10005" TargetMode="External"/><Relationship Id="rId50" Type="http://schemas.openxmlformats.org/officeDocument/2006/relationships/hyperlink" Target="http://dx.doi.org/10.1002/oby.22204" TargetMode="External"/><Relationship Id="rId51" Type="http://schemas.openxmlformats.org/officeDocument/2006/relationships/hyperlink" Target="http://dx.doi.org/10.1177/1359105315597052" TargetMode="External"/><Relationship Id="rId52" Type="http://schemas.openxmlformats.org/officeDocument/2006/relationships/hyperlink" Target="https://greatist.com/live/body-positivity-movement-too-far" TargetMode="External"/><Relationship Id="rId53" Type="http://schemas.openxmlformats.org/officeDocument/2006/relationships/hyperlink" Target="http://www.pewinternet.org/2018/03/01/social-media-use-in-2018/" TargetMode="External"/><Relationship Id="rId54" Type="http://schemas.openxmlformats.org/officeDocument/2006/relationships/hyperlink" Target="https://dx.doi.org/10.1007/s13679-015-0153-z" TargetMode="External"/><Relationship Id="rId55" Type="http://schemas.openxmlformats.org/officeDocument/2006/relationships/hyperlink" Target="https://dx.doi.org/10.1038/oby.2008.636" TargetMode="External"/><Relationship Id="rId56" Type="http://schemas.openxmlformats.org/officeDocument/2006/relationships/hyperlink" Target="https://dx.doi.org/10.1016/j.eatbeh.2013.07.005" TargetMode="External"/><Relationship Id="rId57" Type="http://schemas.openxmlformats.org/officeDocument/2006/relationships/hyperlink" Target="https://dx.doi.org/10.1038/oby.2004.204" TargetMode="External"/><Relationship Id="rId58" Type="http://schemas.openxmlformats.org/officeDocument/2006/relationships/hyperlink" Target="https://doi.org/10.1016/j.bodyim.2017.06.001" TargetMode="External"/><Relationship Id="rId59" Type="http://schemas.openxmlformats.org/officeDocument/2006/relationships/hyperlink" Target="https://doi.org/10.1016/j.bodyim.2018.08.003" TargetMode="External"/><Relationship Id="rId70" Type="http://schemas.openxmlformats.org/officeDocument/2006/relationships/hyperlink" Target="https://dx.doi.org/10.1016/j.bodyim.2015.06.003" TargetMode="External"/><Relationship Id="rId71" Type="http://schemas.openxmlformats.org/officeDocument/2006/relationships/hyperlink" Target="https://doi.org/10.1177/1359105316639436" TargetMode="External"/><Relationship Id="rId72" Type="http://schemas.openxmlformats.org/officeDocument/2006/relationships/hyperlink" Target="http://dx.doi.org/10.1016/j.bodyim.2016.02.005" TargetMode="External"/><Relationship Id="rId73" Type="http://schemas.openxmlformats.org/officeDocument/2006/relationships/hyperlink" Target="http://dx.doi.org/10.1016/j.bodyim.2014.09.006" TargetMode="External"/><Relationship Id="rId74" Type="http://schemas.openxmlformats.org/officeDocument/2006/relationships/hyperlink" Target="https://dx.doi.org/10.1016/j.bodyim.2015.04.001" TargetMode="External"/><Relationship Id="rId75" Type="http://schemas.openxmlformats.org/officeDocument/2006/relationships/hyperlink" Target="https://doi.org/10.1016/j.bodyim.2009.01.005" TargetMode="External"/><Relationship Id="rId76" Type="http://schemas.openxmlformats.org/officeDocument/2006/relationships/hyperlink" Target="https://doi.org/10.1016/j.bodyim.2017.05.003" TargetMode="External"/><Relationship Id="rId77" Type="http://schemas.openxmlformats.org/officeDocument/2006/relationships/hyperlink" Target="https://doi.org/10.1016/j.bodyim.2016.11.005" TargetMode="External"/><Relationship Id="rId78" Type="http://schemas.openxmlformats.org/officeDocument/2006/relationships/hyperlink" Target="https://dx.doi.org/10.1016/j.bodyim.2015.03.010" TargetMode="External"/><Relationship Id="rId79" Type="http://schemas.openxmlformats.org/officeDocument/2006/relationships/hyperlink" Target="https://dx.doi.org/10.1016/j.chb.2017.07.038" TargetMode="External"/><Relationship Id="rId20" Type="http://schemas.openxmlformats.org/officeDocument/2006/relationships/hyperlink" Target="https://doi.org/10.1080/15205436.2010.513468" TargetMode="External"/><Relationship Id="rId21" Type="http://schemas.openxmlformats.org/officeDocument/2006/relationships/hyperlink" Target="https://dx.doi.org/10.1037/a0022129" TargetMode="External"/><Relationship Id="rId22" Type="http://schemas.openxmlformats.org/officeDocument/2006/relationships/hyperlink" Target="http://dx.doi.org/10.1016/j.bodyim.2005.06.002" TargetMode="External"/><Relationship Id="rId23" Type="http://schemas.openxmlformats.org/officeDocument/2006/relationships/hyperlink" Target="http://dx.doi.org/10.1016/j.eatbeh.2012.06.003" TargetMode="External"/><Relationship Id="rId24" Type="http://schemas.openxmlformats.org/officeDocument/2006/relationships/hyperlink" Target="http://dx.doi.org/10.1016/j.bodyim.2016.03.001" TargetMode="External"/><Relationship Id="rId25" Type="http://schemas.openxmlformats.org/officeDocument/2006/relationships/hyperlink" Target="http://dx.doi.org/10.1002/eat.22403" TargetMode="External"/><Relationship Id="rId26" Type="http://schemas.openxmlformats.org/officeDocument/2006/relationships/hyperlink" Target="https://doi.org/10.2196/jmir.6368" TargetMode="External"/><Relationship Id="rId27" Type="http://schemas.openxmlformats.org/officeDocument/2006/relationships/hyperlink" Target="https://doi.org/10.1037/1040-3590.6.4.284" TargetMode="External"/><Relationship Id="rId28" Type="http://schemas.openxmlformats.org/officeDocument/2006/relationships/hyperlink" Target="https://www.livestrong.com/article/13708860-is-instagram-body-positivitys-most-unlikely-ally/" TargetMode="External"/><Relationship Id="rId29" Type="http://schemas.openxmlformats.org/officeDocument/2006/relationships/hyperlink" Target="https://doi.org/10.1177/1461444819826530" TargetMode="External"/><Relationship Id="rId40" Type="http://schemas.openxmlformats.org/officeDocument/2006/relationships/hyperlink" Target="https://dx.doi.org/10.1016/j.bodyim.2013.07.004" TargetMode="External"/><Relationship Id="rId41" Type="http://schemas.openxmlformats.org/officeDocument/2006/relationships/hyperlink" Target="https://www.washingtonpost.com/business/economy/social-media-influencers-a-marketing-experiment-thats-metastasized-into-a-mini-economy/2016/11/02/bf14e23a-9c5d-11e6-9980-50913d68eacb_story.html?noredirect=on&amp;utm_term=.f3367916d3c1" TargetMode="External"/><Relationship Id="rId42" Type="http://schemas.openxmlformats.org/officeDocument/2006/relationships/hyperlink" Target="https://www.healthline.com/health-news/does-the-body-positive-movement-promote-health-081415#1" TargetMode="External"/><Relationship Id="rId43" Type="http://schemas.openxmlformats.org/officeDocument/2006/relationships/hyperlink" Target="https://doi.org/10.1080/10640260490267742" TargetMode="External"/><Relationship Id="rId44" Type="http://schemas.openxmlformats.org/officeDocument/2006/relationships/hyperlink" Target="https://doi.org/10.1016/j.bodyim.2012.03.007" TargetMode="External"/><Relationship Id="rId45" Type="http://schemas.openxmlformats.org/officeDocument/2006/relationships/hyperlink" Target="https://dx.doi.org/10.1016/j.bodyim.2014.01.003" TargetMode="External"/><Relationship Id="rId46" Type="http://schemas.openxmlformats.org/officeDocument/2006/relationships/hyperlink" Target="https://dx.doi.org/10.1353/wsq.2014.0065" TargetMode="External"/><Relationship Id="rId47" Type="http://schemas.openxmlformats.org/officeDocument/2006/relationships/hyperlink" Target="https://dx.doi.org/10.2307/2529310" TargetMode="External"/><Relationship Id="rId48" Type="http://schemas.openxmlformats.org/officeDocument/2006/relationships/hyperlink" Target="https://doi.org/10.1097/YCO.0000000000000356" TargetMode="External"/><Relationship Id="rId49" Type="http://schemas.openxmlformats.org/officeDocument/2006/relationships/hyperlink" Target="https://www.huffingtonpost.co.uk/entry/7-body-positive-instagram-accounts-to-follow-for-an-instant-confidence-boost_uk_5a0d6bf0e4b0c0b2f2f7df0e?guccounter=1" TargetMode="External"/><Relationship Id="rId60" Type="http://schemas.openxmlformats.org/officeDocument/2006/relationships/hyperlink" Target="https://dx.doi.org/10.1177/0190272511398190" TargetMode="External"/><Relationship Id="rId61" Type="http://schemas.openxmlformats.org/officeDocument/2006/relationships/hyperlink" Target="http://dx.doi.org/10.1016/j.jcbs.2013.03.002" TargetMode="External"/><Relationship Id="rId62" Type="http://schemas.openxmlformats.org/officeDocument/2006/relationships/hyperlink" Target="https://dx.doi.org/10.1016/j.bodyim.2011.09.007" TargetMode="External"/><Relationship Id="rId63" Type="http://schemas.openxmlformats.org/officeDocument/2006/relationships/hyperlink" Target="https://doi.org/10.1080/10410236.2016.1140273" TargetMode="External"/><Relationship Id="rId64" Type="http://schemas.openxmlformats.org/officeDocument/2006/relationships/hyperlink" Target="https://doi.org/10.1016/j.bodyim.2017.06.004" TargetMode="External"/><Relationship Id="rId65" Type="http://schemas.openxmlformats.org/officeDocument/2006/relationships/hyperlink" Target="https://dx.doi.org/10.22522/cmr20180127" TargetMode="External"/><Relationship Id="rId66" Type="http://schemas.openxmlformats.org/officeDocument/2006/relationships/hyperlink" Target="https://dx.doi.org/10.1521/jscp.2014.33.8.701" TargetMode="External"/><Relationship Id="rId67" Type="http://schemas.openxmlformats.org/officeDocument/2006/relationships/hyperlink" Target="https://doi.org/10.1080/00224545.2017.1392278" TargetMode="External"/><Relationship Id="rId68" Type="http://schemas.openxmlformats.org/officeDocument/2006/relationships/hyperlink" Target="https://dx.doi.org/10.1186/s40337-017-0170-2" TargetMode="External"/><Relationship Id="rId69" Type="http://schemas.openxmlformats.org/officeDocument/2006/relationships/hyperlink" Target="https://dx.doi.org/10.1016/j.bodyim.2011.05.005" TargetMode="External"/><Relationship Id="rId80" Type="http://schemas.openxmlformats.org/officeDocument/2006/relationships/hyperlink" Target="https://dx.doi.org/10.1016/j.bodyim.2017.11.005" TargetMode="External"/><Relationship Id="rId81" Type="http://schemas.openxmlformats.org/officeDocument/2006/relationships/hyperlink" Target="https://dx.doi.org/10.1089/cyber.2018.29108.bkw" TargetMode="External"/><Relationship Id="rId82" Type="http://schemas.openxmlformats.org/officeDocument/2006/relationships/hyperlink" Target="https://www.instyle.com/reviews-coverage/social-media/body-positive-influencers-instagram-follow" TargetMode="External"/><Relationship Id="rId83" Type="http://schemas.openxmlformats.org/officeDocument/2006/relationships/hyperlink" Target="https://doi.org/10.1016/j.bodyim.2017.12.008" TargetMode="External"/><Relationship Id="rId84" Type="http://schemas.openxmlformats.org/officeDocument/2006/relationships/hyperlink" Target="https://dx.doi.org/10.1016/j.bodyim.2010.01.001" TargetMode="External"/><Relationship Id="rId85" Type="http://schemas.openxmlformats.org/officeDocument/2006/relationships/fontTable" Target="fontTable.xml"/><Relationship Id="rId86" Type="http://schemas.openxmlformats.org/officeDocument/2006/relationships/theme" Target="theme/theme1.xml"/><Relationship Id="rId8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0F937B5-3057-284F-A4BD-48AD35317E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27782</Words>
  <Characters>158363</Characters>
  <Application>Microsoft Macintosh Word</Application>
  <DocSecurity>0</DocSecurity>
  <Lines>1319</Lines>
  <Paragraphs>37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8577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achel Cohen</cp:lastModifiedBy>
  <cp:revision>2</cp:revision>
  <dcterms:created xsi:type="dcterms:W3CDTF">2019-02-13T22:55:00Z</dcterms:created>
  <dcterms:modified xsi:type="dcterms:W3CDTF">2019-02-13T22:55:00Z</dcterms:modified>
</cp:coreProperties>
</file>